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96625896"/>
        <w:docPartObj>
          <w:docPartGallery w:val="Cover Pages"/>
          <w:docPartUnique/>
        </w:docPartObj>
      </w:sdtPr>
      <w:sdtEndPr>
        <w:rPr>
          <w:b/>
        </w:rPr>
      </w:sdtEndPr>
      <w:sdtContent>
        <w:p w14:paraId="7D496115" w14:textId="77777777" w:rsidR="000A1F60" w:rsidRDefault="000A1F60" w:rsidP="006A4CC0">
          <w:r>
            <w:rPr>
              <w:noProof/>
              <w:lang w:eastAsia="es-CO"/>
            </w:rPr>
            <mc:AlternateContent>
              <mc:Choice Requires="wpg">
                <w:drawing>
                  <wp:anchor distT="0" distB="0" distL="114300" distR="114300" simplePos="0" relativeHeight="251658240" behindDoc="1" locked="0" layoutInCell="1" allowOverlap="1" wp14:anchorId="2889BD08" wp14:editId="2E985B0E">
                    <wp:simplePos x="0" y="0"/>
                    <wp:positionH relativeFrom="page">
                      <wp:posOffset>485453</wp:posOffset>
                    </wp:positionH>
                    <wp:positionV relativeFrom="page">
                      <wp:posOffset>457200</wp:posOffset>
                    </wp:positionV>
                    <wp:extent cx="6864824" cy="9123528"/>
                    <wp:effectExtent l="0" t="0" r="2540" b="635"/>
                    <wp:wrapNone/>
                    <wp:docPr id="193" name="Grupo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ángulo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ángulo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48F0568" w14:textId="77777777" w:rsidR="006C5BCB" w:rsidRDefault="006C5BCB">
                                  <w:pPr>
                                    <w:pStyle w:val="Sinespaciado"/>
                                    <w:spacing w:before="120"/>
                                    <w:jc w:val="center"/>
                                    <w:rPr>
                                      <w:color w:val="FFFFFF" w:themeColor="background1"/>
                                    </w:rPr>
                                  </w:pPr>
                                  <w:r>
                                    <w:rPr>
                                      <w:color w:val="FFFFFF" w:themeColor="background1"/>
                                    </w:rPr>
                                    <w:t xml:space="preserve">Luisa Álvarez Valencia, Andrés Pinedo Gutiérrez, </w:t>
                                  </w:r>
                                  <w:sdt>
                                    <w:sdtPr>
                                      <w:rPr>
                                        <w:color w:val="FFFFFF" w:themeColor="background1"/>
                                      </w:rPr>
                                      <w:alias w:val="Autor"/>
                                      <w:tag w:val=""/>
                                      <w:id w:val="-416398285"/>
                                      <w:dataBinding w:prefixMappings="xmlns:ns0='http://purl.org/dc/elements/1.1/' xmlns:ns1='http://schemas.openxmlformats.org/package/2006/metadata/core-properties' " w:xpath="/ns1:coreProperties[1]/ns0:creator[1]" w:storeItemID="{6C3C8BC8-F283-45AE-878A-BAB7291924A1}"/>
                                      <w:text/>
                                    </w:sdtPr>
                                    <w:sdtEndPr/>
                                    <w:sdtContent>
                                      <w:r>
                                        <w:rPr>
                                          <w:color w:val="FFFFFF" w:themeColor="background1"/>
                                        </w:rPr>
                                        <w:t>Paula Alejandra Rocha Sabogal</w:t>
                                      </w:r>
                                    </w:sdtContent>
                                  </w:sdt>
                                </w:p>
                                <w:p w14:paraId="2DCF6C15" w14:textId="77777777" w:rsidR="006C5BCB" w:rsidRDefault="005F4CF4">
                                  <w:pPr>
                                    <w:pStyle w:val="Sinespaciado"/>
                                    <w:spacing w:before="120"/>
                                    <w:jc w:val="center"/>
                                    <w:rPr>
                                      <w:color w:val="FFFFFF" w:themeColor="background1"/>
                                    </w:rPr>
                                  </w:pPr>
                                  <w:sdt>
                                    <w:sdtPr>
                                      <w:rPr>
                                        <w:caps/>
                                        <w:color w:val="FFFFFF" w:themeColor="background1"/>
                                      </w:rPr>
                                      <w:alias w:val="Compañía"/>
                                      <w:tag w:val=""/>
                                      <w:id w:val="-1127237556"/>
                                      <w:dataBinding w:prefixMappings="xmlns:ns0='http://schemas.openxmlformats.org/officeDocument/2006/extended-properties' " w:xpath="/ns0:Properties[1]/ns0:Company[1]" w:storeItemID="{6668398D-A668-4E3E-A5EB-62B293D839F1}"/>
                                      <w:text/>
                                    </w:sdtPr>
                                    <w:sdtEndPr/>
                                    <w:sdtContent>
                                      <w:r w:rsidR="006C5BCB">
                                        <w:rPr>
                                          <w:caps/>
                                          <w:color w:val="FFFFFF" w:themeColor="background1"/>
                                        </w:rPr>
                                        <w:t>TAppi: TRIAGE APPLICATION</w:t>
                                      </w:r>
                                    </w:sdtContent>
                                  </w:sdt>
                                  <w:r w:rsidR="006C5BCB">
                                    <w:rPr>
                                      <w:color w:val="FFFFFF" w:themeColor="background1"/>
                                      <w:lang w:val="es-ES"/>
                                    </w:rPr>
                                    <w:t>  </w:t>
                                  </w:r>
                                  <w:sdt>
                                    <w:sdtPr>
                                      <w:rPr>
                                        <w:color w:val="FFFFFF" w:themeColor="background1"/>
                                      </w:rPr>
                                      <w:alias w:val="Dirección"/>
                                      <w:tag w:val=""/>
                                      <w:id w:val="-1547599344"/>
                                      <w:showingPlcHdr/>
                                      <w:dataBinding w:prefixMappings="xmlns:ns0='http://schemas.microsoft.com/office/2006/coverPageProps' " w:xpath="/ns0:CoverPageProperties[1]/ns0:CompanyAddress[1]" w:storeItemID="{55AF091B-3C7A-41E3-B477-F2FDAA23CFDA}"/>
                                      <w:text/>
                                    </w:sdtPr>
                                    <w:sdtEndPr/>
                                    <w:sdtContent>
                                      <w:r w:rsidR="006C5BC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Cuadro de texto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b/>
                                      <w:caps/>
                                      <w:color w:val="549E39" w:themeColor="accent1"/>
                                      <w:sz w:val="72"/>
                                      <w:szCs w:val="72"/>
                                    </w:rPr>
                                    <w:alias w:val="Título"/>
                                    <w:tag w:val=""/>
                                    <w:id w:val="41717313"/>
                                    <w:dataBinding w:prefixMappings="xmlns:ns0='http://purl.org/dc/elements/1.1/' xmlns:ns1='http://schemas.openxmlformats.org/package/2006/metadata/core-properties' " w:xpath="/ns1:coreProperties[1]/ns0:title[1]" w:storeItemID="{6C3C8BC8-F283-45AE-878A-BAB7291924A1}"/>
                                    <w:text/>
                                  </w:sdtPr>
                                  <w:sdtEndPr/>
                                  <w:sdtContent>
                                    <w:p w14:paraId="43EED633" w14:textId="77777777" w:rsidR="006C5BCB" w:rsidRPr="00601A52" w:rsidRDefault="006C5BCB">
                                      <w:pPr>
                                        <w:pStyle w:val="Sinespaciado"/>
                                        <w:jc w:val="center"/>
                                        <w:rPr>
                                          <w:rFonts w:asciiTheme="majorHAnsi" w:eastAsiaTheme="majorEastAsia" w:hAnsiTheme="majorHAnsi" w:cstheme="majorBidi"/>
                                          <w:b/>
                                          <w:caps/>
                                          <w:color w:val="549E39" w:themeColor="accent1"/>
                                          <w:sz w:val="72"/>
                                          <w:szCs w:val="72"/>
                                        </w:rPr>
                                      </w:pPr>
                                      <w:r w:rsidRPr="00601A52">
                                        <w:rPr>
                                          <w:rFonts w:asciiTheme="majorHAnsi" w:eastAsiaTheme="majorEastAsia" w:hAnsiTheme="majorHAnsi" w:cstheme="majorBidi"/>
                                          <w:b/>
                                          <w:caps/>
                                          <w:color w:val="549E39" w:themeColor="accent1"/>
                                          <w:sz w:val="72"/>
                                          <w:szCs w:val="72"/>
                                        </w:rPr>
                                        <w:t>ESPECIFICACIÓN DE REQUERIMIENTOS DE SOFTWARE (srs)</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889BD08" id="Grupo 193" o:spid="_x0000_s1026" style="position:absolute;left:0;text-align:left;margin-left:38.2pt;margin-top:36pt;width:540.55pt;height:718.4pt;z-index:-251658240;mso-width-percent:882;mso-height-percent:909;mso-position-horizontal-relative:page;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">
                    <v:rect id="Rectángulo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49e39 [3204]" stroked="f" strokeweight="1pt"/>
                    <v:rect id="Rectángulo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49e39 [3204]" stroked="f" strokeweight="1pt">
                      <v:textbox inset="36pt,57.6pt,36pt,36pt">
                        <w:txbxContent>
                          <w:p w14:paraId="748F0568" w14:textId="77777777" w:rsidR="006C5BCB" w:rsidRDefault="006C5BCB">
                            <w:pPr>
                              <w:pStyle w:val="Sinespaciado"/>
                              <w:spacing w:before="120"/>
                              <w:jc w:val="center"/>
                              <w:rPr>
                                <w:color w:val="FFFFFF" w:themeColor="background1"/>
                              </w:rPr>
                            </w:pPr>
                            <w:r>
                              <w:rPr>
                                <w:color w:val="FFFFFF" w:themeColor="background1"/>
                              </w:rPr>
                              <w:t xml:space="preserve">Luisa Álvarez Valencia, Andrés Pinedo Gutiérrez, </w:t>
                            </w:r>
                            <w:sdt>
                              <w:sdtPr>
                                <w:rPr>
                                  <w:color w:val="FFFFFF" w:themeColor="background1"/>
                                </w:rPr>
                                <w:alias w:val="Autor"/>
                                <w:tag w:val=""/>
                                <w:id w:val="-416398285"/>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rPr>
                                  <w:t>Paula Alejandra Rocha Sabogal</w:t>
                                </w:r>
                              </w:sdtContent>
                            </w:sdt>
                          </w:p>
                          <w:p w14:paraId="2DCF6C15" w14:textId="77777777" w:rsidR="006C5BCB" w:rsidRDefault="006C5BCB">
                            <w:pPr>
                              <w:pStyle w:val="Sinespaciado"/>
                              <w:spacing w:before="120"/>
                              <w:jc w:val="center"/>
                              <w:rPr>
                                <w:color w:val="FFFFFF" w:themeColor="background1"/>
                              </w:rPr>
                            </w:pPr>
                            <w:sdt>
                              <w:sdtPr>
                                <w:rPr>
                                  <w:caps/>
                                  <w:color w:val="FFFFFF" w:themeColor="background1"/>
                                </w:rPr>
                                <w:alias w:val="Compañía"/>
                                <w:tag w:val=""/>
                                <w:id w:val="-1127237556"/>
                                <w:dataBinding w:prefixMappings="xmlns:ns0='http://schemas.openxmlformats.org/officeDocument/2006/extended-properties' " w:xpath="/ns0:Properties[1]/ns0:Company[1]" w:storeItemID="{6668398D-A668-4E3E-A5EB-62B293D839F1}"/>
                                <w:text/>
                              </w:sdtPr>
                              <w:sdtContent>
                                <w:r>
                                  <w:rPr>
                                    <w:caps/>
                                    <w:color w:val="FFFFFF" w:themeColor="background1"/>
                                  </w:rPr>
                                  <w:t>TAppi: TRIAGE APPLICATION</w:t>
                                </w:r>
                              </w:sdtContent>
                            </w:sdt>
                            <w:r>
                              <w:rPr>
                                <w:color w:val="FFFFFF" w:themeColor="background1"/>
                                <w:lang w:val="es-ES"/>
                              </w:rPr>
                              <w:t>  </w:t>
                            </w:r>
                            <w:sdt>
                              <w:sdtPr>
                                <w:rPr>
                                  <w:color w:val="FFFFFF" w:themeColor="background1"/>
                                </w:rPr>
                                <w:alias w:val="Dirección"/>
                                <w:tag w:val=""/>
                                <w:id w:val="-1547599344"/>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Cuadro de texto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b/>
                                <w:caps/>
                                <w:color w:val="549E39" w:themeColor="accent1"/>
                                <w:sz w:val="72"/>
                                <w:szCs w:val="72"/>
                              </w:rPr>
                              <w:alias w:val="Título"/>
                              <w:tag w:val=""/>
                              <w:id w:val="41717313"/>
                              <w:dataBinding w:prefixMappings="xmlns:ns0='http://purl.org/dc/elements/1.1/' xmlns:ns1='http://schemas.openxmlformats.org/package/2006/metadata/core-properties' " w:xpath="/ns1:coreProperties[1]/ns0:title[1]" w:storeItemID="{6C3C8BC8-F283-45AE-878A-BAB7291924A1}"/>
                              <w:text/>
                            </w:sdtPr>
                            <w:sdtContent>
                              <w:p w14:paraId="43EED633" w14:textId="77777777" w:rsidR="006C5BCB" w:rsidRPr="00601A52" w:rsidRDefault="006C5BCB">
                                <w:pPr>
                                  <w:pStyle w:val="Sinespaciado"/>
                                  <w:jc w:val="center"/>
                                  <w:rPr>
                                    <w:rFonts w:asciiTheme="majorHAnsi" w:eastAsiaTheme="majorEastAsia" w:hAnsiTheme="majorHAnsi" w:cstheme="majorBidi"/>
                                    <w:b/>
                                    <w:caps/>
                                    <w:color w:val="549E39" w:themeColor="accent1"/>
                                    <w:sz w:val="72"/>
                                    <w:szCs w:val="72"/>
                                  </w:rPr>
                                </w:pPr>
                                <w:r w:rsidRPr="00601A52">
                                  <w:rPr>
                                    <w:rFonts w:asciiTheme="majorHAnsi" w:eastAsiaTheme="majorEastAsia" w:hAnsiTheme="majorHAnsi" w:cstheme="majorBidi"/>
                                    <w:b/>
                                    <w:caps/>
                                    <w:color w:val="549E39" w:themeColor="accent1"/>
                                    <w:sz w:val="72"/>
                                    <w:szCs w:val="72"/>
                                  </w:rPr>
                                  <w:t>ESPECIFICACIÓN DE REQUERIMIENTOS DE SOFTWARE (srs)</w:t>
                                </w:r>
                              </w:p>
                            </w:sdtContent>
                          </w:sdt>
                        </w:txbxContent>
                      </v:textbox>
                    </v:shape>
                    <w10:wrap anchorx="page" anchory="page"/>
                  </v:group>
                </w:pict>
              </mc:Fallback>
            </mc:AlternateContent>
          </w:r>
        </w:p>
        <w:p w14:paraId="3C9C4BCD" w14:textId="7A3E27D2" w:rsidR="000A1F60" w:rsidRPr="005F4CF4" w:rsidRDefault="000A1F60" w:rsidP="006A4CC0">
          <w:pPr>
            <w:rPr>
              <w:b/>
            </w:rPr>
          </w:pPr>
          <w:r w:rsidRPr="005F4CF4">
            <w:rPr>
              <w:b/>
            </w:rPr>
            <w:br w:type="page"/>
          </w:r>
        </w:p>
      </w:sdtContent>
    </w:sdt>
    <w:p w14:paraId="2916DC8C" w14:textId="3633A30A" w:rsidR="006A4CC0" w:rsidRPr="006A4CC0" w:rsidRDefault="000A1F60" w:rsidP="006A4CC0">
      <w:pPr>
        <w:pStyle w:val="Ttulo1"/>
      </w:pPr>
      <w:bookmarkStart w:id="0" w:name="_Toc455508738"/>
      <w:bookmarkStart w:id="1" w:name="_Toc457118819"/>
      <w:r w:rsidRPr="006A4CC0">
        <w:lastRenderedPageBreak/>
        <w:t>Historial de Cambios</w:t>
      </w:r>
      <w:bookmarkEnd w:id="0"/>
      <w:bookmarkEnd w:id="1"/>
    </w:p>
    <w:p w14:paraId="61DC8E27" w14:textId="77777777" w:rsidR="000A1F60" w:rsidRDefault="000A1F60" w:rsidP="006A4CC0"/>
    <w:tbl>
      <w:tblPr>
        <w:tblStyle w:val="Tabladecuadrcula4-nfasis1"/>
        <w:tblW w:w="0" w:type="auto"/>
        <w:tblLook w:val="04A0" w:firstRow="1" w:lastRow="0" w:firstColumn="1" w:lastColumn="0" w:noHBand="0" w:noVBand="1"/>
      </w:tblPr>
      <w:tblGrid>
        <w:gridCol w:w="1271"/>
        <w:gridCol w:w="5103"/>
        <w:gridCol w:w="2092"/>
      </w:tblGrid>
      <w:tr w:rsidR="008002E7" w14:paraId="31A82883"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E82B6C1" w14:textId="77777777" w:rsidR="008002E7" w:rsidRDefault="008002E7" w:rsidP="00601A52">
            <w:pPr>
              <w:jc w:val="center"/>
            </w:pPr>
            <w:r>
              <w:t>Versión</w:t>
            </w:r>
          </w:p>
        </w:tc>
        <w:tc>
          <w:tcPr>
            <w:tcW w:w="5103" w:type="dxa"/>
          </w:tcPr>
          <w:p w14:paraId="57A9ED3E" w14:textId="77777777" w:rsidR="008002E7" w:rsidRDefault="008002E7" w:rsidP="00601A52">
            <w:pPr>
              <w:jc w:val="center"/>
              <w:cnfStyle w:val="100000000000" w:firstRow="1" w:lastRow="0" w:firstColumn="0" w:lastColumn="0" w:oddVBand="0" w:evenVBand="0" w:oddHBand="0" w:evenHBand="0" w:firstRowFirstColumn="0" w:firstRowLastColumn="0" w:lastRowFirstColumn="0" w:lastRowLastColumn="0"/>
            </w:pPr>
            <w:r>
              <w:t>Cambios efectuados</w:t>
            </w:r>
          </w:p>
        </w:tc>
        <w:tc>
          <w:tcPr>
            <w:tcW w:w="2092" w:type="dxa"/>
          </w:tcPr>
          <w:p w14:paraId="2CFF4947" w14:textId="77777777" w:rsidR="008002E7" w:rsidRDefault="008002E7" w:rsidP="00601A52">
            <w:pPr>
              <w:jc w:val="center"/>
              <w:cnfStyle w:val="100000000000" w:firstRow="1" w:lastRow="0" w:firstColumn="0" w:lastColumn="0" w:oddVBand="0" w:evenVBand="0" w:oddHBand="0" w:evenHBand="0" w:firstRowFirstColumn="0" w:firstRowLastColumn="0" w:lastRowFirstColumn="0" w:lastRowLastColumn="0"/>
            </w:pPr>
            <w:r>
              <w:t>Fecha de actualización</w:t>
            </w:r>
          </w:p>
        </w:tc>
      </w:tr>
      <w:tr w:rsidR="008002E7" w14:paraId="010C4FD0"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B26E6A9" w14:textId="77777777" w:rsidR="008002E7" w:rsidRDefault="008002E7" w:rsidP="006A4CC0">
            <w:r>
              <w:t>V 0.1</w:t>
            </w:r>
          </w:p>
        </w:tc>
        <w:tc>
          <w:tcPr>
            <w:tcW w:w="5103" w:type="dxa"/>
          </w:tcPr>
          <w:p w14:paraId="3E6B964B" w14:textId="77777777" w:rsidR="008002E7" w:rsidRDefault="008002E7" w:rsidP="006A4CC0">
            <w:pPr>
              <w:cnfStyle w:val="000000100000" w:firstRow="0" w:lastRow="0" w:firstColumn="0" w:lastColumn="0" w:oddVBand="0" w:evenVBand="0" w:oddHBand="1" w:evenHBand="0" w:firstRowFirstColumn="0" w:firstRowLastColumn="0" w:lastRowFirstColumn="0" w:lastRowLastColumn="0"/>
            </w:pPr>
            <w:r>
              <w:t>Redacción prefacio e introducción</w:t>
            </w:r>
          </w:p>
        </w:tc>
        <w:tc>
          <w:tcPr>
            <w:tcW w:w="2092" w:type="dxa"/>
          </w:tcPr>
          <w:p w14:paraId="40719E3A" w14:textId="77777777" w:rsidR="008002E7" w:rsidRDefault="008002E7" w:rsidP="006A4CC0">
            <w:pPr>
              <w:cnfStyle w:val="000000100000" w:firstRow="0" w:lastRow="0" w:firstColumn="0" w:lastColumn="0" w:oddVBand="0" w:evenVBand="0" w:oddHBand="1" w:evenHBand="0" w:firstRowFirstColumn="0" w:firstRowLastColumn="0" w:lastRowFirstColumn="0" w:lastRowLastColumn="0"/>
            </w:pPr>
            <w:r>
              <w:t>14 de junio de 2016</w:t>
            </w:r>
          </w:p>
        </w:tc>
      </w:tr>
      <w:tr w:rsidR="0078343C" w14:paraId="6ED0E419"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505E8DC4" w14:textId="77777777" w:rsidR="0078343C" w:rsidRDefault="0078343C" w:rsidP="0078343C">
            <w:r>
              <w:t>V 0.2</w:t>
            </w:r>
          </w:p>
        </w:tc>
        <w:tc>
          <w:tcPr>
            <w:tcW w:w="5103" w:type="dxa"/>
          </w:tcPr>
          <w:p w14:paraId="567182AD" w14:textId="06AD57B4" w:rsidR="0078343C" w:rsidRDefault="0078343C" w:rsidP="0078343C">
            <w:pPr>
              <w:cnfStyle w:val="000000000000" w:firstRow="0" w:lastRow="0" w:firstColumn="0" w:lastColumn="0" w:oddVBand="0" w:evenVBand="0" w:oddHBand="0" w:evenHBand="0" w:firstRowFirstColumn="0" w:firstRowLastColumn="0" w:lastRowFirstColumn="0" w:lastRowLastColumn="0"/>
            </w:pPr>
            <w:r>
              <w:t>Corrección prefacio e introducción</w:t>
            </w:r>
          </w:p>
        </w:tc>
        <w:tc>
          <w:tcPr>
            <w:tcW w:w="2092" w:type="dxa"/>
          </w:tcPr>
          <w:p w14:paraId="5BAF106C" w14:textId="77777777" w:rsidR="0078343C" w:rsidRDefault="0078343C" w:rsidP="0078343C">
            <w:pPr>
              <w:cnfStyle w:val="000000000000" w:firstRow="0" w:lastRow="0" w:firstColumn="0" w:lastColumn="0" w:oddVBand="0" w:evenVBand="0" w:oddHBand="0" w:evenHBand="0" w:firstRowFirstColumn="0" w:firstRowLastColumn="0" w:lastRowFirstColumn="0" w:lastRowLastColumn="0"/>
            </w:pPr>
            <w:r>
              <w:t>15 de junio de 2016</w:t>
            </w:r>
          </w:p>
        </w:tc>
      </w:tr>
      <w:tr w:rsidR="0078343C" w14:paraId="01F6061B"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5ECB899E" w14:textId="77777777" w:rsidR="0078343C" w:rsidRDefault="0078343C" w:rsidP="0078343C">
            <w:r>
              <w:t>V 0.3</w:t>
            </w:r>
          </w:p>
        </w:tc>
        <w:tc>
          <w:tcPr>
            <w:tcW w:w="5103" w:type="dxa"/>
          </w:tcPr>
          <w:p w14:paraId="416B5A06" w14:textId="6A23418D" w:rsidR="0078343C" w:rsidRDefault="0078343C" w:rsidP="0078343C">
            <w:pPr>
              <w:cnfStyle w:val="000000100000" w:firstRow="0" w:lastRow="0" w:firstColumn="0" w:lastColumn="0" w:oddVBand="0" w:evenVBand="0" w:oddHBand="1" w:evenHBand="0" w:firstRowFirstColumn="0" w:firstRowLastColumn="0" w:lastRowFirstColumn="0" w:lastRowLastColumn="0"/>
            </w:pPr>
            <w:r>
              <w:t>Revisión general</w:t>
            </w:r>
          </w:p>
        </w:tc>
        <w:tc>
          <w:tcPr>
            <w:tcW w:w="2092" w:type="dxa"/>
          </w:tcPr>
          <w:p w14:paraId="4E697A09" w14:textId="7F8AF438" w:rsidR="0078343C" w:rsidRDefault="0078343C" w:rsidP="0078343C">
            <w:pPr>
              <w:cnfStyle w:val="000000100000" w:firstRow="0" w:lastRow="0" w:firstColumn="0" w:lastColumn="0" w:oddVBand="0" w:evenVBand="0" w:oddHBand="1" w:evenHBand="0" w:firstRowFirstColumn="0" w:firstRowLastColumn="0" w:lastRowFirstColumn="0" w:lastRowLastColumn="0"/>
            </w:pPr>
            <w:r>
              <w:t>17 de junio de 2016</w:t>
            </w:r>
          </w:p>
        </w:tc>
      </w:tr>
      <w:tr w:rsidR="0078343C" w14:paraId="40445619"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5654E365" w14:textId="77777777" w:rsidR="0078343C" w:rsidRDefault="0078343C" w:rsidP="0078343C">
            <w:r>
              <w:t>V 0.4</w:t>
            </w:r>
          </w:p>
        </w:tc>
        <w:tc>
          <w:tcPr>
            <w:tcW w:w="5103" w:type="dxa"/>
          </w:tcPr>
          <w:p w14:paraId="11A46C45" w14:textId="32F3C66E" w:rsidR="0078343C" w:rsidRDefault="0078343C" w:rsidP="0078343C">
            <w:pPr>
              <w:cnfStyle w:val="000000000000" w:firstRow="0" w:lastRow="0" w:firstColumn="0" w:lastColumn="0" w:oddVBand="0" w:evenVBand="0" w:oddHBand="0" w:evenHBand="0" w:firstRowFirstColumn="0" w:firstRowLastColumn="0" w:lastRowFirstColumn="0" w:lastRowLastColumn="0"/>
            </w:pPr>
            <w:r>
              <w:t>Añadidura anexo Casos de uso</w:t>
            </w:r>
          </w:p>
        </w:tc>
        <w:tc>
          <w:tcPr>
            <w:tcW w:w="2092" w:type="dxa"/>
          </w:tcPr>
          <w:p w14:paraId="6BDA3DA0" w14:textId="344C3242" w:rsidR="0078343C" w:rsidRDefault="0078343C" w:rsidP="0078343C">
            <w:pPr>
              <w:cnfStyle w:val="000000000000" w:firstRow="0" w:lastRow="0" w:firstColumn="0" w:lastColumn="0" w:oddVBand="0" w:evenVBand="0" w:oddHBand="0" w:evenHBand="0" w:firstRowFirstColumn="0" w:firstRowLastColumn="0" w:lastRowFirstColumn="0" w:lastRowLastColumn="0"/>
            </w:pPr>
            <w:r>
              <w:t>18 de junio de 2016</w:t>
            </w:r>
          </w:p>
        </w:tc>
      </w:tr>
      <w:tr w:rsidR="0078343C" w14:paraId="7B39BCDD"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8A7CC0F" w14:textId="77777777" w:rsidR="0078343C" w:rsidRDefault="0078343C" w:rsidP="0078343C">
            <w:r>
              <w:t>V 0.5</w:t>
            </w:r>
          </w:p>
        </w:tc>
        <w:tc>
          <w:tcPr>
            <w:tcW w:w="5103" w:type="dxa"/>
          </w:tcPr>
          <w:p w14:paraId="54A78101"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Refinamiento prefacio e introducción.</w:t>
            </w:r>
          </w:p>
          <w:p w14:paraId="30E45243"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Arreglo formato y orden del contenido.</w:t>
            </w:r>
          </w:p>
          <w:p w14:paraId="784C2028" w14:textId="3049FB25" w:rsidR="0078343C" w:rsidRDefault="0078343C" w:rsidP="0078343C">
            <w:pPr>
              <w:cnfStyle w:val="000000100000" w:firstRow="0" w:lastRow="0" w:firstColumn="0" w:lastColumn="0" w:oddVBand="0" w:evenVBand="0" w:oddHBand="1" w:evenHBand="0" w:firstRowFirstColumn="0" w:firstRowLastColumn="0" w:lastRowFirstColumn="0" w:lastRowLastColumn="0"/>
            </w:pPr>
            <w:r>
              <w:t>Ingreso acrónimo y definiciones.</w:t>
            </w:r>
          </w:p>
        </w:tc>
        <w:tc>
          <w:tcPr>
            <w:tcW w:w="2092" w:type="dxa"/>
          </w:tcPr>
          <w:p w14:paraId="1B7A8E07" w14:textId="7BE6CEFC" w:rsidR="0078343C" w:rsidRDefault="0078343C" w:rsidP="0078343C">
            <w:pPr>
              <w:cnfStyle w:val="000000100000" w:firstRow="0" w:lastRow="0" w:firstColumn="0" w:lastColumn="0" w:oddVBand="0" w:evenVBand="0" w:oddHBand="1" w:evenHBand="0" w:firstRowFirstColumn="0" w:firstRowLastColumn="0" w:lastRowFirstColumn="0" w:lastRowLastColumn="0"/>
            </w:pPr>
            <w:r>
              <w:t>19 de junio de 2016</w:t>
            </w:r>
          </w:p>
        </w:tc>
      </w:tr>
      <w:tr w:rsidR="0078343C" w14:paraId="7AE92EF0"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710F580D" w14:textId="77777777" w:rsidR="0078343C" w:rsidRDefault="0078343C" w:rsidP="0078343C">
            <w:r>
              <w:t>V 0.6</w:t>
            </w:r>
          </w:p>
        </w:tc>
        <w:tc>
          <w:tcPr>
            <w:tcW w:w="5103" w:type="dxa"/>
          </w:tcPr>
          <w:p w14:paraId="74B1EEF8" w14:textId="23A69591" w:rsidR="0078343C" w:rsidRDefault="00526DD5" w:rsidP="0078343C">
            <w:pPr>
              <w:cnfStyle w:val="000000000000" w:firstRow="0" w:lastRow="0" w:firstColumn="0" w:lastColumn="0" w:oddVBand="0" w:evenVBand="0" w:oddHBand="0" w:evenHBand="0" w:firstRowFirstColumn="0" w:firstRowLastColumn="0" w:lastRowFirstColumn="0" w:lastRowLastColumn="0"/>
            </w:pPr>
            <w:r>
              <w:t>Revisión requerimientos levantados</w:t>
            </w:r>
          </w:p>
        </w:tc>
        <w:tc>
          <w:tcPr>
            <w:tcW w:w="2092" w:type="dxa"/>
          </w:tcPr>
          <w:p w14:paraId="692990DC" w14:textId="7A990BE1" w:rsidR="0078343C" w:rsidRDefault="0078343C" w:rsidP="0078343C">
            <w:pPr>
              <w:cnfStyle w:val="000000000000" w:firstRow="0" w:lastRow="0" w:firstColumn="0" w:lastColumn="0" w:oddVBand="0" w:evenVBand="0" w:oddHBand="0" w:evenHBand="0" w:firstRowFirstColumn="0" w:firstRowLastColumn="0" w:lastRowFirstColumn="0" w:lastRowLastColumn="0"/>
            </w:pPr>
            <w:r>
              <w:t>24 de junio de 2016</w:t>
            </w:r>
          </w:p>
        </w:tc>
      </w:tr>
      <w:tr w:rsidR="0078343C" w14:paraId="7759637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753CE2E" w14:textId="351EB8DB" w:rsidR="0078343C" w:rsidRDefault="0078343C" w:rsidP="0078343C">
            <w:r>
              <w:t>V 0.7</w:t>
            </w:r>
          </w:p>
        </w:tc>
        <w:tc>
          <w:tcPr>
            <w:tcW w:w="5103" w:type="dxa"/>
          </w:tcPr>
          <w:p w14:paraId="0AB32C94" w14:textId="289BCAD1" w:rsidR="0078343C" w:rsidRDefault="0078343C" w:rsidP="0078343C">
            <w:pPr>
              <w:cnfStyle w:val="000000100000" w:firstRow="0" w:lastRow="0" w:firstColumn="0" w:lastColumn="0" w:oddVBand="0" w:evenVBand="0" w:oddHBand="1" w:evenHBand="0" w:firstRowFirstColumn="0" w:firstRowLastColumn="0" w:lastRowFirstColumn="0" w:lastRowLastColumn="0"/>
            </w:pPr>
            <w:r>
              <w:t>Completar sección 7.4 con los tipos de usuario.</w:t>
            </w:r>
          </w:p>
          <w:p w14:paraId="2738572D"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Completar supuestos.</w:t>
            </w:r>
          </w:p>
          <w:p w14:paraId="52D3E429" w14:textId="77777777" w:rsidR="0078343C" w:rsidRDefault="0078343C" w:rsidP="0078343C">
            <w:pPr>
              <w:cnfStyle w:val="000000100000" w:firstRow="0" w:lastRow="0" w:firstColumn="0" w:lastColumn="0" w:oddVBand="0" w:evenVBand="0" w:oddHBand="1" w:evenHBand="0" w:firstRowFirstColumn="0" w:firstRowLastColumn="0" w:lastRowFirstColumn="0" w:lastRowLastColumn="0"/>
            </w:pPr>
            <w:r>
              <w:t>Hacer borrador del modelo de dominio con sus respectivas tablas de explicación.</w:t>
            </w:r>
          </w:p>
          <w:p w14:paraId="7519838A" w14:textId="2A9D3C54" w:rsidR="00BF0269" w:rsidRDefault="00BF0269" w:rsidP="0078343C">
            <w:pPr>
              <w:cnfStyle w:val="000000100000" w:firstRow="0" w:lastRow="0" w:firstColumn="0" w:lastColumn="0" w:oddVBand="0" w:evenVBand="0" w:oddHBand="1" w:evenHBand="0" w:firstRowFirstColumn="0" w:firstRowLastColumn="0" w:lastRowFirstColumn="0" w:lastRowLastColumn="0"/>
            </w:pPr>
            <w:r>
              <w:t>Primer versión sección 8</w:t>
            </w:r>
          </w:p>
        </w:tc>
        <w:tc>
          <w:tcPr>
            <w:tcW w:w="2092" w:type="dxa"/>
          </w:tcPr>
          <w:p w14:paraId="6ED83440" w14:textId="6D97DE1C" w:rsidR="0078343C" w:rsidRDefault="0078343C" w:rsidP="0078343C">
            <w:pPr>
              <w:cnfStyle w:val="000000100000" w:firstRow="0" w:lastRow="0" w:firstColumn="0" w:lastColumn="0" w:oddVBand="0" w:evenVBand="0" w:oddHBand="1" w:evenHBand="0" w:firstRowFirstColumn="0" w:firstRowLastColumn="0" w:lastRowFirstColumn="0" w:lastRowLastColumn="0"/>
            </w:pPr>
            <w:r>
              <w:t>27 de junio de 2016</w:t>
            </w:r>
          </w:p>
        </w:tc>
      </w:tr>
      <w:tr w:rsidR="0078343C" w14:paraId="4E0BE0F2"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10393F6D" w14:textId="598CDCF0" w:rsidR="0078343C" w:rsidRDefault="00BF0269" w:rsidP="0078343C">
            <w:r>
              <w:t>V 0.8</w:t>
            </w:r>
          </w:p>
        </w:tc>
        <w:tc>
          <w:tcPr>
            <w:tcW w:w="5103" w:type="dxa"/>
          </w:tcPr>
          <w:p w14:paraId="7F42F5A9" w14:textId="6F540971" w:rsidR="0078343C" w:rsidRDefault="00BF0269" w:rsidP="0078343C">
            <w:pPr>
              <w:cnfStyle w:val="000000000000" w:firstRow="0" w:lastRow="0" w:firstColumn="0" w:lastColumn="0" w:oddVBand="0" w:evenVBand="0" w:oddHBand="0" w:evenHBand="0" w:firstRowFirstColumn="0" w:firstRowLastColumn="0" w:lastRowFirstColumn="0" w:lastRowLastColumn="0"/>
            </w:pPr>
            <w:r>
              <w:t>Completar sección 8 y redacción sección 10</w:t>
            </w:r>
          </w:p>
        </w:tc>
        <w:tc>
          <w:tcPr>
            <w:tcW w:w="2092" w:type="dxa"/>
          </w:tcPr>
          <w:p w14:paraId="46D75605" w14:textId="654AAD17" w:rsidR="0078343C" w:rsidRDefault="00BF0269" w:rsidP="0078343C">
            <w:pPr>
              <w:cnfStyle w:val="000000000000" w:firstRow="0" w:lastRow="0" w:firstColumn="0" w:lastColumn="0" w:oddVBand="0" w:evenVBand="0" w:oddHBand="0" w:evenHBand="0" w:firstRowFirstColumn="0" w:firstRowLastColumn="0" w:lastRowFirstColumn="0" w:lastRowLastColumn="0"/>
            </w:pPr>
            <w:r>
              <w:t>28 de junio de 2016</w:t>
            </w:r>
          </w:p>
        </w:tc>
      </w:tr>
      <w:tr w:rsidR="0078343C" w14:paraId="1AA16CA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7288AACD" w14:textId="2E6271C6" w:rsidR="0078343C" w:rsidRDefault="00B421D3" w:rsidP="0078343C">
            <w:r>
              <w:t xml:space="preserve">V 0.9 </w:t>
            </w:r>
          </w:p>
        </w:tc>
        <w:tc>
          <w:tcPr>
            <w:tcW w:w="5103" w:type="dxa"/>
          </w:tcPr>
          <w:p w14:paraId="2131604F" w14:textId="77777777" w:rsidR="00B421D3" w:rsidRDefault="00B421D3" w:rsidP="0078343C">
            <w:pPr>
              <w:cnfStyle w:val="000000100000" w:firstRow="0" w:lastRow="0" w:firstColumn="0" w:lastColumn="0" w:oddVBand="0" w:evenVBand="0" w:oddHBand="1" w:evenHBand="0" w:firstRowFirstColumn="0" w:firstRowLastColumn="0" w:lastRowFirstColumn="0" w:lastRowLastColumn="0"/>
            </w:pPr>
            <w:r>
              <w:t>Modelo de dominio corregido y completado con tablas.</w:t>
            </w:r>
          </w:p>
          <w:p w14:paraId="4781E5AE" w14:textId="0EC0F093" w:rsidR="00B421D3" w:rsidRDefault="00B421D3" w:rsidP="0078343C">
            <w:pPr>
              <w:cnfStyle w:val="000000100000" w:firstRow="0" w:lastRow="0" w:firstColumn="0" w:lastColumn="0" w:oddVBand="0" w:evenVBand="0" w:oddHBand="1" w:evenHBand="0" w:firstRowFirstColumn="0" w:firstRowLastColumn="0" w:lastRowFirstColumn="0" w:lastRowLastColumn="0"/>
            </w:pPr>
            <w:r>
              <w:t>Correcciones generales.</w:t>
            </w:r>
          </w:p>
          <w:p w14:paraId="1AD9EDE1" w14:textId="77777777" w:rsidR="00B421D3" w:rsidRDefault="00B421D3" w:rsidP="0078343C">
            <w:pPr>
              <w:cnfStyle w:val="000000100000" w:firstRow="0" w:lastRow="0" w:firstColumn="0" w:lastColumn="0" w:oddVBand="0" w:evenVBand="0" w:oddHBand="1" w:evenHBand="0" w:firstRowFirstColumn="0" w:firstRowLastColumn="0" w:lastRowFirstColumn="0" w:lastRowLastColumn="0"/>
            </w:pPr>
            <w:r>
              <w:t>Secciones 8,2, 8.3.1, 10.1, 10.2, 10.3.</w:t>
            </w:r>
          </w:p>
          <w:p w14:paraId="000D78A8" w14:textId="2B35A029" w:rsidR="0078343C" w:rsidRDefault="00B421D3" w:rsidP="0078343C">
            <w:pPr>
              <w:cnfStyle w:val="000000100000" w:firstRow="0" w:lastRow="0" w:firstColumn="0" w:lastColumn="0" w:oddVBand="0" w:evenVBand="0" w:oddHBand="1" w:evenHBand="0" w:firstRowFirstColumn="0" w:firstRowLastColumn="0" w:lastRowFirstColumn="0" w:lastRowLastColumn="0"/>
            </w:pPr>
            <w:r>
              <w:t>Casos de uso y diagrama casos de uso</w:t>
            </w:r>
          </w:p>
        </w:tc>
        <w:tc>
          <w:tcPr>
            <w:tcW w:w="2092" w:type="dxa"/>
          </w:tcPr>
          <w:p w14:paraId="1FDA7403" w14:textId="269627D5" w:rsidR="0078343C" w:rsidRDefault="00B421D3" w:rsidP="0078343C">
            <w:pPr>
              <w:cnfStyle w:val="000000100000" w:firstRow="0" w:lastRow="0" w:firstColumn="0" w:lastColumn="0" w:oddVBand="0" w:evenVBand="0" w:oddHBand="1" w:evenHBand="0" w:firstRowFirstColumn="0" w:firstRowLastColumn="0" w:lastRowFirstColumn="0" w:lastRowLastColumn="0"/>
            </w:pPr>
            <w:r>
              <w:t>29 de junio de 2016</w:t>
            </w:r>
          </w:p>
        </w:tc>
      </w:tr>
      <w:tr w:rsidR="00696F46" w14:paraId="68F459DB"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398CA344" w14:textId="361275CC" w:rsidR="00696F46" w:rsidRDefault="00837B0E" w:rsidP="0078343C">
            <w:r>
              <w:lastRenderedPageBreak/>
              <w:t>V 1.0</w:t>
            </w:r>
          </w:p>
        </w:tc>
        <w:tc>
          <w:tcPr>
            <w:tcW w:w="5103" w:type="dxa"/>
          </w:tcPr>
          <w:p w14:paraId="2C8DEA19" w14:textId="77777777" w:rsidR="00696F46" w:rsidRDefault="00837B0E" w:rsidP="0078343C">
            <w:pPr>
              <w:cnfStyle w:val="000000000000" w:firstRow="0" w:lastRow="0" w:firstColumn="0" w:lastColumn="0" w:oddVBand="0" w:evenVBand="0" w:oddHBand="0" w:evenHBand="0" w:firstRowFirstColumn="0" w:firstRowLastColumn="0" w:lastRowFirstColumn="0" w:lastRowLastColumn="0"/>
            </w:pPr>
            <w:r>
              <w:t>Corrección general documento SRS</w:t>
            </w:r>
          </w:p>
          <w:p w14:paraId="63604463" w14:textId="02262BA2" w:rsidR="003C18D2" w:rsidRDefault="003C18D2" w:rsidP="0078343C">
            <w:pPr>
              <w:cnfStyle w:val="000000000000" w:firstRow="0" w:lastRow="0" w:firstColumn="0" w:lastColumn="0" w:oddVBand="0" w:evenVBand="0" w:oddHBand="0" w:evenHBand="0" w:firstRowFirstColumn="0" w:firstRowLastColumn="0" w:lastRowFirstColumn="0" w:lastRowLastColumn="0"/>
            </w:pPr>
            <w:r>
              <w:t>Se insertó un pdf con la imagen del modelo de dominio</w:t>
            </w:r>
          </w:p>
        </w:tc>
        <w:tc>
          <w:tcPr>
            <w:tcW w:w="2092" w:type="dxa"/>
          </w:tcPr>
          <w:p w14:paraId="641F2A3C" w14:textId="77777777" w:rsidR="00696F46" w:rsidRDefault="00837B0E" w:rsidP="0078343C">
            <w:pPr>
              <w:cnfStyle w:val="000000000000" w:firstRow="0" w:lastRow="0" w:firstColumn="0" w:lastColumn="0" w:oddVBand="0" w:evenVBand="0" w:oddHBand="0" w:evenHBand="0" w:firstRowFirstColumn="0" w:firstRowLastColumn="0" w:lastRowFirstColumn="0" w:lastRowLastColumn="0"/>
            </w:pPr>
            <w:r>
              <w:t>5 de julio de 2016</w:t>
            </w:r>
          </w:p>
          <w:p w14:paraId="7F2C7E40" w14:textId="3F717AAB" w:rsidR="00F2602D" w:rsidRDefault="00F2602D" w:rsidP="0078343C">
            <w:pPr>
              <w:cnfStyle w:val="000000000000" w:firstRow="0" w:lastRow="0" w:firstColumn="0" w:lastColumn="0" w:oddVBand="0" w:evenVBand="0" w:oddHBand="0" w:evenHBand="0" w:firstRowFirstColumn="0" w:firstRowLastColumn="0" w:lastRowFirstColumn="0" w:lastRowLastColumn="0"/>
            </w:pPr>
          </w:p>
        </w:tc>
      </w:tr>
      <w:tr w:rsidR="00F2602D" w14:paraId="0BE7ADD6"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C086970" w14:textId="5E0FF181" w:rsidR="00F2602D" w:rsidRDefault="00F2602D" w:rsidP="0078343C">
            <w:r>
              <w:t>V 1.1</w:t>
            </w:r>
          </w:p>
        </w:tc>
        <w:tc>
          <w:tcPr>
            <w:tcW w:w="5103" w:type="dxa"/>
          </w:tcPr>
          <w:p w14:paraId="300301AD" w14:textId="6D72E02A" w:rsidR="00F2602D" w:rsidRDefault="00F2602D" w:rsidP="0078343C">
            <w:pPr>
              <w:cnfStyle w:val="000000100000" w:firstRow="0" w:lastRow="0" w:firstColumn="0" w:lastColumn="0" w:oddVBand="0" w:evenVBand="0" w:oddHBand="1" w:evenHBand="0" w:firstRowFirstColumn="0" w:firstRowLastColumn="0" w:lastRowFirstColumn="0" w:lastRowLastColumn="0"/>
            </w:pPr>
            <w:r>
              <w:t>Agregar caso de uso foto inicio de sesión e ingresar usuario no nativo digital  al sistema.</w:t>
            </w:r>
          </w:p>
          <w:p w14:paraId="79C1C43A" w14:textId="639A1E85" w:rsidR="00F2602D" w:rsidRDefault="00F2602D" w:rsidP="0078343C">
            <w:pPr>
              <w:cnfStyle w:val="000000100000" w:firstRow="0" w:lastRow="0" w:firstColumn="0" w:lastColumn="0" w:oddVBand="0" w:evenVBand="0" w:oddHBand="1" w:evenHBand="0" w:firstRowFirstColumn="0" w:firstRowLastColumn="0" w:lastRowFirstColumn="0" w:lastRowLastColumn="0"/>
            </w:pPr>
            <w:r>
              <w:t>Actualizar modelo de dominio para que soporte lo anterior.</w:t>
            </w:r>
          </w:p>
        </w:tc>
        <w:tc>
          <w:tcPr>
            <w:tcW w:w="2092" w:type="dxa"/>
          </w:tcPr>
          <w:p w14:paraId="1991DD68" w14:textId="3DD44EA8" w:rsidR="00F2602D" w:rsidRDefault="00F2602D" w:rsidP="0078343C">
            <w:pPr>
              <w:cnfStyle w:val="000000100000" w:firstRow="0" w:lastRow="0" w:firstColumn="0" w:lastColumn="0" w:oddVBand="0" w:evenVBand="0" w:oddHBand="1" w:evenHBand="0" w:firstRowFirstColumn="0" w:firstRowLastColumn="0" w:lastRowFirstColumn="0" w:lastRowLastColumn="0"/>
            </w:pPr>
            <w:r>
              <w:t>12 de julio de 2016</w:t>
            </w:r>
          </w:p>
        </w:tc>
      </w:tr>
      <w:tr w:rsidR="00D47968" w14:paraId="15BAF947" w14:textId="77777777" w:rsidTr="004948B0">
        <w:tc>
          <w:tcPr>
            <w:cnfStyle w:val="001000000000" w:firstRow="0" w:lastRow="0" w:firstColumn="1" w:lastColumn="0" w:oddVBand="0" w:evenVBand="0" w:oddHBand="0" w:evenHBand="0" w:firstRowFirstColumn="0" w:firstRowLastColumn="0" w:lastRowFirstColumn="0" w:lastRowLastColumn="0"/>
            <w:tcW w:w="1271" w:type="dxa"/>
          </w:tcPr>
          <w:p w14:paraId="112261A6" w14:textId="14DA5275" w:rsidR="00D47968" w:rsidRDefault="00D47968" w:rsidP="0078343C">
            <w:r>
              <w:t xml:space="preserve">V 1.2 </w:t>
            </w:r>
          </w:p>
        </w:tc>
        <w:tc>
          <w:tcPr>
            <w:tcW w:w="5103" w:type="dxa"/>
          </w:tcPr>
          <w:p w14:paraId="6F08CA69" w14:textId="5C02E977" w:rsidR="00D47968" w:rsidRDefault="00D47968" w:rsidP="0078343C">
            <w:pPr>
              <w:cnfStyle w:val="000000000000" w:firstRow="0" w:lastRow="0" w:firstColumn="0" w:lastColumn="0" w:oddVBand="0" w:evenVBand="0" w:oddHBand="0" w:evenHBand="0" w:firstRowFirstColumn="0" w:firstRowLastColumn="0" w:lastRowFirstColumn="0" w:lastRowLastColumn="0"/>
            </w:pPr>
            <w:r>
              <w:t>Agregar el atributo rol al usuario</w:t>
            </w:r>
          </w:p>
        </w:tc>
        <w:tc>
          <w:tcPr>
            <w:tcW w:w="2092" w:type="dxa"/>
          </w:tcPr>
          <w:p w14:paraId="3F4A0552" w14:textId="7B7A5BDA" w:rsidR="00D47968" w:rsidRDefault="00D47968" w:rsidP="0078343C">
            <w:pPr>
              <w:cnfStyle w:val="000000000000" w:firstRow="0" w:lastRow="0" w:firstColumn="0" w:lastColumn="0" w:oddVBand="0" w:evenVBand="0" w:oddHBand="0" w:evenHBand="0" w:firstRowFirstColumn="0" w:firstRowLastColumn="0" w:lastRowFirstColumn="0" w:lastRowLastColumn="0"/>
            </w:pPr>
            <w:r>
              <w:t>24 de julio de 2016</w:t>
            </w:r>
          </w:p>
        </w:tc>
      </w:tr>
    </w:tbl>
    <w:p w14:paraId="5EBA9D34" w14:textId="7E642987" w:rsidR="00601A52" w:rsidRDefault="00601A52" w:rsidP="006A4CC0">
      <w:r>
        <w:br w:type="page"/>
      </w:r>
    </w:p>
    <w:p w14:paraId="0048E7E4" w14:textId="77777777" w:rsidR="00601A52" w:rsidRPr="00A76D82" w:rsidRDefault="00601A52" w:rsidP="00601A52">
      <w:pPr>
        <w:pStyle w:val="Ttulo1"/>
      </w:pPr>
      <w:bookmarkStart w:id="2" w:name="_Toc455508739"/>
      <w:bookmarkStart w:id="3" w:name="_Toc457118820"/>
      <w:r w:rsidRPr="00A76D82">
        <w:lastRenderedPageBreak/>
        <w:t>Prefacio</w:t>
      </w:r>
      <w:bookmarkEnd w:id="2"/>
      <w:bookmarkEnd w:id="3"/>
    </w:p>
    <w:p w14:paraId="481DCB34" w14:textId="0F05F923" w:rsidR="00C9459E" w:rsidRDefault="00C9459E" w:rsidP="00C9459E">
      <w:r>
        <w:t>Este documento presenta el desarrollo del Software Requirements Specification Document aplicado a la creación de una aplicación denominada TAppi, la cual pretende ser un</w:t>
      </w:r>
      <w:r w:rsidR="00526DD5">
        <w:t xml:space="preserve"> servicio que brinde una priorización tentativa del Triage permitiéndole al usuario asistir a los centros de salud más cercanos para ser atendido</w:t>
      </w:r>
      <w:r>
        <w:t xml:space="preserve">. Fue desarrollado de manera conjunta por </w:t>
      </w:r>
      <w:r w:rsidRPr="00C9459E">
        <w:t>Luisa Álvarez Valencia, Andrés Pinedo Gutiérrez</w:t>
      </w:r>
      <w:r w:rsidR="007B613D">
        <w:t xml:space="preserve"> y </w:t>
      </w:r>
      <w:r w:rsidRPr="00C9459E">
        <w:t>Paula Alejandra Rocha Sabogal</w:t>
      </w:r>
      <w:r>
        <w:t>. Todos estudiantes de la Pontificia Universidad Javeriana, inscritos en el programa de trabajo de grado.</w:t>
      </w:r>
    </w:p>
    <w:p w14:paraId="3A0971AB" w14:textId="0EC67F9E" w:rsidR="00C9459E" w:rsidRDefault="00C15291" w:rsidP="00C9459E">
      <w:r>
        <w:t xml:space="preserve">A nivel </w:t>
      </w:r>
      <w:r w:rsidR="00C9459E">
        <w:t xml:space="preserve">general los temas que se abordarán son: la vista general o introducción del proyecto en donde se definirán alcances, objetivos y actores. Posteriormente se creará la especificación del sistema, en esta parte se definirán mecanismos de priorización, especificación y estructura de requerimientos y el modelo de análisis de dominio. Más adelante se mostrará el plan de control de requerimientos. Seguidamente trataremos el tema del prototipo, en donde se hablará acerca de la priorización, avance, funcionalidad y diseño del mismo </w:t>
      </w:r>
      <w:r w:rsidR="00C9459E">
        <w:fldChar w:fldCharType="begin"/>
      </w:r>
      <w:r w:rsidR="00B91C4F">
        <w:instrText xml:space="preserve"> ADDIN ZOTERO_ITEM CSL_CITATION {"citationID":"ntviv7b9p","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rsidR="00C9459E">
        <w:fldChar w:fldCharType="separate"/>
      </w:r>
      <w:r w:rsidR="00C9459E" w:rsidRPr="00C9459E">
        <w:rPr>
          <w:rFonts w:ascii="Calibri" w:hAnsi="Calibri"/>
        </w:rPr>
        <w:t>[1]</w:t>
      </w:r>
      <w:r w:rsidR="00C9459E">
        <w:fldChar w:fldCharType="end"/>
      </w:r>
      <w:r w:rsidR="00C9459E">
        <w:t>.</w:t>
      </w:r>
    </w:p>
    <w:p w14:paraId="175A768E" w14:textId="1AEC8431" w:rsidR="00C9459E" w:rsidRDefault="00C9459E" w:rsidP="00C9459E">
      <w:r>
        <w:lastRenderedPageBreak/>
        <w:t>Este trabajo se ha realizado con el propósito de crear una especificación de los requerimientos de la aplicación TAppi. Con el fin de realizar lo anteriormente mencionado se realizará un análisis de las funcionalidades del sistema. Además</w:t>
      </w:r>
      <w:r w:rsidR="00CD062C">
        <w:t>,</w:t>
      </w:r>
      <w:r>
        <w:t xml:space="preserve"> el d</w:t>
      </w:r>
      <w:r w:rsidR="00C15291">
        <w:t xml:space="preserve">esarrollo de este documento </w:t>
      </w:r>
      <w:r>
        <w:t>permitirá determinar la preced</w:t>
      </w:r>
      <w:r w:rsidR="00C15291">
        <w:t xml:space="preserve">encia y el grado de criticidad </w:t>
      </w:r>
      <w:r>
        <w:t xml:space="preserve">de cada uno de los requerimientos </w:t>
      </w:r>
      <w:r>
        <w:fldChar w:fldCharType="begin"/>
      </w:r>
      <w:r w:rsidR="00B91C4F">
        <w:instrText xml:space="preserve"> ADDIN ZOTERO_ITEM CSL_CITATION {"citationID":"1fr5mifo5s","properties":{"formattedCitation":"[1], [2]","plainCitation":"[1], [2]"},"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fldChar w:fldCharType="separate"/>
      </w:r>
      <w:r w:rsidRPr="00C9459E">
        <w:rPr>
          <w:rFonts w:ascii="Calibri" w:hAnsi="Calibri"/>
        </w:rPr>
        <w:t>[1], [2]</w:t>
      </w:r>
      <w:r>
        <w:fldChar w:fldCharType="end"/>
      </w:r>
      <w:r>
        <w:t>.</w:t>
      </w:r>
    </w:p>
    <w:p w14:paraId="07F4BB4C" w14:textId="26CC6722" w:rsidR="00601A52" w:rsidRDefault="00C9459E" w:rsidP="00C9459E">
      <w:r>
        <w:t xml:space="preserve">El documento está dirigido a </w:t>
      </w:r>
      <w:r w:rsidR="00526DD5">
        <w:t>la comunidad académica y a los autores</w:t>
      </w:r>
      <w:r>
        <w:t xml:space="preserve">, </w:t>
      </w:r>
      <w:r w:rsidR="00526DD5">
        <w:t>con el fin de ser una guía base de las principales funcionalidades del sistema.</w:t>
      </w:r>
    </w:p>
    <w:p w14:paraId="52C1FF31" w14:textId="77777777" w:rsidR="00601A52" w:rsidRPr="00380041" w:rsidRDefault="00601A52" w:rsidP="00380041">
      <w:pPr>
        <w:jc w:val="center"/>
        <w:rPr>
          <w:i/>
        </w:rPr>
      </w:pPr>
      <w:r w:rsidRPr="00380041">
        <w:rPr>
          <w:i/>
        </w:rPr>
        <w:t>“Hay dos maneras de diseñar software: una es hacerlo tan simple que sea obvia su falta de deficiencias, y la otra es hacerlo tan complejo que no haya deficiencias obvias” – C. A. R. Hoare</w:t>
      </w:r>
    </w:p>
    <w:p w14:paraId="1B569D2D" w14:textId="77777777" w:rsidR="00601A52" w:rsidRDefault="00601A52" w:rsidP="006A4CC0"/>
    <w:p w14:paraId="382DC303" w14:textId="77777777" w:rsidR="00485F9C" w:rsidRDefault="00485F9C" w:rsidP="006A4CC0">
      <w:r>
        <w:br w:type="page"/>
      </w:r>
    </w:p>
    <w:bookmarkStart w:id="4" w:name="_Toc457118821" w:displacedByCustomXml="next"/>
    <w:bookmarkStart w:id="5" w:name="_Toc455508740" w:displacedByCustomXml="next"/>
    <w:sdt>
      <w:sdtPr>
        <w:rPr>
          <w:rFonts w:asciiTheme="minorHAnsi" w:eastAsiaTheme="minorHAnsi" w:hAnsiTheme="minorHAnsi" w:cstheme="minorBidi"/>
          <w:b w:val="0"/>
          <w:color w:val="auto"/>
          <w:sz w:val="22"/>
          <w:szCs w:val="22"/>
          <w:lang w:val="es-ES"/>
        </w:rPr>
        <w:id w:val="-540285813"/>
        <w:docPartObj>
          <w:docPartGallery w:val="Table of Contents"/>
          <w:docPartUnique/>
        </w:docPartObj>
      </w:sdtPr>
      <w:sdtEndPr/>
      <w:sdtContent>
        <w:p w14:paraId="4E9F0BE0" w14:textId="7177C893" w:rsidR="00B77C84" w:rsidRPr="005122D0" w:rsidRDefault="00B77C84" w:rsidP="00601A52">
          <w:pPr>
            <w:pStyle w:val="Ttulo1"/>
            <w:rPr>
              <w:rStyle w:val="Ttulo1Car"/>
            </w:rPr>
          </w:pPr>
          <w:r w:rsidRPr="00601A52">
            <w:rPr>
              <w:rStyle w:val="Ttulo1Car"/>
              <w:b/>
            </w:rPr>
            <w:t>Contenido</w:t>
          </w:r>
          <w:bookmarkEnd w:id="5"/>
          <w:bookmarkEnd w:id="4"/>
        </w:p>
        <w:p w14:paraId="1D2D9199" w14:textId="77777777" w:rsidR="007A7492" w:rsidRDefault="00B77C84">
          <w:pPr>
            <w:pStyle w:val="TDC1"/>
            <w:tabs>
              <w:tab w:val="left" w:pos="440"/>
              <w:tab w:val="right" w:leader="dot" w:pos="8828"/>
            </w:tabs>
            <w:rPr>
              <w:rFonts w:eastAsiaTheme="minorEastAsia"/>
              <w:noProof/>
              <w:lang w:eastAsia="es-CO"/>
            </w:rPr>
          </w:pPr>
          <w:r>
            <w:fldChar w:fldCharType="begin"/>
          </w:r>
          <w:r>
            <w:instrText xml:space="preserve"> TOC \o "1-3" \h \z \u </w:instrText>
          </w:r>
          <w:r>
            <w:fldChar w:fldCharType="separate"/>
          </w:r>
          <w:hyperlink w:anchor="_Toc457118819" w:history="1">
            <w:r w:rsidR="007A7492" w:rsidRPr="001E3C23">
              <w:rPr>
                <w:rStyle w:val="Hipervnculo"/>
                <w:noProof/>
              </w:rPr>
              <w:t>1.</w:t>
            </w:r>
            <w:r w:rsidR="007A7492">
              <w:rPr>
                <w:rFonts w:eastAsiaTheme="minorEastAsia"/>
                <w:noProof/>
                <w:lang w:eastAsia="es-CO"/>
              </w:rPr>
              <w:tab/>
            </w:r>
            <w:r w:rsidR="007A7492" w:rsidRPr="001E3C23">
              <w:rPr>
                <w:rStyle w:val="Hipervnculo"/>
                <w:noProof/>
              </w:rPr>
              <w:t>Historial de Cambios</w:t>
            </w:r>
            <w:r w:rsidR="007A7492">
              <w:rPr>
                <w:noProof/>
                <w:webHidden/>
              </w:rPr>
              <w:tab/>
            </w:r>
            <w:r w:rsidR="007A7492">
              <w:rPr>
                <w:noProof/>
                <w:webHidden/>
              </w:rPr>
              <w:fldChar w:fldCharType="begin"/>
            </w:r>
            <w:r w:rsidR="007A7492">
              <w:rPr>
                <w:noProof/>
                <w:webHidden/>
              </w:rPr>
              <w:instrText xml:space="preserve"> PAGEREF _Toc457118819 \h </w:instrText>
            </w:r>
            <w:r w:rsidR="007A7492">
              <w:rPr>
                <w:noProof/>
                <w:webHidden/>
              </w:rPr>
            </w:r>
            <w:r w:rsidR="007A7492">
              <w:rPr>
                <w:noProof/>
                <w:webHidden/>
              </w:rPr>
              <w:fldChar w:fldCharType="separate"/>
            </w:r>
            <w:r w:rsidR="007A7492">
              <w:rPr>
                <w:noProof/>
                <w:webHidden/>
              </w:rPr>
              <w:t>1</w:t>
            </w:r>
            <w:r w:rsidR="007A7492">
              <w:rPr>
                <w:noProof/>
                <w:webHidden/>
              </w:rPr>
              <w:fldChar w:fldCharType="end"/>
            </w:r>
          </w:hyperlink>
        </w:p>
        <w:p w14:paraId="7837558C" w14:textId="77777777" w:rsidR="007A7492" w:rsidRDefault="005F4CF4">
          <w:pPr>
            <w:pStyle w:val="TDC1"/>
            <w:tabs>
              <w:tab w:val="left" w:pos="440"/>
              <w:tab w:val="right" w:leader="dot" w:pos="8828"/>
            </w:tabs>
            <w:rPr>
              <w:rFonts w:eastAsiaTheme="minorEastAsia"/>
              <w:noProof/>
              <w:lang w:eastAsia="es-CO"/>
            </w:rPr>
          </w:pPr>
          <w:hyperlink w:anchor="_Toc457118820" w:history="1">
            <w:r w:rsidR="007A7492" w:rsidRPr="001E3C23">
              <w:rPr>
                <w:rStyle w:val="Hipervnculo"/>
                <w:noProof/>
              </w:rPr>
              <w:t>2.</w:t>
            </w:r>
            <w:r w:rsidR="007A7492">
              <w:rPr>
                <w:rFonts w:eastAsiaTheme="minorEastAsia"/>
                <w:noProof/>
                <w:lang w:eastAsia="es-CO"/>
              </w:rPr>
              <w:tab/>
            </w:r>
            <w:r w:rsidR="007A7492" w:rsidRPr="001E3C23">
              <w:rPr>
                <w:rStyle w:val="Hipervnculo"/>
                <w:noProof/>
              </w:rPr>
              <w:t>Prefacio</w:t>
            </w:r>
            <w:r w:rsidR="007A7492">
              <w:rPr>
                <w:noProof/>
                <w:webHidden/>
              </w:rPr>
              <w:tab/>
            </w:r>
            <w:r w:rsidR="007A7492">
              <w:rPr>
                <w:noProof/>
                <w:webHidden/>
              </w:rPr>
              <w:fldChar w:fldCharType="begin"/>
            </w:r>
            <w:r w:rsidR="007A7492">
              <w:rPr>
                <w:noProof/>
                <w:webHidden/>
              </w:rPr>
              <w:instrText xml:space="preserve"> PAGEREF _Toc457118820 \h </w:instrText>
            </w:r>
            <w:r w:rsidR="007A7492">
              <w:rPr>
                <w:noProof/>
                <w:webHidden/>
              </w:rPr>
            </w:r>
            <w:r w:rsidR="007A7492">
              <w:rPr>
                <w:noProof/>
                <w:webHidden/>
              </w:rPr>
              <w:fldChar w:fldCharType="separate"/>
            </w:r>
            <w:r w:rsidR="007A7492">
              <w:rPr>
                <w:noProof/>
                <w:webHidden/>
              </w:rPr>
              <w:t>2</w:t>
            </w:r>
            <w:r w:rsidR="007A7492">
              <w:rPr>
                <w:noProof/>
                <w:webHidden/>
              </w:rPr>
              <w:fldChar w:fldCharType="end"/>
            </w:r>
          </w:hyperlink>
        </w:p>
        <w:p w14:paraId="7DD9DA2F" w14:textId="77777777" w:rsidR="007A7492" w:rsidRDefault="005F4CF4">
          <w:pPr>
            <w:pStyle w:val="TDC1"/>
            <w:tabs>
              <w:tab w:val="left" w:pos="440"/>
              <w:tab w:val="right" w:leader="dot" w:pos="8828"/>
            </w:tabs>
            <w:rPr>
              <w:rFonts w:eastAsiaTheme="minorEastAsia"/>
              <w:noProof/>
              <w:lang w:eastAsia="es-CO"/>
            </w:rPr>
          </w:pPr>
          <w:hyperlink w:anchor="_Toc457118821" w:history="1">
            <w:r w:rsidR="007A7492" w:rsidRPr="001E3C23">
              <w:rPr>
                <w:rStyle w:val="Hipervnculo"/>
                <w:noProof/>
              </w:rPr>
              <w:t>3.</w:t>
            </w:r>
            <w:r w:rsidR="007A7492">
              <w:rPr>
                <w:rFonts w:eastAsiaTheme="minorEastAsia"/>
                <w:noProof/>
                <w:lang w:eastAsia="es-CO"/>
              </w:rPr>
              <w:tab/>
            </w:r>
            <w:r w:rsidR="007A7492" w:rsidRPr="001E3C23">
              <w:rPr>
                <w:rStyle w:val="Hipervnculo"/>
                <w:noProof/>
              </w:rPr>
              <w:t>Contenido</w:t>
            </w:r>
            <w:r w:rsidR="007A7492">
              <w:rPr>
                <w:noProof/>
                <w:webHidden/>
              </w:rPr>
              <w:tab/>
            </w:r>
            <w:r w:rsidR="007A7492">
              <w:rPr>
                <w:noProof/>
                <w:webHidden/>
              </w:rPr>
              <w:fldChar w:fldCharType="begin"/>
            </w:r>
            <w:r w:rsidR="007A7492">
              <w:rPr>
                <w:noProof/>
                <w:webHidden/>
              </w:rPr>
              <w:instrText xml:space="preserve"> PAGEREF _Toc457118821 \h </w:instrText>
            </w:r>
            <w:r w:rsidR="007A7492">
              <w:rPr>
                <w:noProof/>
                <w:webHidden/>
              </w:rPr>
            </w:r>
            <w:r w:rsidR="007A7492">
              <w:rPr>
                <w:noProof/>
                <w:webHidden/>
              </w:rPr>
              <w:fldChar w:fldCharType="separate"/>
            </w:r>
            <w:r w:rsidR="007A7492">
              <w:rPr>
                <w:noProof/>
                <w:webHidden/>
              </w:rPr>
              <w:t>3</w:t>
            </w:r>
            <w:r w:rsidR="007A7492">
              <w:rPr>
                <w:noProof/>
                <w:webHidden/>
              </w:rPr>
              <w:fldChar w:fldCharType="end"/>
            </w:r>
          </w:hyperlink>
        </w:p>
        <w:p w14:paraId="299446DE" w14:textId="77777777" w:rsidR="007A7492" w:rsidRDefault="005F4CF4">
          <w:pPr>
            <w:pStyle w:val="TDC1"/>
            <w:tabs>
              <w:tab w:val="left" w:pos="440"/>
              <w:tab w:val="right" w:leader="dot" w:pos="8828"/>
            </w:tabs>
            <w:rPr>
              <w:rFonts w:eastAsiaTheme="minorEastAsia"/>
              <w:noProof/>
              <w:lang w:eastAsia="es-CO"/>
            </w:rPr>
          </w:pPr>
          <w:hyperlink w:anchor="_Toc457118822" w:history="1">
            <w:r w:rsidR="007A7492" w:rsidRPr="001E3C23">
              <w:rPr>
                <w:rStyle w:val="Hipervnculo"/>
                <w:noProof/>
              </w:rPr>
              <w:t>4.</w:t>
            </w:r>
            <w:r w:rsidR="007A7492">
              <w:rPr>
                <w:rFonts w:eastAsiaTheme="minorEastAsia"/>
                <w:noProof/>
                <w:lang w:eastAsia="es-CO"/>
              </w:rPr>
              <w:tab/>
            </w:r>
            <w:r w:rsidR="007A7492" w:rsidRPr="001E3C23">
              <w:rPr>
                <w:rStyle w:val="Hipervnculo"/>
                <w:noProof/>
              </w:rPr>
              <w:t>Lista de tablas</w:t>
            </w:r>
            <w:r w:rsidR="007A7492">
              <w:rPr>
                <w:noProof/>
                <w:webHidden/>
              </w:rPr>
              <w:tab/>
            </w:r>
            <w:r w:rsidR="007A7492">
              <w:rPr>
                <w:noProof/>
                <w:webHidden/>
              </w:rPr>
              <w:fldChar w:fldCharType="begin"/>
            </w:r>
            <w:r w:rsidR="007A7492">
              <w:rPr>
                <w:noProof/>
                <w:webHidden/>
              </w:rPr>
              <w:instrText xml:space="preserve"> PAGEREF _Toc457118822 \h </w:instrText>
            </w:r>
            <w:r w:rsidR="007A7492">
              <w:rPr>
                <w:noProof/>
                <w:webHidden/>
              </w:rPr>
            </w:r>
            <w:r w:rsidR="007A7492">
              <w:rPr>
                <w:noProof/>
                <w:webHidden/>
              </w:rPr>
              <w:fldChar w:fldCharType="separate"/>
            </w:r>
            <w:r w:rsidR="007A7492">
              <w:rPr>
                <w:noProof/>
                <w:webHidden/>
              </w:rPr>
              <w:t>6</w:t>
            </w:r>
            <w:r w:rsidR="007A7492">
              <w:rPr>
                <w:noProof/>
                <w:webHidden/>
              </w:rPr>
              <w:fldChar w:fldCharType="end"/>
            </w:r>
          </w:hyperlink>
        </w:p>
        <w:p w14:paraId="386F8DFD" w14:textId="77777777" w:rsidR="007A7492" w:rsidRDefault="005F4CF4">
          <w:pPr>
            <w:pStyle w:val="TDC1"/>
            <w:tabs>
              <w:tab w:val="left" w:pos="440"/>
              <w:tab w:val="right" w:leader="dot" w:pos="8828"/>
            </w:tabs>
            <w:rPr>
              <w:rFonts w:eastAsiaTheme="minorEastAsia"/>
              <w:noProof/>
              <w:lang w:eastAsia="es-CO"/>
            </w:rPr>
          </w:pPr>
          <w:hyperlink w:anchor="_Toc457118823" w:history="1">
            <w:r w:rsidR="007A7492" w:rsidRPr="001E3C23">
              <w:rPr>
                <w:rStyle w:val="Hipervnculo"/>
                <w:noProof/>
              </w:rPr>
              <w:t>5.</w:t>
            </w:r>
            <w:r w:rsidR="007A7492">
              <w:rPr>
                <w:rFonts w:eastAsiaTheme="minorEastAsia"/>
                <w:noProof/>
                <w:lang w:eastAsia="es-CO"/>
              </w:rPr>
              <w:tab/>
            </w:r>
            <w:r w:rsidR="007A7492" w:rsidRPr="001E3C23">
              <w:rPr>
                <w:rStyle w:val="Hipervnculo"/>
                <w:noProof/>
              </w:rPr>
              <w:t>Lista de ilustraciones</w:t>
            </w:r>
            <w:r w:rsidR="007A7492">
              <w:rPr>
                <w:noProof/>
                <w:webHidden/>
              </w:rPr>
              <w:tab/>
            </w:r>
            <w:r w:rsidR="007A7492">
              <w:rPr>
                <w:noProof/>
                <w:webHidden/>
              </w:rPr>
              <w:fldChar w:fldCharType="begin"/>
            </w:r>
            <w:r w:rsidR="007A7492">
              <w:rPr>
                <w:noProof/>
                <w:webHidden/>
              </w:rPr>
              <w:instrText xml:space="preserve"> PAGEREF _Toc457118823 \h </w:instrText>
            </w:r>
            <w:r w:rsidR="007A7492">
              <w:rPr>
                <w:noProof/>
                <w:webHidden/>
              </w:rPr>
            </w:r>
            <w:r w:rsidR="007A7492">
              <w:rPr>
                <w:noProof/>
                <w:webHidden/>
              </w:rPr>
              <w:fldChar w:fldCharType="separate"/>
            </w:r>
            <w:r w:rsidR="007A7492">
              <w:rPr>
                <w:noProof/>
                <w:webHidden/>
              </w:rPr>
              <w:t>7</w:t>
            </w:r>
            <w:r w:rsidR="007A7492">
              <w:rPr>
                <w:noProof/>
                <w:webHidden/>
              </w:rPr>
              <w:fldChar w:fldCharType="end"/>
            </w:r>
          </w:hyperlink>
        </w:p>
        <w:p w14:paraId="2AA6E67F" w14:textId="77777777" w:rsidR="007A7492" w:rsidRDefault="005F4CF4">
          <w:pPr>
            <w:pStyle w:val="TDC1"/>
            <w:tabs>
              <w:tab w:val="left" w:pos="440"/>
              <w:tab w:val="right" w:leader="dot" w:pos="8828"/>
            </w:tabs>
            <w:rPr>
              <w:rFonts w:eastAsiaTheme="minorEastAsia"/>
              <w:noProof/>
              <w:lang w:eastAsia="es-CO"/>
            </w:rPr>
          </w:pPr>
          <w:hyperlink w:anchor="_Toc457118824" w:history="1">
            <w:r w:rsidR="007A7492" w:rsidRPr="001E3C23">
              <w:rPr>
                <w:rStyle w:val="Hipervnculo"/>
                <w:noProof/>
              </w:rPr>
              <w:t>6.</w:t>
            </w:r>
            <w:r w:rsidR="007A7492">
              <w:rPr>
                <w:rFonts w:eastAsiaTheme="minorEastAsia"/>
                <w:noProof/>
                <w:lang w:eastAsia="es-CO"/>
              </w:rPr>
              <w:tab/>
            </w:r>
            <w:r w:rsidR="007A7492" w:rsidRPr="001E3C23">
              <w:rPr>
                <w:rStyle w:val="Hipervnculo"/>
                <w:noProof/>
              </w:rPr>
              <w:t>Introducción</w:t>
            </w:r>
            <w:r w:rsidR="007A7492">
              <w:rPr>
                <w:noProof/>
                <w:webHidden/>
              </w:rPr>
              <w:tab/>
            </w:r>
            <w:r w:rsidR="007A7492">
              <w:rPr>
                <w:noProof/>
                <w:webHidden/>
              </w:rPr>
              <w:fldChar w:fldCharType="begin"/>
            </w:r>
            <w:r w:rsidR="007A7492">
              <w:rPr>
                <w:noProof/>
                <w:webHidden/>
              </w:rPr>
              <w:instrText xml:space="preserve"> PAGEREF _Toc457118824 \h </w:instrText>
            </w:r>
            <w:r w:rsidR="007A7492">
              <w:rPr>
                <w:noProof/>
                <w:webHidden/>
              </w:rPr>
            </w:r>
            <w:r w:rsidR="007A7492">
              <w:rPr>
                <w:noProof/>
                <w:webHidden/>
              </w:rPr>
              <w:fldChar w:fldCharType="separate"/>
            </w:r>
            <w:r w:rsidR="007A7492">
              <w:rPr>
                <w:noProof/>
                <w:webHidden/>
              </w:rPr>
              <w:t>8</w:t>
            </w:r>
            <w:r w:rsidR="007A7492">
              <w:rPr>
                <w:noProof/>
                <w:webHidden/>
              </w:rPr>
              <w:fldChar w:fldCharType="end"/>
            </w:r>
          </w:hyperlink>
        </w:p>
        <w:p w14:paraId="5FE569D4" w14:textId="77777777" w:rsidR="007A7492" w:rsidRDefault="005F4CF4">
          <w:pPr>
            <w:pStyle w:val="TDC2"/>
            <w:tabs>
              <w:tab w:val="left" w:pos="880"/>
              <w:tab w:val="right" w:leader="dot" w:pos="8828"/>
            </w:tabs>
            <w:rPr>
              <w:rFonts w:eastAsiaTheme="minorEastAsia"/>
              <w:noProof/>
              <w:lang w:eastAsia="es-CO"/>
            </w:rPr>
          </w:pPr>
          <w:hyperlink w:anchor="_Toc457118825" w:history="1">
            <w:r w:rsidR="007A7492" w:rsidRPr="001E3C23">
              <w:rPr>
                <w:rStyle w:val="Hipervnculo"/>
                <w:noProof/>
              </w:rPr>
              <w:t>6.1.</w:t>
            </w:r>
            <w:r w:rsidR="007A7492">
              <w:rPr>
                <w:rFonts w:eastAsiaTheme="minorEastAsia"/>
                <w:noProof/>
                <w:lang w:eastAsia="es-CO"/>
              </w:rPr>
              <w:tab/>
            </w:r>
            <w:r w:rsidR="007A7492" w:rsidRPr="001E3C23">
              <w:rPr>
                <w:rStyle w:val="Hipervnculo"/>
                <w:noProof/>
              </w:rPr>
              <w:t>Propósito</w:t>
            </w:r>
            <w:r w:rsidR="007A7492">
              <w:rPr>
                <w:noProof/>
                <w:webHidden/>
              </w:rPr>
              <w:tab/>
            </w:r>
            <w:r w:rsidR="007A7492">
              <w:rPr>
                <w:noProof/>
                <w:webHidden/>
              </w:rPr>
              <w:fldChar w:fldCharType="begin"/>
            </w:r>
            <w:r w:rsidR="007A7492">
              <w:rPr>
                <w:noProof/>
                <w:webHidden/>
              </w:rPr>
              <w:instrText xml:space="preserve"> PAGEREF _Toc457118825 \h </w:instrText>
            </w:r>
            <w:r w:rsidR="007A7492">
              <w:rPr>
                <w:noProof/>
                <w:webHidden/>
              </w:rPr>
            </w:r>
            <w:r w:rsidR="007A7492">
              <w:rPr>
                <w:noProof/>
                <w:webHidden/>
              </w:rPr>
              <w:fldChar w:fldCharType="separate"/>
            </w:r>
            <w:r w:rsidR="007A7492">
              <w:rPr>
                <w:noProof/>
                <w:webHidden/>
              </w:rPr>
              <w:t>8</w:t>
            </w:r>
            <w:r w:rsidR="007A7492">
              <w:rPr>
                <w:noProof/>
                <w:webHidden/>
              </w:rPr>
              <w:fldChar w:fldCharType="end"/>
            </w:r>
          </w:hyperlink>
        </w:p>
        <w:p w14:paraId="7F19E618" w14:textId="77777777" w:rsidR="007A7492" w:rsidRDefault="005F4CF4">
          <w:pPr>
            <w:pStyle w:val="TDC2"/>
            <w:tabs>
              <w:tab w:val="left" w:pos="880"/>
              <w:tab w:val="right" w:leader="dot" w:pos="8828"/>
            </w:tabs>
            <w:rPr>
              <w:rFonts w:eastAsiaTheme="minorEastAsia"/>
              <w:noProof/>
              <w:lang w:eastAsia="es-CO"/>
            </w:rPr>
          </w:pPr>
          <w:hyperlink w:anchor="_Toc457118826" w:history="1">
            <w:r w:rsidR="007A7492" w:rsidRPr="001E3C23">
              <w:rPr>
                <w:rStyle w:val="Hipervnculo"/>
                <w:noProof/>
              </w:rPr>
              <w:t>6.2.</w:t>
            </w:r>
            <w:r w:rsidR="007A7492">
              <w:rPr>
                <w:rFonts w:eastAsiaTheme="minorEastAsia"/>
                <w:noProof/>
                <w:lang w:eastAsia="es-CO"/>
              </w:rPr>
              <w:tab/>
            </w:r>
            <w:r w:rsidR="007A7492" w:rsidRPr="001E3C23">
              <w:rPr>
                <w:rStyle w:val="Hipervnculo"/>
                <w:noProof/>
              </w:rPr>
              <w:t>Alcance</w:t>
            </w:r>
            <w:r w:rsidR="007A7492">
              <w:rPr>
                <w:noProof/>
                <w:webHidden/>
              </w:rPr>
              <w:tab/>
            </w:r>
            <w:r w:rsidR="007A7492">
              <w:rPr>
                <w:noProof/>
                <w:webHidden/>
              </w:rPr>
              <w:fldChar w:fldCharType="begin"/>
            </w:r>
            <w:r w:rsidR="007A7492">
              <w:rPr>
                <w:noProof/>
                <w:webHidden/>
              </w:rPr>
              <w:instrText xml:space="preserve"> PAGEREF _Toc457118826 \h </w:instrText>
            </w:r>
            <w:r w:rsidR="007A7492">
              <w:rPr>
                <w:noProof/>
                <w:webHidden/>
              </w:rPr>
            </w:r>
            <w:r w:rsidR="007A7492">
              <w:rPr>
                <w:noProof/>
                <w:webHidden/>
              </w:rPr>
              <w:fldChar w:fldCharType="separate"/>
            </w:r>
            <w:r w:rsidR="007A7492">
              <w:rPr>
                <w:noProof/>
                <w:webHidden/>
              </w:rPr>
              <w:t>9</w:t>
            </w:r>
            <w:r w:rsidR="007A7492">
              <w:rPr>
                <w:noProof/>
                <w:webHidden/>
              </w:rPr>
              <w:fldChar w:fldCharType="end"/>
            </w:r>
          </w:hyperlink>
        </w:p>
        <w:p w14:paraId="1F9D1F21" w14:textId="77777777" w:rsidR="007A7492" w:rsidRDefault="005F4CF4">
          <w:pPr>
            <w:pStyle w:val="TDC3"/>
            <w:tabs>
              <w:tab w:val="left" w:pos="1320"/>
              <w:tab w:val="right" w:leader="dot" w:pos="8828"/>
            </w:tabs>
            <w:rPr>
              <w:rFonts w:eastAsiaTheme="minorEastAsia"/>
              <w:noProof/>
              <w:lang w:eastAsia="es-CO"/>
            </w:rPr>
          </w:pPr>
          <w:hyperlink w:anchor="_Toc457118827" w:history="1">
            <w:r w:rsidR="007A7492" w:rsidRPr="001E3C23">
              <w:rPr>
                <w:rStyle w:val="Hipervnculo"/>
                <w:noProof/>
              </w:rPr>
              <w:t>6.2.1.</w:t>
            </w:r>
            <w:r w:rsidR="007A7492">
              <w:rPr>
                <w:rFonts w:eastAsiaTheme="minorEastAsia"/>
                <w:noProof/>
                <w:lang w:eastAsia="es-CO"/>
              </w:rPr>
              <w:tab/>
            </w:r>
            <w:r w:rsidR="007A7492" w:rsidRPr="001E3C23">
              <w:rPr>
                <w:rStyle w:val="Hipervnculo"/>
                <w:noProof/>
              </w:rPr>
              <w:t>Descripción</w:t>
            </w:r>
            <w:r w:rsidR="007A7492">
              <w:rPr>
                <w:noProof/>
                <w:webHidden/>
              </w:rPr>
              <w:tab/>
            </w:r>
            <w:r w:rsidR="007A7492">
              <w:rPr>
                <w:noProof/>
                <w:webHidden/>
              </w:rPr>
              <w:fldChar w:fldCharType="begin"/>
            </w:r>
            <w:r w:rsidR="007A7492">
              <w:rPr>
                <w:noProof/>
                <w:webHidden/>
              </w:rPr>
              <w:instrText xml:space="preserve"> PAGEREF _Toc457118827 \h </w:instrText>
            </w:r>
            <w:r w:rsidR="007A7492">
              <w:rPr>
                <w:noProof/>
                <w:webHidden/>
              </w:rPr>
            </w:r>
            <w:r w:rsidR="007A7492">
              <w:rPr>
                <w:noProof/>
                <w:webHidden/>
              </w:rPr>
              <w:fldChar w:fldCharType="separate"/>
            </w:r>
            <w:r w:rsidR="007A7492">
              <w:rPr>
                <w:noProof/>
                <w:webHidden/>
              </w:rPr>
              <w:t>9</w:t>
            </w:r>
            <w:r w:rsidR="007A7492">
              <w:rPr>
                <w:noProof/>
                <w:webHidden/>
              </w:rPr>
              <w:fldChar w:fldCharType="end"/>
            </w:r>
          </w:hyperlink>
        </w:p>
        <w:p w14:paraId="69C00AEE" w14:textId="77777777" w:rsidR="007A7492" w:rsidRDefault="005F4CF4">
          <w:pPr>
            <w:pStyle w:val="TDC3"/>
            <w:tabs>
              <w:tab w:val="left" w:pos="1320"/>
              <w:tab w:val="right" w:leader="dot" w:pos="8828"/>
            </w:tabs>
            <w:rPr>
              <w:rFonts w:eastAsiaTheme="minorEastAsia"/>
              <w:noProof/>
              <w:lang w:eastAsia="es-CO"/>
            </w:rPr>
          </w:pPr>
          <w:hyperlink w:anchor="_Toc457118828" w:history="1">
            <w:r w:rsidR="007A7492" w:rsidRPr="001E3C23">
              <w:rPr>
                <w:rStyle w:val="Hipervnculo"/>
                <w:noProof/>
              </w:rPr>
              <w:t>6.2.2.</w:t>
            </w:r>
            <w:r w:rsidR="007A7492">
              <w:rPr>
                <w:rFonts w:eastAsiaTheme="minorEastAsia"/>
                <w:noProof/>
                <w:lang w:eastAsia="es-CO"/>
              </w:rPr>
              <w:tab/>
            </w:r>
            <w:r w:rsidR="007A7492" w:rsidRPr="001E3C23">
              <w:rPr>
                <w:rStyle w:val="Hipervnculo"/>
                <w:noProof/>
              </w:rPr>
              <w:t>¿Para qué sirve?</w:t>
            </w:r>
            <w:r w:rsidR="007A7492">
              <w:rPr>
                <w:noProof/>
                <w:webHidden/>
              </w:rPr>
              <w:tab/>
            </w:r>
            <w:r w:rsidR="007A7492">
              <w:rPr>
                <w:noProof/>
                <w:webHidden/>
              </w:rPr>
              <w:fldChar w:fldCharType="begin"/>
            </w:r>
            <w:r w:rsidR="007A7492">
              <w:rPr>
                <w:noProof/>
                <w:webHidden/>
              </w:rPr>
              <w:instrText xml:space="preserve"> PAGEREF _Toc457118828 \h </w:instrText>
            </w:r>
            <w:r w:rsidR="007A7492">
              <w:rPr>
                <w:noProof/>
                <w:webHidden/>
              </w:rPr>
            </w:r>
            <w:r w:rsidR="007A7492">
              <w:rPr>
                <w:noProof/>
                <w:webHidden/>
              </w:rPr>
              <w:fldChar w:fldCharType="separate"/>
            </w:r>
            <w:r w:rsidR="007A7492">
              <w:rPr>
                <w:noProof/>
                <w:webHidden/>
              </w:rPr>
              <w:t>9</w:t>
            </w:r>
            <w:r w:rsidR="007A7492">
              <w:rPr>
                <w:noProof/>
                <w:webHidden/>
              </w:rPr>
              <w:fldChar w:fldCharType="end"/>
            </w:r>
          </w:hyperlink>
        </w:p>
        <w:p w14:paraId="0770336B" w14:textId="77777777" w:rsidR="007A7492" w:rsidRDefault="005F4CF4">
          <w:pPr>
            <w:pStyle w:val="TDC3"/>
            <w:tabs>
              <w:tab w:val="left" w:pos="1320"/>
              <w:tab w:val="right" w:leader="dot" w:pos="8828"/>
            </w:tabs>
            <w:rPr>
              <w:rFonts w:eastAsiaTheme="minorEastAsia"/>
              <w:noProof/>
              <w:lang w:eastAsia="es-CO"/>
            </w:rPr>
          </w:pPr>
          <w:hyperlink w:anchor="_Toc457118829" w:history="1">
            <w:r w:rsidR="007A7492" w:rsidRPr="001E3C23">
              <w:rPr>
                <w:rStyle w:val="Hipervnculo"/>
                <w:noProof/>
              </w:rPr>
              <w:t>6.2.3.</w:t>
            </w:r>
            <w:r w:rsidR="007A7492">
              <w:rPr>
                <w:rFonts w:eastAsiaTheme="minorEastAsia"/>
                <w:noProof/>
                <w:lang w:eastAsia="es-CO"/>
              </w:rPr>
              <w:tab/>
            </w:r>
            <w:r w:rsidR="007A7492" w:rsidRPr="001E3C23">
              <w:rPr>
                <w:rStyle w:val="Hipervnculo"/>
                <w:noProof/>
              </w:rPr>
              <w:t>Funcionalidades</w:t>
            </w:r>
            <w:r w:rsidR="007A7492">
              <w:rPr>
                <w:noProof/>
                <w:webHidden/>
              </w:rPr>
              <w:tab/>
            </w:r>
            <w:r w:rsidR="007A7492">
              <w:rPr>
                <w:noProof/>
                <w:webHidden/>
              </w:rPr>
              <w:fldChar w:fldCharType="begin"/>
            </w:r>
            <w:r w:rsidR="007A7492">
              <w:rPr>
                <w:noProof/>
                <w:webHidden/>
              </w:rPr>
              <w:instrText xml:space="preserve"> PAGEREF _Toc457118829 \h </w:instrText>
            </w:r>
            <w:r w:rsidR="007A7492">
              <w:rPr>
                <w:noProof/>
                <w:webHidden/>
              </w:rPr>
            </w:r>
            <w:r w:rsidR="007A7492">
              <w:rPr>
                <w:noProof/>
                <w:webHidden/>
              </w:rPr>
              <w:fldChar w:fldCharType="separate"/>
            </w:r>
            <w:r w:rsidR="007A7492">
              <w:rPr>
                <w:noProof/>
                <w:webHidden/>
              </w:rPr>
              <w:t>9</w:t>
            </w:r>
            <w:r w:rsidR="007A7492">
              <w:rPr>
                <w:noProof/>
                <w:webHidden/>
              </w:rPr>
              <w:fldChar w:fldCharType="end"/>
            </w:r>
          </w:hyperlink>
        </w:p>
        <w:p w14:paraId="76713302" w14:textId="77777777" w:rsidR="007A7492" w:rsidRDefault="005F4CF4">
          <w:pPr>
            <w:pStyle w:val="TDC3"/>
            <w:tabs>
              <w:tab w:val="left" w:pos="1320"/>
              <w:tab w:val="right" w:leader="dot" w:pos="8828"/>
            </w:tabs>
            <w:rPr>
              <w:rFonts w:eastAsiaTheme="minorEastAsia"/>
              <w:noProof/>
              <w:lang w:eastAsia="es-CO"/>
            </w:rPr>
          </w:pPr>
          <w:hyperlink w:anchor="_Toc457118830" w:history="1">
            <w:r w:rsidR="007A7492" w:rsidRPr="001E3C23">
              <w:rPr>
                <w:rStyle w:val="Hipervnculo"/>
                <w:noProof/>
              </w:rPr>
              <w:t>6.2.4.</w:t>
            </w:r>
            <w:r w:rsidR="007A7492">
              <w:rPr>
                <w:rFonts w:eastAsiaTheme="minorEastAsia"/>
                <w:noProof/>
                <w:lang w:eastAsia="es-CO"/>
              </w:rPr>
              <w:tab/>
            </w:r>
            <w:r w:rsidR="007A7492" w:rsidRPr="001E3C23">
              <w:rPr>
                <w:rStyle w:val="Hipervnculo"/>
                <w:noProof/>
              </w:rPr>
              <w:t>Relación del contexto organizacional</w:t>
            </w:r>
            <w:r w:rsidR="007A7492">
              <w:rPr>
                <w:noProof/>
                <w:webHidden/>
              </w:rPr>
              <w:tab/>
            </w:r>
            <w:r w:rsidR="007A7492">
              <w:rPr>
                <w:noProof/>
                <w:webHidden/>
              </w:rPr>
              <w:fldChar w:fldCharType="begin"/>
            </w:r>
            <w:r w:rsidR="007A7492">
              <w:rPr>
                <w:noProof/>
                <w:webHidden/>
              </w:rPr>
              <w:instrText xml:space="preserve"> PAGEREF _Toc457118830 \h </w:instrText>
            </w:r>
            <w:r w:rsidR="007A7492">
              <w:rPr>
                <w:noProof/>
                <w:webHidden/>
              </w:rPr>
            </w:r>
            <w:r w:rsidR="007A7492">
              <w:rPr>
                <w:noProof/>
                <w:webHidden/>
              </w:rPr>
              <w:fldChar w:fldCharType="separate"/>
            </w:r>
            <w:r w:rsidR="007A7492">
              <w:rPr>
                <w:noProof/>
                <w:webHidden/>
              </w:rPr>
              <w:t>11</w:t>
            </w:r>
            <w:r w:rsidR="007A7492">
              <w:rPr>
                <w:noProof/>
                <w:webHidden/>
              </w:rPr>
              <w:fldChar w:fldCharType="end"/>
            </w:r>
          </w:hyperlink>
        </w:p>
        <w:p w14:paraId="6FBEDB32" w14:textId="77777777" w:rsidR="007A7492" w:rsidRDefault="005F4CF4">
          <w:pPr>
            <w:pStyle w:val="TDC3"/>
            <w:tabs>
              <w:tab w:val="left" w:pos="1320"/>
              <w:tab w:val="right" w:leader="dot" w:pos="8828"/>
            </w:tabs>
            <w:rPr>
              <w:rFonts w:eastAsiaTheme="minorEastAsia"/>
              <w:noProof/>
              <w:lang w:eastAsia="es-CO"/>
            </w:rPr>
          </w:pPr>
          <w:hyperlink w:anchor="_Toc457118831" w:history="1">
            <w:r w:rsidR="007A7492" w:rsidRPr="001E3C23">
              <w:rPr>
                <w:rStyle w:val="Hipervnculo"/>
                <w:noProof/>
              </w:rPr>
              <w:t>6.2.5.</w:t>
            </w:r>
            <w:r w:rsidR="007A7492">
              <w:rPr>
                <w:rFonts w:eastAsiaTheme="minorEastAsia"/>
                <w:noProof/>
                <w:lang w:eastAsia="es-CO"/>
              </w:rPr>
              <w:tab/>
            </w:r>
            <w:r w:rsidR="007A7492" w:rsidRPr="001E3C23">
              <w:rPr>
                <w:rStyle w:val="Hipervnculo"/>
                <w:noProof/>
              </w:rPr>
              <w:t>Resumen</w:t>
            </w:r>
            <w:r w:rsidR="007A7492">
              <w:rPr>
                <w:noProof/>
                <w:webHidden/>
              </w:rPr>
              <w:tab/>
            </w:r>
            <w:r w:rsidR="007A7492">
              <w:rPr>
                <w:noProof/>
                <w:webHidden/>
              </w:rPr>
              <w:fldChar w:fldCharType="begin"/>
            </w:r>
            <w:r w:rsidR="007A7492">
              <w:rPr>
                <w:noProof/>
                <w:webHidden/>
              </w:rPr>
              <w:instrText xml:space="preserve"> PAGEREF _Toc457118831 \h </w:instrText>
            </w:r>
            <w:r w:rsidR="007A7492">
              <w:rPr>
                <w:noProof/>
                <w:webHidden/>
              </w:rPr>
            </w:r>
            <w:r w:rsidR="007A7492">
              <w:rPr>
                <w:noProof/>
                <w:webHidden/>
              </w:rPr>
              <w:fldChar w:fldCharType="separate"/>
            </w:r>
            <w:r w:rsidR="007A7492">
              <w:rPr>
                <w:noProof/>
                <w:webHidden/>
              </w:rPr>
              <w:t>11</w:t>
            </w:r>
            <w:r w:rsidR="007A7492">
              <w:rPr>
                <w:noProof/>
                <w:webHidden/>
              </w:rPr>
              <w:fldChar w:fldCharType="end"/>
            </w:r>
          </w:hyperlink>
        </w:p>
        <w:p w14:paraId="07EBF698" w14:textId="77777777" w:rsidR="007A7492" w:rsidRDefault="005F4CF4">
          <w:pPr>
            <w:pStyle w:val="TDC2"/>
            <w:tabs>
              <w:tab w:val="left" w:pos="880"/>
              <w:tab w:val="right" w:leader="dot" w:pos="8828"/>
            </w:tabs>
            <w:rPr>
              <w:rFonts w:eastAsiaTheme="minorEastAsia"/>
              <w:noProof/>
              <w:lang w:eastAsia="es-CO"/>
            </w:rPr>
          </w:pPr>
          <w:hyperlink w:anchor="_Toc457118832" w:history="1">
            <w:r w:rsidR="007A7492" w:rsidRPr="001E3C23">
              <w:rPr>
                <w:rStyle w:val="Hipervnculo"/>
                <w:noProof/>
              </w:rPr>
              <w:t>6.3.</w:t>
            </w:r>
            <w:r w:rsidR="007A7492">
              <w:rPr>
                <w:rFonts w:eastAsiaTheme="minorEastAsia"/>
                <w:noProof/>
                <w:lang w:eastAsia="es-CO"/>
              </w:rPr>
              <w:tab/>
            </w:r>
            <w:r w:rsidR="007A7492" w:rsidRPr="001E3C23">
              <w:rPr>
                <w:rStyle w:val="Hipervnculo"/>
                <w:noProof/>
              </w:rPr>
              <w:t>Abreviaciones, acrónimos y definiciones</w:t>
            </w:r>
            <w:r w:rsidR="007A7492">
              <w:rPr>
                <w:noProof/>
                <w:webHidden/>
              </w:rPr>
              <w:tab/>
            </w:r>
            <w:r w:rsidR="007A7492">
              <w:rPr>
                <w:noProof/>
                <w:webHidden/>
              </w:rPr>
              <w:fldChar w:fldCharType="begin"/>
            </w:r>
            <w:r w:rsidR="007A7492">
              <w:rPr>
                <w:noProof/>
                <w:webHidden/>
              </w:rPr>
              <w:instrText xml:space="preserve"> PAGEREF _Toc457118832 \h </w:instrText>
            </w:r>
            <w:r w:rsidR="007A7492">
              <w:rPr>
                <w:noProof/>
                <w:webHidden/>
              </w:rPr>
            </w:r>
            <w:r w:rsidR="007A7492">
              <w:rPr>
                <w:noProof/>
                <w:webHidden/>
              </w:rPr>
              <w:fldChar w:fldCharType="separate"/>
            </w:r>
            <w:r w:rsidR="007A7492">
              <w:rPr>
                <w:noProof/>
                <w:webHidden/>
              </w:rPr>
              <w:t>12</w:t>
            </w:r>
            <w:r w:rsidR="007A7492">
              <w:rPr>
                <w:noProof/>
                <w:webHidden/>
              </w:rPr>
              <w:fldChar w:fldCharType="end"/>
            </w:r>
          </w:hyperlink>
        </w:p>
        <w:p w14:paraId="025FC837" w14:textId="77777777" w:rsidR="007A7492" w:rsidRDefault="005F4CF4">
          <w:pPr>
            <w:pStyle w:val="TDC2"/>
            <w:tabs>
              <w:tab w:val="left" w:pos="880"/>
              <w:tab w:val="right" w:leader="dot" w:pos="8828"/>
            </w:tabs>
            <w:rPr>
              <w:rFonts w:eastAsiaTheme="minorEastAsia"/>
              <w:noProof/>
              <w:lang w:eastAsia="es-CO"/>
            </w:rPr>
          </w:pPr>
          <w:hyperlink w:anchor="_Toc457118833" w:history="1">
            <w:r w:rsidR="007A7492" w:rsidRPr="001E3C23">
              <w:rPr>
                <w:rStyle w:val="Hipervnculo"/>
                <w:noProof/>
              </w:rPr>
              <w:t>6.4.</w:t>
            </w:r>
            <w:r w:rsidR="007A7492">
              <w:rPr>
                <w:rFonts w:eastAsiaTheme="minorEastAsia"/>
                <w:noProof/>
                <w:lang w:eastAsia="es-CO"/>
              </w:rPr>
              <w:tab/>
            </w:r>
            <w:r w:rsidR="007A7492" w:rsidRPr="001E3C23">
              <w:rPr>
                <w:rStyle w:val="Hipervnculo"/>
                <w:noProof/>
              </w:rPr>
              <w:t>Referencias</w:t>
            </w:r>
            <w:r w:rsidR="007A7492">
              <w:rPr>
                <w:noProof/>
                <w:webHidden/>
              </w:rPr>
              <w:tab/>
            </w:r>
            <w:r w:rsidR="007A7492">
              <w:rPr>
                <w:noProof/>
                <w:webHidden/>
              </w:rPr>
              <w:fldChar w:fldCharType="begin"/>
            </w:r>
            <w:r w:rsidR="007A7492">
              <w:rPr>
                <w:noProof/>
                <w:webHidden/>
              </w:rPr>
              <w:instrText xml:space="preserve"> PAGEREF _Toc457118833 \h </w:instrText>
            </w:r>
            <w:r w:rsidR="007A7492">
              <w:rPr>
                <w:noProof/>
                <w:webHidden/>
              </w:rPr>
            </w:r>
            <w:r w:rsidR="007A7492">
              <w:rPr>
                <w:noProof/>
                <w:webHidden/>
              </w:rPr>
              <w:fldChar w:fldCharType="separate"/>
            </w:r>
            <w:r w:rsidR="007A7492">
              <w:rPr>
                <w:noProof/>
                <w:webHidden/>
              </w:rPr>
              <w:t>14</w:t>
            </w:r>
            <w:r w:rsidR="007A7492">
              <w:rPr>
                <w:noProof/>
                <w:webHidden/>
              </w:rPr>
              <w:fldChar w:fldCharType="end"/>
            </w:r>
          </w:hyperlink>
        </w:p>
        <w:p w14:paraId="2F9092CA" w14:textId="77777777" w:rsidR="007A7492" w:rsidRDefault="005F4CF4">
          <w:pPr>
            <w:pStyle w:val="TDC2"/>
            <w:tabs>
              <w:tab w:val="left" w:pos="880"/>
              <w:tab w:val="right" w:leader="dot" w:pos="8828"/>
            </w:tabs>
            <w:rPr>
              <w:rFonts w:eastAsiaTheme="minorEastAsia"/>
              <w:noProof/>
              <w:lang w:eastAsia="es-CO"/>
            </w:rPr>
          </w:pPr>
          <w:hyperlink w:anchor="_Toc457118834" w:history="1">
            <w:r w:rsidR="007A7492" w:rsidRPr="001E3C23">
              <w:rPr>
                <w:rStyle w:val="Hipervnculo"/>
                <w:noProof/>
              </w:rPr>
              <w:t>6.5.</w:t>
            </w:r>
            <w:r w:rsidR="007A7492">
              <w:rPr>
                <w:rFonts w:eastAsiaTheme="minorEastAsia"/>
                <w:noProof/>
                <w:lang w:eastAsia="es-CO"/>
              </w:rPr>
              <w:tab/>
            </w:r>
            <w:r w:rsidR="007A7492" w:rsidRPr="001E3C23">
              <w:rPr>
                <w:rStyle w:val="Hipervnculo"/>
                <w:noProof/>
              </w:rPr>
              <w:t>Apreciación global</w:t>
            </w:r>
            <w:r w:rsidR="007A7492">
              <w:rPr>
                <w:noProof/>
                <w:webHidden/>
              </w:rPr>
              <w:tab/>
            </w:r>
            <w:r w:rsidR="007A7492">
              <w:rPr>
                <w:noProof/>
                <w:webHidden/>
              </w:rPr>
              <w:fldChar w:fldCharType="begin"/>
            </w:r>
            <w:r w:rsidR="007A7492">
              <w:rPr>
                <w:noProof/>
                <w:webHidden/>
              </w:rPr>
              <w:instrText xml:space="preserve"> PAGEREF _Toc457118834 \h </w:instrText>
            </w:r>
            <w:r w:rsidR="007A7492">
              <w:rPr>
                <w:noProof/>
                <w:webHidden/>
              </w:rPr>
            </w:r>
            <w:r w:rsidR="007A7492">
              <w:rPr>
                <w:noProof/>
                <w:webHidden/>
              </w:rPr>
              <w:fldChar w:fldCharType="separate"/>
            </w:r>
            <w:r w:rsidR="007A7492">
              <w:rPr>
                <w:noProof/>
                <w:webHidden/>
              </w:rPr>
              <w:t>15</w:t>
            </w:r>
            <w:r w:rsidR="007A7492">
              <w:rPr>
                <w:noProof/>
                <w:webHidden/>
              </w:rPr>
              <w:fldChar w:fldCharType="end"/>
            </w:r>
          </w:hyperlink>
        </w:p>
        <w:p w14:paraId="585C1AB0" w14:textId="77777777" w:rsidR="007A7492" w:rsidRDefault="005F4CF4">
          <w:pPr>
            <w:pStyle w:val="TDC1"/>
            <w:tabs>
              <w:tab w:val="left" w:pos="440"/>
              <w:tab w:val="right" w:leader="dot" w:pos="8828"/>
            </w:tabs>
            <w:rPr>
              <w:rFonts w:eastAsiaTheme="minorEastAsia"/>
              <w:noProof/>
              <w:lang w:eastAsia="es-CO"/>
            </w:rPr>
          </w:pPr>
          <w:hyperlink w:anchor="_Toc457118835" w:history="1">
            <w:r w:rsidR="007A7492" w:rsidRPr="001E3C23">
              <w:rPr>
                <w:rStyle w:val="Hipervnculo"/>
                <w:noProof/>
              </w:rPr>
              <w:t>7.</w:t>
            </w:r>
            <w:r w:rsidR="007A7492">
              <w:rPr>
                <w:rFonts w:eastAsiaTheme="minorEastAsia"/>
                <w:noProof/>
                <w:lang w:eastAsia="es-CO"/>
              </w:rPr>
              <w:tab/>
            </w:r>
            <w:r w:rsidR="007A7492" w:rsidRPr="001E3C23">
              <w:rPr>
                <w:rStyle w:val="Hipervnculo"/>
                <w:noProof/>
              </w:rPr>
              <w:t>Descripción global</w:t>
            </w:r>
            <w:r w:rsidR="007A7492">
              <w:rPr>
                <w:noProof/>
                <w:webHidden/>
              </w:rPr>
              <w:tab/>
            </w:r>
            <w:r w:rsidR="007A7492">
              <w:rPr>
                <w:noProof/>
                <w:webHidden/>
              </w:rPr>
              <w:fldChar w:fldCharType="begin"/>
            </w:r>
            <w:r w:rsidR="007A7492">
              <w:rPr>
                <w:noProof/>
                <w:webHidden/>
              </w:rPr>
              <w:instrText xml:space="preserve"> PAGEREF _Toc457118835 \h </w:instrText>
            </w:r>
            <w:r w:rsidR="007A7492">
              <w:rPr>
                <w:noProof/>
                <w:webHidden/>
              </w:rPr>
            </w:r>
            <w:r w:rsidR="007A7492">
              <w:rPr>
                <w:noProof/>
                <w:webHidden/>
              </w:rPr>
              <w:fldChar w:fldCharType="separate"/>
            </w:r>
            <w:r w:rsidR="007A7492">
              <w:rPr>
                <w:noProof/>
                <w:webHidden/>
              </w:rPr>
              <w:t>16</w:t>
            </w:r>
            <w:r w:rsidR="007A7492">
              <w:rPr>
                <w:noProof/>
                <w:webHidden/>
              </w:rPr>
              <w:fldChar w:fldCharType="end"/>
            </w:r>
          </w:hyperlink>
        </w:p>
        <w:p w14:paraId="6078B178" w14:textId="77777777" w:rsidR="007A7492" w:rsidRDefault="005F4CF4">
          <w:pPr>
            <w:pStyle w:val="TDC2"/>
            <w:tabs>
              <w:tab w:val="left" w:pos="880"/>
              <w:tab w:val="right" w:leader="dot" w:pos="8828"/>
            </w:tabs>
            <w:rPr>
              <w:rFonts w:eastAsiaTheme="minorEastAsia"/>
              <w:noProof/>
              <w:lang w:eastAsia="es-CO"/>
            </w:rPr>
          </w:pPr>
          <w:hyperlink w:anchor="_Toc457118836" w:history="1">
            <w:r w:rsidR="007A7492" w:rsidRPr="001E3C23">
              <w:rPr>
                <w:rStyle w:val="Hipervnculo"/>
                <w:noProof/>
              </w:rPr>
              <w:t>7.1.</w:t>
            </w:r>
            <w:r w:rsidR="007A7492">
              <w:rPr>
                <w:rFonts w:eastAsiaTheme="minorEastAsia"/>
                <w:noProof/>
                <w:lang w:eastAsia="es-CO"/>
              </w:rPr>
              <w:tab/>
            </w:r>
            <w:r w:rsidR="007A7492" w:rsidRPr="001E3C23">
              <w:rPr>
                <w:rStyle w:val="Hipervnculo"/>
                <w:noProof/>
              </w:rPr>
              <w:t>Perspectiva del producto</w:t>
            </w:r>
            <w:r w:rsidR="007A7492">
              <w:rPr>
                <w:noProof/>
                <w:webHidden/>
              </w:rPr>
              <w:tab/>
            </w:r>
            <w:r w:rsidR="007A7492">
              <w:rPr>
                <w:noProof/>
                <w:webHidden/>
              </w:rPr>
              <w:fldChar w:fldCharType="begin"/>
            </w:r>
            <w:r w:rsidR="007A7492">
              <w:rPr>
                <w:noProof/>
                <w:webHidden/>
              </w:rPr>
              <w:instrText xml:space="preserve"> PAGEREF _Toc457118836 \h </w:instrText>
            </w:r>
            <w:r w:rsidR="007A7492">
              <w:rPr>
                <w:noProof/>
                <w:webHidden/>
              </w:rPr>
            </w:r>
            <w:r w:rsidR="007A7492">
              <w:rPr>
                <w:noProof/>
                <w:webHidden/>
              </w:rPr>
              <w:fldChar w:fldCharType="separate"/>
            </w:r>
            <w:r w:rsidR="007A7492">
              <w:rPr>
                <w:noProof/>
                <w:webHidden/>
              </w:rPr>
              <w:t>16</w:t>
            </w:r>
            <w:r w:rsidR="007A7492">
              <w:rPr>
                <w:noProof/>
                <w:webHidden/>
              </w:rPr>
              <w:fldChar w:fldCharType="end"/>
            </w:r>
          </w:hyperlink>
        </w:p>
        <w:p w14:paraId="113D3924" w14:textId="77777777" w:rsidR="007A7492" w:rsidRDefault="005F4CF4">
          <w:pPr>
            <w:pStyle w:val="TDC3"/>
            <w:tabs>
              <w:tab w:val="left" w:pos="1320"/>
              <w:tab w:val="right" w:leader="dot" w:pos="8828"/>
            </w:tabs>
            <w:rPr>
              <w:rFonts w:eastAsiaTheme="minorEastAsia"/>
              <w:noProof/>
              <w:lang w:eastAsia="es-CO"/>
            </w:rPr>
          </w:pPr>
          <w:hyperlink w:anchor="_Toc457118837" w:history="1">
            <w:r w:rsidR="007A7492" w:rsidRPr="001E3C23">
              <w:rPr>
                <w:rStyle w:val="Hipervnculo"/>
                <w:noProof/>
              </w:rPr>
              <w:t>7.1.1.</w:t>
            </w:r>
            <w:r w:rsidR="007A7492">
              <w:rPr>
                <w:rFonts w:eastAsiaTheme="minorEastAsia"/>
                <w:noProof/>
                <w:lang w:eastAsia="es-CO"/>
              </w:rPr>
              <w:tab/>
            </w:r>
            <w:r w:rsidR="007A7492" w:rsidRPr="001E3C23">
              <w:rPr>
                <w:rStyle w:val="Hipervnculo"/>
                <w:noProof/>
              </w:rPr>
              <w:t>Interfaces con el sistema</w:t>
            </w:r>
            <w:r w:rsidR="007A7492">
              <w:rPr>
                <w:noProof/>
                <w:webHidden/>
              </w:rPr>
              <w:tab/>
            </w:r>
            <w:r w:rsidR="007A7492">
              <w:rPr>
                <w:noProof/>
                <w:webHidden/>
              </w:rPr>
              <w:fldChar w:fldCharType="begin"/>
            </w:r>
            <w:r w:rsidR="007A7492">
              <w:rPr>
                <w:noProof/>
                <w:webHidden/>
              </w:rPr>
              <w:instrText xml:space="preserve"> PAGEREF _Toc457118837 \h </w:instrText>
            </w:r>
            <w:r w:rsidR="007A7492">
              <w:rPr>
                <w:noProof/>
                <w:webHidden/>
              </w:rPr>
            </w:r>
            <w:r w:rsidR="007A7492">
              <w:rPr>
                <w:noProof/>
                <w:webHidden/>
              </w:rPr>
              <w:fldChar w:fldCharType="separate"/>
            </w:r>
            <w:r w:rsidR="007A7492">
              <w:rPr>
                <w:noProof/>
                <w:webHidden/>
              </w:rPr>
              <w:t>16</w:t>
            </w:r>
            <w:r w:rsidR="007A7492">
              <w:rPr>
                <w:noProof/>
                <w:webHidden/>
              </w:rPr>
              <w:fldChar w:fldCharType="end"/>
            </w:r>
          </w:hyperlink>
        </w:p>
        <w:p w14:paraId="74C5C6CF" w14:textId="77777777" w:rsidR="007A7492" w:rsidRDefault="005F4CF4">
          <w:pPr>
            <w:pStyle w:val="TDC3"/>
            <w:tabs>
              <w:tab w:val="left" w:pos="1320"/>
              <w:tab w:val="right" w:leader="dot" w:pos="8828"/>
            </w:tabs>
            <w:rPr>
              <w:rFonts w:eastAsiaTheme="minorEastAsia"/>
              <w:noProof/>
              <w:lang w:eastAsia="es-CO"/>
            </w:rPr>
          </w:pPr>
          <w:hyperlink w:anchor="_Toc457118838" w:history="1">
            <w:r w:rsidR="007A7492" w:rsidRPr="001E3C23">
              <w:rPr>
                <w:rStyle w:val="Hipervnculo"/>
                <w:noProof/>
              </w:rPr>
              <w:t>7.1.2.</w:t>
            </w:r>
            <w:r w:rsidR="007A7492">
              <w:rPr>
                <w:rFonts w:eastAsiaTheme="minorEastAsia"/>
                <w:noProof/>
                <w:lang w:eastAsia="es-CO"/>
              </w:rPr>
              <w:tab/>
            </w:r>
            <w:r w:rsidR="007A7492" w:rsidRPr="001E3C23">
              <w:rPr>
                <w:rStyle w:val="Hipervnculo"/>
                <w:noProof/>
              </w:rPr>
              <w:t>Interfaces con el usuario</w:t>
            </w:r>
            <w:r w:rsidR="007A7492">
              <w:rPr>
                <w:noProof/>
                <w:webHidden/>
              </w:rPr>
              <w:tab/>
            </w:r>
            <w:r w:rsidR="007A7492">
              <w:rPr>
                <w:noProof/>
                <w:webHidden/>
              </w:rPr>
              <w:fldChar w:fldCharType="begin"/>
            </w:r>
            <w:r w:rsidR="007A7492">
              <w:rPr>
                <w:noProof/>
                <w:webHidden/>
              </w:rPr>
              <w:instrText xml:space="preserve"> PAGEREF _Toc457118838 \h </w:instrText>
            </w:r>
            <w:r w:rsidR="007A7492">
              <w:rPr>
                <w:noProof/>
                <w:webHidden/>
              </w:rPr>
            </w:r>
            <w:r w:rsidR="007A7492">
              <w:rPr>
                <w:noProof/>
                <w:webHidden/>
              </w:rPr>
              <w:fldChar w:fldCharType="separate"/>
            </w:r>
            <w:r w:rsidR="007A7492">
              <w:rPr>
                <w:noProof/>
                <w:webHidden/>
              </w:rPr>
              <w:t>16</w:t>
            </w:r>
            <w:r w:rsidR="007A7492">
              <w:rPr>
                <w:noProof/>
                <w:webHidden/>
              </w:rPr>
              <w:fldChar w:fldCharType="end"/>
            </w:r>
          </w:hyperlink>
        </w:p>
        <w:p w14:paraId="6268DDE5" w14:textId="77777777" w:rsidR="007A7492" w:rsidRDefault="005F4CF4">
          <w:pPr>
            <w:pStyle w:val="TDC3"/>
            <w:tabs>
              <w:tab w:val="left" w:pos="1320"/>
              <w:tab w:val="right" w:leader="dot" w:pos="8828"/>
            </w:tabs>
            <w:rPr>
              <w:rFonts w:eastAsiaTheme="minorEastAsia"/>
              <w:noProof/>
              <w:lang w:eastAsia="es-CO"/>
            </w:rPr>
          </w:pPr>
          <w:hyperlink w:anchor="_Toc457118839" w:history="1">
            <w:r w:rsidR="007A7492" w:rsidRPr="001E3C23">
              <w:rPr>
                <w:rStyle w:val="Hipervnculo"/>
                <w:noProof/>
              </w:rPr>
              <w:t>7.1.3.</w:t>
            </w:r>
            <w:r w:rsidR="007A7492">
              <w:rPr>
                <w:rFonts w:eastAsiaTheme="minorEastAsia"/>
                <w:noProof/>
                <w:lang w:eastAsia="es-CO"/>
              </w:rPr>
              <w:tab/>
            </w:r>
            <w:r w:rsidR="007A7492" w:rsidRPr="001E3C23">
              <w:rPr>
                <w:rStyle w:val="Hipervnculo"/>
                <w:noProof/>
              </w:rPr>
              <w:t>Interfaces de hardware y comunicación</w:t>
            </w:r>
            <w:r w:rsidR="007A7492">
              <w:rPr>
                <w:noProof/>
                <w:webHidden/>
              </w:rPr>
              <w:tab/>
            </w:r>
            <w:r w:rsidR="007A7492">
              <w:rPr>
                <w:noProof/>
                <w:webHidden/>
              </w:rPr>
              <w:fldChar w:fldCharType="begin"/>
            </w:r>
            <w:r w:rsidR="007A7492">
              <w:rPr>
                <w:noProof/>
                <w:webHidden/>
              </w:rPr>
              <w:instrText xml:space="preserve"> PAGEREF _Toc457118839 \h </w:instrText>
            </w:r>
            <w:r w:rsidR="007A7492">
              <w:rPr>
                <w:noProof/>
                <w:webHidden/>
              </w:rPr>
            </w:r>
            <w:r w:rsidR="007A7492">
              <w:rPr>
                <w:noProof/>
                <w:webHidden/>
              </w:rPr>
              <w:fldChar w:fldCharType="separate"/>
            </w:r>
            <w:r w:rsidR="007A7492">
              <w:rPr>
                <w:noProof/>
                <w:webHidden/>
              </w:rPr>
              <w:t>17</w:t>
            </w:r>
            <w:r w:rsidR="007A7492">
              <w:rPr>
                <w:noProof/>
                <w:webHidden/>
              </w:rPr>
              <w:fldChar w:fldCharType="end"/>
            </w:r>
          </w:hyperlink>
        </w:p>
        <w:p w14:paraId="6C158D34" w14:textId="77777777" w:rsidR="007A7492" w:rsidRDefault="005F4CF4">
          <w:pPr>
            <w:pStyle w:val="TDC3"/>
            <w:tabs>
              <w:tab w:val="left" w:pos="1320"/>
              <w:tab w:val="right" w:leader="dot" w:pos="8828"/>
            </w:tabs>
            <w:rPr>
              <w:rFonts w:eastAsiaTheme="minorEastAsia"/>
              <w:noProof/>
              <w:lang w:eastAsia="es-CO"/>
            </w:rPr>
          </w:pPr>
          <w:hyperlink w:anchor="_Toc457118840" w:history="1">
            <w:r w:rsidR="007A7492" w:rsidRPr="001E3C23">
              <w:rPr>
                <w:rStyle w:val="Hipervnculo"/>
                <w:noProof/>
              </w:rPr>
              <w:t>7.1.4.</w:t>
            </w:r>
            <w:r w:rsidR="007A7492">
              <w:rPr>
                <w:rFonts w:eastAsiaTheme="minorEastAsia"/>
                <w:noProof/>
                <w:lang w:eastAsia="es-CO"/>
              </w:rPr>
              <w:tab/>
            </w:r>
            <w:r w:rsidR="007A7492" w:rsidRPr="001E3C23">
              <w:rPr>
                <w:rStyle w:val="Hipervnculo"/>
                <w:noProof/>
              </w:rPr>
              <w:t>Interfaces de software</w:t>
            </w:r>
            <w:r w:rsidR="007A7492">
              <w:rPr>
                <w:noProof/>
                <w:webHidden/>
              </w:rPr>
              <w:tab/>
            </w:r>
            <w:r w:rsidR="007A7492">
              <w:rPr>
                <w:noProof/>
                <w:webHidden/>
              </w:rPr>
              <w:fldChar w:fldCharType="begin"/>
            </w:r>
            <w:r w:rsidR="007A7492">
              <w:rPr>
                <w:noProof/>
                <w:webHidden/>
              </w:rPr>
              <w:instrText xml:space="preserve"> PAGEREF _Toc457118840 \h </w:instrText>
            </w:r>
            <w:r w:rsidR="007A7492">
              <w:rPr>
                <w:noProof/>
                <w:webHidden/>
              </w:rPr>
            </w:r>
            <w:r w:rsidR="007A7492">
              <w:rPr>
                <w:noProof/>
                <w:webHidden/>
              </w:rPr>
              <w:fldChar w:fldCharType="separate"/>
            </w:r>
            <w:r w:rsidR="007A7492">
              <w:rPr>
                <w:noProof/>
                <w:webHidden/>
              </w:rPr>
              <w:t>17</w:t>
            </w:r>
            <w:r w:rsidR="007A7492">
              <w:rPr>
                <w:noProof/>
                <w:webHidden/>
              </w:rPr>
              <w:fldChar w:fldCharType="end"/>
            </w:r>
          </w:hyperlink>
        </w:p>
        <w:p w14:paraId="11D6FD21" w14:textId="77777777" w:rsidR="007A7492" w:rsidRDefault="005F4CF4">
          <w:pPr>
            <w:pStyle w:val="TDC2"/>
            <w:tabs>
              <w:tab w:val="left" w:pos="880"/>
              <w:tab w:val="right" w:leader="dot" w:pos="8828"/>
            </w:tabs>
            <w:rPr>
              <w:rFonts w:eastAsiaTheme="minorEastAsia"/>
              <w:noProof/>
              <w:lang w:eastAsia="es-CO"/>
            </w:rPr>
          </w:pPr>
          <w:hyperlink w:anchor="_Toc457118841" w:history="1">
            <w:r w:rsidR="007A7492" w:rsidRPr="001E3C23">
              <w:rPr>
                <w:rStyle w:val="Hipervnculo"/>
                <w:noProof/>
              </w:rPr>
              <w:t>7.2.</w:t>
            </w:r>
            <w:r w:rsidR="007A7492">
              <w:rPr>
                <w:rFonts w:eastAsiaTheme="minorEastAsia"/>
                <w:noProof/>
                <w:lang w:eastAsia="es-CO"/>
              </w:rPr>
              <w:tab/>
            </w:r>
            <w:r w:rsidR="007A7492" w:rsidRPr="001E3C23">
              <w:rPr>
                <w:rStyle w:val="Hipervnculo"/>
                <w:noProof/>
              </w:rPr>
              <w:t>Restricciones de memoria</w:t>
            </w:r>
            <w:r w:rsidR="007A7492">
              <w:rPr>
                <w:noProof/>
                <w:webHidden/>
              </w:rPr>
              <w:tab/>
            </w:r>
            <w:r w:rsidR="007A7492">
              <w:rPr>
                <w:noProof/>
                <w:webHidden/>
              </w:rPr>
              <w:fldChar w:fldCharType="begin"/>
            </w:r>
            <w:r w:rsidR="007A7492">
              <w:rPr>
                <w:noProof/>
                <w:webHidden/>
              </w:rPr>
              <w:instrText xml:space="preserve"> PAGEREF _Toc457118841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7FB98A90" w14:textId="77777777" w:rsidR="007A7492" w:rsidRDefault="005F4CF4">
          <w:pPr>
            <w:pStyle w:val="TDC3"/>
            <w:tabs>
              <w:tab w:val="left" w:pos="1320"/>
              <w:tab w:val="right" w:leader="dot" w:pos="8828"/>
            </w:tabs>
            <w:rPr>
              <w:rFonts w:eastAsiaTheme="minorEastAsia"/>
              <w:noProof/>
              <w:lang w:eastAsia="es-CO"/>
            </w:rPr>
          </w:pPr>
          <w:hyperlink w:anchor="_Toc457118842" w:history="1">
            <w:r w:rsidR="007A7492" w:rsidRPr="001E3C23">
              <w:rPr>
                <w:rStyle w:val="Hipervnculo"/>
                <w:noProof/>
              </w:rPr>
              <w:t>7.2.1.</w:t>
            </w:r>
            <w:r w:rsidR="007A7492">
              <w:rPr>
                <w:rFonts w:eastAsiaTheme="minorEastAsia"/>
                <w:noProof/>
                <w:lang w:eastAsia="es-CO"/>
              </w:rPr>
              <w:tab/>
            </w:r>
            <w:r w:rsidR="007A7492" w:rsidRPr="001E3C23">
              <w:rPr>
                <w:rStyle w:val="Hipervnculo"/>
                <w:noProof/>
              </w:rPr>
              <w:t>Servidor</w:t>
            </w:r>
            <w:r w:rsidR="007A7492">
              <w:rPr>
                <w:noProof/>
                <w:webHidden/>
              </w:rPr>
              <w:tab/>
            </w:r>
            <w:r w:rsidR="007A7492">
              <w:rPr>
                <w:noProof/>
                <w:webHidden/>
              </w:rPr>
              <w:fldChar w:fldCharType="begin"/>
            </w:r>
            <w:r w:rsidR="007A7492">
              <w:rPr>
                <w:noProof/>
                <w:webHidden/>
              </w:rPr>
              <w:instrText xml:space="preserve"> PAGEREF _Toc457118842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0C05C3A1" w14:textId="77777777" w:rsidR="007A7492" w:rsidRDefault="005F4CF4">
          <w:pPr>
            <w:pStyle w:val="TDC3"/>
            <w:tabs>
              <w:tab w:val="left" w:pos="1320"/>
              <w:tab w:val="right" w:leader="dot" w:pos="8828"/>
            </w:tabs>
            <w:rPr>
              <w:rFonts w:eastAsiaTheme="minorEastAsia"/>
              <w:noProof/>
              <w:lang w:eastAsia="es-CO"/>
            </w:rPr>
          </w:pPr>
          <w:hyperlink w:anchor="_Toc457118843" w:history="1">
            <w:r w:rsidR="007A7492" w:rsidRPr="001E3C23">
              <w:rPr>
                <w:rStyle w:val="Hipervnculo"/>
                <w:noProof/>
              </w:rPr>
              <w:t>7.2.2.</w:t>
            </w:r>
            <w:r w:rsidR="007A7492">
              <w:rPr>
                <w:rFonts w:eastAsiaTheme="minorEastAsia"/>
                <w:noProof/>
                <w:lang w:eastAsia="es-CO"/>
              </w:rPr>
              <w:tab/>
            </w:r>
            <w:r w:rsidR="007A7492" w:rsidRPr="001E3C23">
              <w:rPr>
                <w:rStyle w:val="Hipervnculo"/>
                <w:noProof/>
              </w:rPr>
              <w:t>Cliente</w:t>
            </w:r>
            <w:r w:rsidR="007A7492">
              <w:rPr>
                <w:noProof/>
                <w:webHidden/>
              </w:rPr>
              <w:tab/>
            </w:r>
            <w:r w:rsidR="007A7492">
              <w:rPr>
                <w:noProof/>
                <w:webHidden/>
              </w:rPr>
              <w:fldChar w:fldCharType="begin"/>
            </w:r>
            <w:r w:rsidR="007A7492">
              <w:rPr>
                <w:noProof/>
                <w:webHidden/>
              </w:rPr>
              <w:instrText xml:space="preserve"> PAGEREF _Toc457118843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542EC124" w14:textId="77777777" w:rsidR="007A7492" w:rsidRDefault="005F4CF4">
          <w:pPr>
            <w:pStyle w:val="TDC3"/>
            <w:tabs>
              <w:tab w:val="left" w:pos="1320"/>
              <w:tab w:val="right" w:leader="dot" w:pos="8828"/>
            </w:tabs>
            <w:rPr>
              <w:rFonts w:eastAsiaTheme="minorEastAsia"/>
              <w:noProof/>
              <w:lang w:eastAsia="es-CO"/>
            </w:rPr>
          </w:pPr>
          <w:hyperlink w:anchor="_Toc457118844" w:history="1">
            <w:r w:rsidR="007A7492" w:rsidRPr="001E3C23">
              <w:rPr>
                <w:rStyle w:val="Hipervnculo"/>
                <w:noProof/>
              </w:rPr>
              <w:t>7.2.3.</w:t>
            </w:r>
            <w:r w:rsidR="007A7492">
              <w:rPr>
                <w:rFonts w:eastAsiaTheme="minorEastAsia"/>
                <w:noProof/>
                <w:lang w:eastAsia="es-CO"/>
              </w:rPr>
              <w:tab/>
            </w:r>
            <w:r w:rsidR="007A7492" w:rsidRPr="001E3C23">
              <w:rPr>
                <w:rStyle w:val="Hipervnculo"/>
                <w:noProof/>
              </w:rPr>
              <w:t>Operaciones</w:t>
            </w:r>
            <w:r w:rsidR="007A7492">
              <w:rPr>
                <w:noProof/>
                <w:webHidden/>
              </w:rPr>
              <w:tab/>
            </w:r>
            <w:r w:rsidR="007A7492">
              <w:rPr>
                <w:noProof/>
                <w:webHidden/>
              </w:rPr>
              <w:fldChar w:fldCharType="begin"/>
            </w:r>
            <w:r w:rsidR="007A7492">
              <w:rPr>
                <w:noProof/>
                <w:webHidden/>
              </w:rPr>
              <w:instrText xml:space="preserve"> PAGEREF _Toc457118844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20B47120" w14:textId="77777777" w:rsidR="007A7492" w:rsidRDefault="005F4CF4">
          <w:pPr>
            <w:pStyle w:val="TDC3"/>
            <w:tabs>
              <w:tab w:val="left" w:pos="1320"/>
              <w:tab w:val="right" w:leader="dot" w:pos="8828"/>
            </w:tabs>
            <w:rPr>
              <w:rFonts w:eastAsiaTheme="minorEastAsia"/>
              <w:noProof/>
              <w:lang w:eastAsia="es-CO"/>
            </w:rPr>
          </w:pPr>
          <w:hyperlink w:anchor="_Toc457118845" w:history="1">
            <w:r w:rsidR="007A7492" w:rsidRPr="001E3C23">
              <w:rPr>
                <w:rStyle w:val="Hipervnculo"/>
                <w:noProof/>
              </w:rPr>
              <w:t>7.2.4.</w:t>
            </w:r>
            <w:r w:rsidR="007A7492">
              <w:rPr>
                <w:rFonts w:eastAsiaTheme="minorEastAsia"/>
                <w:noProof/>
                <w:lang w:eastAsia="es-CO"/>
              </w:rPr>
              <w:tab/>
            </w:r>
            <w:r w:rsidR="007A7492" w:rsidRPr="001E3C23">
              <w:rPr>
                <w:rStyle w:val="Hipervnculo"/>
                <w:noProof/>
              </w:rPr>
              <w:t>Requerimientos de adaptación del sitio</w:t>
            </w:r>
            <w:r w:rsidR="007A7492">
              <w:rPr>
                <w:noProof/>
                <w:webHidden/>
              </w:rPr>
              <w:tab/>
            </w:r>
            <w:r w:rsidR="007A7492">
              <w:rPr>
                <w:noProof/>
                <w:webHidden/>
              </w:rPr>
              <w:fldChar w:fldCharType="begin"/>
            </w:r>
            <w:r w:rsidR="007A7492">
              <w:rPr>
                <w:noProof/>
                <w:webHidden/>
              </w:rPr>
              <w:instrText xml:space="preserve"> PAGEREF _Toc457118845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45649372" w14:textId="77777777" w:rsidR="007A7492" w:rsidRDefault="005F4CF4">
          <w:pPr>
            <w:pStyle w:val="TDC2"/>
            <w:tabs>
              <w:tab w:val="left" w:pos="880"/>
              <w:tab w:val="right" w:leader="dot" w:pos="8828"/>
            </w:tabs>
            <w:rPr>
              <w:rFonts w:eastAsiaTheme="minorEastAsia"/>
              <w:noProof/>
              <w:lang w:eastAsia="es-CO"/>
            </w:rPr>
          </w:pPr>
          <w:hyperlink w:anchor="_Toc457118846" w:history="1">
            <w:r w:rsidR="007A7492" w:rsidRPr="001E3C23">
              <w:rPr>
                <w:rStyle w:val="Hipervnculo"/>
                <w:noProof/>
              </w:rPr>
              <w:t>7.3.</w:t>
            </w:r>
            <w:r w:rsidR="007A7492">
              <w:rPr>
                <w:rFonts w:eastAsiaTheme="minorEastAsia"/>
                <w:noProof/>
                <w:lang w:eastAsia="es-CO"/>
              </w:rPr>
              <w:tab/>
            </w:r>
            <w:r w:rsidR="007A7492" w:rsidRPr="001E3C23">
              <w:rPr>
                <w:rStyle w:val="Hipervnculo"/>
                <w:noProof/>
              </w:rPr>
              <w:t>Funciones del producto</w:t>
            </w:r>
            <w:r w:rsidR="007A7492">
              <w:rPr>
                <w:noProof/>
                <w:webHidden/>
              </w:rPr>
              <w:tab/>
            </w:r>
            <w:r w:rsidR="007A7492">
              <w:rPr>
                <w:noProof/>
                <w:webHidden/>
              </w:rPr>
              <w:fldChar w:fldCharType="begin"/>
            </w:r>
            <w:r w:rsidR="007A7492">
              <w:rPr>
                <w:noProof/>
                <w:webHidden/>
              </w:rPr>
              <w:instrText xml:space="preserve"> PAGEREF _Toc457118846 \h </w:instrText>
            </w:r>
            <w:r w:rsidR="007A7492">
              <w:rPr>
                <w:noProof/>
                <w:webHidden/>
              </w:rPr>
            </w:r>
            <w:r w:rsidR="007A7492">
              <w:rPr>
                <w:noProof/>
                <w:webHidden/>
              </w:rPr>
              <w:fldChar w:fldCharType="separate"/>
            </w:r>
            <w:r w:rsidR="007A7492">
              <w:rPr>
                <w:noProof/>
                <w:webHidden/>
              </w:rPr>
              <w:t>20</w:t>
            </w:r>
            <w:r w:rsidR="007A7492">
              <w:rPr>
                <w:noProof/>
                <w:webHidden/>
              </w:rPr>
              <w:fldChar w:fldCharType="end"/>
            </w:r>
          </w:hyperlink>
        </w:p>
        <w:p w14:paraId="3E794672" w14:textId="77777777" w:rsidR="007A7492" w:rsidRDefault="005F4CF4">
          <w:pPr>
            <w:pStyle w:val="TDC2"/>
            <w:tabs>
              <w:tab w:val="left" w:pos="880"/>
              <w:tab w:val="right" w:leader="dot" w:pos="8828"/>
            </w:tabs>
            <w:rPr>
              <w:rFonts w:eastAsiaTheme="minorEastAsia"/>
              <w:noProof/>
              <w:lang w:eastAsia="es-CO"/>
            </w:rPr>
          </w:pPr>
          <w:hyperlink w:anchor="_Toc457118847" w:history="1">
            <w:r w:rsidR="007A7492" w:rsidRPr="001E3C23">
              <w:rPr>
                <w:rStyle w:val="Hipervnculo"/>
                <w:noProof/>
              </w:rPr>
              <w:t>7.4.</w:t>
            </w:r>
            <w:r w:rsidR="007A7492">
              <w:rPr>
                <w:rFonts w:eastAsiaTheme="minorEastAsia"/>
                <w:noProof/>
                <w:lang w:eastAsia="es-CO"/>
              </w:rPr>
              <w:tab/>
            </w:r>
            <w:r w:rsidR="007A7492" w:rsidRPr="001E3C23">
              <w:rPr>
                <w:rStyle w:val="Hipervnculo"/>
                <w:noProof/>
              </w:rPr>
              <w:t>Características de usuario</w:t>
            </w:r>
            <w:r w:rsidR="007A7492">
              <w:rPr>
                <w:noProof/>
                <w:webHidden/>
              </w:rPr>
              <w:tab/>
            </w:r>
            <w:r w:rsidR="007A7492">
              <w:rPr>
                <w:noProof/>
                <w:webHidden/>
              </w:rPr>
              <w:fldChar w:fldCharType="begin"/>
            </w:r>
            <w:r w:rsidR="007A7492">
              <w:rPr>
                <w:noProof/>
                <w:webHidden/>
              </w:rPr>
              <w:instrText xml:space="preserve"> PAGEREF _Toc457118847 \h </w:instrText>
            </w:r>
            <w:r w:rsidR="007A7492">
              <w:rPr>
                <w:noProof/>
                <w:webHidden/>
              </w:rPr>
            </w:r>
            <w:r w:rsidR="007A7492">
              <w:rPr>
                <w:noProof/>
                <w:webHidden/>
              </w:rPr>
              <w:fldChar w:fldCharType="separate"/>
            </w:r>
            <w:r w:rsidR="007A7492">
              <w:rPr>
                <w:noProof/>
                <w:webHidden/>
              </w:rPr>
              <w:t>21</w:t>
            </w:r>
            <w:r w:rsidR="007A7492">
              <w:rPr>
                <w:noProof/>
                <w:webHidden/>
              </w:rPr>
              <w:fldChar w:fldCharType="end"/>
            </w:r>
          </w:hyperlink>
        </w:p>
        <w:p w14:paraId="4D904893" w14:textId="77777777" w:rsidR="007A7492" w:rsidRDefault="005F4CF4">
          <w:pPr>
            <w:pStyle w:val="TDC2"/>
            <w:tabs>
              <w:tab w:val="left" w:pos="880"/>
              <w:tab w:val="right" w:leader="dot" w:pos="8828"/>
            </w:tabs>
            <w:rPr>
              <w:rFonts w:eastAsiaTheme="minorEastAsia"/>
              <w:noProof/>
              <w:lang w:eastAsia="es-CO"/>
            </w:rPr>
          </w:pPr>
          <w:hyperlink w:anchor="_Toc457118848" w:history="1">
            <w:r w:rsidR="007A7492" w:rsidRPr="001E3C23">
              <w:rPr>
                <w:rStyle w:val="Hipervnculo"/>
                <w:noProof/>
              </w:rPr>
              <w:t>7.5.</w:t>
            </w:r>
            <w:r w:rsidR="007A7492">
              <w:rPr>
                <w:rFonts w:eastAsiaTheme="minorEastAsia"/>
                <w:noProof/>
                <w:lang w:eastAsia="es-CO"/>
              </w:rPr>
              <w:tab/>
            </w:r>
            <w:r w:rsidR="007A7492" w:rsidRPr="001E3C23">
              <w:rPr>
                <w:rStyle w:val="Hipervnculo"/>
                <w:noProof/>
              </w:rPr>
              <w:t>Restricciones</w:t>
            </w:r>
            <w:r w:rsidR="007A7492">
              <w:rPr>
                <w:noProof/>
                <w:webHidden/>
              </w:rPr>
              <w:tab/>
            </w:r>
            <w:r w:rsidR="007A7492">
              <w:rPr>
                <w:noProof/>
                <w:webHidden/>
              </w:rPr>
              <w:fldChar w:fldCharType="begin"/>
            </w:r>
            <w:r w:rsidR="007A7492">
              <w:rPr>
                <w:noProof/>
                <w:webHidden/>
              </w:rPr>
              <w:instrText xml:space="preserve"> PAGEREF _Toc457118848 \h </w:instrText>
            </w:r>
            <w:r w:rsidR="007A7492">
              <w:rPr>
                <w:noProof/>
                <w:webHidden/>
              </w:rPr>
            </w:r>
            <w:r w:rsidR="007A7492">
              <w:rPr>
                <w:noProof/>
                <w:webHidden/>
              </w:rPr>
              <w:fldChar w:fldCharType="separate"/>
            </w:r>
            <w:r w:rsidR="007A7492">
              <w:rPr>
                <w:noProof/>
                <w:webHidden/>
              </w:rPr>
              <w:t>21</w:t>
            </w:r>
            <w:r w:rsidR="007A7492">
              <w:rPr>
                <w:noProof/>
                <w:webHidden/>
              </w:rPr>
              <w:fldChar w:fldCharType="end"/>
            </w:r>
          </w:hyperlink>
        </w:p>
        <w:p w14:paraId="333CFBFB" w14:textId="77777777" w:rsidR="007A7492" w:rsidRDefault="005F4CF4">
          <w:pPr>
            <w:pStyle w:val="TDC2"/>
            <w:tabs>
              <w:tab w:val="left" w:pos="880"/>
              <w:tab w:val="right" w:leader="dot" w:pos="8828"/>
            </w:tabs>
            <w:rPr>
              <w:rFonts w:eastAsiaTheme="minorEastAsia"/>
              <w:noProof/>
              <w:lang w:eastAsia="es-CO"/>
            </w:rPr>
          </w:pPr>
          <w:hyperlink w:anchor="_Toc457118849" w:history="1">
            <w:r w:rsidR="007A7492" w:rsidRPr="001E3C23">
              <w:rPr>
                <w:rStyle w:val="Hipervnculo"/>
                <w:noProof/>
              </w:rPr>
              <w:t>7.6.</w:t>
            </w:r>
            <w:r w:rsidR="007A7492">
              <w:rPr>
                <w:rFonts w:eastAsiaTheme="minorEastAsia"/>
                <w:noProof/>
                <w:lang w:eastAsia="es-CO"/>
              </w:rPr>
              <w:tab/>
            </w:r>
            <w:r w:rsidR="007A7492" w:rsidRPr="001E3C23">
              <w:rPr>
                <w:rStyle w:val="Hipervnculo"/>
                <w:noProof/>
              </w:rPr>
              <w:t>Modelo de dominio</w:t>
            </w:r>
            <w:r w:rsidR="007A7492">
              <w:rPr>
                <w:noProof/>
                <w:webHidden/>
              </w:rPr>
              <w:tab/>
            </w:r>
            <w:r w:rsidR="007A7492">
              <w:rPr>
                <w:noProof/>
                <w:webHidden/>
              </w:rPr>
              <w:fldChar w:fldCharType="begin"/>
            </w:r>
            <w:r w:rsidR="007A7492">
              <w:rPr>
                <w:noProof/>
                <w:webHidden/>
              </w:rPr>
              <w:instrText xml:space="preserve"> PAGEREF _Toc457118849 \h </w:instrText>
            </w:r>
            <w:r w:rsidR="007A7492">
              <w:rPr>
                <w:noProof/>
                <w:webHidden/>
              </w:rPr>
            </w:r>
            <w:r w:rsidR="007A7492">
              <w:rPr>
                <w:noProof/>
                <w:webHidden/>
              </w:rPr>
              <w:fldChar w:fldCharType="separate"/>
            </w:r>
            <w:r w:rsidR="007A7492">
              <w:rPr>
                <w:noProof/>
                <w:webHidden/>
              </w:rPr>
              <w:t>22</w:t>
            </w:r>
            <w:r w:rsidR="007A7492">
              <w:rPr>
                <w:noProof/>
                <w:webHidden/>
              </w:rPr>
              <w:fldChar w:fldCharType="end"/>
            </w:r>
          </w:hyperlink>
        </w:p>
        <w:p w14:paraId="459B9816" w14:textId="77777777" w:rsidR="007A7492" w:rsidRDefault="005F4CF4">
          <w:pPr>
            <w:pStyle w:val="TDC3"/>
            <w:tabs>
              <w:tab w:val="left" w:pos="1320"/>
              <w:tab w:val="right" w:leader="dot" w:pos="8828"/>
            </w:tabs>
            <w:rPr>
              <w:rFonts w:eastAsiaTheme="minorEastAsia"/>
              <w:noProof/>
              <w:lang w:eastAsia="es-CO"/>
            </w:rPr>
          </w:pPr>
          <w:hyperlink w:anchor="_Toc457118850" w:history="1">
            <w:r w:rsidR="007A7492" w:rsidRPr="001E3C23">
              <w:rPr>
                <w:rStyle w:val="Hipervnculo"/>
                <w:noProof/>
              </w:rPr>
              <w:t>7.6.1.</w:t>
            </w:r>
            <w:r w:rsidR="007A7492">
              <w:rPr>
                <w:rFonts w:eastAsiaTheme="minorEastAsia"/>
                <w:noProof/>
                <w:lang w:eastAsia="es-CO"/>
              </w:rPr>
              <w:tab/>
            </w:r>
            <w:r w:rsidR="007A7492" w:rsidRPr="001E3C23">
              <w:rPr>
                <w:rStyle w:val="Hipervnculo"/>
                <w:noProof/>
              </w:rPr>
              <w:t>Componentes</w:t>
            </w:r>
            <w:r w:rsidR="007A7492">
              <w:rPr>
                <w:noProof/>
                <w:webHidden/>
              </w:rPr>
              <w:tab/>
            </w:r>
            <w:r w:rsidR="007A7492">
              <w:rPr>
                <w:noProof/>
                <w:webHidden/>
              </w:rPr>
              <w:fldChar w:fldCharType="begin"/>
            </w:r>
            <w:r w:rsidR="007A7492">
              <w:rPr>
                <w:noProof/>
                <w:webHidden/>
              </w:rPr>
              <w:instrText xml:space="preserve"> PAGEREF _Toc457118850 \h </w:instrText>
            </w:r>
            <w:r w:rsidR="007A7492">
              <w:rPr>
                <w:noProof/>
                <w:webHidden/>
              </w:rPr>
            </w:r>
            <w:r w:rsidR="007A7492">
              <w:rPr>
                <w:noProof/>
                <w:webHidden/>
              </w:rPr>
              <w:fldChar w:fldCharType="separate"/>
            </w:r>
            <w:r w:rsidR="007A7492">
              <w:rPr>
                <w:noProof/>
                <w:webHidden/>
              </w:rPr>
              <w:t>23</w:t>
            </w:r>
            <w:r w:rsidR="007A7492">
              <w:rPr>
                <w:noProof/>
                <w:webHidden/>
              </w:rPr>
              <w:fldChar w:fldCharType="end"/>
            </w:r>
          </w:hyperlink>
        </w:p>
        <w:p w14:paraId="7D265DE7" w14:textId="77777777" w:rsidR="007A7492" w:rsidRDefault="005F4CF4">
          <w:pPr>
            <w:pStyle w:val="TDC2"/>
            <w:tabs>
              <w:tab w:val="left" w:pos="880"/>
              <w:tab w:val="right" w:leader="dot" w:pos="8828"/>
            </w:tabs>
            <w:rPr>
              <w:rFonts w:eastAsiaTheme="minorEastAsia"/>
              <w:noProof/>
              <w:lang w:eastAsia="es-CO"/>
            </w:rPr>
          </w:pPr>
          <w:hyperlink w:anchor="_Toc457118851" w:history="1">
            <w:r w:rsidR="007A7492" w:rsidRPr="001E3C23">
              <w:rPr>
                <w:rStyle w:val="Hipervnculo"/>
                <w:noProof/>
              </w:rPr>
              <w:t>7.7.</w:t>
            </w:r>
            <w:r w:rsidR="007A7492">
              <w:rPr>
                <w:rFonts w:eastAsiaTheme="minorEastAsia"/>
                <w:noProof/>
                <w:lang w:eastAsia="es-CO"/>
              </w:rPr>
              <w:tab/>
            </w:r>
            <w:r w:rsidR="007A7492" w:rsidRPr="001E3C23">
              <w:rPr>
                <w:rStyle w:val="Hipervnculo"/>
                <w:noProof/>
              </w:rPr>
              <w:t>Supuestos y dependencias</w:t>
            </w:r>
            <w:r w:rsidR="007A7492">
              <w:rPr>
                <w:noProof/>
                <w:webHidden/>
              </w:rPr>
              <w:tab/>
            </w:r>
            <w:r w:rsidR="007A7492">
              <w:rPr>
                <w:noProof/>
                <w:webHidden/>
              </w:rPr>
              <w:fldChar w:fldCharType="begin"/>
            </w:r>
            <w:r w:rsidR="007A7492">
              <w:rPr>
                <w:noProof/>
                <w:webHidden/>
              </w:rPr>
              <w:instrText xml:space="preserve"> PAGEREF _Toc457118851 \h </w:instrText>
            </w:r>
            <w:r w:rsidR="007A7492">
              <w:rPr>
                <w:noProof/>
                <w:webHidden/>
              </w:rPr>
            </w:r>
            <w:r w:rsidR="007A7492">
              <w:rPr>
                <w:noProof/>
                <w:webHidden/>
              </w:rPr>
              <w:fldChar w:fldCharType="separate"/>
            </w:r>
            <w:r w:rsidR="007A7492">
              <w:rPr>
                <w:noProof/>
                <w:webHidden/>
              </w:rPr>
              <w:t>27</w:t>
            </w:r>
            <w:r w:rsidR="007A7492">
              <w:rPr>
                <w:noProof/>
                <w:webHidden/>
              </w:rPr>
              <w:fldChar w:fldCharType="end"/>
            </w:r>
          </w:hyperlink>
        </w:p>
        <w:p w14:paraId="43ED65EC" w14:textId="77777777" w:rsidR="007A7492" w:rsidRDefault="005F4CF4">
          <w:pPr>
            <w:pStyle w:val="TDC2"/>
            <w:tabs>
              <w:tab w:val="left" w:pos="880"/>
              <w:tab w:val="right" w:leader="dot" w:pos="8828"/>
            </w:tabs>
            <w:rPr>
              <w:rFonts w:eastAsiaTheme="minorEastAsia"/>
              <w:noProof/>
              <w:lang w:eastAsia="es-CO"/>
            </w:rPr>
          </w:pPr>
          <w:hyperlink w:anchor="_Toc457118852" w:history="1">
            <w:r w:rsidR="007A7492" w:rsidRPr="001E3C23">
              <w:rPr>
                <w:rStyle w:val="Hipervnculo"/>
                <w:noProof/>
              </w:rPr>
              <w:t>7.8.</w:t>
            </w:r>
            <w:r w:rsidR="007A7492">
              <w:rPr>
                <w:rFonts w:eastAsiaTheme="minorEastAsia"/>
                <w:noProof/>
                <w:lang w:eastAsia="es-CO"/>
              </w:rPr>
              <w:tab/>
            </w:r>
            <w:r w:rsidR="007A7492" w:rsidRPr="001E3C23">
              <w:rPr>
                <w:rStyle w:val="Hipervnculo"/>
                <w:noProof/>
              </w:rPr>
              <w:t>Distribución de requerimientos</w:t>
            </w:r>
            <w:r w:rsidR="007A7492">
              <w:rPr>
                <w:noProof/>
                <w:webHidden/>
              </w:rPr>
              <w:tab/>
            </w:r>
            <w:r w:rsidR="007A7492">
              <w:rPr>
                <w:noProof/>
                <w:webHidden/>
              </w:rPr>
              <w:fldChar w:fldCharType="begin"/>
            </w:r>
            <w:r w:rsidR="007A7492">
              <w:rPr>
                <w:noProof/>
                <w:webHidden/>
              </w:rPr>
              <w:instrText xml:space="preserve"> PAGEREF _Toc457118852 \h </w:instrText>
            </w:r>
            <w:r w:rsidR="007A7492">
              <w:rPr>
                <w:noProof/>
                <w:webHidden/>
              </w:rPr>
            </w:r>
            <w:r w:rsidR="007A7492">
              <w:rPr>
                <w:noProof/>
                <w:webHidden/>
              </w:rPr>
              <w:fldChar w:fldCharType="separate"/>
            </w:r>
            <w:r w:rsidR="007A7492">
              <w:rPr>
                <w:noProof/>
                <w:webHidden/>
              </w:rPr>
              <w:t>27</w:t>
            </w:r>
            <w:r w:rsidR="007A7492">
              <w:rPr>
                <w:noProof/>
                <w:webHidden/>
              </w:rPr>
              <w:fldChar w:fldCharType="end"/>
            </w:r>
          </w:hyperlink>
        </w:p>
        <w:p w14:paraId="056BE415" w14:textId="77777777" w:rsidR="007A7492" w:rsidRDefault="005F4CF4">
          <w:pPr>
            <w:pStyle w:val="TDC1"/>
            <w:tabs>
              <w:tab w:val="left" w:pos="440"/>
              <w:tab w:val="right" w:leader="dot" w:pos="8828"/>
            </w:tabs>
            <w:rPr>
              <w:rFonts w:eastAsiaTheme="minorEastAsia"/>
              <w:noProof/>
              <w:lang w:eastAsia="es-CO"/>
            </w:rPr>
          </w:pPr>
          <w:hyperlink w:anchor="_Toc457118853" w:history="1">
            <w:r w:rsidR="007A7492" w:rsidRPr="001E3C23">
              <w:rPr>
                <w:rStyle w:val="Hipervnculo"/>
                <w:noProof/>
              </w:rPr>
              <w:t>8.</w:t>
            </w:r>
            <w:r w:rsidR="007A7492">
              <w:rPr>
                <w:rFonts w:eastAsiaTheme="minorEastAsia"/>
                <w:noProof/>
                <w:lang w:eastAsia="es-CO"/>
              </w:rPr>
              <w:tab/>
            </w:r>
            <w:r w:rsidR="007A7492" w:rsidRPr="001E3C23">
              <w:rPr>
                <w:rStyle w:val="Hipervnculo"/>
                <w:noProof/>
              </w:rPr>
              <w:t>Proceso de ingeniería de requerimientos</w:t>
            </w:r>
            <w:r w:rsidR="007A7492">
              <w:rPr>
                <w:noProof/>
                <w:webHidden/>
              </w:rPr>
              <w:tab/>
            </w:r>
            <w:r w:rsidR="007A7492">
              <w:rPr>
                <w:noProof/>
                <w:webHidden/>
              </w:rPr>
              <w:fldChar w:fldCharType="begin"/>
            </w:r>
            <w:r w:rsidR="007A7492">
              <w:rPr>
                <w:noProof/>
                <w:webHidden/>
              </w:rPr>
              <w:instrText xml:space="preserve"> PAGEREF _Toc457118853 \h </w:instrText>
            </w:r>
            <w:r w:rsidR="007A7492">
              <w:rPr>
                <w:noProof/>
                <w:webHidden/>
              </w:rPr>
            </w:r>
            <w:r w:rsidR="007A7492">
              <w:rPr>
                <w:noProof/>
                <w:webHidden/>
              </w:rPr>
              <w:fldChar w:fldCharType="separate"/>
            </w:r>
            <w:r w:rsidR="007A7492">
              <w:rPr>
                <w:noProof/>
                <w:webHidden/>
              </w:rPr>
              <w:t>28</w:t>
            </w:r>
            <w:r w:rsidR="007A7492">
              <w:rPr>
                <w:noProof/>
                <w:webHidden/>
              </w:rPr>
              <w:fldChar w:fldCharType="end"/>
            </w:r>
          </w:hyperlink>
        </w:p>
        <w:p w14:paraId="1719A8D6" w14:textId="77777777" w:rsidR="007A7492" w:rsidRDefault="005F4CF4">
          <w:pPr>
            <w:pStyle w:val="TDC2"/>
            <w:tabs>
              <w:tab w:val="left" w:pos="880"/>
              <w:tab w:val="right" w:leader="dot" w:pos="8828"/>
            </w:tabs>
            <w:rPr>
              <w:rFonts w:eastAsiaTheme="minorEastAsia"/>
              <w:noProof/>
              <w:lang w:eastAsia="es-CO"/>
            </w:rPr>
          </w:pPr>
          <w:hyperlink w:anchor="_Toc457118854" w:history="1">
            <w:r w:rsidR="007A7492" w:rsidRPr="001E3C23">
              <w:rPr>
                <w:rStyle w:val="Hipervnculo"/>
                <w:noProof/>
              </w:rPr>
              <w:t>8.1.</w:t>
            </w:r>
            <w:r w:rsidR="007A7492">
              <w:rPr>
                <w:rFonts w:eastAsiaTheme="minorEastAsia"/>
                <w:noProof/>
                <w:lang w:eastAsia="es-CO"/>
              </w:rPr>
              <w:tab/>
            </w:r>
            <w:r w:rsidR="007A7492" w:rsidRPr="001E3C23">
              <w:rPr>
                <w:rStyle w:val="Hipervnculo"/>
                <w:noProof/>
              </w:rPr>
              <w:t>Planeación</w:t>
            </w:r>
            <w:r w:rsidR="007A7492">
              <w:rPr>
                <w:noProof/>
                <w:webHidden/>
              </w:rPr>
              <w:tab/>
            </w:r>
            <w:r w:rsidR="007A7492">
              <w:rPr>
                <w:noProof/>
                <w:webHidden/>
              </w:rPr>
              <w:fldChar w:fldCharType="begin"/>
            </w:r>
            <w:r w:rsidR="007A7492">
              <w:rPr>
                <w:noProof/>
                <w:webHidden/>
              </w:rPr>
              <w:instrText xml:space="preserve"> PAGEREF _Toc457118854 \h </w:instrText>
            </w:r>
            <w:r w:rsidR="007A7492">
              <w:rPr>
                <w:noProof/>
                <w:webHidden/>
              </w:rPr>
            </w:r>
            <w:r w:rsidR="007A7492">
              <w:rPr>
                <w:noProof/>
                <w:webHidden/>
              </w:rPr>
              <w:fldChar w:fldCharType="separate"/>
            </w:r>
            <w:r w:rsidR="007A7492">
              <w:rPr>
                <w:noProof/>
                <w:webHidden/>
              </w:rPr>
              <w:t>28</w:t>
            </w:r>
            <w:r w:rsidR="007A7492">
              <w:rPr>
                <w:noProof/>
                <w:webHidden/>
              </w:rPr>
              <w:fldChar w:fldCharType="end"/>
            </w:r>
          </w:hyperlink>
        </w:p>
        <w:p w14:paraId="4E6EDDDA" w14:textId="77777777" w:rsidR="007A7492" w:rsidRDefault="005F4CF4">
          <w:pPr>
            <w:pStyle w:val="TDC2"/>
            <w:tabs>
              <w:tab w:val="left" w:pos="880"/>
              <w:tab w:val="right" w:leader="dot" w:pos="8828"/>
            </w:tabs>
            <w:rPr>
              <w:rFonts w:eastAsiaTheme="minorEastAsia"/>
              <w:noProof/>
              <w:lang w:eastAsia="es-CO"/>
            </w:rPr>
          </w:pPr>
          <w:hyperlink w:anchor="_Toc457118855" w:history="1">
            <w:r w:rsidR="007A7492" w:rsidRPr="001E3C23">
              <w:rPr>
                <w:rStyle w:val="Hipervnculo"/>
                <w:noProof/>
              </w:rPr>
              <w:t>8.2.</w:t>
            </w:r>
            <w:r w:rsidR="007A7492">
              <w:rPr>
                <w:rFonts w:eastAsiaTheme="minorEastAsia"/>
                <w:noProof/>
                <w:lang w:eastAsia="es-CO"/>
              </w:rPr>
              <w:tab/>
            </w:r>
            <w:r w:rsidR="007A7492" w:rsidRPr="001E3C23">
              <w:rPr>
                <w:rStyle w:val="Hipervnculo"/>
                <w:noProof/>
              </w:rPr>
              <w:t>Levantamiento</w:t>
            </w:r>
            <w:r w:rsidR="007A7492">
              <w:rPr>
                <w:noProof/>
                <w:webHidden/>
              </w:rPr>
              <w:tab/>
            </w:r>
            <w:r w:rsidR="007A7492">
              <w:rPr>
                <w:noProof/>
                <w:webHidden/>
              </w:rPr>
              <w:fldChar w:fldCharType="begin"/>
            </w:r>
            <w:r w:rsidR="007A7492">
              <w:rPr>
                <w:noProof/>
                <w:webHidden/>
              </w:rPr>
              <w:instrText xml:space="preserve"> PAGEREF _Toc457118855 \h </w:instrText>
            </w:r>
            <w:r w:rsidR="007A7492">
              <w:rPr>
                <w:noProof/>
                <w:webHidden/>
              </w:rPr>
            </w:r>
            <w:r w:rsidR="007A7492">
              <w:rPr>
                <w:noProof/>
                <w:webHidden/>
              </w:rPr>
              <w:fldChar w:fldCharType="separate"/>
            </w:r>
            <w:r w:rsidR="007A7492">
              <w:rPr>
                <w:noProof/>
                <w:webHidden/>
              </w:rPr>
              <w:t>28</w:t>
            </w:r>
            <w:r w:rsidR="007A7492">
              <w:rPr>
                <w:noProof/>
                <w:webHidden/>
              </w:rPr>
              <w:fldChar w:fldCharType="end"/>
            </w:r>
          </w:hyperlink>
        </w:p>
        <w:p w14:paraId="0E41D24F" w14:textId="77777777" w:rsidR="007A7492" w:rsidRDefault="005F4CF4">
          <w:pPr>
            <w:pStyle w:val="TDC2"/>
            <w:tabs>
              <w:tab w:val="left" w:pos="880"/>
              <w:tab w:val="right" w:leader="dot" w:pos="8828"/>
            </w:tabs>
            <w:rPr>
              <w:rFonts w:eastAsiaTheme="minorEastAsia"/>
              <w:noProof/>
              <w:lang w:eastAsia="es-CO"/>
            </w:rPr>
          </w:pPr>
          <w:hyperlink w:anchor="_Toc457118856" w:history="1">
            <w:r w:rsidR="007A7492" w:rsidRPr="001E3C23">
              <w:rPr>
                <w:rStyle w:val="Hipervnculo"/>
                <w:noProof/>
              </w:rPr>
              <w:t>8.3.</w:t>
            </w:r>
            <w:r w:rsidR="007A7492">
              <w:rPr>
                <w:rFonts w:eastAsiaTheme="minorEastAsia"/>
                <w:noProof/>
                <w:lang w:eastAsia="es-CO"/>
              </w:rPr>
              <w:tab/>
            </w:r>
            <w:r w:rsidR="007A7492" w:rsidRPr="001E3C23">
              <w:rPr>
                <w:rStyle w:val="Hipervnculo"/>
                <w:noProof/>
              </w:rPr>
              <w:t>Especificación</w:t>
            </w:r>
            <w:r w:rsidR="007A7492">
              <w:rPr>
                <w:noProof/>
                <w:webHidden/>
              </w:rPr>
              <w:tab/>
            </w:r>
            <w:r w:rsidR="007A7492">
              <w:rPr>
                <w:noProof/>
                <w:webHidden/>
              </w:rPr>
              <w:fldChar w:fldCharType="begin"/>
            </w:r>
            <w:r w:rsidR="007A7492">
              <w:rPr>
                <w:noProof/>
                <w:webHidden/>
              </w:rPr>
              <w:instrText xml:space="preserve"> PAGEREF _Toc457118856 \h </w:instrText>
            </w:r>
            <w:r w:rsidR="007A7492">
              <w:rPr>
                <w:noProof/>
                <w:webHidden/>
              </w:rPr>
            </w:r>
            <w:r w:rsidR="007A7492">
              <w:rPr>
                <w:noProof/>
                <w:webHidden/>
              </w:rPr>
              <w:fldChar w:fldCharType="separate"/>
            </w:r>
            <w:r w:rsidR="007A7492">
              <w:rPr>
                <w:noProof/>
                <w:webHidden/>
              </w:rPr>
              <w:t>29</w:t>
            </w:r>
            <w:r w:rsidR="007A7492">
              <w:rPr>
                <w:noProof/>
                <w:webHidden/>
              </w:rPr>
              <w:fldChar w:fldCharType="end"/>
            </w:r>
          </w:hyperlink>
        </w:p>
        <w:p w14:paraId="0E2DD993" w14:textId="77777777" w:rsidR="007A7492" w:rsidRDefault="005F4CF4">
          <w:pPr>
            <w:pStyle w:val="TDC3"/>
            <w:tabs>
              <w:tab w:val="left" w:pos="1320"/>
              <w:tab w:val="right" w:leader="dot" w:pos="8828"/>
            </w:tabs>
            <w:rPr>
              <w:rFonts w:eastAsiaTheme="minorEastAsia"/>
              <w:noProof/>
              <w:lang w:eastAsia="es-CO"/>
            </w:rPr>
          </w:pPr>
          <w:hyperlink w:anchor="_Toc457118857" w:history="1">
            <w:r w:rsidR="007A7492" w:rsidRPr="001E3C23">
              <w:rPr>
                <w:rStyle w:val="Hipervnculo"/>
                <w:noProof/>
              </w:rPr>
              <w:t>8.3.1.</w:t>
            </w:r>
            <w:r w:rsidR="007A7492">
              <w:rPr>
                <w:rFonts w:eastAsiaTheme="minorEastAsia"/>
                <w:noProof/>
                <w:lang w:eastAsia="es-CO"/>
              </w:rPr>
              <w:tab/>
            </w:r>
            <w:r w:rsidR="007A7492" w:rsidRPr="001E3C23">
              <w:rPr>
                <w:rStyle w:val="Hipervnculo"/>
                <w:noProof/>
              </w:rPr>
              <w:t>Esquema de priorización</w:t>
            </w:r>
            <w:r w:rsidR="007A7492">
              <w:rPr>
                <w:noProof/>
                <w:webHidden/>
              </w:rPr>
              <w:tab/>
            </w:r>
            <w:r w:rsidR="007A7492">
              <w:rPr>
                <w:noProof/>
                <w:webHidden/>
              </w:rPr>
              <w:fldChar w:fldCharType="begin"/>
            </w:r>
            <w:r w:rsidR="007A7492">
              <w:rPr>
                <w:noProof/>
                <w:webHidden/>
              </w:rPr>
              <w:instrText xml:space="preserve"> PAGEREF _Toc457118857 \h </w:instrText>
            </w:r>
            <w:r w:rsidR="007A7492">
              <w:rPr>
                <w:noProof/>
                <w:webHidden/>
              </w:rPr>
            </w:r>
            <w:r w:rsidR="007A7492">
              <w:rPr>
                <w:noProof/>
                <w:webHidden/>
              </w:rPr>
              <w:fldChar w:fldCharType="separate"/>
            </w:r>
            <w:r w:rsidR="007A7492">
              <w:rPr>
                <w:noProof/>
                <w:webHidden/>
              </w:rPr>
              <w:t>29</w:t>
            </w:r>
            <w:r w:rsidR="007A7492">
              <w:rPr>
                <w:noProof/>
                <w:webHidden/>
              </w:rPr>
              <w:fldChar w:fldCharType="end"/>
            </w:r>
          </w:hyperlink>
        </w:p>
        <w:p w14:paraId="10008AB6" w14:textId="77777777" w:rsidR="007A7492" w:rsidRDefault="005F4CF4">
          <w:pPr>
            <w:pStyle w:val="TDC3"/>
            <w:tabs>
              <w:tab w:val="left" w:pos="1320"/>
              <w:tab w:val="right" w:leader="dot" w:pos="8828"/>
            </w:tabs>
            <w:rPr>
              <w:rFonts w:eastAsiaTheme="minorEastAsia"/>
              <w:noProof/>
              <w:lang w:eastAsia="es-CO"/>
            </w:rPr>
          </w:pPr>
          <w:hyperlink w:anchor="_Toc457118858" w:history="1">
            <w:r w:rsidR="007A7492" w:rsidRPr="001E3C23">
              <w:rPr>
                <w:rStyle w:val="Hipervnculo"/>
                <w:noProof/>
              </w:rPr>
              <w:t>8.3.2.</w:t>
            </w:r>
            <w:r w:rsidR="007A7492">
              <w:rPr>
                <w:rFonts w:eastAsiaTheme="minorEastAsia"/>
                <w:noProof/>
                <w:lang w:eastAsia="es-CO"/>
              </w:rPr>
              <w:tab/>
            </w:r>
            <w:r w:rsidR="007A7492" w:rsidRPr="001E3C23">
              <w:rPr>
                <w:rStyle w:val="Hipervnculo"/>
                <w:noProof/>
              </w:rPr>
              <w:t>Trazabilidad</w:t>
            </w:r>
            <w:r w:rsidR="007A7492">
              <w:rPr>
                <w:noProof/>
                <w:webHidden/>
              </w:rPr>
              <w:tab/>
            </w:r>
            <w:r w:rsidR="007A7492">
              <w:rPr>
                <w:noProof/>
                <w:webHidden/>
              </w:rPr>
              <w:fldChar w:fldCharType="begin"/>
            </w:r>
            <w:r w:rsidR="007A7492">
              <w:rPr>
                <w:noProof/>
                <w:webHidden/>
              </w:rPr>
              <w:instrText xml:space="preserve"> PAGEREF _Toc457118858 \h </w:instrText>
            </w:r>
            <w:r w:rsidR="007A7492">
              <w:rPr>
                <w:noProof/>
                <w:webHidden/>
              </w:rPr>
            </w:r>
            <w:r w:rsidR="007A7492">
              <w:rPr>
                <w:noProof/>
                <w:webHidden/>
              </w:rPr>
              <w:fldChar w:fldCharType="separate"/>
            </w:r>
            <w:r w:rsidR="007A7492">
              <w:rPr>
                <w:noProof/>
                <w:webHidden/>
              </w:rPr>
              <w:t>30</w:t>
            </w:r>
            <w:r w:rsidR="007A7492">
              <w:rPr>
                <w:noProof/>
                <w:webHidden/>
              </w:rPr>
              <w:fldChar w:fldCharType="end"/>
            </w:r>
          </w:hyperlink>
        </w:p>
        <w:p w14:paraId="7FD62554" w14:textId="77777777" w:rsidR="007A7492" w:rsidRDefault="005F4CF4">
          <w:pPr>
            <w:pStyle w:val="TDC1"/>
            <w:tabs>
              <w:tab w:val="left" w:pos="440"/>
              <w:tab w:val="right" w:leader="dot" w:pos="8828"/>
            </w:tabs>
            <w:rPr>
              <w:rFonts w:eastAsiaTheme="minorEastAsia"/>
              <w:noProof/>
              <w:lang w:eastAsia="es-CO"/>
            </w:rPr>
          </w:pPr>
          <w:hyperlink w:anchor="_Toc457118859" w:history="1">
            <w:r w:rsidR="007A7492" w:rsidRPr="001E3C23">
              <w:rPr>
                <w:rStyle w:val="Hipervnculo"/>
                <w:noProof/>
              </w:rPr>
              <w:t>9.</w:t>
            </w:r>
            <w:r w:rsidR="007A7492">
              <w:rPr>
                <w:rFonts w:eastAsiaTheme="minorEastAsia"/>
                <w:noProof/>
                <w:lang w:eastAsia="es-CO"/>
              </w:rPr>
              <w:tab/>
            </w:r>
            <w:r w:rsidR="007A7492" w:rsidRPr="001E3C23">
              <w:rPr>
                <w:rStyle w:val="Hipervnculo"/>
                <w:noProof/>
              </w:rPr>
              <w:t>Proceso de verificación y validación</w:t>
            </w:r>
            <w:r w:rsidR="007A7492">
              <w:rPr>
                <w:noProof/>
                <w:webHidden/>
              </w:rPr>
              <w:tab/>
            </w:r>
            <w:r w:rsidR="007A7492">
              <w:rPr>
                <w:noProof/>
                <w:webHidden/>
              </w:rPr>
              <w:fldChar w:fldCharType="begin"/>
            </w:r>
            <w:r w:rsidR="007A7492">
              <w:rPr>
                <w:noProof/>
                <w:webHidden/>
              </w:rPr>
              <w:instrText xml:space="preserve"> PAGEREF _Toc457118859 \h </w:instrText>
            </w:r>
            <w:r w:rsidR="007A7492">
              <w:rPr>
                <w:noProof/>
                <w:webHidden/>
              </w:rPr>
            </w:r>
            <w:r w:rsidR="007A7492">
              <w:rPr>
                <w:noProof/>
                <w:webHidden/>
              </w:rPr>
              <w:fldChar w:fldCharType="separate"/>
            </w:r>
            <w:r w:rsidR="007A7492">
              <w:rPr>
                <w:noProof/>
                <w:webHidden/>
              </w:rPr>
              <w:t>30</w:t>
            </w:r>
            <w:r w:rsidR="007A7492">
              <w:rPr>
                <w:noProof/>
                <w:webHidden/>
              </w:rPr>
              <w:fldChar w:fldCharType="end"/>
            </w:r>
          </w:hyperlink>
        </w:p>
        <w:p w14:paraId="55631714" w14:textId="77777777" w:rsidR="007A7492" w:rsidRDefault="005F4CF4">
          <w:pPr>
            <w:pStyle w:val="TDC2"/>
            <w:tabs>
              <w:tab w:val="left" w:pos="880"/>
              <w:tab w:val="right" w:leader="dot" w:pos="8828"/>
            </w:tabs>
            <w:rPr>
              <w:rFonts w:eastAsiaTheme="minorEastAsia"/>
              <w:noProof/>
              <w:lang w:eastAsia="es-CO"/>
            </w:rPr>
          </w:pPr>
          <w:hyperlink w:anchor="_Toc457118860" w:history="1">
            <w:r w:rsidR="007A7492" w:rsidRPr="001E3C23">
              <w:rPr>
                <w:rStyle w:val="Hipervnculo"/>
                <w:noProof/>
              </w:rPr>
              <w:t>9.1.</w:t>
            </w:r>
            <w:r w:rsidR="007A7492">
              <w:rPr>
                <w:rFonts w:eastAsiaTheme="minorEastAsia"/>
                <w:noProof/>
                <w:lang w:eastAsia="es-CO"/>
              </w:rPr>
              <w:tab/>
            </w:r>
            <w:r w:rsidR="007A7492" w:rsidRPr="001E3C23">
              <w:rPr>
                <w:rStyle w:val="Hipervnculo"/>
                <w:noProof/>
              </w:rPr>
              <w:t>Validación de requerimientos</w:t>
            </w:r>
            <w:r w:rsidR="007A7492">
              <w:rPr>
                <w:noProof/>
                <w:webHidden/>
              </w:rPr>
              <w:tab/>
            </w:r>
            <w:r w:rsidR="007A7492">
              <w:rPr>
                <w:noProof/>
                <w:webHidden/>
              </w:rPr>
              <w:fldChar w:fldCharType="begin"/>
            </w:r>
            <w:r w:rsidR="007A7492">
              <w:rPr>
                <w:noProof/>
                <w:webHidden/>
              </w:rPr>
              <w:instrText xml:space="preserve"> PAGEREF _Toc457118860 \h </w:instrText>
            </w:r>
            <w:r w:rsidR="007A7492">
              <w:rPr>
                <w:noProof/>
                <w:webHidden/>
              </w:rPr>
            </w:r>
            <w:r w:rsidR="007A7492">
              <w:rPr>
                <w:noProof/>
                <w:webHidden/>
              </w:rPr>
              <w:fldChar w:fldCharType="separate"/>
            </w:r>
            <w:r w:rsidR="007A7492">
              <w:rPr>
                <w:noProof/>
                <w:webHidden/>
              </w:rPr>
              <w:t>30</w:t>
            </w:r>
            <w:r w:rsidR="007A7492">
              <w:rPr>
                <w:noProof/>
                <w:webHidden/>
              </w:rPr>
              <w:fldChar w:fldCharType="end"/>
            </w:r>
          </w:hyperlink>
        </w:p>
        <w:p w14:paraId="55793501" w14:textId="77777777" w:rsidR="007A7492" w:rsidRDefault="005F4CF4">
          <w:pPr>
            <w:pStyle w:val="TDC2"/>
            <w:tabs>
              <w:tab w:val="left" w:pos="880"/>
              <w:tab w:val="right" w:leader="dot" w:pos="8828"/>
            </w:tabs>
            <w:rPr>
              <w:rFonts w:eastAsiaTheme="minorEastAsia"/>
              <w:noProof/>
              <w:lang w:eastAsia="es-CO"/>
            </w:rPr>
          </w:pPr>
          <w:hyperlink w:anchor="_Toc457118861" w:history="1">
            <w:r w:rsidR="007A7492" w:rsidRPr="001E3C23">
              <w:rPr>
                <w:rStyle w:val="Hipervnculo"/>
                <w:noProof/>
              </w:rPr>
              <w:t>9.2.</w:t>
            </w:r>
            <w:r w:rsidR="007A7492">
              <w:rPr>
                <w:rFonts w:eastAsiaTheme="minorEastAsia"/>
                <w:noProof/>
                <w:lang w:eastAsia="es-CO"/>
              </w:rPr>
              <w:tab/>
            </w:r>
            <w:r w:rsidR="007A7492" w:rsidRPr="001E3C23">
              <w:rPr>
                <w:rStyle w:val="Hipervnculo"/>
                <w:noProof/>
              </w:rPr>
              <w:t>Verificación de requerimientos</w:t>
            </w:r>
            <w:r w:rsidR="007A7492">
              <w:rPr>
                <w:noProof/>
                <w:webHidden/>
              </w:rPr>
              <w:tab/>
            </w:r>
            <w:r w:rsidR="007A7492">
              <w:rPr>
                <w:noProof/>
                <w:webHidden/>
              </w:rPr>
              <w:fldChar w:fldCharType="begin"/>
            </w:r>
            <w:r w:rsidR="007A7492">
              <w:rPr>
                <w:noProof/>
                <w:webHidden/>
              </w:rPr>
              <w:instrText xml:space="preserve"> PAGEREF _Toc457118861 \h </w:instrText>
            </w:r>
            <w:r w:rsidR="007A7492">
              <w:rPr>
                <w:noProof/>
                <w:webHidden/>
              </w:rPr>
            </w:r>
            <w:r w:rsidR="007A7492">
              <w:rPr>
                <w:noProof/>
                <w:webHidden/>
              </w:rPr>
              <w:fldChar w:fldCharType="separate"/>
            </w:r>
            <w:r w:rsidR="007A7492">
              <w:rPr>
                <w:noProof/>
                <w:webHidden/>
              </w:rPr>
              <w:t>32</w:t>
            </w:r>
            <w:r w:rsidR="007A7492">
              <w:rPr>
                <w:noProof/>
                <w:webHidden/>
              </w:rPr>
              <w:fldChar w:fldCharType="end"/>
            </w:r>
          </w:hyperlink>
        </w:p>
        <w:p w14:paraId="25F33FEE" w14:textId="77777777" w:rsidR="007A7492" w:rsidRDefault="005F4CF4">
          <w:pPr>
            <w:pStyle w:val="TDC1"/>
            <w:tabs>
              <w:tab w:val="left" w:pos="660"/>
              <w:tab w:val="right" w:leader="dot" w:pos="8828"/>
            </w:tabs>
            <w:rPr>
              <w:rFonts w:eastAsiaTheme="minorEastAsia"/>
              <w:noProof/>
              <w:lang w:eastAsia="es-CO"/>
            </w:rPr>
          </w:pPr>
          <w:hyperlink w:anchor="_Toc457118862" w:history="1">
            <w:r w:rsidR="007A7492" w:rsidRPr="001E3C23">
              <w:rPr>
                <w:rStyle w:val="Hipervnculo"/>
                <w:noProof/>
              </w:rPr>
              <w:t>10.</w:t>
            </w:r>
            <w:r w:rsidR="007A7492">
              <w:rPr>
                <w:rFonts w:eastAsiaTheme="minorEastAsia"/>
                <w:noProof/>
                <w:lang w:eastAsia="es-CO"/>
              </w:rPr>
              <w:tab/>
            </w:r>
            <w:r w:rsidR="007A7492" w:rsidRPr="001E3C23">
              <w:rPr>
                <w:rStyle w:val="Hipervnculo"/>
                <w:noProof/>
              </w:rPr>
              <w:t>Requerimientos específicos y su proceso</w:t>
            </w:r>
            <w:r w:rsidR="007A7492">
              <w:rPr>
                <w:noProof/>
                <w:webHidden/>
              </w:rPr>
              <w:tab/>
            </w:r>
            <w:r w:rsidR="007A7492">
              <w:rPr>
                <w:noProof/>
                <w:webHidden/>
              </w:rPr>
              <w:fldChar w:fldCharType="begin"/>
            </w:r>
            <w:r w:rsidR="007A7492">
              <w:rPr>
                <w:noProof/>
                <w:webHidden/>
              </w:rPr>
              <w:instrText xml:space="preserve"> PAGEREF _Toc457118862 \h </w:instrText>
            </w:r>
            <w:r w:rsidR="007A7492">
              <w:rPr>
                <w:noProof/>
                <w:webHidden/>
              </w:rPr>
            </w:r>
            <w:r w:rsidR="007A7492">
              <w:rPr>
                <w:noProof/>
                <w:webHidden/>
              </w:rPr>
              <w:fldChar w:fldCharType="separate"/>
            </w:r>
            <w:r w:rsidR="007A7492">
              <w:rPr>
                <w:noProof/>
                <w:webHidden/>
              </w:rPr>
              <w:t>32</w:t>
            </w:r>
            <w:r w:rsidR="007A7492">
              <w:rPr>
                <w:noProof/>
                <w:webHidden/>
              </w:rPr>
              <w:fldChar w:fldCharType="end"/>
            </w:r>
          </w:hyperlink>
        </w:p>
        <w:p w14:paraId="7FE85BC2" w14:textId="77777777" w:rsidR="007A7492" w:rsidRDefault="005F4CF4">
          <w:pPr>
            <w:pStyle w:val="TDC2"/>
            <w:tabs>
              <w:tab w:val="left" w:pos="1100"/>
              <w:tab w:val="right" w:leader="dot" w:pos="8828"/>
            </w:tabs>
            <w:rPr>
              <w:rFonts w:eastAsiaTheme="minorEastAsia"/>
              <w:noProof/>
              <w:lang w:eastAsia="es-CO"/>
            </w:rPr>
          </w:pPr>
          <w:hyperlink w:anchor="_Toc457118863" w:history="1">
            <w:r w:rsidR="007A7492" w:rsidRPr="001E3C23">
              <w:rPr>
                <w:rStyle w:val="Hipervnculo"/>
                <w:noProof/>
              </w:rPr>
              <w:t>10.1.</w:t>
            </w:r>
            <w:r w:rsidR="007A7492">
              <w:rPr>
                <w:rFonts w:eastAsiaTheme="minorEastAsia"/>
                <w:noProof/>
                <w:lang w:eastAsia="es-CO"/>
              </w:rPr>
              <w:tab/>
            </w:r>
            <w:r w:rsidR="007A7492" w:rsidRPr="001E3C23">
              <w:rPr>
                <w:rStyle w:val="Hipervnculo"/>
                <w:noProof/>
              </w:rPr>
              <w:t>Análisis de verificación, validación y categorías</w:t>
            </w:r>
            <w:r w:rsidR="007A7492">
              <w:rPr>
                <w:noProof/>
                <w:webHidden/>
              </w:rPr>
              <w:tab/>
            </w:r>
            <w:r w:rsidR="007A7492">
              <w:rPr>
                <w:noProof/>
                <w:webHidden/>
              </w:rPr>
              <w:fldChar w:fldCharType="begin"/>
            </w:r>
            <w:r w:rsidR="007A7492">
              <w:rPr>
                <w:noProof/>
                <w:webHidden/>
              </w:rPr>
              <w:instrText xml:space="preserve"> PAGEREF _Toc457118863 \h </w:instrText>
            </w:r>
            <w:r w:rsidR="007A7492">
              <w:rPr>
                <w:noProof/>
                <w:webHidden/>
              </w:rPr>
            </w:r>
            <w:r w:rsidR="007A7492">
              <w:rPr>
                <w:noProof/>
                <w:webHidden/>
              </w:rPr>
              <w:fldChar w:fldCharType="separate"/>
            </w:r>
            <w:r w:rsidR="007A7492">
              <w:rPr>
                <w:noProof/>
                <w:webHidden/>
              </w:rPr>
              <w:t>32</w:t>
            </w:r>
            <w:r w:rsidR="007A7492">
              <w:rPr>
                <w:noProof/>
                <w:webHidden/>
              </w:rPr>
              <w:fldChar w:fldCharType="end"/>
            </w:r>
          </w:hyperlink>
        </w:p>
        <w:p w14:paraId="10151A90" w14:textId="77777777" w:rsidR="007A7492" w:rsidRDefault="005F4CF4">
          <w:pPr>
            <w:pStyle w:val="TDC2"/>
            <w:tabs>
              <w:tab w:val="left" w:pos="1100"/>
              <w:tab w:val="right" w:leader="dot" w:pos="8828"/>
            </w:tabs>
            <w:rPr>
              <w:rFonts w:eastAsiaTheme="minorEastAsia"/>
              <w:noProof/>
              <w:lang w:eastAsia="es-CO"/>
            </w:rPr>
          </w:pPr>
          <w:hyperlink w:anchor="_Toc457118864" w:history="1">
            <w:r w:rsidR="007A7492" w:rsidRPr="001E3C23">
              <w:rPr>
                <w:rStyle w:val="Hipervnculo"/>
                <w:noProof/>
              </w:rPr>
              <w:t>10.2.</w:t>
            </w:r>
            <w:r w:rsidR="007A7492">
              <w:rPr>
                <w:rFonts w:eastAsiaTheme="minorEastAsia"/>
                <w:noProof/>
                <w:lang w:eastAsia="es-CO"/>
              </w:rPr>
              <w:tab/>
            </w:r>
            <w:r w:rsidR="007A7492" w:rsidRPr="001E3C23">
              <w:rPr>
                <w:rStyle w:val="Hipervnculo"/>
                <w:noProof/>
              </w:rPr>
              <w:t>Priorización y trazabilidad</w:t>
            </w:r>
            <w:r w:rsidR="007A7492">
              <w:rPr>
                <w:noProof/>
                <w:webHidden/>
              </w:rPr>
              <w:tab/>
            </w:r>
            <w:r w:rsidR="007A7492">
              <w:rPr>
                <w:noProof/>
                <w:webHidden/>
              </w:rPr>
              <w:fldChar w:fldCharType="begin"/>
            </w:r>
            <w:r w:rsidR="007A7492">
              <w:rPr>
                <w:noProof/>
                <w:webHidden/>
              </w:rPr>
              <w:instrText xml:space="preserve"> PAGEREF _Toc457118864 \h </w:instrText>
            </w:r>
            <w:r w:rsidR="007A7492">
              <w:rPr>
                <w:noProof/>
                <w:webHidden/>
              </w:rPr>
            </w:r>
            <w:r w:rsidR="007A7492">
              <w:rPr>
                <w:noProof/>
                <w:webHidden/>
              </w:rPr>
              <w:fldChar w:fldCharType="separate"/>
            </w:r>
            <w:r w:rsidR="007A7492">
              <w:rPr>
                <w:noProof/>
                <w:webHidden/>
              </w:rPr>
              <w:t>38</w:t>
            </w:r>
            <w:r w:rsidR="007A7492">
              <w:rPr>
                <w:noProof/>
                <w:webHidden/>
              </w:rPr>
              <w:fldChar w:fldCharType="end"/>
            </w:r>
          </w:hyperlink>
        </w:p>
        <w:p w14:paraId="14A8CE2C" w14:textId="77777777" w:rsidR="007A7492" w:rsidRDefault="005F4CF4">
          <w:pPr>
            <w:pStyle w:val="TDC3"/>
            <w:tabs>
              <w:tab w:val="left" w:pos="1320"/>
              <w:tab w:val="right" w:leader="dot" w:pos="8828"/>
            </w:tabs>
            <w:rPr>
              <w:rFonts w:eastAsiaTheme="minorEastAsia"/>
              <w:noProof/>
              <w:lang w:eastAsia="es-CO"/>
            </w:rPr>
          </w:pPr>
          <w:hyperlink w:anchor="_Toc457118865" w:history="1">
            <w:r w:rsidR="007A7492" w:rsidRPr="001E3C23">
              <w:rPr>
                <w:rStyle w:val="Hipervnculo"/>
                <w:noProof/>
              </w:rPr>
              <w:t>10.2.1.</w:t>
            </w:r>
            <w:r w:rsidR="007A7492">
              <w:rPr>
                <w:rFonts w:eastAsiaTheme="minorEastAsia"/>
                <w:noProof/>
                <w:lang w:eastAsia="es-CO"/>
              </w:rPr>
              <w:tab/>
            </w:r>
            <w:r w:rsidR="007A7492" w:rsidRPr="001E3C23">
              <w:rPr>
                <w:rStyle w:val="Hipervnculo"/>
                <w:noProof/>
              </w:rPr>
              <w:t>Valores prioritarios por miembros del grupo</w:t>
            </w:r>
            <w:r w:rsidR="007A7492">
              <w:rPr>
                <w:noProof/>
                <w:webHidden/>
              </w:rPr>
              <w:tab/>
            </w:r>
            <w:r w:rsidR="007A7492">
              <w:rPr>
                <w:noProof/>
                <w:webHidden/>
              </w:rPr>
              <w:fldChar w:fldCharType="begin"/>
            </w:r>
            <w:r w:rsidR="007A7492">
              <w:rPr>
                <w:noProof/>
                <w:webHidden/>
              </w:rPr>
              <w:instrText xml:space="preserve"> PAGEREF _Toc457118865 \h </w:instrText>
            </w:r>
            <w:r w:rsidR="007A7492">
              <w:rPr>
                <w:noProof/>
                <w:webHidden/>
              </w:rPr>
            </w:r>
            <w:r w:rsidR="007A7492">
              <w:rPr>
                <w:noProof/>
                <w:webHidden/>
              </w:rPr>
              <w:fldChar w:fldCharType="separate"/>
            </w:r>
            <w:r w:rsidR="007A7492">
              <w:rPr>
                <w:noProof/>
                <w:webHidden/>
              </w:rPr>
              <w:t>38</w:t>
            </w:r>
            <w:r w:rsidR="007A7492">
              <w:rPr>
                <w:noProof/>
                <w:webHidden/>
              </w:rPr>
              <w:fldChar w:fldCharType="end"/>
            </w:r>
          </w:hyperlink>
        </w:p>
        <w:p w14:paraId="2AFA28E1" w14:textId="77777777" w:rsidR="007A7492" w:rsidRDefault="005F4CF4">
          <w:pPr>
            <w:pStyle w:val="TDC3"/>
            <w:tabs>
              <w:tab w:val="left" w:pos="1320"/>
              <w:tab w:val="right" w:leader="dot" w:pos="8828"/>
            </w:tabs>
            <w:rPr>
              <w:rFonts w:eastAsiaTheme="minorEastAsia"/>
              <w:noProof/>
              <w:lang w:eastAsia="es-CO"/>
            </w:rPr>
          </w:pPr>
          <w:hyperlink w:anchor="_Toc457118866" w:history="1">
            <w:r w:rsidR="007A7492" w:rsidRPr="001E3C23">
              <w:rPr>
                <w:rStyle w:val="Hipervnculo"/>
                <w:noProof/>
              </w:rPr>
              <w:t>10.2.2.</w:t>
            </w:r>
            <w:r w:rsidR="007A7492">
              <w:rPr>
                <w:rFonts w:eastAsiaTheme="minorEastAsia"/>
                <w:noProof/>
                <w:lang w:eastAsia="es-CO"/>
              </w:rPr>
              <w:tab/>
            </w:r>
            <w:r w:rsidR="007A7492" w:rsidRPr="001E3C23">
              <w:rPr>
                <w:rStyle w:val="Hipervnculo"/>
                <w:noProof/>
              </w:rPr>
              <w:t>Matriz requerimiento vs requerimiento</w:t>
            </w:r>
            <w:r w:rsidR="007A7492">
              <w:rPr>
                <w:noProof/>
                <w:webHidden/>
              </w:rPr>
              <w:tab/>
            </w:r>
            <w:r w:rsidR="007A7492">
              <w:rPr>
                <w:noProof/>
                <w:webHidden/>
              </w:rPr>
              <w:fldChar w:fldCharType="begin"/>
            </w:r>
            <w:r w:rsidR="007A7492">
              <w:rPr>
                <w:noProof/>
                <w:webHidden/>
              </w:rPr>
              <w:instrText xml:space="preserve"> PAGEREF _Toc457118866 \h </w:instrText>
            </w:r>
            <w:r w:rsidR="007A7492">
              <w:rPr>
                <w:noProof/>
                <w:webHidden/>
              </w:rPr>
            </w:r>
            <w:r w:rsidR="007A7492">
              <w:rPr>
                <w:noProof/>
                <w:webHidden/>
              </w:rPr>
              <w:fldChar w:fldCharType="separate"/>
            </w:r>
            <w:r w:rsidR="007A7492">
              <w:rPr>
                <w:noProof/>
                <w:webHidden/>
              </w:rPr>
              <w:t>43</w:t>
            </w:r>
            <w:r w:rsidR="007A7492">
              <w:rPr>
                <w:noProof/>
                <w:webHidden/>
              </w:rPr>
              <w:fldChar w:fldCharType="end"/>
            </w:r>
          </w:hyperlink>
        </w:p>
        <w:p w14:paraId="59FF10BC" w14:textId="77777777" w:rsidR="007A7492" w:rsidRDefault="005F4CF4">
          <w:pPr>
            <w:pStyle w:val="TDC1"/>
            <w:tabs>
              <w:tab w:val="left" w:pos="660"/>
              <w:tab w:val="right" w:leader="dot" w:pos="8828"/>
            </w:tabs>
            <w:rPr>
              <w:rFonts w:eastAsiaTheme="minorEastAsia"/>
              <w:noProof/>
              <w:lang w:eastAsia="es-CO"/>
            </w:rPr>
          </w:pPr>
          <w:hyperlink w:anchor="_Toc457118867" w:history="1">
            <w:r w:rsidR="007A7492" w:rsidRPr="001E3C23">
              <w:rPr>
                <w:rStyle w:val="Hipervnculo"/>
                <w:noProof/>
              </w:rPr>
              <w:t>11.</w:t>
            </w:r>
            <w:r w:rsidR="007A7492">
              <w:rPr>
                <w:rFonts w:eastAsiaTheme="minorEastAsia"/>
                <w:noProof/>
                <w:lang w:eastAsia="es-CO"/>
              </w:rPr>
              <w:tab/>
            </w:r>
            <w:r w:rsidR="007A7492" w:rsidRPr="001E3C23">
              <w:rPr>
                <w:rStyle w:val="Hipervnculo"/>
                <w:noProof/>
              </w:rPr>
              <w:t>Anexos</w:t>
            </w:r>
            <w:r w:rsidR="007A7492">
              <w:rPr>
                <w:noProof/>
                <w:webHidden/>
              </w:rPr>
              <w:tab/>
            </w:r>
            <w:r w:rsidR="007A7492">
              <w:rPr>
                <w:noProof/>
                <w:webHidden/>
              </w:rPr>
              <w:fldChar w:fldCharType="begin"/>
            </w:r>
            <w:r w:rsidR="007A7492">
              <w:rPr>
                <w:noProof/>
                <w:webHidden/>
              </w:rPr>
              <w:instrText xml:space="preserve"> PAGEREF _Toc457118867 \h </w:instrText>
            </w:r>
            <w:r w:rsidR="007A7492">
              <w:rPr>
                <w:noProof/>
                <w:webHidden/>
              </w:rPr>
            </w:r>
            <w:r w:rsidR="007A7492">
              <w:rPr>
                <w:noProof/>
                <w:webHidden/>
              </w:rPr>
              <w:fldChar w:fldCharType="separate"/>
            </w:r>
            <w:r w:rsidR="007A7492">
              <w:rPr>
                <w:noProof/>
                <w:webHidden/>
              </w:rPr>
              <w:t>46</w:t>
            </w:r>
            <w:r w:rsidR="007A7492">
              <w:rPr>
                <w:noProof/>
                <w:webHidden/>
              </w:rPr>
              <w:fldChar w:fldCharType="end"/>
            </w:r>
          </w:hyperlink>
        </w:p>
        <w:p w14:paraId="2931E3B3" w14:textId="77777777" w:rsidR="007A7492" w:rsidRDefault="005F4CF4">
          <w:pPr>
            <w:pStyle w:val="TDC2"/>
            <w:tabs>
              <w:tab w:val="left" w:pos="1100"/>
              <w:tab w:val="right" w:leader="dot" w:pos="8828"/>
            </w:tabs>
            <w:rPr>
              <w:rFonts w:eastAsiaTheme="minorEastAsia"/>
              <w:noProof/>
              <w:lang w:eastAsia="es-CO"/>
            </w:rPr>
          </w:pPr>
          <w:hyperlink w:anchor="_Toc457118868" w:history="1">
            <w:r w:rsidR="007A7492" w:rsidRPr="001E3C23">
              <w:rPr>
                <w:rStyle w:val="Hipervnculo"/>
                <w:noProof/>
              </w:rPr>
              <w:t>11.1.</w:t>
            </w:r>
            <w:r w:rsidR="007A7492">
              <w:rPr>
                <w:rFonts w:eastAsiaTheme="minorEastAsia"/>
                <w:noProof/>
                <w:lang w:eastAsia="es-CO"/>
              </w:rPr>
              <w:tab/>
            </w:r>
            <w:r w:rsidR="007A7492" w:rsidRPr="001E3C23">
              <w:rPr>
                <w:rStyle w:val="Hipervnculo"/>
                <w:noProof/>
              </w:rPr>
              <w:t>Casos de uso</w:t>
            </w:r>
            <w:r w:rsidR="007A7492">
              <w:rPr>
                <w:noProof/>
                <w:webHidden/>
              </w:rPr>
              <w:tab/>
            </w:r>
            <w:r w:rsidR="007A7492">
              <w:rPr>
                <w:noProof/>
                <w:webHidden/>
              </w:rPr>
              <w:fldChar w:fldCharType="begin"/>
            </w:r>
            <w:r w:rsidR="007A7492">
              <w:rPr>
                <w:noProof/>
                <w:webHidden/>
              </w:rPr>
              <w:instrText xml:space="preserve"> PAGEREF _Toc457118868 \h </w:instrText>
            </w:r>
            <w:r w:rsidR="007A7492">
              <w:rPr>
                <w:noProof/>
                <w:webHidden/>
              </w:rPr>
            </w:r>
            <w:r w:rsidR="007A7492">
              <w:rPr>
                <w:noProof/>
                <w:webHidden/>
              </w:rPr>
              <w:fldChar w:fldCharType="separate"/>
            </w:r>
            <w:r w:rsidR="007A7492">
              <w:rPr>
                <w:noProof/>
                <w:webHidden/>
              </w:rPr>
              <w:t>46</w:t>
            </w:r>
            <w:r w:rsidR="007A7492">
              <w:rPr>
                <w:noProof/>
                <w:webHidden/>
              </w:rPr>
              <w:fldChar w:fldCharType="end"/>
            </w:r>
          </w:hyperlink>
        </w:p>
        <w:p w14:paraId="79F916FA" w14:textId="77777777" w:rsidR="007A7492" w:rsidRDefault="005F4CF4">
          <w:pPr>
            <w:pStyle w:val="TDC3"/>
            <w:tabs>
              <w:tab w:val="left" w:pos="1320"/>
              <w:tab w:val="right" w:leader="dot" w:pos="8828"/>
            </w:tabs>
            <w:rPr>
              <w:rFonts w:eastAsiaTheme="minorEastAsia"/>
              <w:noProof/>
              <w:lang w:eastAsia="es-CO"/>
            </w:rPr>
          </w:pPr>
          <w:hyperlink w:anchor="_Toc457118869" w:history="1">
            <w:r w:rsidR="007A7492" w:rsidRPr="001E3C23">
              <w:rPr>
                <w:rStyle w:val="Hipervnculo"/>
                <w:noProof/>
              </w:rPr>
              <w:t>11.1.1.</w:t>
            </w:r>
            <w:r w:rsidR="007A7492">
              <w:rPr>
                <w:rFonts w:eastAsiaTheme="minorEastAsia"/>
                <w:noProof/>
                <w:lang w:eastAsia="es-CO"/>
              </w:rPr>
              <w:tab/>
            </w:r>
            <w:r w:rsidR="007A7492" w:rsidRPr="001E3C23">
              <w:rPr>
                <w:rStyle w:val="Hipervnculo"/>
                <w:noProof/>
              </w:rPr>
              <w:t>Crear usuario</w:t>
            </w:r>
            <w:r w:rsidR="007A7492">
              <w:rPr>
                <w:noProof/>
                <w:webHidden/>
              </w:rPr>
              <w:tab/>
            </w:r>
            <w:r w:rsidR="007A7492">
              <w:rPr>
                <w:noProof/>
                <w:webHidden/>
              </w:rPr>
              <w:fldChar w:fldCharType="begin"/>
            </w:r>
            <w:r w:rsidR="007A7492">
              <w:rPr>
                <w:noProof/>
                <w:webHidden/>
              </w:rPr>
              <w:instrText xml:space="preserve"> PAGEREF _Toc457118869 \h </w:instrText>
            </w:r>
            <w:r w:rsidR="007A7492">
              <w:rPr>
                <w:noProof/>
                <w:webHidden/>
              </w:rPr>
            </w:r>
            <w:r w:rsidR="007A7492">
              <w:rPr>
                <w:noProof/>
                <w:webHidden/>
              </w:rPr>
              <w:fldChar w:fldCharType="separate"/>
            </w:r>
            <w:r w:rsidR="007A7492">
              <w:rPr>
                <w:noProof/>
                <w:webHidden/>
              </w:rPr>
              <w:t>46</w:t>
            </w:r>
            <w:r w:rsidR="007A7492">
              <w:rPr>
                <w:noProof/>
                <w:webHidden/>
              </w:rPr>
              <w:fldChar w:fldCharType="end"/>
            </w:r>
          </w:hyperlink>
        </w:p>
        <w:p w14:paraId="63F36390" w14:textId="77777777" w:rsidR="007A7492" w:rsidRDefault="005F4CF4">
          <w:pPr>
            <w:pStyle w:val="TDC3"/>
            <w:tabs>
              <w:tab w:val="left" w:pos="1320"/>
              <w:tab w:val="right" w:leader="dot" w:pos="8828"/>
            </w:tabs>
            <w:rPr>
              <w:rFonts w:eastAsiaTheme="minorEastAsia"/>
              <w:noProof/>
              <w:lang w:eastAsia="es-CO"/>
            </w:rPr>
          </w:pPr>
          <w:hyperlink w:anchor="_Toc457118870" w:history="1">
            <w:r w:rsidR="007A7492" w:rsidRPr="001E3C23">
              <w:rPr>
                <w:rStyle w:val="Hipervnculo"/>
                <w:noProof/>
              </w:rPr>
              <w:t>11.1.2.</w:t>
            </w:r>
            <w:r w:rsidR="007A7492">
              <w:rPr>
                <w:rFonts w:eastAsiaTheme="minorEastAsia"/>
                <w:noProof/>
                <w:lang w:eastAsia="es-CO"/>
              </w:rPr>
              <w:tab/>
            </w:r>
            <w:r w:rsidR="007A7492" w:rsidRPr="001E3C23">
              <w:rPr>
                <w:rStyle w:val="Hipervnculo"/>
                <w:noProof/>
              </w:rPr>
              <w:t>Iniciar sesión</w:t>
            </w:r>
            <w:r w:rsidR="007A7492">
              <w:rPr>
                <w:noProof/>
                <w:webHidden/>
              </w:rPr>
              <w:tab/>
            </w:r>
            <w:r w:rsidR="007A7492">
              <w:rPr>
                <w:noProof/>
                <w:webHidden/>
              </w:rPr>
              <w:fldChar w:fldCharType="begin"/>
            </w:r>
            <w:r w:rsidR="007A7492">
              <w:rPr>
                <w:noProof/>
                <w:webHidden/>
              </w:rPr>
              <w:instrText xml:space="preserve"> PAGEREF _Toc457118870 \h </w:instrText>
            </w:r>
            <w:r w:rsidR="007A7492">
              <w:rPr>
                <w:noProof/>
                <w:webHidden/>
              </w:rPr>
            </w:r>
            <w:r w:rsidR="007A7492">
              <w:rPr>
                <w:noProof/>
                <w:webHidden/>
              </w:rPr>
              <w:fldChar w:fldCharType="separate"/>
            </w:r>
            <w:r w:rsidR="007A7492">
              <w:rPr>
                <w:noProof/>
                <w:webHidden/>
              </w:rPr>
              <w:t>47</w:t>
            </w:r>
            <w:r w:rsidR="007A7492">
              <w:rPr>
                <w:noProof/>
                <w:webHidden/>
              </w:rPr>
              <w:fldChar w:fldCharType="end"/>
            </w:r>
          </w:hyperlink>
        </w:p>
        <w:p w14:paraId="0B3F7723" w14:textId="77777777" w:rsidR="007A7492" w:rsidRDefault="005F4CF4">
          <w:pPr>
            <w:pStyle w:val="TDC3"/>
            <w:tabs>
              <w:tab w:val="left" w:pos="1320"/>
              <w:tab w:val="right" w:leader="dot" w:pos="8828"/>
            </w:tabs>
            <w:rPr>
              <w:rFonts w:eastAsiaTheme="minorEastAsia"/>
              <w:noProof/>
              <w:lang w:eastAsia="es-CO"/>
            </w:rPr>
          </w:pPr>
          <w:hyperlink w:anchor="_Toc457118871" w:history="1">
            <w:r w:rsidR="007A7492" w:rsidRPr="001E3C23">
              <w:rPr>
                <w:rStyle w:val="Hipervnculo"/>
                <w:noProof/>
              </w:rPr>
              <w:t>11.1.3.</w:t>
            </w:r>
            <w:r w:rsidR="007A7492">
              <w:rPr>
                <w:rFonts w:eastAsiaTheme="minorEastAsia"/>
                <w:noProof/>
                <w:lang w:eastAsia="es-CO"/>
              </w:rPr>
              <w:tab/>
            </w:r>
            <w:r w:rsidR="007A7492" w:rsidRPr="001E3C23">
              <w:rPr>
                <w:rStyle w:val="Hipervnculo"/>
                <w:noProof/>
              </w:rPr>
              <w:t>Cerrar sesión</w:t>
            </w:r>
            <w:r w:rsidR="007A7492">
              <w:rPr>
                <w:noProof/>
                <w:webHidden/>
              </w:rPr>
              <w:tab/>
            </w:r>
            <w:r w:rsidR="007A7492">
              <w:rPr>
                <w:noProof/>
                <w:webHidden/>
              </w:rPr>
              <w:fldChar w:fldCharType="begin"/>
            </w:r>
            <w:r w:rsidR="007A7492">
              <w:rPr>
                <w:noProof/>
                <w:webHidden/>
              </w:rPr>
              <w:instrText xml:space="preserve"> PAGEREF _Toc457118871 \h </w:instrText>
            </w:r>
            <w:r w:rsidR="007A7492">
              <w:rPr>
                <w:noProof/>
                <w:webHidden/>
              </w:rPr>
            </w:r>
            <w:r w:rsidR="007A7492">
              <w:rPr>
                <w:noProof/>
                <w:webHidden/>
              </w:rPr>
              <w:fldChar w:fldCharType="separate"/>
            </w:r>
            <w:r w:rsidR="007A7492">
              <w:rPr>
                <w:noProof/>
                <w:webHidden/>
              </w:rPr>
              <w:t>47</w:t>
            </w:r>
            <w:r w:rsidR="007A7492">
              <w:rPr>
                <w:noProof/>
                <w:webHidden/>
              </w:rPr>
              <w:fldChar w:fldCharType="end"/>
            </w:r>
          </w:hyperlink>
        </w:p>
        <w:p w14:paraId="1CCA3BCE" w14:textId="77777777" w:rsidR="007A7492" w:rsidRDefault="005F4CF4">
          <w:pPr>
            <w:pStyle w:val="TDC3"/>
            <w:tabs>
              <w:tab w:val="left" w:pos="1320"/>
              <w:tab w:val="right" w:leader="dot" w:pos="8828"/>
            </w:tabs>
            <w:rPr>
              <w:rFonts w:eastAsiaTheme="minorEastAsia"/>
              <w:noProof/>
              <w:lang w:eastAsia="es-CO"/>
            </w:rPr>
          </w:pPr>
          <w:hyperlink w:anchor="_Toc457118872" w:history="1">
            <w:r w:rsidR="007A7492" w:rsidRPr="001E3C23">
              <w:rPr>
                <w:rStyle w:val="Hipervnculo"/>
                <w:noProof/>
              </w:rPr>
              <w:t>11.1.4.</w:t>
            </w:r>
            <w:r w:rsidR="007A7492">
              <w:rPr>
                <w:rFonts w:eastAsiaTheme="minorEastAsia"/>
                <w:noProof/>
                <w:lang w:eastAsia="es-CO"/>
              </w:rPr>
              <w:tab/>
            </w:r>
            <w:r w:rsidR="007A7492" w:rsidRPr="001E3C23">
              <w:rPr>
                <w:rStyle w:val="Hipervnculo"/>
                <w:noProof/>
              </w:rPr>
              <w:t>Ingresar síntomas</w:t>
            </w:r>
            <w:r w:rsidR="007A7492">
              <w:rPr>
                <w:noProof/>
                <w:webHidden/>
              </w:rPr>
              <w:tab/>
            </w:r>
            <w:r w:rsidR="007A7492">
              <w:rPr>
                <w:noProof/>
                <w:webHidden/>
              </w:rPr>
              <w:fldChar w:fldCharType="begin"/>
            </w:r>
            <w:r w:rsidR="007A7492">
              <w:rPr>
                <w:noProof/>
                <w:webHidden/>
              </w:rPr>
              <w:instrText xml:space="preserve"> PAGEREF _Toc457118872 \h </w:instrText>
            </w:r>
            <w:r w:rsidR="007A7492">
              <w:rPr>
                <w:noProof/>
                <w:webHidden/>
              </w:rPr>
            </w:r>
            <w:r w:rsidR="007A7492">
              <w:rPr>
                <w:noProof/>
                <w:webHidden/>
              </w:rPr>
              <w:fldChar w:fldCharType="separate"/>
            </w:r>
            <w:r w:rsidR="007A7492">
              <w:rPr>
                <w:noProof/>
                <w:webHidden/>
              </w:rPr>
              <w:t>48</w:t>
            </w:r>
            <w:r w:rsidR="007A7492">
              <w:rPr>
                <w:noProof/>
                <w:webHidden/>
              </w:rPr>
              <w:fldChar w:fldCharType="end"/>
            </w:r>
          </w:hyperlink>
        </w:p>
        <w:p w14:paraId="15650942" w14:textId="77777777" w:rsidR="007A7492" w:rsidRDefault="005F4CF4">
          <w:pPr>
            <w:pStyle w:val="TDC3"/>
            <w:tabs>
              <w:tab w:val="left" w:pos="1320"/>
              <w:tab w:val="right" w:leader="dot" w:pos="8828"/>
            </w:tabs>
            <w:rPr>
              <w:rFonts w:eastAsiaTheme="minorEastAsia"/>
              <w:noProof/>
              <w:lang w:eastAsia="es-CO"/>
            </w:rPr>
          </w:pPr>
          <w:hyperlink w:anchor="_Toc457118873" w:history="1">
            <w:r w:rsidR="007A7492" w:rsidRPr="001E3C23">
              <w:rPr>
                <w:rStyle w:val="Hipervnculo"/>
                <w:noProof/>
              </w:rPr>
              <w:t>11.1.5.</w:t>
            </w:r>
            <w:r w:rsidR="007A7492">
              <w:rPr>
                <w:rFonts w:eastAsiaTheme="minorEastAsia"/>
                <w:noProof/>
                <w:lang w:eastAsia="es-CO"/>
              </w:rPr>
              <w:tab/>
            </w:r>
            <w:r w:rsidR="007A7492" w:rsidRPr="001E3C23">
              <w:rPr>
                <w:rStyle w:val="Hipervnculo"/>
                <w:noProof/>
              </w:rPr>
              <w:t>Ingresar antecedentes familiares</w:t>
            </w:r>
            <w:r w:rsidR="007A7492">
              <w:rPr>
                <w:noProof/>
                <w:webHidden/>
              </w:rPr>
              <w:tab/>
            </w:r>
            <w:r w:rsidR="007A7492">
              <w:rPr>
                <w:noProof/>
                <w:webHidden/>
              </w:rPr>
              <w:fldChar w:fldCharType="begin"/>
            </w:r>
            <w:r w:rsidR="007A7492">
              <w:rPr>
                <w:noProof/>
                <w:webHidden/>
              </w:rPr>
              <w:instrText xml:space="preserve"> PAGEREF _Toc457118873 \h </w:instrText>
            </w:r>
            <w:r w:rsidR="007A7492">
              <w:rPr>
                <w:noProof/>
                <w:webHidden/>
              </w:rPr>
            </w:r>
            <w:r w:rsidR="007A7492">
              <w:rPr>
                <w:noProof/>
                <w:webHidden/>
              </w:rPr>
              <w:fldChar w:fldCharType="separate"/>
            </w:r>
            <w:r w:rsidR="007A7492">
              <w:rPr>
                <w:noProof/>
                <w:webHidden/>
              </w:rPr>
              <w:t>48</w:t>
            </w:r>
            <w:r w:rsidR="007A7492">
              <w:rPr>
                <w:noProof/>
                <w:webHidden/>
              </w:rPr>
              <w:fldChar w:fldCharType="end"/>
            </w:r>
          </w:hyperlink>
        </w:p>
        <w:p w14:paraId="6020DE06" w14:textId="77777777" w:rsidR="007A7492" w:rsidRDefault="005F4CF4">
          <w:pPr>
            <w:pStyle w:val="TDC3"/>
            <w:tabs>
              <w:tab w:val="left" w:pos="1320"/>
              <w:tab w:val="right" w:leader="dot" w:pos="8828"/>
            </w:tabs>
            <w:rPr>
              <w:rFonts w:eastAsiaTheme="minorEastAsia"/>
              <w:noProof/>
              <w:lang w:eastAsia="es-CO"/>
            </w:rPr>
          </w:pPr>
          <w:hyperlink w:anchor="_Toc457118874" w:history="1">
            <w:r w:rsidR="007A7492" w:rsidRPr="001E3C23">
              <w:rPr>
                <w:rStyle w:val="Hipervnculo"/>
                <w:noProof/>
              </w:rPr>
              <w:t>11.1.6.</w:t>
            </w:r>
            <w:r w:rsidR="007A7492">
              <w:rPr>
                <w:rFonts w:eastAsiaTheme="minorEastAsia"/>
                <w:noProof/>
                <w:lang w:eastAsia="es-CO"/>
              </w:rPr>
              <w:tab/>
            </w:r>
            <w:r w:rsidR="007A7492" w:rsidRPr="001E3C23">
              <w:rPr>
                <w:rStyle w:val="Hipervnculo"/>
                <w:noProof/>
              </w:rPr>
              <w:t>Agregar miembro de la familia</w:t>
            </w:r>
            <w:r w:rsidR="007A7492">
              <w:rPr>
                <w:noProof/>
                <w:webHidden/>
              </w:rPr>
              <w:tab/>
            </w:r>
            <w:r w:rsidR="007A7492">
              <w:rPr>
                <w:noProof/>
                <w:webHidden/>
              </w:rPr>
              <w:fldChar w:fldCharType="begin"/>
            </w:r>
            <w:r w:rsidR="007A7492">
              <w:rPr>
                <w:noProof/>
                <w:webHidden/>
              </w:rPr>
              <w:instrText xml:space="preserve"> PAGEREF _Toc457118874 \h </w:instrText>
            </w:r>
            <w:r w:rsidR="007A7492">
              <w:rPr>
                <w:noProof/>
                <w:webHidden/>
              </w:rPr>
            </w:r>
            <w:r w:rsidR="007A7492">
              <w:rPr>
                <w:noProof/>
                <w:webHidden/>
              </w:rPr>
              <w:fldChar w:fldCharType="separate"/>
            </w:r>
            <w:r w:rsidR="007A7492">
              <w:rPr>
                <w:noProof/>
                <w:webHidden/>
              </w:rPr>
              <w:t>49</w:t>
            </w:r>
            <w:r w:rsidR="007A7492">
              <w:rPr>
                <w:noProof/>
                <w:webHidden/>
              </w:rPr>
              <w:fldChar w:fldCharType="end"/>
            </w:r>
          </w:hyperlink>
        </w:p>
        <w:p w14:paraId="67F27D18" w14:textId="77777777" w:rsidR="007A7492" w:rsidRDefault="005F4CF4">
          <w:pPr>
            <w:pStyle w:val="TDC3"/>
            <w:tabs>
              <w:tab w:val="left" w:pos="1320"/>
              <w:tab w:val="right" w:leader="dot" w:pos="8828"/>
            </w:tabs>
            <w:rPr>
              <w:rFonts w:eastAsiaTheme="minorEastAsia"/>
              <w:noProof/>
              <w:lang w:eastAsia="es-CO"/>
            </w:rPr>
          </w:pPr>
          <w:hyperlink w:anchor="_Toc457118875" w:history="1">
            <w:r w:rsidR="007A7492" w:rsidRPr="001E3C23">
              <w:rPr>
                <w:rStyle w:val="Hipervnculo"/>
                <w:noProof/>
              </w:rPr>
              <w:t>11.1.7.</w:t>
            </w:r>
            <w:r w:rsidR="007A7492">
              <w:rPr>
                <w:rFonts w:eastAsiaTheme="minorEastAsia"/>
                <w:noProof/>
                <w:lang w:eastAsia="es-CO"/>
              </w:rPr>
              <w:tab/>
            </w:r>
            <w:r w:rsidR="007A7492" w:rsidRPr="001E3C23">
              <w:rPr>
                <w:rStyle w:val="Hipervnculo"/>
                <w:noProof/>
              </w:rPr>
              <w:t>Eliminar miembro familia</w:t>
            </w:r>
            <w:r w:rsidR="007A7492">
              <w:rPr>
                <w:noProof/>
                <w:webHidden/>
              </w:rPr>
              <w:tab/>
            </w:r>
            <w:r w:rsidR="007A7492">
              <w:rPr>
                <w:noProof/>
                <w:webHidden/>
              </w:rPr>
              <w:fldChar w:fldCharType="begin"/>
            </w:r>
            <w:r w:rsidR="007A7492">
              <w:rPr>
                <w:noProof/>
                <w:webHidden/>
              </w:rPr>
              <w:instrText xml:space="preserve"> PAGEREF _Toc457118875 \h </w:instrText>
            </w:r>
            <w:r w:rsidR="007A7492">
              <w:rPr>
                <w:noProof/>
                <w:webHidden/>
              </w:rPr>
            </w:r>
            <w:r w:rsidR="007A7492">
              <w:rPr>
                <w:noProof/>
                <w:webHidden/>
              </w:rPr>
              <w:fldChar w:fldCharType="separate"/>
            </w:r>
            <w:r w:rsidR="007A7492">
              <w:rPr>
                <w:noProof/>
                <w:webHidden/>
              </w:rPr>
              <w:t>50</w:t>
            </w:r>
            <w:r w:rsidR="007A7492">
              <w:rPr>
                <w:noProof/>
                <w:webHidden/>
              </w:rPr>
              <w:fldChar w:fldCharType="end"/>
            </w:r>
          </w:hyperlink>
        </w:p>
        <w:p w14:paraId="5CB5F7A8" w14:textId="77777777" w:rsidR="007A7492" w:rsidRDefault="005F4CF4">
          <w:pPr>
            <w:pStyle w:val="TDC3"/>
            <w:tabs>
              <w:tab w:val="left" w:pos="1320"/>
              <w:tab w:val="right" w:leader="dot" w:pos="8828"/>
            </w:tabs>
            <w:rPr>
              <w:rFonts w:eastAsiaTheme="minorEastAsia"/>
              <w:noProof/>
              <w:lang w:eastAsia="es-CO"/>
            </w:rPr>
          </w:pPr>
          <w:hyperlink w:anchor="_Toc457118876" w:history="1">
            <w:r w:rsidR="007A7492" w:rsidRPr="001E3C23">
              <w:rPr>
                <w:rStyle w:val="Hipervnculo"/>
                <w:noProof/>
              </w:rPr>
              <w:t>11.1.8.</w:t>
            </w:r>
            <w:r w:rsidR="007A7492">
              <w:rPr>
                <w:rFonts w:eastAsiaTheme="minorEastAsia"/>
                <w:noProof/>
                <w:lang w:eastAsia="es-CO"/>
              </w:rPr>
              <w:tab/>
            </w:r>
            <w:r w:rsidR="007A7492" w:rsidRPr="001E3C23">
              <w:rPr>
                <w:rStyle w:val="Hipervnculo"/>
                <w:noProof/>
              </w:rPr>
              <w:t>Eliminar usuario</w:t>
            </w:r>
            <w:r w:rsidR="007A7492">
              <w:rPr>
                <w:noProof/>
                <w:webHidden/>
              </w:rPr>
              <w:tab/>
            </w:r>
            <w:r w:rsidR="007A7492">
              <w:rPr>
                <w:noProof/>
                <w:webHidden/>
              </w:rPr>
              <w:fldChar w:fldCharType="begin"/>
            </w:r>
            <w:r w:rsidR="007A7492">
              <w:rPr>
                <w:noProof/>
                <w:webHidden/>
              </w:rPr>
              <w:instrText xml:space="preserve"> PAGEREF _Toc457118876 \h </w:instrText>
            </w:r>
            <w:r w:rsidR="007A7492">
              <w:rPr>
                <w:noProof/>
                <w:webHidden/>
              </w:rPr>
            </w:r>
            <w:r w:rsidR="007A7492">
              <w:rPr>
                <w:noProof/>
                <w:webHidden/>
              </w:rPr>
              <w:fldChar w:fldCharType="separate"/>
            </w:r>
            <w:r w:rsidR="007A7492">
              <w:rPr>
                <w:noProof/>
                <w:webHidden/>
              </w:rPr>
              <w:t>50</w:t>
            </w:r>
            <w:r w:rsidR="007A7492">
              <w:rPr>
                <w:noProof/>
                <w:webHidden/>
              </w:rPr>
              <w:fldChar w:fldCharType="end"/>
            </w:r>
          </w:hyperlink>
        </w:p>
        <w:p w14:paraId="4BEABE20" w14:textId="77777777" w:rsidR="007A7492" w:rsidRDefault="005F4CF4">
          <w:pPr>
            <w:pStyle w:val="TDC3"/>
            <w:tabs>
              <w:tab w:val="left" w:pos="1320"/>
              <w:tab w:val="right" w:leader="dot" w:pos="8828"/>
            </w:tabs>
            <w:rPr>
              <w:rFonts w:eastAsiaTheme="minorEastAsia"/>
              <w:noProof/>
              <w:lang w:eastAsia="es-CO"/>
            </w:rPr>
          </w:pPr>
          <w:hyperlink w:anchor="_Toc457118877" w:history="1">
            <w:r w:rsidR="007A7492" w:rsidRPr="001E3C23">
              <w:rPr>
                <w:rStyle w:val="Hipervnculo"/>
                <w:noProof/>
              </w:rPr>
              <w:t>11.1.9.</w:t>
            </w:r>
            <w:r w:rsidR="007A7492">
              <w:rPr>
                <w:rFonts w:eastAsiaTheme="minorEastAsia"/>
                <w:noProof/>
                <w:lang w:eastAsia="es-CO"/>
              </w:rPr>
              <w:tab/>
            </w:r>
            <w:r w:rsidR="007A7492" w:rsidRPr="001E3C23">
              <w:rPr>
                <w:rStyle w:val="Hipervnculo"/>
                <w:noProof/>
              </w:rPr>
              <w:t>Editar información usuario</w:t>
            </w:r>
            <w:r w:rsidR="007A7492">
              <w:rPr>
                <w:noProof/>
                <w:webHidden/>
              </w:rPr>
              <w:tab/>
            </w:r>
            <w:r w:rsidR="007A7492">
              <w:rPr>
                <w:noProof/>
                <w:webHidden/>
              </w:rPr>
              <w:fldChar w:fldCharType="begin"/>
            </w:r>
            <w:r w:rsidR="007A7492">
              <w:rPr>
                <w:noProof/>
                <w:webHidden/>
              </w:rPr>
              <w:instrText xml:space="preserve"> PAGEREF _Toc457118877 \h </w:instrText>
            </w:r>
            <w:r w:rsidR="007A7492">
              <w:rPr>
                <w:noProof/>
                <w:webHidden/>
              </w:rPr>
            </w:r>
            <w:r w:rsidR="007A7492">
              <w:rPr>
                <w:noProof/>
                <w:webHidden/>
              </w:rPr>
              <w:fldChar w:fldCharType="separate"/>
            </w:r>
            <w:r w:rsidR="007A7492">
              <w:rPr>
                <w:noProof/>
                <w:webHidden/>
              </w:rPr>
              <w:t>51</w:t>
            </w:r>
            <w:r w:rsidR="007A7492">
              <w:rPr>
                <w:noProof/>
                <w:webHidden/>
              </w:rPr>
              <w:fldChar w:fldCharType="end"/>
            </w:r>
          </w:hyperlink>
        </w:p>
        <w:p w14:paraId="078CA027" w14:textId="77777777" w:rsidR="007A7492" w:rsidRDefault="005F4CF4">
          <w:pPr>
            <w:pStyle w:val="TDC3"/>
            <w:tabs>
              <w:tab w:val="left" w:pos="1540"/>
              <w:tab w:val="right" w:leader="dot" w:pos="8828"/>
            </w:tabs>
            <w:rPr>
              <w:rFonts w:eastAsiaTheme="minorEastAsia"/>
              <w:noProof/>
              <w:lang w:eastAsia="es-CO"/>
            </w:rPr>
          </w:pPr>
          <w:hyperlink w:anchor="_Toc457118878" w:history="1">
            <w:r w:rsidR="007A7492" w:rsidRPr="001E3C23">
              <w:rPr>
                <w:rStyle w:val="Hipervnculo"/>
                <w:noProof/>
              </w:rPr>
              <w:t>11.1.10.</w:t>
            </w:r>
            <w:r w:rsidR="007A7492">
              <w:rPr>
                <w:rFonts w:eastAsiaTheme="minorEastAsia"/>
                <w:noProof/>
                <w:lang w:eastAsia="es-CO"/>
              </w:rPr>
              <w:tab/>
            </w:r>
            <w:r w:rsidR="007A7492" w:rsidRPr="001E3C23">
              <w:rPr>
                <w:rStyle w:val="Hipervnculo"/>
                <w:noProof/>
              </w:rPr>
              <w:t>Administrar cuentas</w:t>
            </w:r>
            <w:r w:rsidR="007A7492">
              <w:rPr>
                <w:noProof/>
                <w:webHidden/>
              </w:rPr>
              <w:tab/>
            </w:r>
            <w:r w:rsidR="007A7492">
              <w:rPr>
                <w:noProof/>
                <w:webHidden/>
              </w:rPr>
              <w:fldChar w:fldCharType="begin"/>
            </w:r>
            <w:r w:rsidR="007A7492">
              <w:rPr>
                <w:noProof/>
                <w:webHidden/>
              </w:rPr>
              <w:instrText xml:space="preserve"> PAGEREF _Toc457118878 \h </w:instrText>
            </w:r>
            <w:r w:rsidR="007A7492">
              <w:rPr>
                <w:noProof/>
                <w:webHidden/>
              </w:rPr>
            </w:r>
            <w:r w:rsidR="007A7492">
              <w:rPr>
                <w:noProof/>
                <w:webHidden/>
              </w:rPr>
              <w:fldChar w:fldCharType="separate"/>
            </w:r>
            <w:r w:rsidR="007A7492">
              <w:rPr>
                <w:noProof/>
                <w:webHidden/>
              </w:rPr>
              <w:t>52</w:t>
            </w:r>
            <w:r w:rsidR="007A7492">
              <w:rPr>
                <w:noProof/>
                <w:webHidden/>
              </w:rPr>
              <w:fldChar w:fldCharType="end"/>
            </w:r>
          </w:hyperlink>
        </w:p>
        <w:p w14:paraId="38E8B96E" w14:textId="77777777" w:rsidR="007A7492" w:rsidRDefault="005F4CF4">
          <w:pPr>
            <w:pStyle w:val="TDC3"/>
            <w:tabs>
              <w:tab w:val="left" w:pos="1540"/>
              <w:tab w:val="right" w:leader="dot" w:pos="8828"/>
            </w:tabs>
            <w:rPr>
              <w:rFonts w:eastAsiaTheme="minorEastAsia"/>
              <w:noProof/>
              <w:lang w:eastAsia="es-CO"/>
            </w:rPr>
          </w:pPr>
          <w:hyperlink w:anchor="_Toc457118879" w:history="1">
            <w:r w:rsidR="007A7492" w:rsidRPr="001E3C23">
              <w:rPr>
                <w:rStyle w:val="Hipervnculo"/>
                <w:noProof/>
              </w:rPr>
              <w:t>11.1.11.</w:t>
            </w:r>
            <w:r w:rsidR="007A7492">
              <w:rPr>
                <w:rFonts w:eastAsiaTheme="minorEastAsia"/>
                <w:noProof/>
                <w:lang w:eastAsia="es-CO"/>
              </w:rPr>
              <w:tab/>
            </w:r>
            <w:r w:rsidR="007A7492" w:rsidRPr="001E3C23">
              <w:rPr>
                <w:rStyle w:val="Hipervnculo"/>
                <w:noProof/>
              </w:rPr>
              <w:t>Georreferenciar hospital cercano</w:t>
            </w:r>
            <w:r w:rsidR="007A7492">
              <w:rPr>
                <w:noProof/>
                <w:webHidden/>
              </w:rPr>
              <w:tab/>
            </w:r>
            <w:r w:rsidR="007A7492">
              <w:rPr>
                <w:noProof/>
                <w:webHidden/>
              </w:rPr>
              <w:fldChar w:fldCharType="begin"/>
            </w:r>
            <w:r w:rsidR="007A7492">
              <w:rPr>
                <w:noProof/>
                <w:webHidden/>
              </w:rPr>
              <w:instrText xml:space="preserve"> PAGEREF _Toc457118879 \h </w:instrText>
            </w:r>
            <w:r w:rsidR="007A7492">
              <w:rPr>
                <w:noProof/>
                <w:webHidden/>
              </w:rPr>
            </w:r>
            <w:r w:rsidR="007A7492">
              <w:rPr>
                <w:noProof/>
                <w:webHidden/>
              </w:rPr>
              <w:fldChar w:fldCharType="separate"/>
            </w:r>
            <w:r w:rsidR="007A7492">
              <w:rPr>
                <w:noProof/>
                <w:webHidden/>
              </w:rPr>
              <w:t>52</w:t>
            </w:r>
            <w:r w:rsidR="007A7492">
              <w:rPr>
                <w:noProof/>
                <w:webHidden/>
              </w:rPr>
              <w:fldChar w:fldCharType="end"/>
            </w:r>
          </w:hyperlink>
        </w:p>
        <w:p w14:paraId="531E92D1" w14:textId="77777777" w:rsidR="007A7492" w:rsidRDefault="005F4CF4">
          <w:pPr>
            <w:pStyle w:val="TDC3"/>
            <w:tabs>
              <w:tab w:val="left" w:pos="1540"/>
              <w:tab w:val="right" w:leader="dot" w:pos="8828"/>
            </w:tabs>
            <w:rPr>
              <w:rFonts w:eastAsiaTheme="minorEastAsia"/>
              <w:noProof/>
              <w:lang w:eastAsia="es-CO"/>
            </w:rPr>
          </w:pPr>
          <w:hyperlink w:anchor="_Toc457118880" w:history="1">
            <w:r w:rsidR="007A7492" w:rsidRPr="001E3C23">
              <w:rPr>
                <w:rStyle w:val="Hipervnculo"/>
                <w:noProof/>
              </w:rPr>
              <w:t>11.1.12.</w:t>
            </w:r>
            <w:r w:rsidR="007A7492">
              <w:rPr>
                <w:rFonts w:eastAsiaTheme="minorEastAsia"/>
                <w:noProof/>
                <w:lang w:eastAsia="es-CO"/>
              </w:rPr>
              <w:tab/>
            </w:r>
            <w:r w:rsidR="007A7492" w:rsidRPr="001E3C23">
              <w:rPr>
                <w:rStyle w:val="Hipervnculo"/>
                <w:noProof/>
              </w:rPr>
              <w:t>Tomar foto inicio de sesión</w:t>
            </w:r>
            <w:r w:rsidR="007A7492">
              <w:rPr>
                <w:noProof/>
                <w:webHidden/>
              </w:rPr>
              <w:tab/>
            </w:r>
            <w:r w:rsidR="007A7492">
              <w:rPr>
                <w:noProof/>
                <w:webHidden/>
              </w:rPr>
              <w:fldChar w:fldCharType="begin"/>
            </w:r>
            <w:r w:rsidR="007A7492">
              <w:rPr>
                <w:noProof/>
                <w:webHidden/>
              </w:rPr>
              <w:instrText xml:space="preserve"> PAGEREF _Toc457118880 \h </w:instrText>
            </w:r>
            <w:r w:rsidR="007A7492">
              <w:rPr>
                <w:noProof/>
                <w:webHidden/>
              </w:rPr>
            </w:r>
            <w:r w:rsidR="007A7492">
              <w:rPr>
                <w:noProof/>
                <w:webHidden/>
              </w:rPr>
              <w:fldChar w:fldCharType="separate"/>
            </w:r>
            <w:r w:rsidR="007A7492">
              <w:rPr>
                <w:noProof/>
                <w:webHidden/>
              </w:rPr>
              <w:t>53</w:t>
            </w:r>
            <w:r w:rsidR="007A7492">
              <w:rPr>
                <w:noProof/>
                <w:webHidden/>
              </w:rPr>
              <w:fldChar w:fldCharType="end"/>
            </w:r>
          </w:hyperlink>
        </w:p>
        <w:p w14:paraId="56F33E4E" w14:textId="77777777" w:rsidR="007A7492" w:rsidRDefault="005F4CF4">
          <w:pPr>
            <w:pStyle w:val="TDC3"/>
            <w:tabs>
              <w:tab w:val="left" w:pos="1540"/>
              <w:tab w:val="right" w:leader="dot" w:pos="8828"/>
            </w:tabs>
            <w:rPr>
              <w:rFonts w:eastAsiaTheme="minorEastAsia"/>
              <w:noProof/>
              <w:lang w:eastAsia="es-CO"/>
            </w:rPr>
          </w:pPr>
          <w:hyperlink w:anchor="_Toc457118881" w:history="1">
            <w:r w:rsidR="007A7492" w:rsidRPr="001E3C23">
              <w:rPr>
                <w:rStyle w:val="Hipervnculo"/>
                <w:noProof/>
              </w:rPr>
              <w:t>11.1.13.</w:t>
            </w:r>
            <w:r w:rsidR="007A7492">
              <w:rPr>
                <w:rFonts w:eastAsiaTheme="minorEastAsia"/>
                <w:noProof/>
                <w:lang w:eastAsia="es-CO"/>
              </w:rPr>
              <w:tab/>
            </w:r>
            <w:r w:rsidR="007A7492" w:rsidRPr="001E3C23">
              <w:rPr>
                <w:rStyle w:val="Hipervnculo"/>
                <w:noProof/>
              </w:rPr>
              <w:t>Ingresar usuario no nativo digital</w:t>
            </w:r>
            <w:r w:rsidR="007A7492">
              <w:rPr>
                <w:noProof/>
                <w:webHidden/>
              </w:rPr>
              <w:tab/>
            </w:r>
            <w:r w:rsidR="007A7492">
              <w:rPr>
                <w:noProof/>
                <w:webHidden/>
              </w:rPr>
              <w:fldChar w:fldCharType="begin"/>
            </w:r>
            <w:r w:rsidR="007A7492">
              <w:rPr>
                <w:noProof/>
                <w:webHidden/>
              </w:rPr>
              <w:instrText xml:space="preserve"> PAGEREF _Toc457118881 \h </w:instrText>
            </w:r>
            <w:r w:rsidR="007A7492">
              <w:rPr>
                <w:noProof/>
                <w:webHidden/>
              </w:rPr>
            </w:r>
            <w:r w:rsidR="007A7492">
              <w:rPr>
                <w:noProof/>
                <w:webHidden/>
              </w:rPr>
              <w:fldChar w:fldCharType="separate"/>
            </w:r>
            <w:r w:rsidR="007A7492">
              <w:rPr>
                <w:noProof/>
                <w:webHidden/>
              </w:rPr>
              <w:t>53</w:t>
            </w:r>
            <w:r w:rsidR="007A7492">
              <w:rPr>
                <w:noProof/>
                <w:webHidden/>
              </w:rPr>
              <w:fldChar w:fldCharType="end"/>
            </w:r>
          </w:hyperlink>
        </w:p>
        <w:p w14:paraId="4CAA2322" w14:textId="77777777" w:rsidR="007A7492" w:rsidRDefault="005F4CF4">
          <w:pPr>
            <w:pStyle w:val="TDC2"/>
            <w:tabs>
              <w:tab w:val="left" w:pos="1100"/>
              <w:tab w:val="right" w:leader="dot" w:pos="8828"/>
            </w:tabs>
            <w:rPr>
              <w:rFonts w:eastAsiaTheme="minorEastAsia"/>
              <w:noProof/>
              <w:lang w:eastAsia="es-CO"/>
            </w:rPr>
          </w:pPr>
          <w:hyperlink w:anchor="_Toc457118882" w:history="1">
            <w:r w:rsidR="007A7492" w:rsidRPr="001E3C23">
              <w:rPr>
                <w:rStyle w:val="Hipervnculo"/>
                <w:noProof/>
              </w:rPr>
              <w:t>11.2.</w:t>
            </w:r>
            <w:r w:rsidR="007A7492">
              <w:rPr>
                <w:rFonts w:eastAsiaTheme="minorEastAsia"/>
                <w:noProof/>
                <w:lang w:eastAsia="es-CO"/>
              </w:rPr>
              <w:tab/>
            </w:r>
            <w:r w:rsidR="007A7492" w:rsidRPr="001E3C23">
              <w:rPr>
                <w:rStyle w:val="Hipervnculo"/>
                <w:noProof/>
              </w:rPr>
              <w:t>Diagrama CU</w:t>
            </w:r>
            <w:r w:rsidR="007A7492">
              <w:rPr>
                <w:noProof/>
                <w:webHidden/>
              </w:rPr>
              <w:tab/>
            </w:r>
            <w:r w:rsidR="007A7492">
              <w:rPr>
                <w:noProof/>
                <w:webHidden/>
              </w:rPr>
              <w:fldChar w:fldCharType="begin"/>
            </w:r>
            <w:r w:rsidR="007A7492">
              <w:rPr>
                <w:noProof/>
                <w:webHidden/>
              </w:rPr>
              <w:instrText xml:space="preserve"> PAGEREF _Toc457118882 \h </w:instrText>
            </w:r>
            <w:r w:rsidR="007A7492">
              <w:rPr>
                <w:noProof/>
                <w:webHidden/>
              </w:rPr>
            </w:r>
            <w:r w:rsidR="007A7492">
              <w:rPr>
                <w:noProof/>
                <w:webHidden/>
              </w:rPr>
              <w:fldChar w:fldCharType="separate"/>
            </w:r>
            <w:r w:rsidR="007A7492">
              <w:rPr>
                <w:noProof/>
                <w:webHidden/>
              </w:rPr>
              <w:t>54</w:t>
            </w:r>
            <w:r w:rsidR="007A7492">
              <w:rPr>
                <w:noProof/>
                <w:webHidden/>
              </w:rPr>
              <w:fldChar w:fldCharType="end"/>
            </w:r>
          </w:hyperlink>
        </w:p>
        <w:p w14:paraId="58AE8197" w14:textId="5E086919" w:rsidR="00B77C84" w:rsidRDefault="00B77C84" w:rsidP="006A4CC0">
          <w:r>
            <w:rPr>
              <w:lang w:val="es-ES"/>
            </w:rPr>
            <w:fldChar w:fldCharType="end"/>
          </w:r>
        </w:p>
      </w:sdtContent>
    </w:sdt>
    <w:p w14:paraId="39AE58D2" w14:textId="77777777" w:rsidR="000A1F60" w:rsidRDefault="000A1F60" w:rsidP="006A4CC0"/>
    <w:p w14:paraId="70923765" w14:textId="77777777" w:rsidR="005122D0" w:rsidRDefault="005122D0" w:rsidP="006A4CC0">
      <w:pPr>
        <w:pStyle w:val="Ttulo1"/>
        <w:sectPr w:rsidR="005122D0" w:rsidSect="002937C1">
          <w:footerReference w:type="default" r:id="rId11"/>
          <w:footerReference w:type="first" r:id="rId12"/>
          <w:pgSz w:w="12240" w:h="15840"/>
          <w:pgMar w:top="1417" w:right="1701" w:bottom="1417" w:left="1701" w:header="708" w:footer="708" w:gutter="0"/>
          <w:pgNumType w:start="0"/>
          <w:cols w:space="708"/>
          <w:titlePg/>
          <w:docGrid w:linePitch="360"/>
        </w:sectPr>
      </w:pPr>
    </w:p>
    <w:p w14:paraId="346405FE" w14:textId="77777777" w:rsidR="005122D0" w:rsidRDefault="005122D0" w:rsidP="006A4CC0">
      <w:pPr>
        <w:pStyle w:val="Ttulo1"/>
      </w:pPr>
      <w:bookmarkStart w:id="6" w:name="_Toc455508741"/>
      <w:bookmarkStart w:id="7" w:name="_Toc457118822"/>
      <w:r>
        <w:lastRenderedPageBreak/>
        <w:t>Lista de tablas</w:t>
      </w:r>
      <w:bookmarkEnd w:id="6"/>
      <w:bookmarkEnd w:id="7"/>
    </w:p>
    <w:p w14:paraId="0FA4DD04" w14:textId="77777777" w:rsidR="007A7492" w:rsidRDefault="006F7600">
      <w:pPr>
        <w:pStyle w:val="Tabladeilustraciones"/>
        <w:tabs>
          <w:tab w:val="right" w:leader="dot" w:pos="8828"/>
        </w:tabs>
        <w:rPr>
          <w:rFonts w:eastAsiaTheme="minorEastAsia"/>
          <w:noProof/>
          <w:lang w:eastAsia="es-CO"/>
        </w:rPr>
      </w:pPr>
      <w:r>
        <w:fldChar w:fldCharType="begin"/>
      </w:r>
      <w:r>
        <w:instrText xml:space="preserve"> TOC \h \z \c "Tabla" </w:instrText>
      </w:r>
      <w:r>
        <w:fldChar w:fldCharType="separate"/>
      </w:r>
      <w:hyperlink w:anchor="_Toc457118883" w:history="1">
        <w:r w:rsidR="007A7492" w:rsidRPr="00A404C2">
          <w:rPr>
            <w:rStyle w:val="Hipervnculo"/>
            <w:noProof/>
          </w:rPr>
          <w:t>Tabla 1: Funcionalidades</w:t>
        </w:r>
        <w:r w:rsidR="007A7492">
          <w:rPr>
            <w:noProof/>
            <w:webHidden/>
          </w:rPr>
          <w:tab/>
        </w:r>
        <w:r w:rsidR="007A7492">
          <w:rPr>
            <w:noProof/>
            <w:webHidden/>
          </w:rPr>
          <w:fldChar w:fldCharType="begin"/>
        </w:r>
        <w:r w:rsidR="007A7492">
          <w:rPr>
            <w:noProof/>
            <w:webHidden/>
          </w:rPr>
          <w:instrText xml:space="preserve"> PAGEREF _Toc457118883 \h </w:instrText>
        </w:r>
        <w:r w:rsidR="007A7492">
          <w:rPr>
            <w:noProof/>
            <w:webHidden/>
          </w:rPr>
        </w:r>
        <w:r w:rsidR="007A7492">
          <w:rPr>
            <w:noProof/>
            <w:webHidden/>
          </w:rPr>
          <w:fldChar w:fldCharType="separate"/>
        </w:r>
        <w:r w:rsidR="007A7492">
          <w:rPr>
            <w:noProof/>
            <w:webHidden/>
          </w:rPr>
          <w:t>10</w:t>
        </w:r>
        <w:r w:rsidR="007A7492">
          <w:rPr>
            <w:noProof/>
            <w:webHidden/>
          </w:rPr>
          <w:fldChar w:fldCharType="end"/>
        </w:r>
      </w:hyperlink>
    </w:p>
    <w:p w14:paraId="42BF9362" w14:textId="77777777" w:rsidR="007A7492" w:rsidRDefault="005F4CF4">
      <w:pPr>
        <w:pStyle w:val="Tabladeilustraciones"/>
        <w:tabs>
          <w:tab w:val="right" w:leader="dot" w:pos="8828"/>
        </w:tabs>
        <w:rPr>
          <w:rFonts w:eastAsiaTheme="minorEastAsia"/>
          <w:noProof/>
          <w:lang w:eastAsia="es-CO"/>
        </w:rPr>
      </w:pPr>
      <w:hyperlink w:anchor="_Toc457118884" w:history="1">
        <w:r w:rsidR="007A7492" w:rsidRPr="00A404C2">
          <w:rPr>
            <w:rStyle w:val="Hipervnculo"/>
            <w:noProof/>
          </w:rPr>
          <w:t xml:space="preserve">Tabla 2: Elemento y definición </w:t>
        </w:r>
        <w:r w:rsidR="007A7492" w:rsidRPr="00A404C2">
          <w:rPr>
            <w:rStyle w:val="Hipervnculo"/>
            <w:rFonts w:ascii="Calibri" w:hAnsi="Calibri"/>
            <w:noProof/>
          </w:rPr>
          <w:t>[1]</w:t>
        </w:r>
        <w:r w:rsidR="007A7492" w:rsidRPr="00A404C2">
          <w:rPr>
            <w:rStyle w:val="Hipervnculo"/>
            <w:noProof/>
          </w:rPr>
          <w:t>.</w:t>
        </w:r>
        <w:r w:rsidR="007A7492">
          <w:rPr>
            <w:noProof/>
            <w:webHidden/>
          </w:rPr>
          <w:tab/>
        </w:r>
        <w:r w:rsidR="007A7492">
          <w:rPr>
            <w:noProof/>
            <w:webHidden/>
          </w:rPr>
          <w:fldChar w:fldCharType="begin"/>
        </w:r>
        <w:r w:rsidR="007A7492">
          <w:rPr>
            <w:noProof/>
            <w:webHidden/>
          </w:rPr>
          <w:instrText xml:space="preserve"> PAGEREF _Toc457118884 \h </w:instrText>
        </w:r>
        <w:r w:rsidR="007A7492">
          <w:rPr>
            <w:noProof/>
            <w:webHidden/>
          </w:rPr>
        </w:r>
        <w:r w:rsidR="007A7492">
          <w:rPr>
            <w:noProof/>
            <w:webHidden/>
          </w:rPr>
          <w:fldChar w:fldCharType="separate"/>
        </w:r>
        <w:r w:rsidR="007A7492">
          <w:rPr>
            <w:noProof/>
            <w:webHidden/>
          </w:rPr>
          <w:t>14</w:t>
        </w:r>
        <w:r w:rsidR="007A7492">
          <w:rPr>
            <w:noProof/>
            <w:webHidden/>
          </w:rPr>
          <w:fldChar w:fldCharType="end"/>
        </w:r>
      </w:hyperlink>
    </w:p>
    <w:p w14:paraId="4A85E188" w14:textId="77777777" w:rsidR="007A7492" w:rsidRDefault="005F4CF4">
      <w:pPr>
        <w:pStyle w:val="Tabladeilustraciones"/>
        <w:tabs>
          <w:tab w:val="right" w:leader="dot" w:pos="8828"/>
        </w:tabs>
        <w:rPr>
          <w:rFonts w:eastAsiaTheme="minorEastAsia"/>
          <w:noProof/>
          <w:lang w:eastAsia="es-CO"/>
        </w:rPr>
      </w:pPr>
      <w:hyperlink w:anchor="_Toc457118885" w:history="1">
        <w:r w:rsidR="007A7492" w:rsidRPr="00A404C2">
          <w:rPr>
            <w:rStyle w:val="Hipervnculo"/>
            <w:noProof/>
          </w:rPr>
          <w:t>Tabla 3: Apreciación global.</w:t>
        </w:r>
        <w:r w:rsidR="007A7492">
          <w:rPr>
            <w:noProof/>
            <w:webHidden/>
          </w:rPr>
          <w:tab/>
        </w:r>
        <w:r w:rsidR="007A7492">
          <w:rPr>
            <w:noProof/>
            <w:webHidden/>
          </w:rPr>
          <w:fldChar w:fldCharType="begin"/>
        </w:r>
        <w:r w:rsidR="007A7492">
          <w:rPr>
            <w:noProof/>
            <w:webHidden/>
          </w:rPr>
          <w:instrText xml:space="preserve"> PAGEREF _Toc457118885 \h </w:instrText>
        </w:r>
        <w:r w:rsidR="007A7492">
          <w:rPr>
            <w:noProof/>
            <w:webHidden/>
          </w:rPr>
        </w:r>
        <w:r w:rsidR="007A7492">
          <w:rPr>
            <w:noProof/>
            <w:webHidden/>
          </w:rPr>
          <w:fldChar w:fldCharType="separate"/>
        </w:r>
        <w:r w:rsidR="007A7492">
          <w:rPr>
            <w:noProof/>
            <w:webHidden/>
          </w:rPr>
          <w:t>16</w:t>
        </w:r>
        <w:r w:rsidR="007A7492">
          <w:rPr>
            <w:noProof/>
            <w:webHidden/>
          </w:rPr>
          <w:fldChar w:fldCharType="end"/>
        </w:r>
      </w:hyperlink>
    </w:p>
    <w:p w14:paraId="0D29EA76" w14:textId="77777777" w:rsidR="007A7492" w:rsidRDefault="005F4CF4">
      <w:pPr>
        <w:pStyle w:val="Tabladeilustraciones"/>
        <w:tabs>
          <w:tab w:val="right" w:leader="dot" w:pos="8828"/>
        </w:tabs>
        <w:rPr>
          <w:rFonts w:eastAsiaTheme="minorEastAsia"/>
          <w:noProof/>
          <w:lang w:eastAsia="es-CO"/>
        </w:rPr>
      </w:pPr>
      <w:hyperlink w:anchor="_Toc457118886" w:history="1">
        <w:r w:rsidR="007A7492" w:rsidRPr="00A404C2">
          <w:rPr>
            <w:rStyle w:val="Hipervnculo"/>
            <w:noProof/>
          </w:rPr>
          <w:t>Tabla 4 Interfaces de software</w:t>
        </w:r>
        <w:r w:rsidR="007A7492">
          <w:rPr>
            <w:noProof/>
            <w:webHidden/>
          </w:rPr>
          <w:tab/>
        </w:r>
        <w:r w:rsidR="007A7492">
          <w:rPr>
            <w:noProof/>
            <w:webHidden/>
          </w:rPr>
          <w:fldChar w:fldCharType="begin"/>
        </w:r>
        <w:r w:rsidR="007A7492">
          <w:rPr>
            <w:noProof/>
            <w:webHidden/>
          </w:rPr>
          <w:instrText xml:space="preserve"> PAGEREF _Toc457118886 \h </w:instrText>
        </w:r>
        <w:r w:rsidR="007A7492">
          <w:rPr>
            <w:noProof/>
            <w:webHidden/>
          </w:rPr>
        </w:r>
        <w:r w:rsidR="007A7492">
          <w:rPr>
            <w:noProof/>
            <w:webHidden/>
          </w:rPr>
          <w:fldChar w:fldCharType="separate"/>
        </w:r>
        <w:r w:rsidR="007A7492">
          <w:rPr>
            <w:noProof/>
            <w:webHidden/>
          </w:rPr>
          <w:t>18</w:t>
        </w:r>
        <w:r w:rsidR="007A7492">
          <w:rPr>
            <w:noProof/>
            <w:webHidden/>
          </w:rPr>
          <w:fldChar w:fldCharType="end"/>
        </w:r>
      </w:hyperlink>
    </w:p>
    <w:p w14:paraId="1C14725B" w14:textId="77777777" w:rsidR="007A7492" w:rsidRDefault="005F4CF4">
      <w:pPr>
        <w:pStyle w:val="Tabladeilustraciones"/>
        <w:tabs>
          <w:tab w:val="right" w:leader="dot" w:pos="8828"/>
        </w:tabs>
        <w:rPr>
          <w:rFonts w:eastAsiaTheme="minorEastAsia"/>
          <w:noProof/>
          <w:lang w:eastAsia="es-CO"/>
        </w:rPr>
      </w:pPr>
      <w:hyperlink w:anchor="_Toc457118887" w:history="1">
        <w:r w:rsidR="007A7492" w:rsidRPr="00A404C2">
          <w:rPr>
            <w:rStyle w:val="Hipervnculo"/>
            <w:noProof/>
          </w:rPr>
          <w:t>Tabla 5 Características de usuario</w:t>
        </w:r>
        <w:r w:rsidR="007A7492">
          <w:rPr>
            <w:noProof/>
            <w:webHidden/>
          </w:rPr>
          <w:tab/>
        </w:r>
        <w:r w:rsidR="007A7492">
          <w:rPr>
            <w:noProof/>
            <w:webHidden/>
          </w:rPr>
          <w:fldChar w:fldCharType="begin"/>
        </w:r>
        <w:r w:rsidR="007A7492">
          <w:rPr>
            <w:noProof/>
            <w:webHidden/>
          </w:rPr>
          <w:instrText xml:space="preserve"> PAGEREF _Toc457118887 \h </w:instrText>
        </w:r>
        <w:r w:rsidR="007A7492">
          <w:rPr>
            <w:noProof/>
            <w:webHidden/>
          </w:rPr>
        </w:r>
        <w:r w:rsidR="007A7492">
          <w:rPr>
            <w:noProof/>
            <w:webHidden/>
          </w:rPr>
          <w:fldChar w:fldCharType="separate"/>
        </w:r>
        <w:r w:rsidR="007A7492">
          <w:rPr>
            <w:noProof/>
            <w:webHidden/>
          </w:rPr>
          <w:t>21</w:t>
        </w:r>
        <w:r w:rsidR="007A7492">
          <w:rPr>
            <w:noProof/>
            <w:webHidden/>
          </w:rPr>
          <w:fldChar w:fldCharType="end"/>
        </w:r>
      </w:hyperlink>
    </w:p>
    <w:p w14:paraId="5773DD75" w14:textId="77777777" w:rsidR="007A7492" w:rsidRDefault="005F4CF4">
      <w:pPr>
        <w:pStyle w:val="Tabladeilustraciones"/>
        <w:tabs>
          <w:tab w:val="right" w:leader="dot" w:pos="8828"/>
        </w:tabs>
        <w:rPr>
          <w:rFonts w:eastAsiaTheme="minorEastAsia"/>
          <w:noProof/>
          <w:lang w:eastAsia="es-CO"/>
        </w:rPr>
      </w:pPr>
      <w:hyperlink w:anchor="_Toc457118888" w:history="1">
        <w:r w:rsidR="007A7492" w:rsidRPr="00A404C2">
          <w:rPr>
            <w:rStyle w:val="Hipervnculo"/>
            <w:noProof/>
          </w:rPr>
          <w:t>Tabla 6 Restricciones</w:t>
        </w:r>
        <w:r w:rsidR="007A7492">
          <w:rPr>
            <w:noProof/>
            <w:webHidden/>
          </w:rPr>
          <w:tab/>
        </w:r>
        <w:r w:rsidR="007A7492">
          <w:rPr>
            <w:noProof/>
            <w:webHidden/>
          </w:rPr>
          <w:fldChar w:fldCharType="begin"/>
        </w:r>
        <w:r w:rsidR="007A7492">
          <w:rPr>
            <w:noProof/>
            <w:webHidden/>
          </w:rPr>
          <w:instrText xml:space="preserve"> PAGEREF _Toc457118888 \h </w:instrText>
        </w:r>
        <w:r w:rsidR="007A7492">
          <w:rPr>
            <w:noProof/>
            <w:webHidden/>
          </w:rPr>
        </w:r>
        <w:r w:rsidR="007A7492">
          <w:rPr>
            <w:noProof/>
            <w:webHidden/>
          </w:rPr>
          <w:fldChar w:fldCharType="separate"/>
        </w:r>
        <w:r w:rsidR="007A7492">
          <w:rPr>
            <w:noProof/>
            <w:webHidden/>
          </w:rPr>
          <w:t>22</w:t>
        </w:r>
        <w:r w:rsidR="007A7492">
          <w:rPr>
            <w:noProof/>
            <w:webHidden/>
          </w:rPr>
          <w:fldChar w:fldCharType="end"/>
        </w:r>
      </w:hyperlink>
    </w:p>
    <w:p w14:paraId="1303A786" w14:textId="77777777" w:rsidR="007A7492" w:rsidRDefault="005F4CF4">
      <w:pPr>
        <w:pStyle w:val="Tabladeilustraciones"/>
        <w:tabs>
          <w:tab w:val="right" w:leader="dot" w:pos="8828"/>
        </w:tabs>
        <w:rPr>
          <w:rFonts w:eastAsiaTheme="minorEastAsia"/>
          <w:noProof/>
          <w:lang w:eastAsia="es-CO"/>
        </w:rPr>
      </w:pPr>
      <w:hyperlink w:anchor="_Toc457118889" w:history="1">
        <w:r w:rsidR="007A7492" w:rsidRPr="00A404C2">
          <w:rPr>
            <w:rStyle w:val="Hipervnculo"/>
            <w:noProof/>
          </w:rPr>
          <w:t>Tabla 7: Datos Usuario</w:t>
        </w:r>
        <w:r w:rsidR="007A7492">
          <w:rPr>
            <w:noProof/>
            <w:webHidden/>
          </w:rPr>
          <w:tab/>
        </w:r>
        <w:r w:rsidR="007A7492">
          <w:rPr>
            <w:noProof/>
            <w:webHidden/>
          </w:rPr>
          <w:fldChar w:fldCharType="begin"/>
        </w:r>
        <w:r w:rsidR="007A7492">
          <w:rPr>
            <w:noProof/>
            <w:webHidden/>
          </w:rPr>
          <w:instrText xml:space="preserve"> PAGEREF _Toc457118889 \h </w:instrText>
        </w:r>
        <w:r w:rsidR="007A7492">
          <w:rPr>
            <w:noProof/>
            <w:webHidden/>
          </w:rPr>
        </w:r>
        <w:r w:rsidR="007A7492">
          <w:rPr>
            <w:noProof/>
            <w:webHidden/>
          </w:rPr>
          <w:fldChar w:fldCharType="separate"/>
        </w:r>
        <w:r w:rsidR="007A7492">
          <w:rPr>
            <w:noProof/>
            <w:webHidden/>
          </w:rPr>
          <w:t>24</w:t>
        </w:r>
        <w:r w:rsidR="007A7492">
          <w:rPr>
            <w:noProof/>
            <w:webHidden/>
          </w:rPr>
          <w:fldChar w:fldCharType="end"/>
        </w:r>
      </w:hyperlink>
    </w:p>
    <w:p w14:paraId="0E3E873D" w14:textId="77777777" w:rsidR="007A7492" w:rsidRDefault="005F4CF4">
      <w:pPr>
        <w:pStyle w:val="Tabladeilustraciones"/>
        <w:tabs>
          <w:tab w:val="right" w:leader="dot" w:pos="8828"/>
        </w:tabs>
        <w:rPr>
          <w:rFonts w:eastAsiaTheme="minorEastAsia"/>
          <w:noProof/>
          <w:lang w:eastAsia="es-CO"/>
        </w:rPr>
      </w:pPr>
      <w:hyperlink w:anchor="_Toc457118890" w:history="1">
        <w:r w:rsidR="007A7492" w:rsidRPr="00A404C2">
          <w:rPr>
            <w:rStyle w:val="Hipervnculo"/>
            <w:noProof/>
          </w:rPr>
          <w:t>Tabla 8: Datos paciente</w:t>
        </w:r>
        <w:r w:rsidR="007A7492">
          <w:rPr>
            <w:noProof/>
            <w:webHidden/>
          </w:rPr>
          <w:tab/>
        </w:r>
        <w:r w:rsidR="007A7492">
          <w:rPr>
            <w:noProof/>
            <w:webHidden/>
          </w:rPr>
          <w:fldChar w:fldCharType="begin"/>
        </w:r>
        <w:r w:rsidR="007A7492">
          <w:rPr>
            <w:noProof/>
            <w:webHidden/>
          </w:rPr>
          <w:instrText xml:space="preserve"> PAGEREF _Toc457118890 \h </w:instrText>
        </w:r>
        <w:r w:rsidR="007A7492">
          <w:rPr>
            <w:noProof/>
            <w:webHidden/>
          </w:rPr>
        </w:r>
        <w:r w:rsidR="007A7492">
          <w:rPr>
            <w:noProof/>
            <w:webHidden/>
          </w:rPr>
          <w:fldChar w:fldCharType="separate"/>
        </w:r>
        <w:r w:rsidR="007A7492">
          <w:rPr>
            <w:noProof/>
            <w:webHidden/>
          </w:rPr>
          <w:t>24</w:t>
        </w:r>
        <w:r w:rsidR="007A7492">
          <w:rPr>
            <w:noProof/>
            <w:webHidden/>
          </w:rPr>
          <w:fldChar w:fldCharType="end"/>
        </w:r>
      </w:hyperlink>
    </w:p>
    <w:p w14:paraId="0FD6F48C" w14:textId="77777777" w:rsidR="007A7492" w:rsidRDefault="005F4CF4">
      <w:pPr>
        <w:pStyle w:val="Tabladeilustraciones"/>
        <w:tabs>
          <w:tab w:val="right" w:leader="dot" w:pos="8828"/>
        </w:tabs>
        <w:rPr>
          <w:rFonts w:eastAsiaTheme="minorEastAsia"/>
          <w:noProof/>
          <w:lang w:eastAsia="es-CO"/>
        </w:rPr>
      </w:pPr>
      <w:hyperlink w:anchor="_Toc457118891" w:history="1">
        <w:r w:rsidR="007A7492" w:rsidRPr="00A404C2">
          <w:rPr>
            <w:rStyle w:val="Hipervnculo"/>
            <w:noProof/>
          </w:rPr>
          <w:t>Tabla 9 datos historia clínica</w:t>
        </w:r>
        <w:r w:rsidR="007A7492">
          <w:rPr>
            <w:noProof/>
            <w:webHidden/>
          </w:rPr>
          <w:tab/>
        </w:r>
        <w:r w:rsidR="007A7492">
          <w:rPr>
            <w:noProof/>
            <w:webHidden/>
          </w:rPr>
          <w:fldChar w:fldCharType="begin"/>
        </w:r>
        <w:r w:rsidR="007A7492">
          <w:rPr>
            <w:noProof/>
            <w:webHidden/>
          </w:rPr>
          <w:instrText xml:space="preserve"> PAGEREF _Toc457118891 \h </w:instrText>
        </w:r>
        <w:r w:rsidR="007A7492">
          <w:rPr>
            <w:noProof/>
            <w:webHidden/>
          </w:rPr>
        </w:r>
        <w:r w:rsidR="007A7492">
          <w:rPr>
            <w:noProof/>
            <w:webHidden/>
          </w:rPr>
          <w:fldChar w:fldCharType="separate"/>
        </w:r>
        <w:r w:rsidR="007A7492">
          <w:rPr>
            <w:noProof/>
            <w:webHidden/>
          </w:rPr>
          <w:t>24</w:t>
        </w:r>
        <w:r w:rsidR="007A7492">
          <w:rPr>
            <w:noProof/>
            <w:webHidden/>
          </w:rPr>
          <w:fldChar w:fldCharType="end"/>
        </w:r>
      </w:hyperlink>
    </w:p>
    <w:p w14:paraId="447059FA" w14:textId="77777777" w:rsidR="007A7492" w:rsidRDefault="005F4CF4">
      <w:pPr>
        <w:pStyle w:val="Tabladeilustraciones"/>
        <w:tabs>
          <w:tab w:val="right" w:leader="dot" w:pos="8828"/>
        </w:tabs>
        <w:rPr>
          <w:rFonts w:eastAsiaTheme="minorEastAsia"/>
          <w:noProof/>
          <w:lang w:eastAsia="es-CO"/>
        </w:rPr>
      </w:pPr>
      <w:hyperlink w:anchor="_Toc457118892" w:history="1">
        <w:r w:rsidR="007A7492" w:rsidRPr="00A404C2">
          <w:rPr>
            <w:rStyle w:val="Hipervnculo"/>
            <w:noProof/>
          </w:rPr>
          <w:t>Tabla 10 Datos motivo urgencia</w:t>
        </w:r>
        <w:r w:rsidR="007A7492">
          <w:rPr>
            <w:noProof/>
            <w:webHidden/>
          </w:rPr>
          <w:tab/>
        </w:r>
        <w:r w:rsidR="007A7492">
          <w:rPr>
            <w:noProof/>
            <w:webHidden/>
          </w:rPr>
          <w:fldChar w:fldCharType="begin"/>
        </w:r>
        <w:r w:rsidR="007A7492">
          <w:rPr>
            <w:noProof/>
            <w:webHidden/>
          </w:rPr>
          <w:instrText xml:space="preserve"> PAGEREF _Toc457118892 \h </w:instrText>
        </w:r>
        <w:r w:rsidR="007A7492">
          <w:rPr>
            <w:noProof/>
            <w:webHidden/>
          </w:rPr>
        </w:r>
        <w:r w:rsidR="007A7492">
          <w:rPr>
            <w:noProof/>
            <w:webHidden/>
          </w:rPr>
          <w:fldChar w:fldCharType="separate"/>
        </w:r>
        <w:r w:rsidR="007A7492">
          <w:rPr>
            <w:noProof/>
            <w:webHidden/>
          </w:rPr>
          <w:t>25</w:t>
        </w:r>
        <w:r w:rsidR="007A7492">
          <w:rPr>
            <w:noProof/>
            <w:webHidden/>
          </w:rPr>
          <w:fldChar w:fldCharType="end"/>
        </w:r>
      </w:hyperlink>
    </w:p>
    <w:p w14:paraId="2538B1BA" w14:textId="77777777" w:rsidR="007A7492" w:rsidRDefault="005F4CF4">
      <w:pPr>
        <w:pStyle w:val="Tabladeilustraciones"/>
        <w:tabs>
          <w:tab w:val="right" w:leader="dot" w:pos="8828"/>
        </w:tabs>
        <w:rPr>
          <w:rFonts w:eastAsiaTheme="minorEastAsia"/>
          <w:noProof/>
          <w:lang w:eastAsia="es-CO"/>
        </w:rPr>
      </w:pPr>
      <w:hyperlink w:anchor="_Toc457118893" w:history="1">
        <w:r w:rsidR="007A7492" w:rsidRPr="00A404C2">
          <w:rPr>
            <w:rStyle w:val="Hipervnculo"/>
            <w:noProof/>
          </w:rPr>
          <w:t>Tabla 11 Datos síntoma</w:t>
        </w:r>
        <w:r w:rsidR="007A7492">
          <w:rPr>
            <w:noProof/>
            <w:webHidden/>
          </w:rPr>
          <w:tab/>
        </w:r>
        <w:r w:rsidR="007A7492">
          <w:rPr>
            <w:noProof/>
            <w:webHidden/>
          </w:rPr>
          <w:fldChar w:fldCharType="begin"/>
        </w:r>
        <w:r w:rsidR="007A7492">
          <w:rPr>
            <w:noProof/>
            <w:webHidden/>
          </w:rPr>
          <w:instrText xml:space="preserve"> PAGEREF _Toc457118893 \h </w:instrText>
        </w:r>
        <w:r w:rsidR="007A7492">
          <w:rPr>
            <w:noProof/>
            <w:webHidden/>
          </w:rPr>
        </w:r>
        <w:r w:rsidR="007A7492">
          <w:rPr>
            <w:noProof/>
            <w:webHidden/>
          </w:rPr>
          <w:fldChar w:fldCharType="separate"/>
        </w:r>
        <w:r w:rsidR="007A7492">
          <w:rPr>
            <w:noProof/>
            <w:webHidden/>
          </w:rPr>
          <w:t>25</w:t>
        </w:r>
        <w:r w:rsidR="007A7492">
          <w:rPr>
            <w:noProof/>
            <w:webHidden/>
          </w:rPr>
          <w:fldChar w:fldCharType="end"/>
        </w:r>
      </w:hyperlink>
    </w:p>
    <w:p w14:paraId="0B06E140" w14:textId="77777777" w:rsidR="007A7492" w:rsidRDefault="005F4CF4">
      <w:pPr>
        <w:pStyle w:val="Tabladeilustraciones"/>
        <w:tabs>
          <w:tab w:val="right" w:leader="dot" w:pos="8828"/>
        </w:tabs>
        <w:rPr>
          <w:rFonts w:eastAsiaTheme="minorEastAsia"/>
          <w:noProof/>
          <w:lang w:eastAsia="es-CO"/>
        </w:rPr>
      </w:pPr>
      <w:hyperlink w:anchor="_Toc457118894" w:history="1">
        <w:r w:rsidR="007A7492" w:rsidRPr="00A404C2">
          <w:rPr>
            <w:rStyle w:val="Hipervnculo"/>
            <w:noProof/>
          </w:rPr>
          <w:t>Tabla 12 Datos Institución</w:t>
        </w:r>
        <w:r w:rsidR="007A7492">
          <w:rPr>
            <w:noProof/>
            <w:webHidden/>
          </w:rPr>
          <w:tab/>
        </w:r>
        <w:r w:rsidR="007A7492">
          <w:rPr>
            <w:noProof/>
            <w:webHidden/>
          </w:rPr>
          <w:fldChar w:fldCharType="begin"/>
        </w:r>
        <w:r w:rsidR="007A7492">
          <w:rPr>
            <w:noProof/>
            <w:webHidden/>
          </w:rPr>
          <w:instrText xml:space="preserve"> PAGEREF _Toc457118894 \h </w:instrText>
        </w:r>
        <w:r w:rsidR="007A7492">
          <w:rPr>
            <w:noProof/>
            <w:webHidden/>
          </w:rPr>
        </w:r>
        <w:r w:rsidR="007A7492">
          <w:rPr>
            <w:noProof/>
            <w:webHidden/>
          </w:rPr>
          <w:fldChar w:fldCharType="separate"/>
        </w:r>
        <w:r w:rsidR="007A7492">
          <w:rPr>
            <w:noProof/>
            <w:webHidden/>
          </w:rPr>
          <w:t>25</w:t>
        </w:r>
        <w:r w:rsidR="007A7492">
          <w:rPr>
            <w:noProof/>
            <w:webHidden/>
          </w:rPr>
          <w:fldChar w:fldCharType="end"/>
        </w:r>
      </w:hyperlink>
    </w:p>
    <w:p w14:paraId="21FBFBF7" w14:textId="77777777" w:rsidR="007A7492" w:rsidRDefault="005F4CF4">
      <w:pPr>
        <w:pStyle w:val="Tabladeilustraciones"/>
        <w:tabs>
          <w:tab w:val="right" w:leader="dot" w:pos="8828"/>
        </w:tabs>
        <w:rPr>
          <w:rFonts w:eastAsiaTheme="minorEastAsia"/>
          <w:noProof/>
          <w:lang w:eastAsia="es-CO"/>
        </w:rPr>
      </w:pPr>
      <w:hyperlink w:anchor="_Toc457118895" w:history="1">
        <w:r w:rsidR="007A7492" w:rsidRPr="00A404C2">
          <w:rPr>
            <w:rStyle w:val="Hipervnculo"/>
            <w:noProof/>
          </w:rPr>
          <w:t>Tabla 13 datos turno</w:t>
        </w:r>
        <w:r w:rsidR="007A7492">
          <w:rPr>
            <w:noProof/>
            <w:webHidden/>
          </w:rPr>
          <w:tab/>
        </w:r>
        <w:r w:rsidR="007A7492">
          <w:rPr>
            <w:noProof/>
            <w:webHidden/>
          </w:rPr>
          <w:fldChar w:fldCharType="begin"/>
        </w:r>
        <w:r w:rsidR="007A7492">
          <w:rPr>
            <w:noProof/>
            <w:webHidden/>
          </w:rPr>
          <w:instrText xml:space="preserve"> PAGEREF _Toc457118895 \h </w:instrText>
        </w:r>
        <w:r w:rsidR="007A7492">
          <w:rPr>
            <w:noProof/>
            <w:webHidden/>
          </w:rPr>
        </w:r>
        <w:r w:rsidR="007A7492">
          <w:rPr>
            <w:noProof/>
            <w:webHidden/>
          </w:rPr>
          <w:fldChar w:fldCharType="separate"/>
        </w:r>
        <w:r w:rsidR="007A7492">
          <w:rPr>
            <w:noProof/>
            <w:webHidden/>
          </w:rPr>
          <w:t>26</w:t>
        </w:r>
        <w:r w:rsidR="007A7492">
          <w:rPr>
            <w:noProof/>
            <w:webHidden/>
          </w:rPr>
          <w:fldChar w:fldCharType="end"/>
        </w:r>
      </w:hyperlink>
    </w:p>
    <w:p w14:paraId="5AFDF08C" w14:textId="77777777" w:rsidR="007A7492" w:rsidRDefault="005F4CF4">
      <w:pPr>
        <w:pStyle w:val="Tabladeilustraciones"/>
        <w:tabs>
          <w:tab w:val="right" w:leader="dot" w:pos="8828"/>
        </w:tabs>
        <w:rPr>
          <w:rFonts w:eastAsiaTheme="minorEastAsia"/>
          <w:noProof/>
          <w:lang w:eastAsia="es-CO"/>
        </w:rPr>
      </w:pPr>
      <w:hyperlink w:anchor="_Toc457118896" w:history="1">
        <w:r w:rsidR="007A7492" w:rsidRPr="00A404C2">
          <w:rPr>
            <w:rStyle w:val="Hipervnculo"/>
            <w:noProof/>
          </w:rPr>
          <w:t>Tabla 14 datos antecedentes</w:t>
        </w:r>
        <w:r w:rsidR="007A7492">
          <w:rPr>
            <w:noProof/>
            <w:webHidden/>
          </w:rPr>
          <w:tab/>
        </w:r>
        <w:r w:rsidR="007A7492">
          <w:rPr>
            <w:noProof/>
            <w:webHidden/>
          </w:rPr>
          <w:fldChar w:fldCharType="begin"/>
        </w:r>
        <w:r w:rsidR="007A7492">
          <w:rPr>
            <w:noProof/>
            <w:webHidden/>
          </w:rPr>
          <w:instrText xml:space="preserve"> PAGEREF _Toc457118896 \h </w:instrText>
        </w:r>
        <w:r w:rsidR="007A7492">
          <w:rPr>
            <w:noProof/>
            <w:webHidden/>
          </w:rPr>
        </w:r>
        <w:r w:rsidR="007A7492">
          <w:rPr>
            <w:noProof/>
            <w:webHidden/>
          </w:rPr>
          <w:fldChar w:fldCharType="separate"/>
        </w:r>
        <w:r w:rsidR="007A7492">
          <w:rPr>
            <w:noProof/>
            <w:webHidden/>
          </w:rPr>
          <w:t>26</w:t>
        </w:r>
        <w:r w:rsidR="007A7492">
          <w:rPr>
            <w:noProof/>
            <w:webHidden/>
          </w:rPr>
          <w:fldChar w:fldCharType="end"/>
        </w:r>
      </w:hyperlink>
    </w:p>
    <w:p w14:paraId="5B01FF14" w14:textId="77777777" w:rsidR="007A7492" w:rsidRDefault="005F4CF4">
      <w:pPr>
        <w:pStyle w:val="Tabladeilustraciones"/>
        <w:tabs>
          <w:tab w:val="right" w:leader="dot" w:pos="8828"/>
        </w:tabs>
        <w:rPr>
          <w:rFonts w:eastAsiaTheme="minorEastAsia"/>
          <w:noProof/>
          <w:lang w:eastAsia="es-CO"/>
        </w:rPr>
      </w:pPr>
      <w:hyperlink w:anchor="_Toc457118897" w:history="1">
        <w:r w:rsidR="007A7492" w:rsidRPr="00A404C2">
          <w:rPr>
            <w:rStyle w:val="Hipervnculo"/>
            <w:noProof/>
          </w:rPr>
          <w:t>Tabla 15 datos ginecológicos</w:t>
        </w:r>
        <w:r w:rsidR="007A7492">
          <w:rPr>
            <w:noProof/>
            <w:webHidden/>
          </w:rPr>
          <w:tab/>
        </w:r>
        <w:r w:rsidR="007A7492">
          <w:rPr>
            <w:noProof/>
            <w:webHidden/>
          </w:rPr>
          <w:fldChar w:fldCharType="begin"/>
        </w:r>
        <w:r w:rsidR="007A7492">
          <w:rPr>
            <w:noProof/>
            <w:webHidden/>
          </w:rPr>
          <w:instrText xml:space="preserve"> PAGEREF _Toc457118897 \h </w:instrText>
        </w:r>
        <w:r w:rsidR="007A7492">
          <w:rPr>
            <w:noProof/>
            <w:webHidden/>
          </w:rPr>
        </w:r>
        <w:r w:rsidR="007A7492">
          <w:rPr>
            <w:noProof/>
            <w:webHidden/>
          </w:rPr>
          <w:fldChar w:fldCharType="separate"/>
        </w:r>
        <w:r w:rsidR="007A7492">
          <w:rPr>
            <w:noProof/>
            <w:webHidden/>
          </w:rPr>
          <w:t>26</w:t>
        </w:r>
        <w:r w:rsidR="007A7492">
          <w:rPr>
            <w:noProof/>
            <w:webHidden/>
          </w:rPr>
          <w:fldChar w:fldCharType="end"/>
        </w:r>
      </w:hyperlink>
    </w:p>
    <w:p w14:paraId="76A38265" w14:textId="77777777" w:rsidR="007A7492" w:rsidRDefault="005F4CF4">
      <w:pPr>
        <w:pStyle w:val="Tabladeilustraciones"/>
        <w:tabs>
          <w:tab w:val="right" w:leader="dot" w:pos="8828"/>
        </w:tabs>
        <w:rPr>
          <w:rFonts w:eastAsiaTheme="minorEastAsia"/>
          <w:noProof/>
          <w:lang w:eastAsia="es-CO"/>
        </w:rPr>
      </w:pPr>
      <w:hyperlink w:anchor="_Toc457118898" w:history="1">
        <w:r w:rsidR="007A7492" w:rsidRPr="00A404C2">
          <w:rPr>
            <w:rStyle w:val="Hipervnculo"/>
            <w:noProof/>
          </w:rPr>
          <w:t>Tabla 16 no nativo digital</w:t>
        </w:r>
        <w:r w:rsidR="007A7492">
          <w:rPr>
            <w:noProof/>
            <w:webHidden/>
          </w:rPr>
          <w:tab/>
        </w:r>
        <w:r w:rsidR="007A7492">
          <w:rPr>
            <w:noProof/>
            <w:webHidden/>
          </w:rPr>
          <w:fldChar w:fldCharType="begin"/>
        </w:r>
        <w:r w:rsidR="007A7492">
          <w:rPr>
            <w:noProof/>
            <w:webHidden/>
          </w:rPr>
          <w:instrText xml:space="preserve"> PAGEREF _Toc457118898 \h </w:instrText>
        </w:r>
        <w:r w:rsidR="007A7492">
          <w:rPr>
            <w:noProof/>
            <w:webHidden/>
          </w:rPr>
        </w:r>
        <w:r w:rsidR="007A7492">
          <w:rPr>
            <w:noProof/>
            <w:webHidden/>
          </w:rPr>
          <w:fldChar w:fldCharType="separate"/>
        </w:r>
        <w:r w:rsidR="007A7492">
          <w:rPr>
            <w:noProof/>
            <w:webHidden/>
          </w:rPr>
          <w:t>27</w:t>
        </w:r>
        <w:r w:rsidR="007A7492">
          <w:rPr>
            <w:noProof/>
            <w:webHidden/>
          </w:rPr>
          <w:fldChar w:fldCharType="end"/>
        </w:r>
      </w:hyperlink>
    </w:p>
    <w:p w14:paraId="79CE5E9D" w14:textId="77777777" w:rsidR="007A7492" w:rsidRDefault="005F4CF4">
      <w:pPr>
        <w:pStyle w:val="Tabladeilustraciones"/>
        <w:tabs>
          <w:tab w:val="right" w:leader="dot" w:pos="8828"/>
        </w:tabs>
        <w:rPr>
          <w:rFonts w:eastAsiaTheme="minorEastAsia"/>
          <w:noProof/>
          <w:lang w:eastAsia="es-CO"/>
        </w:rPr>
      </w:pPr>
      <w:hyperlink w:anchor="_Toc457118899" w:history="1">
        <w:r w:rsidR="007A7492" w:rsidRPr="00A404C2">
          <w:rPr>
            <w:rStyle w:val="Hipervnculo"/>
            <w:noProof/>
          </w:rPr>
          <w:t>Tabla 17 Valoración requerimientos</w:t>
        </w:r>
        <w:r w:rsidR="007A7492">
          <w:rPr>
            <w:noProof/>
            <w:webHidden/>
          </w:rPr>
          <w:tab/>
        </w:r>
        <w:r w:rsidR="007A7492">
          <w:rPr>
            <w:noProof/>
            <w:webHidden/>
          </w:rPr>
          <w:fldChar w:fldCharType="begin"/>
        </w:r>
        <w:r w:rsidR="007A7492">
          <w:rPr>
            <w:noProof/>
            <w:webHidden/>
          </w:rPr>
          <w:instrText xml:space="preserve"> PAGEREF _Toc457118899 \h </w:instrText>
        </w:r>
        <w:r w:rsidR="007A7492">
          <w:rPr>
            <w:noProof/>
            <w:webHidden/>
          </w:rPr>
        </w:r>
        <w:r w:rsidR="007A7492">
          <w:rPr>
            <w:noProof/>
            <w:webHidden/>
          </w:rPr>
          <w:fldChar w:fldCharType="separate"/>
        </w:r>
        <w:r w:rsidR="007A7492">
          <w:rPr>
            <w:noProof/>
            <w:webHidden/>
          </w:rPr>
          <w:t>30</w:t>
        </w:r>
        <w:r w:rsidR="007A7492">
          <w:rPr>
            <w:noProof/>
            <w:webHidden/>
          </w:rPr>
          <w:fldChar w:fldCharType="end"/>
        </w:r>
      </w:hyperlink>
    </w:p>
    <w:p w14:paraId="7D10AC09" w14:textId="77777777" w:rsidR="007A7492" w:rsidRDefault="005F4CF4">
      <w:pPr>
        <w:pStyle w:val="Tabladeilustraciones"/>
        <w:tabs>
          <w:tab w:val="right" w:leader="dot" w:pos="8828"/>
        </w:tabs>
        <w:rPr>
          <w:rFonts w:eastAsiaTheme="minorEastAsia"/>
          <w:noProof/>
          <w:lang w:eastAsia="es-CO"/>
        </w:rPr>
      </w:pPr>
      <w:hyperlink w:anchor="_Toc457118900" w:history="1">
        <w:r w:rsidR="007A7492" w:rsidRPr="00A404C2">
          <w:rPr>
            <w:rStyle w:val="Hipervnculo"/>
            <w:noProof/>
          </w:rPr>
          <w:t>Tabla 18 Requerimientos</w:t>
        </w:r>
        <w:r w:rsidR="007A7492">
          <w:rPr>
            <w:noProof/>
            <w:webHidden/>
          </w:rPr>
          <w:tab/>
        </w:r>
        <w:r w:rsidR="007A7492">
          <w:rPr>
            <w:noProof/>
            <w:webHidden/>
          </w:rPr>
          <w:fldChar w:fldCharType="begin"/>
        </w:r>
        <w:r w:rsidR="007A7492">
          <w:rPr>
            <w:noProof/>
            <w:webHidden/>
          </w:rPr>
          <w:instrText xml:space="preserve"> PAGEREF _Toc457118900 \h </w:instrText>
        </w:r>
        <w:r w:rsidR="007A7492">
          <w:rPr>
            <w:noProof/>
            <w:webHidden/>
          </w:rPr>
        </w:r>
        <w:r w:rsidR="007A7492">
          <w:rPr>
            <w:noProof/>
            <w:webHidden/>
          </w:rPr>
          <w:fldChar w:fldCharType="separate"/>
        </w:r>
        <w:r w:rsidR="007A7492">
          <w:rPr>
            <w:noProof/>
            <w:webHidden/>
          </w:rPr>
          <w:t>37</w:t>
        </w:r>
        <w:r w:rsidR="007A7492">
          <w:rPr>
            <w:noProof/>
            <w:webHidden/>
          </w:rPr>
          <w:fldChar w:fldCharType="end"/>
        </w:r>
      </w:hyperlink>
    </w:p>
    <w:p w14:paraId="03A4D0FB" w14:textId="77777777" w:rsidR="007A7492" w:rsidRDefault="005F4CF4">
      <w:pPr>
        <w:pStyle w:val="Tabladeilustraciones"/>
        <w:tabs>
          <w:tab w:val="right" w:leader="dot" w:pos="8828"/>
        </w:tabs>
        <w:rPr>
          <w:rFonts w:eastAsiaTheme="minorEastAsia"/>
          <w:noProof/>
          <w:lang w:eastAsia="es-CO"/>
        </w:rPr>
      </w:pPr>
      <w:hyperlink w:anchor="_Toc457118901" w:history="1">
        <w:r w:rsidR="007A7492" w:rsidRPr="00A404C2">
          <w:rPr>
            <w:rStyle w:val="Hipervnculo"/>
            <w:noProof/>
          </w:rPr>
          <w:t>Tabla 19 Priorización de requerimientos</w:t>
        </w:r>
        <w:r w:rsidR="007A7492">
          <w:rPr>
            <w:noProof/>
            <w:webHidden/>
          </w:rPr>
          <w:tab/>
        </w:r>
        <w:r w:rsidR="007A7492">
          <w:rPr>
            <w:noProof/>
            <w:webHidden/>
          </w:rPr>
          <w:fldChar w:fldCharType="begin"/>
        </w:r>
        <w:r w:rsidR="007A7492">
          <w:rPr>
            <w:noProof/>
            <w:webHidden/>
          </w:rPr>
          <w:instrText xml:space="preserve"> PAGEREF _Toc457118901 \h </w:instrText>
        </w:r>
        <w:r w:rsidR="007A7492">
          <w:rPr>
            <w:noProof/>
            <w:webHidden/>
          </w:rPr>
        </w:r>
        <w:r w:rsidR="007A7492">
          <w:rPr>
            <w:noProof/>
            <w:webHidden/>
          </w:rPr>
          <w:fldChar w:fldCharType="separate"/>
        </w:r>
        <w:r w:rsidR="007A7492">
          <w:rPr>
            <w:noProof/>
            <w:webHidden/>
          </w:rPr>
          <w:t>43</w:t>
        </w:r>
        <w:r w:rsidR="007A7492">
          <w:rPr>
            <w:noProof/>
            <w:webHidden/>
          </w:rPr>
          <w:fldChar w:fldCharType="end"/>
        </w:r>
      </w:hyperlink>
    </w:p>
    <w:p w14:paraId="64F1DC76" w14:textId="77777777" w:rsidR="007A7492" w:rsidRDefault="005F4CF4">
      <w:pPr>
        <w:pStyle w:val="Tabladeilustraciones"/>
        <w:tabs>
          <w:tab w:val="right" w:leader="dot" w:pos="8828"/>
        </w:tabs>
        <w:rPr>
          <w:rFonts w:eastAsiaTheme="minorEastAsia"/>
          <w:noProof/>
          <w:lang w:eastAsia="es-CO"/>
        </w:rPr>
      </w:pPr>
      <w:hyperlink w:anchor="_Toc457118902" w:history="1">
        <w:r w:rsidR="007A7492" w:rsidRPr="00A404C2">
          <w:rPr>
            <w:rStyle w:val="Hipervnculo"/>
            <w:noProof/>
          </w:rPr>
          <w:t>Tabla 20 Requerimiento vs Requerimiento</w:t>
        </w:r>
        <w:r w:rsidR="007A7492">
          <w:rPr>
            <w:noProof/>
            <w:webHidden/>
          </w:rPr>
          <w:tab/>
        </w:r>
        <w:r w:rsidR="007A7492">
          <w:rPr>
            <w:noProof/>
            <w:webHidden/>
          </w:rPr>
          <w:fldChar w:fldCharType="begin"/>
        </w:r>
        <w:r w:rsidR="007A7492">
          <w:rPr>
            <w:noProof/>
            <w:webHidden/>
          </w:rPr>
          <w:instrText xml:space="preserve"> PAGEREF _Toc457118902 \h </w:instrText>
        </w:r>
        <w:r w:rsidR="007A7492">
          <w:rPr>
            <w:noProof/>
            <w:webHidden/>
          </w:rPr>
        </w:r>
        <w:r w:rsidR="007A7492">
          <w:rPr>
            <w:noProof/>
            <w:webHidden/>
          </w:rPr>
          <w:fldChar w:fldCharType="separate"/>
        </w:r>
        <w:r w:rsidR="007A7492">
          <w:rPr>
            <w:noProof/>
            <w:webHidden/>
          </w:rPr>
          <w:t>45</w:t>
        </w:r>
        <w:r w:rsidR="007A7492">
          <w:rPr>
            <w:noProof/>
            <w:webHidden/>
          </w:rPr>
          <w:fldChar w:fldCharType="end"/>
        </w:r>
      </w:hyperlink>
    </w:p>
    <w:p w14:paraId="2DA38C4F" w14:textId="77777777" w:rsidR="007A7492" w:rsidRDefault="005F4CF4">
      <w:pPr>
        <w:pStyle w:val="Tabladeilustraciones"/>
        <w:tabs>
          <w:tab w:val="right" w:leader="dot" w:pos="8828"/>
        </w:tabs>
        <w:rPr>
          <w:rFonts w:eastAsiaTheme="minorEastAsia"/>
          <w:noProof/>
          <w:lang w:eastAsia="es-CO"/>
        </w:rPr>
      </w:pPr>
      <w:hyperlink w:anchor="_Toc457118903" w:history="1">
        <w:r w:rsidR="007A7492" w:rsidRPr="00A404C2">
          <w:rPr>
            <w:rStyle w:val="Hipervnculo"/>
            <w:noProof/>
          </w:rPr>
          <w:t>Tabla 21 CU Actores</w:t>
        </w:r>
        <w:r w:rsidR="007A7492">
          <w:rPr>
            <w:noProof/>
            <w:webHidden/>
          </w:rPr>
          <w:tab/>
        </w:r>
        <w:r w:rsidR="007A7492">
          <w:rPr>
            <w:noProof/>
            <w:webHidden/>
          </w:rPr>
          <w:fldChar w:fldCharType="begin"/>
        </w:r>
        <w:r w:rsidR="007A7492">
          <w:rPr>
            <w:noProof/>
            <w:webHidden/>
          </w:rPr>
          <w:instrText xml:space="preserve"> PAGEREF _Toc457118903 \h </w:instrText>
        </w:r>
        <w:r w:rsidR="007A7492">
          <w:rPr>
            <w:noProof/>
            <w:webHidden/>
          </w:rPr>
        </w:r>
        <w:r w:rsidR="007A7492">
          <w:rPr>
            <w:noProof/>
            <w:webHidden/>
          </w:rPr>
          <w:fldChar w:fldCharType="separate"/>
        </w:r>
        <w:r w:rsidR="007A7492">
          <w:rPr>
            <w:noProof/>
            <w:webHidden/>
          </w:rPr>
          <w:t>46</w:t>
        </w:r>
        <w:r w:rsidR="007A7492">
          <w:rPr>
            <w:noProof/>
            <w:webHidden/>
          </w:rPr>
          <w:fldChar w:fldCharType="end"/>
        </w:r>
      </w:hyperlink>
    </w:p>
    <w:p w14:paraId="764A8CAF" w14:textId="77777777" w:rsidR="007A7492" w:rsidRDefault="005F4CF4">
      <w:pPr>
        <w:pStyle w:val="Tabladeilustraciones"/>
        <w:tabs>
          <w:tab w:val="right" w:leader="dot" w:pos="8828"/>
        </w:tabs>
        <w:rPr>
          <w:rFonts w:eastAsiaTheme="minorEastAsia"/>
          <w:noProof/>
          <w:lang w:eastAsia="es-CO"/>
        </w:rPr>
      </w:pPr>
      <w:hyperlink w:anchor="_Toc457118904" w:history="1">
        <w:r w:rsidR="007A7492" w:rsidRPr="00A404C2">
          <w:rPr>
            <w:rStyle w:val="Hipervnculo"/>
            <w:noProof/>
          </w:rPr>
          <w:t>Tabla 22: CU crear usuario</w:t>
        </w:r>
        <w:r w:rsidR="007A7492">
          <w:rPr>
            <w:noProof/>
            <w:webHidden/>
          </w:rPr>
          <w:tab/>
        </w:r>
        <w:r w:rsidR="007A7492">
          <w:rPr>
            <w:noProof/>
            <w:webHidden/>
          </w:rPr>
          <w:fldChar w:fldCharType="begin"/>
        </w:r>
        <w:r w:rsidR="007A7492">
          <w:rPr>
            <w:noProof/>
            <w:webHidden/>
          </w:rPr>
          <w:instrText xml:space="preserve"> PAGEREF _Toc457118904 \h </w:instrText>
        </w:r>
        <w:r w:rsidR="007A7492">
          <w:rPr>
            <w:noProof/>
            <w:webHidden/>
          </w:rPr>
        </w:r>
        <w:r w:rsidR="007A7492">
          <w:rPr>
            <w:noProof/>
            <w:webHidden/>
          </w:rPr>
          <w:fldChar w:fldCharType="separate"/>
        </w:r>
        <w:r w:rsidR="007A7492">
          <w:rPr>
            <w:noProof/>
            <w:webHidden/>
          </w:rPr>
          <w:t>47</w:t>
        </w:r>
        <w:r w:rsidR="007A7492">
          <w:rPr>
            <w:noProof/>
            <w:webHidden/>
          </w:rPr>
          <w:fldChar w:fldCharType="end"/>
        </w:r>
      </w:hyperlink>
    </w:p>
    <w:p w14:paraId="25041B8C" w14:textId="77777777" w:rsidR="007A7492" w:rsidRDefault="005F4CF4">
      <w:pPr>
        <w:pStyle w:val="Tabladeilustraciones"/>
        <w:tabs>
          <w:tab w:val="right" w:leader="dot" w:pos="8828"/>
        </w:tabs>
        <w:rPr>
          <w:rFonts w:eastAsiaTheme="minorEastAsia"/>
          <w:noProof/>
          <w:lang w:eastAsia="es-CO"/>
        </w:rPr>
      </w:pPr>
      <w:hyperlink w:anchor="_Toc457118905" w:history="1">
        <w:r w:rsidR="007A7492" w:rsidRPr="00A404C2">
          <w:rPr>
            <w:rStyle w:val="Hipervnculo"/>
            <w:noProof/>
          </w:rPr>
          <w:t>Tabla 23 CU iniciar sesion</w:t>
        </w:r>
        <w:r w:rsidR="007A7492">
          <w:rPr>
            <w:noProof/>
            <w:webHidden/>
          </w:rPr>
          <w:tab/>
        </w:r>
        <w:r w:rsidR="007A7492">
          <w:rPr>
            <w:noProof/>
            <w:webHidden/>
          </w:rPr>
          <w:fldChar w:fldCharType="begin"/>
        </w:r>
        <w:r w:rsidR="007A7492">
          <w:rPr>
            <w:noProof/>
            <w:webHidden/>
          </w:rPr>
          <w:instrText xml:space="preserve"> PAGEREF _Toc457118905 \h </w:instrText>
        </w:r>
        <w:r w:rsidR="007A7492">
          <w:rPr>
            <w:noProof/>
            <w:webHidden/>
          </w:rPr>
        </w:r>
        <w:r w:rsidR="007A7492">
          <w:rPr>
            <w:noProof/>
            <w:webHidden/>
          </w:rPr>
          <w:fldChar w:fldCharType="separate"/>
        </w:r>
        <w:r w:rsidR="007A7492">
          <w:rPr>
            <w:noProof/>
            <w:webHidden/>
          </w:rPr>
          <w:t>47</w:t>
        </w:r>
        <w:r w:rsidR="007A7492">
          <w:rPr>
            <w:noProof/>
            <w:webHidden/>
          </w:rPr>
          <w:fldChar w:fldCharType="end"/>
        </w:r>
      </w:hyperlink>
    </w:p>
    <w:p w14:paraId="29A19B02" w14:textId="77777777" w:rsidR="007A7492" w:rsidRDefault="005F4CF4">
      <w:pPr>
        <w:pStyle w:val="Tabladeilustraciones"/>
        <w:tabs>
          <w:tab w:val="right" w:leader="dot" w:pos="8828"/>
        </w:tabs>
        <w:rPr>
          <w:rFonts w:eastAsiaTheme="minorEastAsia"/>
          <w:noProof/>
          <w:lang w:eastAsia="es-CO"/>
        </w:rPr>
      </w:pPr>
      <w:hyperlink w:anchor="_Toc457118906" w:history="1">
        <w:r w:rsidR="007A7492" w:rsidRPr="00A404C2">
          <w:rPr>
            <w:rStyle w:val="Hipervnculo"/>
            <w:noProof/>
          </w:rPr>
          <w:t>Tabla 24 CU cerrar sesión</w:t>
        </w:r>
        <w:r w:rsidR="007A7492">
          <w:rPr>
            <w:noProof/>
            <w:webHidden/>
          </w:rPr>
          <w:tab/>
        </w:r>
        <w:r w:rsidR="007A7492">
          <w:rPr>
            <w:noProof/>
            <w:webHidden/>
          </w:rPr>
          <w:fldChar w:fldCharType="begin"/>
        </w:r>
        <w:r w:rsidR="007A7492">
          <w:rPr>
            <w:noProof/>
            <w:webHidden/>
          </w:rPr>
          <w:instrText xml:space="preserve"> PAGEREF _Toc457118906 \h </w:instrText>
        </w:r>
        <w:r w:rsidR="007A7492">
          <w:rPr>
            <w:noProof/>
            <w:webHidden/>
          </w:rPr>
        </w:r>
        <w:r w:rsidR="007A7492">
          <w:rPr>
            <w:noProof/>
            <w:webHidden/>
          </w:rPr>
          <w:fldChar w:fldCharType="separate"/>
        </w:r>
        <w:r w:rsidR="007A7492">
          <w:rPr>
            <w:noProof/>
            <w:webHidden/>
          </w:rPr>
          <w:t>48</w:t>
        </w:r>
        <w:r w:rsidR="007A7492">
          <w:rPr>
            <w:noProof/>
            <w:webHidden/>
          </w:rPr>
          <w:fldChar w:fldCharType="end"/>
        </w:r>
      </w:hyperlink>
    </w:p>
    <w:p w14:paraId="37C46AB4" w14:textId="77777777" w:rsidR="007A7492" w:rsidRDefault="005F4CF4">
      <w:pPr>
        <w:pStyle w:val="Tabladeilustraciones"/>
        <w:tabs>
          <w:tab w:val="right" w:leader="dot" w:pos="8828"/>
        </w:tabs>
        <w:rPr>
          <w:rFonts w:eastAsiaTheme="minorEastAsia"/>
          <w:noProof/>
          <w:lang w:eastAsia="es-CO"/>
        </w:rPr>
      </w:pPr>
      <w:hyperlink w:anchor="_Toc457118907" w:history="1">
        <w:r w:rsidR="007A7492" w:rsidRPr="00A404C2">
          <w:rPr>
            <w:rStyle w:val="Hipervnculo"/>
            <w:noProof/>
          </w:rPr>
          <w:t>Tabla 25 CU Ingresar sintomas</w:t>
        </w:r>
        <w:r w:rsidR="007A7492">
          <w:rPr>
            <w:noProof/>
            <w:webHidden/>
          </w:rPr>
          <w:tab/>
        </w:r>
        <w:r w:rsidR="007A7492">
          <w:rPr>
            <w:noProof/>
            <w:webHidden/>
          </w:rPr>
          <w:fldChar w:fldCharType="begin"/>
        </w:r>
        <w:r w:rsidR="007A7492">
          <w:rPr>
            <w:noProof/>
            <w:webHidden/>
          </w:rPr>
          <w:instrText xml:space="preserve"> PAGEREF _Toc457118907 \h </w:instrText>
        </w:r>
        <w:r w:rsidR="007A7492">
          <w:rPr>
            <w:noProof/>
            <w:webHidden/>
          </w:rPr>
        </w:r>
        <w:r w:rsidR="007A7492">
          <w:rPr>
            <w:noProof/>
            <w:webHidden/>
          </w:rPr>
          <w:fldChar w:fldCharType="separate"/>
        </w:r>
        <w:r w:rsidR="007A7492">
          <w:rPr>
            <w:noProof/>
            <w:webHidden/>
          </w:rPr>
          <w:t>48</w:t>
        </w:r>
        <w:r w:rsidR="007A7492">
          <w:rPr>
            <w:noProof/>
            <w:webHidden/>
          </w:rPr>
          <w:fldChar w:fldCharType="end"/>
        </w:r>
      </w:hyperlink>
    </w:p>
    <w:p w14:paraId="053E401B" w14:textId="77777777" w:rsidR="007A7492" w:rsidRDefault="005F4CF4">
      <w:pPr>
        <w:pStyle w:val="Tabladeilustraciones"/>
        <w:tabs>
          <w:tab w:val="right" w:leader="dot" w:pos="8828"/>
        </w:tabs>
        <w:rPr>
          <w:rFonts w:eastAsiaTheme="minorEastAsia"/>
          <w:noProof/>
          <w:lang w:eastAsia="es-CO"/>
        </w:rPr>
      </w:pPr>
      <w:hyperlink w:anchor="_Toc457118908" w:history="1">
        <w:r w:rsidR="007A7492" w:rsidRPr="00A404C2">
          <w:rPr>
            <w:rStyle w:val="Hipervnculo"/>
            <w:noProof/>
          </w:rPr>
          <w:t>Tabla 26 CU antecedentes</w:t>
        </w:r>
        <w:r w:rsidR="007A7492">
          <w:rPr>
            <w:noProof/>
            <w:webHidden/>
          </w:rPr>
          <w:tab/>
        </w:r>
        <w:r w:rsidR="007A7492">
          <w:rPr>
            <w:noProof/>
            <w:webHidden/>
          </w:rPr>
          <w:fldChar w:fldCharType="begin"/>
        </w:r>
        <w:r w:rsidR="007A7492">
          <w:rPr>
            <w:noProof/>
            <w:webHidden/>
          </w:rPr>
          <w:instrText xml:space="preserve"> PAGEREF _Toc457118908 \h </w:instrText>
        </w:r>
        <w:r w:rsidR="007A7492">
          <w:rPr>
            <w:noProof/>
            <w:webHidden/>
          </w:rPr>
        </w:r>
        <w:r w:rsidR="007A7492">
          <w:rPr>
            <w:noProof/>
            <w:webHidden/>
          </w:rPr>
          <w:fldChar w:fldCharType="separate"/>
        </w:r>
        <w:r w:rsidR="007A7492">
          <w:rPr>
            <w:noProof/>
            <w:webHidden/>
          </w:rPr>
          <w:t>49</w:t>
        </w:r>
        <w:r w:rsidR="007A7492">
          <w:rPr>
            <w:noProof/>
            <w:webHidden/>
          </w:rPr>
          <w:fldChar w:fldCharType="end"/>
        </w:r>
      </w:hyperlink>
    </w:p>
    <w:p w14:paraId="402DEE93" w14:textId="77777777" w:rsidR="007A7492" w:rsidRDefault="005F4CF4">
      <w:pPr>
        <w:pStyle w:val="Tabladeilustraciones"/>
        <w:tabs>
          <w:tab w:val="right" w:leader="dot" w:pos="8828"/>
        </w:tabs>
        <w:rPr>
          <w:rFonts w:eastAsiaTheme="minorEastAsia"/>
          <w:noProof/>
          <w:lang w:eastAsia="es-CO"/>
        </w:rPr>
      </w:pPr>
      <w:hyperlink w:anchor="_Toc457118909" w:history="1">
        <w:r w:rsidR="007A7492" w:rsidRPr="00A404C2">
          <w:rPr>
            <w:rStyle w:val="Hipervnculo"/>
            <w:noProof/>
          </w:rPr>
          <w:t>Tabla 27 CU agregar familiar</w:t>
        </w:r>
        <w:r w:rsidR="007A7492">
          <w:rPr>
            <w:noProof/>
            <w:webHidden/>
          </w:rPr>
          <w:tab/>
        </w:r>
        <w:r w:rsidR="007A7492">
          <w:rPr>
            <w:noProof/>
            <w:webHidden/>
          </w:rPr>
          <w:fldChar w:fldCharType="begin"/>
        </w:r>
        <w:r w:rsidR="007A7492">
          <w:rPr>
            <w:noProof/>
            <w:webHidden/>
          </w:rPr>
          <w:instrText xml:space="preserve"> PAGEREF _Toc457118909 \h </w:instrText>
        </w:r>
        <w:r w:rsidR="007A7492">
          <w:rPr>
            <w:noProof/>
            <w:webHidden/>
          </w:rPr>
        </w:r>
        <w:r w:rsidR="007A7492">
          <w:rPr>
            <w:noProof/>
            <w:webHidden/>
          </w:rPr>
          <w:fldChar w:fldCharType="separate"/>
        </w:r>
        <w:r w:rsidR="007A7492">
          <w:rPr>
            <w:noProof/>
            <w:webHidden/>
          </w:rPr>
          <w:t>49</w:t>
        </w:r>
        <w:r w:rsidR="007A7492">
          <w:rPr>
            <w:noProof/>
            <w:webHidden/>
          </w:rPr>
          <w:fldChar w:fldCharType="end"/>
        </w:r>
      </w:hyperlink>
    </w:p>
    <w:p w14:paraId="3D266208" w14:textId="77777777" w:rsidR="007A7492" w:rsidRDefault="005F4CF4">
      <w:pPr>
        <w:pStyle w:val="Tabladeilustraciones"/>
        <w:tabs>
          <w:tab w:val="right" w:leader="dot" w:pos="8828"/>
        </w:tabs>
        <w:rPr>
          <w:rFonts w:eastAsiaTheme="minorEastAsia"/>
          <w:noProof/>
          <w:lang w:eastAsia="es-CO"/>
        </w:rPr>
      </w:pPr>
      <w:hyperlink w:anchor="_Toc457118910" w:history="1">
        <w:r w:rsidR="007A7492" w:rsidRPr="00A404C2">
          <w:rPr>
            <w:rStyle w:val="Hipervnculo"/>
            <w:noProof/>
          </w:rPr>
          <w:t>Tabla 28 CU eliminar miembro familia</w:t>
        </w:r>
        <w:r w:rsidR="007A7492">
          <w:rPr>
            <w:noProof/>
            <w:webHidden/>
          </w:rPr>
          <w:tab/>
        </w:r>
        <w:r w:rsidR="007A7492">
          <w:rPr>
            <w:noProof/>
            <w:webHidden/>
          </w:rPr>
          <w:fldChar w:fldCharType="begin"/>
        </w:r>
        <w:r w:rsidR="007A7492">
          <w:rPr>
            <w:noProof/>
            <w:webHidden/>
          </w:rPr>
          <w:instrText xml:space="preserve"> PAGEREF _Toc457118910 \h </w:instrText>
        </w:r>
        <w:r w:rsidR="007A7492">
          <w:rPr>
            <w:noProof/>
            <w:webHidden/>
          </w:rPr>
        </w:r>
        <w:r w:rsidR="007A7492">
          <w:rPr>
            <w:noProof/>
            <w:webHidden/>
          </w:rPr>
          <w:fldChar w:fldCharType="separate"/>
        </w:r>
        <w:r w:rsidR="007A7492">
          <w:rPr>
            <w:noProof/>
            <w:webHidden/>
          </w:rPr>
          <w:t>50</w:t>
        </w:r>
        <w:r w:rsidR="007A7492">
          <w:rPr>
            <w:noProof/>
            <w:webHidden/>
          </w:rPr>
          <w:fldChar w:fldCharType="end"/>
        </w:r>
      </w:hyperlink>
    </w:p>
    <w:p w14:paraId="048BA494" w14:textId="77777777" w:rsidR="007A7492" w:rsidRDefault="005F4CF4">
      <w:pPr>
        <w:pStyle w:val="Tabladeilustraciones"/>
        <w:tabs>
          <w:tab w:val="right" w:leader="dot" w:pos="8828"/>
        </w:tabs>
        <w:rPr>
          <w:rFonts w:eastAsiaTheme="minorEastAsia"/>
          <w:noProof/>
          <w:lang w:eastAsia="es-CO"/>
        </w:rPr>
      </w:pPr>
      <w:hyperlink w:anchor="_Toc457118911" w:history="1">
        <w:r w:rsidR="007A7492" w:rsidRPr="00A404C2">
          <w:rPr>
            <w:rStyle w:val="Hipervnculo"/>
            <w:noProof/>
          </w:rPr>
          <w:t>Tabla 29 CU eliminar usuario</w:t>
        </w:r>
        <w:r w:rsidR="007A7492">
          <w:rPr>
            <w:noProof/>
            <w:webHidden/>
          </w:rPr>
          <w:tab/>
        </w:r>
        <w:r w:rsidR="007A7492">
          <w:rPr>
            <w:noProof/>
            <w:webHidden/>
          </w:rPr>
          <w:fldChar w:fldCharType="begin"/>
        </w:r>
        <w:r w:rsidR="007A7492">
          <w:rPr>
            <w:noProof/>
            <w:webHidden/>
          </w:rPr>
          <w:instrText xml:space="preserve"> PAGEREF _Toc457118911 \h </w:instrText>
        </w:r>
        <w:r w:rsidR="007A7492">
          <w:rPr>
            <w:noProof/>
            <w:webHidden/>
          </w:rPr>
        </w:r>
        <w:r w:rsidR="007A7492">
          <w:rPr>
            <w:noProof/>
            <w:webHidden/>
          </w:rPr>
          <w:fldChar w:fldCharType="separate"/>
        </w:r>
        <w:r w:rsidR="007A7492">
          <w:rPr>
            <w:noProof/>
            <w:webHidden/>
          </w:rPr>
          <w:t>51</w:t>
        </w:r>
        <w:r w:rsidR="007A7492">
          <w:rPr>
            <w:noProof/>
            <w:webHidden/>
          </w:rPr>
          <w:fldChar w:fldCharType="end"/>
        </w:r>
      </w:hyperlink>
    </w:p>
    <w:p w14:paraId="7C3562CE" w14:textId="77777777" w:rsidR="007A7492" w:rsidRDefault="005F4CF4">
      <w:pPr>
        <w:pStyle w:val="Tabladeilustraciones"/>
        <w:tabs>
          <w:tab w:val="right" w:leader="dot" w:pos="8828"/>
        </w:tabs>
        <w:rPr>
          <w:rFonts w:eastAsiaTheme="minorEastAsia"/>
          <w:noProof/>
          <w:lang w:eastAsia="es-CO"/>
        </w:rPr>
      </w:pPr>
      <w:hyperlink w:anchor="_Toc457118912" w:history="1">
        <w:r w:rsidR="007A7492" w:rsidRPr="00A404C2">
          <w:rPr>
            <w:rStyle w:val="Hipervnculo"/>
            <w:noProof/>
          </w:rPr>
          <w:t>Tabla 30 CU editar información</w:t>
        </w:r>
        <w:r w:rsidR="007A7492">
          <w:rPr>
            <w:noProof/>
            <w:webHidden/>
          </w:rPr>
          <w:tab/>
        </w:r>
        <w:r w:rsidR="007A7492">
          <w:rPr>
            <w:noProof/>
            <w:webHidden/>
          </w:rPr>
          <w:fldChar w:fldCharType="begin"/>
        </w:r>
        <w:r w:rsidR="007A7492">
          <w:rPr>
            <w:noProof/>
            <w:webHidden/>
          </w:rPr>
          <w:instrText xml:space="preserve"> PAGEREF _Toc457118912 \h </w:instrText>
        </w:r>
        <w:r w:rsidR="007A7492">
          <w:rPr>
            <w:noProof/>
            <w:webHidden/>
          </w:rPr>
        </w:r>
        <w:r w:rsidR="007A7492">
          <w:rPr>
            <w:noProof/>
            <w:webHidden/>
          </w:rPr>
          <w:fldChar w:fldCharType="separate"/>
        </w:r>
        <w:r w:rsidR="007A7492">
          <w:rPr>
            <w:noProof/>
            <w:webHidden/>
          </w:rPr>
          <w:t>51</w:t>
        </w:r>
        <w:r w:rsidR="007A7492">
          <w:rPr>
            <w:noProof/>
            <w:webHidden/>
          </w:rPr>
          <w:fldChar w:fldCharType="end"/>
        </w:r>
      </w:hyperlink>
    </w:p>
    <w:p w14:paraId="271C7D03" w14:textId="77777777" w:rsidR="007A7492" w:rsidRDefault="005F4CF4">
      <w:pPr>
        <w:pStyle w:val="Tabladeilustraciones"/>
        <w:tabs>
          <w:tab w:val="right" w:leader="dot" w:pos="8828"/>
        </w:tabs>
        <w:rPr>
          <w:rFonts w:eastAsiaTheme="minorEastAsia"/>
          <w:noProof/>
          <w:lang w:eastAsia="es-CO"/>
        </w:rPr>
      </w:pPr>
      <w:hyperlink w:anchor="_Toc457118913" w:history="1">
        <w:r w:rsidR="007A7492" w:rsidRPr="00A404C2">
          <w:rPr>
            <w:rStyle w:val="Hipervnculo"/>
            <w:noProof/>
          </w:rPr>
          <w:t>Tabla 31 CU administrar cuentas</w:t>
        </w:r>
        <w:r w:rsidR="007A7492">
          <w:rPr>
            <w:noProof/>
            <w:webHidden/>
          </w:rPr>
          <w:tab/>
        </w:r>
        <w:r w:rsidR="007A7492">
          <w:rPr>
            <w:noProof/>
            <w:webHidden/>
          </w:rPr>
          <w:fldChar w:fldCharType="begin"/>
        </w:r>
        <w:r w:rsidR="007A7492">
          <w:rPr>
            <w:noProof/>
            <w:webHidden/>
          </w:rPr>
          <w:instrText xml:space="preserve"> PAGEREF _Toc457118913 \h </w:instrText>
        </w:r>
        <w:r w:rsidR="007A7492">
          <w:rPr>
            <w:noProof/>
            <w:webHidden/>
          </w:rPr>
        </w:r>
        <w:r w:rsidR="007A7492">
          <w:rPr>
            <w:noProof/>
            <w:webHidden/>
          </w:rPr>
          <w:fldChar w:fldCharType="separate"/>
        </w:r>
        <w:r w:rsidR="007A7492">
          <w:rPr>
            <w:noProof/>
            <w:webHidden/>
          </w:rPr>
          <w:t>52</w:t>
        </w:r>
        <w:r w:rsidR="007A7492">
          <w:rPr>
            <w:noProof/>
            <w:webHidden/>
          </w:rPr>
          <w:fldChar w:fldCharType="end"/>
        </w:r>
      </w:hyperlink>
    </w:p>
    <w:p w14:paraId="0AF49F74" w14:textId="77777777" w:rsidR="007A7492" w:rsidRDefault="005F4CF4">
      <w:pPr>
        <w:pStyle w:val="Tabladeilustraciones"/>
        <w:tabs>
          <w:tab w:val="right" w:leader="dot" w:pos="8828"/>
        </w:tabs>
        <w:rPr>
          <w:rFonts w:eastAsiaTheme="minorEastAsia"/>
          <w:noProof/>
          <w:lang w:eastAsia="es-CO"/>
        </w:rPr>
      </w:pPr>
      <w:hyperlink w:anchor="_Toc457118914" w:history="1">
        <w:r w:rsidR="007A7492" w:rsidRPr="00A404C2">
          <w:rPr>
            <w:rStyle w:val="Hipervnculo"/>
            <w:noProof/>
          </w:rPr>
          <w:t>Tabla 32 CU georreferenciar hospital más cercano</w:t>
        </w:r>
        <w:r w:rsidR="007A7492">
          <w:rPr>
            <w:noProof/>
            <w:webHidden/>
          </w:rPr>
          <w:tab/>
        </w:r>
        <w:r w:rsidR="007A7492">
          <w:rPr>
            <w:noProof/>
            <w:webHidden/>
          </w:rPr>
          <w:fldChar w:fldCharType="begin"/>
        </w:r>
        <w:r w:rsidR="007A7492">
          <w:rPr>
            <w:noProof/>
            <w:webHidden/>
          </w:rPr>
          <w:instrText xml:space="preserve"> PAGEREF _Toc457118914 \h </w:instrText>
        </w:r>
        <w:r w:rsidR="007A7492">
          <w:rPr>
            <w:noProof/>
            <w:webHidden/>
          </w:rPr>
        </w:r>
        <w:r w:rsidR="007A7492">
          <w:rPr>
            <w:noProof/>
            <w:webHidden/>
          </w:rPr>
          <w:fldChar w:fldCharType="separate"/>
        </w:r>
        <w:r w:rsidR="007A7492">
          <w:rPr>
            <w:noProof/>
            <w:webHidden/>
          </w:rPr>
          <w:t>53</w:t>
        </w:r>
        <w:r w:rsidR="007A7492">
          <w:rPr>
            <w:noProof/>
            <w:webHidden/>
          </w:rPr>
          <w:fldChar w:fldCharType="end"/>
        </w:r>
      </w:hyperlink>
    </w:p>
    <w:p w14:paraId="6595E3EE" w14:textId="77777777" w:rsidR="007A7492" w:rsidRDefault="005F4CF4">
      <w:pPr>
        <w:pStyle w:val="Tabladeilustraciones"/>
        <w:tabs>
          <w:tab w:val="right" w:leader="dot" w:pos="8828"/>
        </w:tabs>
        <w:rPr>
          <w:rFonts w:eastAsiaTheme="minorEastAsia"/>
          <w:noProof/>
          <w:lang w:eastAsia="es-CO"/>
        </w:rPr>
      </w:pPr>
      <w:hyperlink w:anchor="_Toc457118915" w:history="1">
        <w:r w:rsidR="007A7492" w:rsidRPr="00A404C2">
          <w:rPr>
            <w:rStyle w:val="Hipervnculo"/>
            <w:noProof/>
          </w:rPr>
          <w:t>Tabla 33: tomar foto inicio de sesión cu</w:t>
        </w:r>
        <w:r w:rsidR="007A7492">
          <w:rPr>
            <w:noProof/>
            <w:webHidden/>
          </w:rPr>
          <w:tab/>
        </w:r>
        <w:r w:rsidR="007A7492">
          <w:rPr>
            <w:noProof/>
            <w:webHidden/>
          </w:rPr>
          <w:fldChar w:fldCharType="begin"/>
        </w:r>
        <w:r w:rsidR="007A7492">
          <w:rPr>
            <w:noProof/>
            <w:webHidden/>
          </w:rPr>
          <w:instrText xml:space="preserve"> PAGEREF _Toc457118915 \h </w:instrText>
        </w:r>
        <w:r w:rsidR="007A7492">
          <w:rPr>
            <w:noProof/>
            <w:webHidden/>
          </w:rPr>
        </w:r>
        <w:r w:rsidR="007A7492">
          <w:rPr>
            <w:noProof/>
            <w:webHidden/>
          </w:rPr>
          <w:fldChar w:fldCharType="separate"/>
        </w:r>
        <w:r w:rsidR="007A7492">
          <w:rPr>
            <w:noProof/>
            <w:webHidden/>
          </w:rPr>
          <w:t>53</w:t>
        </w:r>
        <w:r w:rsidR="007A7492">
          <w:rPr>
            <w:noProof/>
            <w:webHidden/>
          </w:rPr>
          <w:fldChar w:fldCharType="end"/>
        </w:r>
      </w:hyperlink>
    </w:p>
    <w:p w14:paraId="4256038B" w14:textId="77777777" w:rsidR="007A7492" w:rsidRDefault="005F4CF4">
      <w:pPr>
        <w:pStyle w:val="Tabladeilustraciones"/>
        <w:tabs>
          <w:tab w:val="right" w:leader="dot" w:pos="8828"/>
        </w:tabs>
        <w:rPr>
          <w:rFonts w:eastAsiaTheme="minorEastAsia"/>
          <w:noProof/>
          <w:lang w:eastAsia="es-CO"/>
        </w:rPr>
      </w:pPr>
      <w:hyperlink w:anchor="_Toc457118916" w:history="1">
        <w:r w:rsidR="007A7492" w:rsidRPr="00A404C2">
          <w:rPr>
            <w:rStyle w:val="Hipervnculo"/>
            <w:noProof/>
          </w:rPr>
          <w:t>Tabla 34 ingresar usuario no nativo digital cu</w:t>
        </w:r>
        <w:r w:rsidR="007A7492">
          <w:rPr>
            <w:noProof/>
            <w:webHidden/>
          </w:rPr>
          <w:tab/>
        </w:r>
        <w:r w:rsidR="007A7492">
          <w:rPr>
            <w:noProof/>
            <w:webHidden/>
          </w:rPr>
          <w:fldChar w:fldCharType="begin"/>
        </w:r>
        <w:r w:rsidR="007A7492">
          <w:rPr>
            <w:noProof/>
            <w:webHidden/>
          </w:rPr>
          <w:instrText xml:space="preserve"> PAGEREF _Toc457118916 \h </w:instrText>
        </w:r>
        <w:r w:rsidR="007A7492">
          <w:rPr>
            <w:noProof/>
            <w:webHidden/>
          </w:rPr>
        </w:r>
        <w:r w:rsidR="007A7492">
          <w:rPr>
            <w:noProof/>
            <w:webHidden/>
          </w:rPr>
          <w:fldChar w:fldCharType="separate"/>
        </w:r>
        <w:r w:rsidR="007A7492">
          <w:rPr>
            <w:noProof/>
            <w:webHidden/>
          </w:rPr>
          <w:t>54</w:t>
        </w:r>
        <w:r w:rsidR="007A7492">
          <w:rPr>
            <w:noProof/>
            <w:webHidden/>
          </w:rPr>
          <w:fldChar w:fldCharType="end"/>
        </w:r>
      </w:hyperlink>
    </w:p>
    <w:p w14:paraId="0CC91EE7" w14:textId="0C0C4F6A" w:rsidR="007F063E" w:rsidRDefault="006F7600" w:rsidP="007F063E">
      <w:pPr>
        <w:pStyle w:val="Tabladeilustraciones"/>
      </w:pPr>
      <w:r>
        <w:fldChar w:fldCharType="end"/>
      </w:r>
    </w:p>
    <w:p w14:paraId="62D720BE" w14:textId="6217C6AC" w:rsidR="007F063E" w:rsidRDefault="007F063E" w:rsidP="007F063E"/>
    <w:p w14:paraId="452D9105" w14:textId="62216F0E" w:rsidR="005122D0" w:rsidRPr="007F063E" w:rsidRDefault="005122D0" w:rsidP="007F063E">
      <w:pPr>
        <w:tabs>
          <w:tab w:val="center" w:pos="4419"/>
        </w:tabs>
        <w:sectPr w:rsidR="005122D0" w:rsidRPr="007F063E" w:rsidSect="007F063E">
          <w:pgSz w:w="12240" w:h="15840"/>
          <w:pgMar w:top="1417" w:right="1701" w:bottom="1417" w:left="1701" w:header="708" w:footer="708" w:gutter="0"/>
          <w:cols w:space="708"/>
          <w:titlePg/>
          <w:docGrid w:linePitch="360"/>
        </w:sectPr>
      </w:pPr>
    </w:p>
    <w:p w14:paraId="2F998076" w14:textId="1311216C" w:rsidR="006F7600" w:rsidRDefault="005122D0" w:rsidP="006A4CC0">
      <w:pPr>
        <w:pStyle w:val="Ttulo1"/>
      </w:pPr>
      <w:bookmarkStart w:id="8" w:name="_Toc455508742"/>
      <w:bookmarkStart w:id="9" w:name="_Toc457118823"/>
      <w:r>
        <w:lastRenderedPageBreak/>
        <w:t xml:space="preserve">Lista de </w:t>
      </w:r>
      <w:r w:rsidRPr="006A4CC0">
        <w:t>ilustraciones</w:t>
      </w:r>
      <w:bookmarkEnd w:id="8"/>
      <w:bookmarkEnd w:id="9"/>
    </w:p>
    <w:p w14:paraId="7DF81A4C" w14:textId="77777777" w:rsidR="007A7492" w:rsidRDefault="006F7600">
      <w:pPr>
        <w:pStyle w:val="Tabladeilustraciones"/>
        <w:tabs>
          <w:tab w:val="right" w:leader="dot" w:pos="8828"/>
        </w:tabs>
        <w:rPr>
          <w:rFonts w:eastAsiaTheme="minorEastAsia"/>
          <w:noProof/>
          <w:lang w:eastAsia="es-CO"/>
        </w:rPr>
      </w:pPr>
      <w:r>
        <w:fldChar w:fldCharType="begin"/>
      </w:r>
      <w:r>
        <w:instrText xml:space="preserve"> TOC \h \z \c "Ilustración" </w:instrText>
      </w:r>
      <w:r>
        <w:fldChar w:fldCharType="separate"/>
      </w:r>
      <w:hyperlink w:anchor="_Toc457118917" w:history="1">
        <w:r w:rsidR="007A7492" w:rsidRPr="006F01E1">
          <w:rPr>
            <w:rStyle w:val="Hipervnculo"/>
            <w:noProof/>
          </w:rPr>
          <w:t>Ilustración 1: Propósito documento</w:t>
        </w:r>
        <w:r w:rsidR="007A7492">
          <w:rPr>
            <w:noProof/>
            <w:webHidden/>
          </w:rPr>
          <w:tab/>
        </w:r>
        <w:r w:rsidR="007A7492">
          <w:rPr>
            <w:noProof/>
            <w:webHidden/>
          </w:rPr>
          <w:fldChar w:fldCharType="begin"/>
        </w:r>
        <w:r w:rsidR="007A7492">
          <w:rPr>
            <w:noProof/>
            <w:webHidden/>
          </w:rPr>
          <w:instrText xml:space="preserve"> PAGEREF _Toc457118917 \h </w:instrText>
        </w:r>
        <w:r w:rsidR="007A7492">
          <w:rPr>
            <w:noProof/>
            <w:webHidden/>
          </w:rPr>
        </w:r>
        <w:r w:rsidR="007A7492">
          <w:rPr>
            <w:noProof/>
            <w:webHidden/>
          </w:rPr>
          <w:fldChar w:fldCharType="separate"/>
        </w:r>
        <w:r w:rsidR="007A7492">
          <w:rPr>
            <w:noProof/>
            <w:webHidden/>
          </w:rPr>
          <w:t>9</w:t>
        </w:r>
        <w:r w:rsidR="007A7492">
          <w:rPr>
            <w:noProof/>
            <w:webHidden/>
          </w:rPr>
          <w:fldChar w:fldCharType="end"/>
        </w:r>
      </w:hyperlink>
    </w:p>
    <w:p w14:paraId="3215DC68" w14:textId="77777777" w:rsidR="007A7492" w:rsidRDefault="005F4CF4">
      <w:pPr>
        <w:pStyle w:val="Tabladeilustraciones"/>
        <w:tabs>
          <w:tab w:val="right" w:leader="dot" w:pos="8828"/>
        </w:tabs>
        <w:rPr>
          <w:rFonts w:eastAsiaTheme="minorEastAsia"/>
          <w:noProof/>
          <w:lang w:eastAsia="es-CO"/>
        </w:rPr>
      </w:pPr>
      <w:hyperlink w:anchor="_Toc457118918" w:history="1">
        <w:r w:rsidR="007A7492" w:rsidRPr="006F01E1">
          <w:rPr>
            <w:rStyle w:val="Hipervnculo"/>
            <w:noProof/>
          </w:rPr>
          <w:t>Ilustración 2: Alcance</w:t>
        </w:r>
        <w:r w:rsidR="007A7492">
          <w:rPr>
            <w:noProof/>
            <w:webHidden/>
          </w:rPr>
          <w:tab/>
        </w:r>
        <w:r w:rsidR="007A7492">
          <w:rPr>
            <w:noProof/>
            <w:webHidden/>
          </w:rPr>
          <w:fldChar w:fldCharType="begin"/>
        </w:r>
        <w:r w:rsidR="007A7492">
          <w:rPr>
            <w:noProof/>
            <w:webHidden/>
          </w:rPr>
          <w:instrText xml:space="preserve"> PAGEREF _Toc457118918 \h </w:instrText>
        </w:r>
        <w:r w:rsidR="007A7492">
          <w:rPr>
            <w:noProof/>
            <w:webHidden/>
          </w:rPr>
        </w:r>
        <w:r w:rsidR="007A7492">
          <w:rPr>
            <w:noProof/>
            <w:webHidden/>
          </w:rPr>
          <w:fldChar w:fldCharType="separate"/>
        </w:r>
        <w:r w:rsidR="007A7492">
          <w:rPr>
            <w:noProof/>
            <w:webHidden/>
          </w:rPr>
          <w:t>12</w:t>
        </w:r>
        <w:r w:rsidR="007A7492">
          <w:rPr>
            <w:noProof/>
            <w:webHidden/>
          </w:rPr>
          <w:fldChar w:fldCharType="end"/>
        </w:r>
      </w:hyperlink>
    </w:p>
    <w:p w14:paraId="0BB552EF" w14:textId="77777777" w:rsidR="007A7492" w:rsidRDefault="005F4CF4">
      <w:pPr>
        <w:pStyle w:val="Tabladeilustraciones"/>
        <w:tabs>
          <w:tab w:val="right" w:leader="dot" w:pos="8828"/>
        </w:tabs>
        <w:rPr>
          <w:rFonts w:eastAsiaTheme="minorEastAsia"/>
          <w:noProof/>
          <w:lang w:eastAsia="es-CO"/>
        </w:rPr>
      </w:pPr>
      <w:hyperlink w:anchor="_Toc457118919" w:history="1">
        <w:r w:rsidR="007A7492" w:rsidRPr="006F01E1">
          <w:rPr>
            <w:rStyle w:val="Hipervnculo"/>
            <w:noProof/>
          </w:rPr>
          <w:t>Ilustración 3 Operaciones</w:t>
        </w:r>
        <w:r w:rsidR="007A7492">
          <w:rPr>
            <w:noProof/>
            <w:webHidden/>
          </w:rPr>
          <w:tab/>
        </w:r>
        <w:r w:rsidR="007A7492">
          <w:rPr>
            <w:noProof/>
            <w:webHidden/>
          </w:rPr>
          <w:fldChar w:fldCharType="begin"/>
        </w:r>
        <w:r w:rsidR="007A7492">
          <w:rPr>
            <w:noProof/>
            <w:webHidden/>
          </w:rPr>
          <w:instrText xml:space="preserve"> PAGEREF _Toc457118919 \h </w:instrText>
        </w:r>
        <w:r w:rsidR="007A7492">
          <w:rPr>
            <w:noProof/>
            <w:webHidden/>
          </w:rPr>
        </w:r>
        <w:r w:rsidR="007A7492">
          <w:rPr>
            <w:noProof/>
            <w:webHidden/>
          </w:rPr>
          <w:fldChar w:fldCharType="separate"/>
        </w:r>
        <w:r w:rsidR="007A7492">
          <w:rPr>
            <w:noProof/>
            <w:webHidden/>
          </w:rPr>
          <w:t>19</w:t>
        </w:r>
        <w:r w:rsidR="007A7492">
          <w:rPr>
            <w:noProof/>
            <w:webHidden/>
          </w:rPr>
          <w:fldChar w:fldCharType="end"/>
        </w:r>
      </w:hyperlink>
    </w:p>
    <w:p w14:paraId="463B436F" w14:textId="77777777" w:rsidR="007A7492" w:rsidRDefault="005F4CF4">
      <w:pPr>
        <w:pStyle w:val="Tabladeilustraciones"/>
        <w:tabs>
          <w:tab w:val="right" w:leader="dot" w:pos="8828"/>
        </w:tabs>
        <w:rPr>
          <w:rFonts w:eastAsiaTheme="minorEastAsia"/>
          <w:noProof/>
          <w:lang w:eastAsia="es-CO"/>
        </w:rPr>
      </w:pPr>
      <w:hyperlink w:anchor="_Toc457118920" w:history="1">
        <w:r w:rsidR="007A7492" w:rsidRPr="006F01E1">
          <w:rPr>
            <w:rStyle w:val="Hipervnculo"/>
            <w:noProof/>
          </w:rPr>
          <w:t>Ilustración 4 Modelo de dominio</w:t>
        </w:r>
        <w:r w:rsidR="007A7492">
          <w:rPr>
            <w:noProof/>
            <w:webHidden/>
          </w:rPr>
          <w:tab/>
        </w:r>
        <w:r w:rsidR="007A7492">
          <w:rPr>
            <w:noProof/>
            <w:webHidden/>
          </w:rPr>
          <w:fldChar w:fldCharType="begin"/>
        </w:r>
        <w:r w:rsidR="007A7492">
          <w:rPr>
            <w:noProof/>
            <w:webHidden/>
          </w:rPr>
          <w:instrText xml:space="preserve"> PAGEREF _Toc457118920 \h </w:instrText>
        </w:r>
        <w:r w:rsidR="007A7492">
          <w:rPr>
            <w:noProof/>
            <w:webHidden/>
          </w:rPr>
        </w:r>
        <w:r w:rsidR="007A7492">
          <w:rPr>
            <w:noProof/>
            <w:webHidden/>
          </w:rPr>
          <w:fldChar w:fldCharType="separate"/>
        </w:r>
        <w:r w:rsidR="007A7492">
          <w:rPr>
            <w:noProof/>
            <w:webHidden/>
          </w:rPr>
          <w:t>23</w:t>
        </w:r>
        <w:r w:rsidR="007A7492">
          <w:rPr>
            <w:noProof/>
            <w:webHidden/>
          </w:rPr>
          <w:fldChar w:fldCharType="end"/>
        </w:r>
      </w:hyperlink>
    </w:p>
    <w:p w14:paraId="6A96E465" w14:textId="77777777" w:rsidR="007A7492" w:rsidRDefault="005F4CF4">
      <w:pPr>
        <w:pStyle w:val="Tabladeilustraciones"/>
        <w:tabs>
          <w:tab w:val="right" w:leader="dot" w:pos="8828"/>
        </w:tabs>
        <w:rPr>
          <w:rFonts w:eastAsiaTheme="minorEastAsia"/>
          <w:noProof/>
          <w:lang w:eastAsia="es-CO"/>
        </w:rPr>
      </w:pPr>
      <w:hyperlink w:anchor="_Toc457118921" w:history="1">
        <w:r w:rsidR="007A7492" w:rsidRPr="006F01E1">
          <w:rPr>
            <w:rStyle w:val="Hipervnculo"/>
            <w:noProof/>
          </w:rPr>
          <w:t>Ilustración 5 Tipos de requerimientos</w:t>
        </w:r>
        <w:r w:rsidR="007A7492" w:rsidRPr="006F01E1">
          <w:rPr>
            <w:rStyle w:val="Hipervnculo"/>
            <w:rFonts w:ascii="Calibri" w:hAnsi="Calibri"/>
            <w:noProof/>
          </w:rPr>
          <w:t>[21]</w:t>
        </w:r>
        <w:r w:rsidR="007A7492" w:rsidRPr="006F01E1">
          <w:rPr>
            <w:rStyle w:val="Hipervnculo"/>
            <w:noProof/>
          </w:rPr>
          <w:t xml:space="preserve"> </w:t>
        </w:r>
        <w:r w:rsidR="007A7492" w:rsidRPr="006F01E1">
          <w:rPr>
            <w:rStyle w:val="Hipervnculo"/>
            <w:rFonts w:ascii="Calibri" w:hAnsi="Calibri"/>
            <w:noProof/>
          </w:rPr>
          <w:t>[22]</w:t>
        </w:r>
        <w:r w:rsidR="007A7492">
          <w:rPr>
            <w:noProof/>
            <w:webHidden/>
          </w:rPr>
          <w:tab/>
        </w:r>
        <w:r w:rsidR="007A7492">
          <w:rPr>
            <w:noProof/>
            <w:webHidden/>
          </w:rPr>
          <w:fldChar w:fldCharType="begin"/>
        </w:r>
        <w:r w:rsidR="007A7492">
          <w:rPr>
            <w:noProof/>
            <w:webHidden/>
          </w:rPr>
          <w:instrText xml:space="preserve"> PAGEREF _Toc457118921 \h </w:instrText>
        </w:r>
        <w:r w:rsidR="007A7492">
          <w:rPr>
            <w:noProof/>
            <w:webHidden/>
          </w:rPr>
        </w:r>
        <w:r w:rsidR="007A7492">
          <w:rPr>
            <w:noProof/>
            <w:webHidden/>
          </w:rPr>
          <w:fldChar w:fldCharType="separate"/>
        </w:r>
        <w:r w:rsidR="007A7492">
          <w:rPr>
            <w:noProof/>
            <w:webHidden/>
          </w:rPr>
          <w:t>27</w:t>
        </w:r>
        <w:r w:rsidR="007A7492">
          <w:rPr>
            <w:noProof/>
            <w:webHidden/>
          </w:rPr>
          <w:fldChar w:fldCharType="end"/>
        </w:r>
      </w:hyperlink>
    </w:p>
    <w:p w14:paraId="39C4E62F" w14:textId="77777777" w:rsidR="007A7492" w:rsidRDefault="005F4CF4">
      <w:pPr>
        <w:pStyle w:val="Tabladeilustraciones"/>
        <w:tabs>
          <w:tab w:val="right" w:leader="dot" w:pos="8828"/>
        </w:tabs>
        <w:rPr>
          <w:rFonts w:eastAsiaTheme="minorEastAsia"/>
          <w:noProof/>
          <w:lang w:eastAsia="es-CO"/>
        </w:rPr>
      </w:pPr>
      <w:hyperlink w:anchor="_Toc457118922" w:history="1">
        <w:r w:rsidR="007A7492" w:rsidRPr="006F01E1">
          <w:rPr>
            <w:rStyle w:val="Hipervnculo"/>
            <w:noProof/>
          </w:rPr>
          <w:t>Ilustración 6 Tipos de usuarios</w:t>
        </w:r>
        <w:r w:rsidR="007A7492">
          <w:rPr>
            <w:noProof/>
            <w:webHidden/>
          </w:rPr>
          <w:tab/>
        </w:r>
        <w:r w:rsidR="007A7492">
          <w:rPr>
            <w:noProof/>
            <w:webHidden/>
          </w:rPr>
          <w:fldChar w:fldCharType="begin"/>
        </w:r>
        <w:r w:rsidR="007A7492">
          <w:rPr>
            <w:noProof/>
            <w:webHidden/>
          </w:rPr>
          <w:instrText xml:space="preserve"> PAGEREF _Toc457118922 \h </w:instrText>
        </w:r>
        <w:r w:rsidR="007A7492">
          <w:rPr>
            <w:noProof/>
            <w:webHidden/>
          </w:rPr>
        </w:r>
        <w:r w:rsidR="007A7492">
          <w:rPr>
            <w:noProof/>
            <w:webHidden/>
          </w:rPr>
          <w:fldChar w:fldCharType="separate"/>
        </w:r>
        <w:r w:rsidR="007A7492">
          <w:rPr>
            <w:noProof/>
            <w:webHidden/>
          </w:rPr>
          <w:t>28</w:t>
        </w:r>
        <w:r w:rsidR="007A7492">
          <w:rPr>
            <w:noProof/>
            <w:webHidden/>
          </w:rPr>
          <w:fldChar w:fldCharType="end"/>
        </w:r>
      </w:hyperlink>
    </w:p>
    <w:p w14:paraId="51BF7DB4" w14:textId="77777777" w:rsidR="007A7492" w:rsidRDefault="005F4CF4">
      <w:pPr>
        <w:pStyle w:val="Tabladeilustraciones"/>
        <w:tabs>
          <w:tab w:val="right" w:leader="dot" w:pos="8828"/>
        </w:tabs>
        <w:rPr>
          <w:rFonts w:eastAsiaTheme="minorEastAsia"/>
          <w:noProof/>
          <w:lang w:eastAsia="es-CO"/>
        </w:rPr>
      </w:pPr>
      <w:hyperlink w:anchor="_Toc457118923" w:history="1">
        <w:r w:rsidR="007A7492" w:rsidRPr="006F01E1">
          <w:rPr>
            <w:rStyle w:val="Hipervnculo"/>
            <w:noProof/>
          </w:rPr>
          <w:t>Ilustración 7 Proceso de validación de requerimientos</w:t>
        </w:r>
        <w:r w:rsidR="007A7492">
          <w:rPr>
            <w:noProof/>
            <w:webHidden/>
          </w:rPr>
          <w:tab/>
        </w:r>
        <w:r w:rsidR="007A7492">
          <w:rPr>
            <w:noProof/>
            <w:webHidden/>
          </w:rPr>
          <w:fldChar w:fldCharType="begin"/>
        </w:r>
        <w:r w:rsidR="007A7492">
          <w:rPr>
            <w:noProof/>
            <w:webHidden/>
          </w:rPr>
          <w:instrText xml:space="preserve"> PAGEREF _Toc457118923 \h </w:instrText>
        </w:r>
        <w:r w:rsidR="007A7492">
          <w:rPr>
            <w:noProof/>
            <w:webHidden/>
          </w:rPr>
        </w:r>
        <w:r w:rsidR="007A7492">
          <w:rPr>
            <w:noProof/>
            <w:webHidden/>
          </w:rPr>
          <w:fldChar w:fldCharType="separate"/>
        </w:r>
        <w:r w:rsidR="007A7492">
          <w:rPr>
            <w:noProof/>
            <w:webHidden/>
          </w:rPr>
          <w:t>31</w:t>
        </w:r>
        <w:r w:rsidR="007A7492">
          <w:rPr>
            <w:noProof/>
            <w:webHidden/>
          </w:rPr>
          <w:fldChar w:fldCharType="end"/>
        </w:r>
      </w:hyperlink>
    </w:p>
    <w:p w14:paraId="3A463A0F" w14:textId="77777777" w:rsidR="007A7492" w:rsidRDefault="005F4CF4">
      <w:pPr>
        <w:pStyle w:val="Tabladeilustraciones"/>
        <w:tabs>
          <w:tab w:val="right" w:leader="dot" w:pos="8828"/>
        </w:tabs>
        <w:rPr>
          <w:rFonts w:eastAsiaTheme="minorEastAsia"/>
          <w:noProof/>
          <w:lang w:eastAsia="es-CO"/>
        </w:rPr>
      </w:pPr>
      <w:hyperlink w:anchor="_Toc457118924" w:history="1">
        <w:r w:rsidR="007A7492" w:rsidRPr="006F01E1">
          <w:rPr>
            <w:rStyle w:val="Hipervnculo"/>
            <w:noProof/>
          </w:rPr>
          <w:t>Ilustración 8 Proceso de verificación de requerimientos</w:t>
        </w:r>
        <w:r w:rsidR="007A7492">
          <w:rPr>
            <w:noProof/>
            <w:webHidden/>
          </w:rPr>
          <w:tab/>
        </w:r>
        <w:r w:rsidR="007A7492">
          <w:rPr>
            <w:noProof/>
            <w:webHidden/>
          </w:rPr>
          <w:fldChar w:fldCharType="begin"/>
        </w:r>
        <w:r w:rsidR="007A7492">
          <w:rPr>
            <w:noProof/>
            <w:webHidden/>
          </w:rPr>
          <w:instrText xml:space="preserve"> PAGEREF _Toc457118924 \h </w:instrText>
        </w:r>
        <w:r w:rsidR="007A7492">
          <w:rPr>
            <w:noProof/>
            <w:webHidden/>
          </w:rPr>
        </w:r>
        <w:r w:rsidR="007A7492">
          <w:rPr>
            <w:noProof/>
            <w:webHidden/>
          </w:rPr>
          <w:fldChar w:fldCharType="separate"/>
        </w:r>
        <w:r w:rsidR="007A7492">
          <w:rPr>
            <w:noProof/>
            <w:webHidden/>
          </w:rPr>
          <w:t>32</w:t>
        </w:r>
        <w:r w:rsidR="007A7492">
          <w:rPr>
            <w:noProof/>
            <w:webHidden/>
          </w:rPr>
          <w:fldChar w:fldCharType="end"/>
        </w:r>
      </w:hyperlink>
    </w:p>
    <w:p w14:paraId="332E18DB" w14:textId="77777777" w:rsidR="007A7492" w:rsidRDefault="005F4CF4">
      <w:pPr>
        <w:pStyle w:val="Tabladeilustraciones"/>
        <w:tabs>
          <w:tab w:val="right" w:leader="dot" w:pos="8828"/>
        </w:tabs>
        <w:rPr>
          <w:rFonts w:eastAsiaTheme="minorEastAsia"/>
          <w:noProof/>
          <w:lang w:eastAsia="es-CO"/>
        </w:rPr>
      </w:pPr>
      <w:hyperlink w:anchor="_Toc457118925" w:history="1">
        <w:r w:rsidR="007A7492" w:rsidRPr="006F01E1">
          <w:rPr>
            <w:rStyle w:val="Hipervnculo"/>
            <w:noProof/>
          </w:rPr>
          <w:t>Ilustración 9: Casos de uso</w:t>
        </w:r>
        <w:r w:rsidR="007A7492">
          <w:rPr>
            <w:noProof/>
            <w:webHidden/>
          </w:rPr>
          <w:tab/>
        </w:r>
        <w:r w:rsidR="007A7492">
          <w:rPr>
            <w:noProof/>
            <w:webHidden/>
          </w:rPr>
          <w:fldChar w:fldCharType="begin"/>
        </w:r>
        <w:r w:rsidR="007A7492">
          <w:rPr>
            <w:noProof/>
            <w:webHidden/>
          </w:rPr>
          <w:instrText xml:space="preserve"> PAGEREF _Toc457118925 \h </w:instrText>
        </w:r>
        <w:r w:rsidR="007A7492">
          <w:rPr>
            <w:noProof/>
            <w:webHidden/>
          </w:rPr>
        </w:r>
        <w:r w:rsidR="007A7492">
          <w:rPr>
            <w:noProof/>
            <w:webHidden/>
          </w:rPr>
          <w:fldChar w:fldCharType="separate"/>
        </w:r>
        <w:r w:rsidR="007A7492">
          <w:rPr>
            <w:noProof/>
            <w:webHidden/>
          </w:rPr>
          <w:t>55</w:t>
        </w:r>
        <w:r w:rsidR="007A7492">
          <w:rPr>
            <w:noProof/>
            <w:webHidden/>
          </w:rPr>
          <w:fldChar w:fldCharType="end"/>
        </w:r>
      </w:hyperlink>
    </w:p>
    <w:p w14:paraId="2D9D9A26" w14:textId="2E5D9931" w:rsidR="006F7600" w:rsidRPr="006F7600" w:rsidRDefault="006F7600" w:rsidP="006A4CC0">
      <w:pPr>
        <w:sectPr w:rsidR="006F7600" w:rsidRPr="006F7600" w:rsidSect="007F063E">
          <w:pgSz w:w="12240" w:h="15840"/>
          <w:pgMar w:top="1417" w:right="1701" w:bottom="1417" w:left="1701" w:header="708" w:footer="708" w:gutter="0"/>
          <w:cols w:space="708"/>
          <w:titlePg/>
          <w:docGrid w:linePitch="360"/>
        </w:sectPr>
      </w:pPr>
      <w:r>
        <w:fldChar w:fldCharType="end"/>
      </w:r>
    </w:p>
    <w:p w14:paraId="05800AD9" w14:textId="77777777" w:rsidR="000A1F60" w:rsidRDefault="000A1F60" w:rsidP="006A4CC0">
      <w:pPr>
        <w:pStyle w:val="Ttulo1"/>
      </w:pPr>
      <w:bookmarkStart w:id="10" w:name="_Toc455508743"/>
      <w:bookmarkStart w:id="11" w:name="_Toc457118824"/>
      <w:r>
        <w:lastRenderedPageBreak/>
        <w:t>Introducción</w:t>
      </w:r>
      <w:bookmarkEnd w:id="10"/>
      <w:bookmarkEnd w:id="11"/>
    </w:p>
    <w:p w14:paraId="1C2CD9B6" w14:textId="77777777" w:rsidR="00E50840" w:rsidRPr="006A4CC0" w:rsidRDefault="000A1F60" w:rsidP="00961A62">
      <w:pPr>
        <w:pStyle w:val="Ttulo2"/>
      </w:pPr>
      <w:bookmarkStart w:id="12" w:name="_Toc455508744"/>
      <w:bookmarkStart w:id="13" w:name="_Toc457118825"/>
      <w:r w:rsidRPr="006A4CC0">
        <w:t>Propósito</w:t>
      </w:r>
      <w:bookmarkEnd w:id="12"/>
      <w:bookmarkEnd w:id="13"/>
    </w:p>
    <w:p w14:paraId="7FA8DB67" w14:textId="6B8CA9C7" w:rsidR="00F5687E" w:rsidRDefault="00E50840" w:rsidP="006A4CC0">
      <w:r w:rsidRPr="006A4CC0">
        <w:t xml:space="preserve">El presente documento tiene como principal objetivo establecer las bases de aceptación que estipularán las exigencias del cliente Leonardo Flórez, proporcionándole una visión acerca del alcance del desarrollo del producto. </w:t>
      </w:r>
      <w:r w:rsidR="00831238" w:rsidRPr="006A4CC0">
        <w:t xml:space="preserve"> Incluirá también una base para el diseño de software con la que se podrá realizar una cuidadosa revisión de los requerimientos para no om</w:t>
      </w:r>
      <w:r w:rsidR="009F1D26" w:rsidRPr="006A4CC0">
        <w:t>itir funcionalidades relevantes</w:t>
      </w:r>
      <w:r w:rsidR="00831238" w:rsidRPr="006A4CC0">
        <w:t xml:space="preserve"> </w:t>
      </w:r>
      <w:r w:rsidR="00F5687E" w:rsidRPr="006A4CC0">
        <w:fldChar w:fldCharType="begin"/>
      </w:r>
      <w:r w:rsidR="00C9459E">
        <w:instrText xml:space="preserve"> ADDIN ZOTERO_ITEM CSL_CITATION {"citationID":"2bogbn7jfr","properties":{"formattedCitation":"[3]","plainCitation":"[3]"},"citationItems":[{"id":810,"uris":["http://zotero.org/users/2930129/items/EMUQWDJI"],"uri":["http://zotero.org/users/2930129/items/EMUQWDJI"],"itemData":{"id":810,"type":"article-journal","title":"Software requirement specification","author":[{"family":"TUW","given":"Rainer Pamminger"},{"family":"Fraunhofer","given":"IZM"}]}}],"schema":"https://github.com/citation-style-language/schema/raw/master/csl-citation.json"} </w:instrText>
      </w:r>
      <w:r w:rsidR="00F5687E" w:rsidRPr="006A4CC0">
        <w:fldChar w:fldCharType="separate"/>
      </w:r>
      <w:r w:rsidR="00C9459E" w:rsidRPr="00C9459E">
        <w:rPr>
          <w:rFonts w:ascii="Calibri" w:hAnsi="Calibri"/>
        </w:rPr>
        <w:t>[3]</w:t>
      </w:r>
      <w:r w:rsidR="00F5687E" w:rsidRPr="006A4CC0">
        <w:fldChar w:fldCharType="end"/>
      </w:r>
      <w:r w:rsidR="00AB5C9F">
        <w:t>.</w:t>
      </w:r>
      <w:r w:rsidR="00007145" w:rsidRPr="006A4CC0">
        <w:t xml:space="preserve"> Así mismo; presentará a la comunidad académica y al grupo de trabajo, la descripción completa de las funcionalidades de la aplicación.</w:t>
      </w:r>
    </w:p>
    <w:p w14:paraId="66926812" w14:textId="754072FC" w:rsidR="006A4CC0" w:rsidRDefault="006A4CC0" w:rsidP="006A4CC0">
      <w:r>
        <w:t>Las razones más importantes por las cuales se realiza este documento son:</w:t>
      </w:r>
    </w:p>
    <w:p w14:paraId="442950C1" w14:textId="50764C4B" w:rsidR="006A4CC0" w:rsidRDefault="006A4CC0" w:rsidP="009B56CB">
      <w:pPr>
        <w:pStyle w:val="Prrafodelista"/>
        <w:numPr>
          <w:ilvl w:val="0"/>
          <w:numId w:val="6"/>
        </w:numPr>
      </w:pPr>
      <w:r>
        <w:t>Especificar los requerimientos del software</w:t>
      </w:r>
      <w:r w:rsidR="00F533B0">
        <w:t xml:space="preserve"> </w:t>
      </w:r>
      <w:r w:rsidR="00F533B0">
        <w:fldChar w:fldCharType="begin"/>
      </w:r>
      <w:r w:rsidR="00B91C4F">
        <w:instrText xml:space="preserve"> ADDIN ZOTERO_ITEM CSL_CITATION {"citationID":"1i0rna1td3","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26556F33" w14:textId="421DA79D" w:rsidR="006A4CC0" w:rsidRDefault="006A4CC0" w:rsidP="009B56CB">
      <w:pPr>
        <w:pStyle w:val="Prrafodelista"/>
        <w:numPr>
          <w:ilvl w:val="0"/>
          <w:numId w:val="6"/>
        </w:numPr>
      </w:pPr>
      <w:r>
        <w:t>Especificar la funcionalidad del software,  esto</w:t>
      </w:r>
      <w:r w:rsidR="00F533B0">
        <w:t xml:space="preserve"> corresponde a</w:t>
      </w:r>
      <w:r>
        <w:t xml:space="preserve"> los servicios que la aplicación ofrecerá y los que no ofrecerá</w:t>
      </w:r>
      <w:r w:rsidR="00F533B0">
        <w:t xml:space="preserve"> </w:t>
      </w:r>
      <w:r w:rsidR="00F533B0">
        <w:fldChar w:fldCharType="begin"/>
      </w:r>
      <w:r w:rsidR="00B91C4F">
        <w:instrText xml:space="preserve"> ADDIN ZOTERO_ITEM CSL_CITATION {"citationID":"22i88ltohv","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23DAEA6D" w14:textId="3B5F5045" w:rsidR="006A4CC0" w:rsidRDefault="006A4CC0" w:rsidP="009B56CB">
      <w:pPr>
        <w:pStyle w:val="Prrafodelista"/>
        <w:numPr>
          <w:ilvl w:val="0"/>
          <w:numId w:val="6"/>
        </w:numPr>
      </w:pPr>
      <w:r>
        <w:t>Definir la criticidad</w:t>
      </w:r>
      <w:r w:rsidR="00F533B0">
        <w:t xml:space="preserve"> (importancia)</w:t>
      </w:r>
      <w:r>
        <w:t xml:space="preserve"> de cada requerimiento</w:t>
      </w:r>
      <w:r w:rsidR="00F533B0">
        <w:t xml:space="preserve"> </w:t>
      </w:r>
      <w:r w:rsidR="00F533B0">
        <w:fldChar w:fldCharType="begin"/>
      </w:r>
      <w:r w:rsidR="00B91C4F">
        <w:instrText xml:space="preserve"> ADDIN ZOTERO_ITEM CSL_CITATION {"citationID":"2d935pp513","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6E051E25" w14:textId="37F7D4A7" w:rsidR="006A4CC0" w:rsidRDefault="006A4CC0" w:rsidP="009B56CB">
      <w:pPr>
        <w:pStyle w:val="Prrafodelista"/>
        <w:numPr>
          <w:ilvl w:val="0"/>
          <w:numId w:val="6"/>
        </w:numPr>
      </w:pPr>
      <w:r>
        <w:t>Definir la precedencia y las relaciones entre los requerimientos</w:t>
      </w:r>
      <w:r w:rsidR="00F533B0">
        <w:t xml:space="preserve"> </w:t>
      </w:r>
      <w:r w:rsidR="00F533B0">
        <w:fldChar w:fldCharType="begin"/>
      </w:r>
      <w:r w:rsidR="00B91C4F">
        <w:instrText xml:space="preserve"> ADDIN ZOTERO_ITEM CSL_CITATION {"citationID":"22hu3mlm3a","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25FC7EE1" w14:textId="69686862" w:rsidR="006A4CC0" w:rsidRDefault="006A4CC0" w:rsidP="009B56CB">
      <w:pPr>
        <w:pStyle w:val="Prrafodelista"/>
        <w:numPr>
          <w:ilvl w:val="0"/>
          <w:numId w:val="6"/>
        </w:numPr>
      </w:pPr>
      <w:r>
        <w:t>Definir las condiciones y restricciones sobre las que se realizara el software</w:t>
      </w:r>
      <w:r w:rsidR="00F533B0">
        <w:t xml:space="preserve"> </w:t>
      </w:r>
      <w:r w:rsidR="00F533B0">
        <w:fldChar w:fldCharType="begin"/>
      </w:r>
      <w:r w:rsidR="00B91C4F">
        <w:instrText xml:space="preserve"> ADDIN ZOTERO_ITEM CSL_CITATION {"citationID":"ckbv4fh43","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6228041B" w14:textId="5D477A49" w:rsidR="006A4CC0" w:rsidRDefault="006A4CC0" w:rsidP="009B56CB">
      <w:pPr>
        <w:pStyle w:val="Prrafodelista"/>
        <w:numPr>
          <w:ilvl w:val="0"/>
          <w:numId w:val="6"/>
        </w:numPr>
      </w:pPr>
      <w:r>
        <w:t>Definir las características de los usuarios del software</w:t>
      </w:r>
      <w:r w:rsidR="00F533B0">
        <w:t xml:space="preserve"> </w:t>
      </w:r>
      <w:r w:rsidR="00F533B0">
        <w:fldChar w:fldCharType="begin"/>
      </w:r>
      <w:r w:rsidR="00B91C4F">
        <w:instrText xml:space="preserve"> ADDIN ZOTERO_ITEM CSL_CITATION {"citationID":"dbehg73hp","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 xml:space="preserve">. </w:t>
      </w:r>
    </w:p>
    <w:p w14:paraId="0C4675AA" w14:textId="787519B4" w:rsidR="006A4CC0" w:rsidRDefault="006A4CC0" w:rsidP="009B56CB">
      <w:pPr>
        <w:pStyle w:val="Prrafodelista"/>
        <w:numPr>
          <w:ilvl w:val="0"/>
          <w:numId w:val="6"/>
        </w:numPr>
      </w:pPr>
      <w:r>
        <w:t>Definir interfaces relacionadas con el software</w:t>
      </w:r>
      <w:r w:rsidR="00F533B0">
        <w:t xml:space="preserve"> </w:t>
      </w:r>
      <w:r w:rsidR="00F533B0">
        <w:fldChar w:fldCharType="begin"/>
      </w:r>
      <w:r w:rsidR="00B91C4F">
        <w:instrText xml:space="preserve"> ADDIN ZOTERO_ITEM CSL_CITATION {"citationID":"2blc09cmg0","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6CA98BAD" w14:textId="6DA4CF96" w:rsidR="006A4CC0" w:rsidRDefault="006A4CC0" w:rsidP="009B56CB">
      <w:pPr>
        <w:pStyle w:val="Prrafodelista"/>
        <w:numPr>
          <w:ilvl w:val="0"/>
          <w:numId w:val="6"/>
        </w:numPr>
      </w:pPr>
      <w:r>
        <w:t>Definir limitaciones y restricciones del software</w:t>
      </w:r>
      <w:r w:rsidR="00F533B0">
        <w:t xml:space="preserve"> </w:t>
      </w:r>
      <w:r w:rsidR="00F533B0">
        <w:fldChar w:fldCharType="begin"/>
      </w:r>
      <w:r w:rsidR="00B91C4F">
        <w:instrText xml:space="preserve"> ADDIN ZOTERO_ITEM CSL_CITATION {"citationID":"1oke70htl9","properties":{"formattedCitation":"[2]","plainCitation":"[2]"},"citationItems":[{"id":905,"uris":["http://zotero.org/users/2930129/items/XR4W2H9M"],"uri":["http://zotero.org/users/2930129/items/XR4W2H9M"],"itemData":{"id":905,"type":"book","title":"Software Engineering–Product Quality: Quality model","publisher":"ISO/IEC","volume":"1","author":[{"family":"Standardization","given":"International Organization","dropping-particle":"for"},{"family":"Commission","given":"International Electrotechnical"}],"issued":{"date-parts":[["2001"]]}}}],"schema":"https://github.com/citation-style-language/schema/raw/master/csl-citation.json"} </w:instrText>
      </w:r>
      <w:r w:rsidR="00F533B0">
        <w:fldChar w:fldCharType="separate"/>
      </w:r>
      <w:r w:rsidR="00F533B0" w:rsidRPr="00F533B0">
        <w:rPr>
          <w:rFonts w:ascii="Calibri" w:hAnsi="Calibri"/>
        </w:rPr>
        <w:t>[2]</w:t>
      </w:r>
      <w:r w:rsidR="00F533B0">
        <w:fldChar w:fldCharType="end"/>
      </w:r>
      <w:r>
        <w:t>.</w:t>
      </w:r>
    </w:p>
    <w:p w14:paraId="6D103AB9" w14:textId="77777777" w:rsidR="006A4CC0" w:rsidRDefault="006A4CC0" w:rsidP="009B56CB">
      <w:pPr>
        <w:pStyle w:val="Prrafodelista"/>
        <w:numPr>
          <w:ilvl w:val="0"/>
          <w:numId w:val="6"/>
        </w:numPr>
      </w:pPr>
      <w:r>
        <w:t>Definir atributos de calidad para los requerimientos.</w:t>
      </w:r>
    </w:p>
    <w:p w14:paraId="7968DE96" w14:textId="77777777" w:rsidR="006A4CC0" w:rsidRDefault="006A4CC0" w:rsidP="009B56CB">
      <w:pPr>
        <w:pStyle w:val="Prrafodelista"/>
        <w:numPr>
          <w:ilvl w:val="0"/>
          <w:numId w:val="6"/>
        </w:numPr>
      </w:pPr>
      <w:r>
        <w:t>Definir mecanismos de trazabilidad para los requerimientos.</w:t>
      </w:r>
    </w:p>
    <w:p w14:paraId="6B367D35" w14:textId="77777777" w:rsidR="006A4CC0" w:rsidRDefault="006A4CC0" w:rsidP="009B56CB">
      <w:pPr>
        <w:pStyle w:val="Prrafodelista"/>
        <w:numPr>
          <w:ilvl w:val="0"/>
          <w:numId w:val="6"/>
        </w:numPr>
      </w:pPr>
      <w:r>
        <w:t>Describir las entradas y salidas del software.</w:t>
      </w:r>
    </w:p>
    <w:p w14:paraId="5BA963EF" w14:textId="77777777" w:rsidR="00C15291" w:rsidRDefault="006A4CC0" w:rsidP="009B56CB">
      <w:pPr>
        <w:pStyle w:val="Prrafodelista"/>
        <w:numPr>
          <w:ilvl w:val="0"/>
          <w:numId w:val="6"/>
        </w:numPr>
      </w:pPr>
      <w:r>
        <w:t xml:space="preserve">Describir los problemas que puede solucionar el software. </w:t>
      </w:r>
    </w:p>
    <w:p w14:paraId="73B02FBB" w14:textId="7B4EC70B" w:rsidR="00C15291" w:rsidRDefault="00C15291" w:rsidP="00C15291">
      <w:r w:rsidRPr="00C15291">
        <w:t>De manera general la re</w:t>
      </w:r>
      <w:r>
        <w:t>alización de este documento define</w:t>
      </w:r>
      <w:r w:rsidRPr="00C15291">
        <w:t xml:space="preserve"> las funcion</w:t>
      </w:r>
      <w:r>
        <w:t>alidades del software y analiza</w:t>
      </w:r>
      <w:r w:rsidRPr="00C15291">
        <w:t xml:space="preserve"> cómo </w:t>
      </w:r>
      <w:r>
        <w:t>estas se encuentran rel</w:t>
      </w:r>
      <w:r w:rsidRPr="00C15291">
        <w:t xml:space="preserve">acionadas. Esto sirve para delimitar el alcance y detallar </w:t>
      </w:r>
      <w:r>
        <w:t xml:space="preserve">el </w:t>
      </w:r>
      <w:r w:rsidRPr="00C15291">
        <w:t>producto. El documento describirá el comportamie</w:t>
      </w:r>
      <w:r w:rsidR="00AB5C9F">
        <w:t>nto del sistema en su totalidad;</w:t>
      </w:r>
      <w:r w:rsidRPr="00C15291">
        <w:t xml:space="preserve"> sin embargo</w:t>
      </w:r>
      <w:r w:rsidR="00AB5C9F">
        <w:t>,</w:t>
      </w:r>
      <w:r w:rsidRPr="00C15291">
        <w:t xml:space="preserve"> se realizará especial énfasis en las funcionalidades y los procesos que se llevarán a cabo en la realización del primer </w:t>
      </w:r>
      <w:r>
        <w:t>componente funcional relevante de TAppi</w:t>
      </w:r>
      <w:r w:rsidRPr="00C15291">
        <w:t>.</w:t>
      </w:r>
    </w:p>
    <w:p w14:paraId="65D6AE2E" w14:textId="1836D9F9" w:rsidR="00C15291" w:rsidRDefault="00C15291" w:rsidP="00C15291">
      <w:r>
        <w:t>A continuación</w:t>
      </w:r>
      <w:r w:rsidR="00AB5C9F">
        <w:t>,</w:t>
      </w:r>
      <w:r>
        <w:t xml:space="preserve"> se muestra una imagen que resume lo anteriormente mencionado:</w:t>
      </w:r>
    </w:p>
    <w:p w14:paraId="358FA95D" w14:textId="77777777" w:rsidR="00086C42" w:rsidRDefault="00C15291" w:rsidP="00086C42">
      <w:pPr>
        <w:keepNext/>
      </w:pPr>
      <w:r>
        <w:rPr>
          <w:noProof/>
          <w:lang w:eastAsia="es-CO"/>
        </w:rPr>
        <w:drawing>
          <wp:inline distT="0" distB="0" distL="0" distR="0" wp14:anchorId="77432B6B" wp14:editId="742C91BB">
            <wp:extent cx="5705475" cy="2004060"/>
            <wp:effectExtent l="0" t="0" r="47625" b="1524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0BFF5C9" w14:textId="17CDF8CC" w:rsidR="00086C42" w:rsidRPr="00086C42" w:rsidRDefault="00086C42" w:rsidP="00CA5CD8">
      <w:pPr>
        <w:pStyle w:val="Descripcin"/>
        <w:jc w:val="center"/>
      </w:pPr>
      <w:bookmarkStart w:id="14" w:name="_Toc457118917"/>
      <w:r>
        <w:t xml:space="preserve">Ilustración </w:t>
      </w:r>
      <w:r w:rsidR="005F4CF4">
        <w:fldChar w:fldCharType="begin"/>
      </w:r>
      <w:r w:rsidR="005F4CF4">
        <w:instrText xml:space="preserve"> SEQ Ilustración \* ARABIC </w:instrText>
      </w:r>
      <w:r w:rsidR="005F4CF4">
        <w:fldChar w:fldCharType="separate"/>
      </w:r>
      <w:r w:rsidR="00594D7A">
        <w:rPr>
          <w:noProof/>
        </w:rPr>
        <w:t>1</w:t>
      </w:r>
      <w:r w:rsidR="005F4CF4">
        <w:rPr>
          <w:noProof/>
        </w:rPr>
        <w:fldChar w:fldCharType="end"/>
      </w:r>
      <w:r>
        <w:t>: Propósito documento</w:t>
      </w:r>
      <w:bookmarkEnd w:id="14"/>
    </w:p>
    <w:p w14:paraId="0BF5F8C8" w14:textId="77777777" w:rsidR="00E50840" w:rsidRDefault="009F1D26" w:rsidP="00961A62">
      <w:pPr>
        <w:pStyle w:val="Ttulo2"/>
      </w:pPr>
      <w:bookmarkStart w:id="15" w:name="_Toc455508745"/>
      <w:bookmarkStart w:id="16" w:name="_Toc457118826"/>
      <w:r>
        <w:t>Alcance</w:t>
      </w:r>
      <w:bookmarkEnd w:id="15"/>
      <w:bookmarkEnd w:id="16"/>
    </w:p>
    <w:p w14:paraId="6A249329" w14:textId="3D5A9EDF" w:rsidR="00086C42" w:rsidRPr="00086C42" w:rsidRDefault="00086C42" w:rsidP="00961A62">
      <w:pPr>
        <w:pStyle w:val="Ttulo3"/>
      </w:pPr>
      <w:bookmarkStart w:id="17" w:name="_Toc455508746"/>
      <w:bookmarkStart w:id="18" w:name="_Toc457118827"/>
      <w:r>
        <w:t>Descripción</w:t>
      </w:r>
      <w:bookmarkEnd w:id="17"/>
      <w:bookmarkEnd w:id="18"/>
    </w:p>
    <w:p w14:paraId="5FFB54FF" w14:textId="69EC34D2" w:rsidR="00086C42" w:rsidRDefault="00140F3E" w:rsidP="00EB1D85">
      <w:r>
        <w:t>El producto a desarrollar, TAppi: Triage Application, consiste en una aplicación que permite la captura inteligente de datos para los usuarios que requieren la asistencia a urgencias brindándoles una oportuna guía</w:t>
      </w:r>
      <w:r w:rsidR="00007145">
        <w:t xml:space="preserve"> antes de asistir al centro de salud</w:t>
      </w:r>
      <w:r>
        <w:t xml:space="preserve">. </w:t>
      </w:r>
      <w:r w:rsidR="00086C42">
        <w:t>Esta está dirigida al público joven y adulto, ya que debe poseer un Smartphone. Las personas que hagan uso de la aplicación pueden tener los siguientes roles de usuario:</w:t>
      </w:r>
    </w:p>
    <w:p w14:paraId="470C5D4E" w14:textId="1353FA0A" w:rsidR="00752006" w:rsidRDefault="00752006" w:rsidP="009B56CB">
      <w:pPr>
        <w:pStyle w:val="Prrafodelista"/>
        <w:numPr>
          <w:ilvl w:val="0"/>
          <w:numId w:val="7"/>
        </w:numPr>
      </w:pPr>
      <w:r>
        <w:t>U</w:t>
      </w:r>
      <w:r w:rsidR="00EB1D85">
        <w:t>suario paciente</w:t>
      </w:r>
      <w:r>
        <w:t>, permite agregar familiares a ciertos usuarios.</w:t>
      </w:r>
    </w:p>
    <w:p w14:paraId="7BA3BF16" w14:textId="08FDBA86" w:rsidR="00752006" w:rsidRDefault="00752006" w:rsidP="009B56CB">
      <w:pPr>
        <w:pStyle w:val="Prrafodelista"/>
        <w:numPr>
          <w:ilvl w:val="0"/>
          <w:numId w:val="7"/>
        </w:numPr>
      </w:pPr>
      <w:r>
        <w:t>Usuario médico.</w:t>
      </w:r>
    </w:p>
    <w:p w14:paraId="70F4DEA0" w14:textId="7C761BA8" w:rsidR="00086C42" w:rsidRDefault="00752006" w:rsidP="009B56CB">
      <w:pPr>
        <w:pStyle w:val="Prrafodelista"/>
        <w:numPr>
          <w:ilvl w:val="0"/>
          <w:numId w:val="7"/>
        </w:numPr>
      </w:pPr>
      <w:r>
        <w:t>Usuario administrador, tiene acceso al sistema completo.</w:t>
      </w:r>
    </w:p>
    <w:p w14:paraId="71B3CA1A" w14:textId="6CBB0BEA" w:rsidR="00086C42" w:rsidRDefault="00086C42" w:rsidP="00961A62">
      <w:pPr>
        <w:pStyle w:val="Ttulo3"/>
      </w:pPr>
      <w:bookmarkStart w:id="19" w:name="_Toc455508747"/>
      <w:bookmarkStart w:id="20" w:name="_Toc457118828"/>
      <w:r>
        <w:t>¿Para qué sirve?</w:t>
      </w:r>
      <w:bookmarkEnd w:id="19"/>
      <w:bookmarkEnd w:id="20"/>
    </w:p>
    <w:p w14:paraId="3BE5F3EA" w14:textId="12B13132" w:rsidR="00752006" w:rsidRDefault="00752006" w:rsidP="00752006">
      <w:r>
        <w:t>La aplicación se desarrolla con el objetivo de cumplir con los requisitos del trabajo de grado, el propósito del software es ser una aplicación móvil de Android que permite la captura inteligente de datos para los usuarios que requieren la asistencia a urgencias brindándoles una oportuna guía antes de asistir al centro de salud, algunos de los beneficios de usar la aplicación son:</w:t>
      </w:r>
    </w:p>
    <w:p w14:paraId="32B9138C" w14:textId="2C260836" w:rsidR="00752006" w:rsidRDefault="00752006" w:rsidP="009B56CB">
      <w:pPr>
        <w:pStyle w:val="Prrafodelista"/>
        <w:numPr>
          <w:ilvl w:val="0"/>
          <w:numId w:val="8"/>
        </w:numPr>
      </w:pPr>
      <w:r>
        <w:t>Ingreso de los síntomas previos al ingreso a urgencias.</w:t>
      </w:r>
    </w:p>
    <w:p w14:paraId="4113B57B" w14:textId="4072AFA3" w:rsidR="00752006" w:rsidRDefault="00752006" w:rsidP="009B56CB">
      <w:pPr>
        <w:pStyle w:val="Prrafodelista"/>
        <w:numPr>
          <w:ilvl w:val="0"/>
          <w:numId w:val="8"/>
        </w:numPr>
      </w:pPr>
      <w:r>
        <w:t>Facilidad de acceso a datos de usuario.</w:t>
      </w:r>
    </w:p>
    <w:p w14:paraId="4A15C6A6" w14:textId="561A3FFD" w:rsidR="00752006" w:rsidRDefault="00752006" w:rsidP="009B56CB">
      <w:pPr>
        <w:pStyle w:val="Prrafodelista"/>
        <w:numPr>
          <w:ilvl w:val="0"/>
          <w:numId w:val="8"/>
        </w:numPr>
      </w:pPr>
      <w:r>
        <w:t>Alta disponibilidad puesto que se encuentra en un dispositivo móvil.</w:t>
      </w:r>
    </w:p>
    <w:p w14:paraId="4815C099" w14:textId="56DAEFC0" w:rsidR="00752006" w:rsidRDefault="00752006" w:rsidP="009B56CB">
      <w:pPr>
        <w:pStyle w:val="Prrafodelista"/>
        <w:numPr>
          <w:ilvl w:val="0"/>
          <w:numId w:val="8"/>
        </w:numPr>
      </w:pPr>
      <w:r>
        <w:t>Acceder a servicios de salud cercanos a su área.</w:t>
      </w:r>
    </w:p>
    <w:p w14:paraId="282C7F7A" w14:textId="44874ED7" w:rsidR="00752006" w:rsidRDefault="00752006" w:rsidP="009B56CB">
      <w:pPr>
        <w:pStyle w:val="Prrafodelista"/>
        <w:numPr>
          <w:ilvl w:val="0"/>
          <w:numId w:val="8"/>
        </w:numPr>
      </w:pPr>
      <w:r>
        <w:t>Conocer su historial médico de la aplicación.</w:t>
      </w:r>
    </w:p>
    <w:p w14:paraId="43A9038F" w14:textId="591BA96D" w:rsidR="00752006" w:rsidRDefault="00752006" w:rsidP="009B56CB">
      <w:pPr>
        <w:pStyle w:val="Prrafodelista"/>
        <w:numPr>
          <w:ilvl w:val="0"/>
          <w:numId w:val="8"/>
        </w:numPr>
      </w:pPr>
      <w:r>
        <w:t>Realizar un análisis tentativo de la información suministrada.</w:t>
      </w:r>
    </w:p>
    <w:p w14:paraId="3AFBE633" w14:textId="3822F362" w:rsidR="00086C42" w:rsidRPr="00333B45" w:rsidRDefault="00086C42" w:rsidP="00961A62">
      <w:pPr>
        <w:pStyle w:val="Ttulo3"/>
      </w:pPr>
      <w:bookmarkStart w:id="21" w:name="_Toc455508748"/>
      <w:bookmarkStart w:id="22" w:name="_Toc457118829"/>
      <w:r w:rsidRPr="00333B45">
        <w:t>Funcionalidad</w:t>
      </w:r>
      <w:r w:rsidR="00752006" w:rsidRPr="00333B45">
        <w:t>es</w:t>
      </w:r>
      <w:bookmarkEnd w:id="21"/>
      <w:bookmarkEnd w:id="22"/>
    </w:p>
    <w:p w14:paraId="7356B42F" w14:textId="77777777" w:rsidR="00A63A04" w:rsidRDefault="00A63A04" w:rsidP="00A63A04">
      <w:r w:rsidRPr="00333B45">
        <w:t>Se pretende que TAppi sea una aplicación</w:t>
      </w:r>
      <w:r>
        <w:t xml:space="preserve"> móvil donde podrán interactuar las personas que desean asistir al servicio de urgencias con el fin de realizar una captura inteligente de los datos dependiendo del tipo de rol que presenta el usuario. Por medio de la aplicación las personas podrán realizar las siguientes actividades que son las características más significativas de este producto:</w:t>
      </w:r>
    </w:p>
    <w:tbl>
      <w:tblPr>
        <w:tblStyle w:val="Tabladecuadrcula4-nfasis1"/>
        <w:tblW w:w="0" w:type="auto"/>
        <w:tblLook w:val="04A0" w:firstRow="1" w:lastRow="0" w:firstColumn="1" w:lastColumn="0" w:noHBand="0" w:noVBand="1"/>
      </w:tblPr>
      <w:tblGrid>
        <w:gridCol w:w="4414"/>
        <w:gridCol w:w="4414"/>
      </w:tblGrid>
      <w:tr w:rsidR="00A63A04" w14:paraId="23DFD34C"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230DDBC" w14:textId="6BE49E68" w:rsidR="00A63A04" w:rsidRDefault="00A63A04" w:rsidP="00A63A04">
            <w:pPr>
              <w:jc w:val="center"/>
              <w:rPr>
                <w:b w:val="0"/>
                <w:bCs w:val="0"/>
              </w:rPr>
            </w:pPr>
            <w:r>
              <w:t>Funcionalidad</w:t>
            </w:r>
          </w:p>
        </w:tc>
        <w:tc>
          <w:tcPr>
            <w:tcW w:w="4414" w:type="dxa"/>
          </w:tcPr>
          <w:p w14:paraId="6AF3BE7E" w14:textId="370CA509" w:rsidR="00A63A04" w:rsidRDefault="00333B45" w:rsidP="00A63A04">
            <w:pPr>
              <w:jc w:val="center"/>
              <w:cnfStyle w:val="100000000000" w:firstRow="1" w:lastRow="0" w:firstColumn="0" w:lastColumn="0" w:oddVBand="0" w:evenVBand="0" w:oddHBand="0" w:evenHBand="0" w:firstRowFirstColumn="0" w:firstRowLastColumn="0" w:lastRowFirstColumn="0" w:lastRowLastColumn="0"/>
            </w:pPr>
            <w:r>
              <w:t>Utilidad</w:t>
            </w:r>
          </w:p>
        </w:tc>
      </w:tr>
      <w:tr w:rsidR="00A63A04" w14:paraId="41D6056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CB9D742" w14:textId="58D37B89" w:rsidR="00A63A04" w:rsidRDefault="00A63A04" w:rsidP="00A63A04">
            <w:r>
              <w:t>Resultado de priorización</w:t>
            </w:r>
          </w:p>
        </w:tc>
        <w:tc>
          <w:tcPr>
            <w:tcW w:w="4414" w:type="dxa"/>
          </w:tcPr>
          <w:p w14:paraId="6083F835" w14:textId="52B295D8" w:rsidR="00A63A04" w:rsidRDefault="00A63A04" w:rsidP="00A63A04">
            <w:pPr>
              <w:cnfStyle w:val="000000100000" w:firstRow="0" w:lastRow="0" w:firstColumn="0" w:lastColumn="0" w:oddVBand="0" w:evenVBand="0" w:oddHBand="1" w:evenHBand="0" w:firstRowFirstColumn="0" w:firstRowLastColumn="0" w:lastRowFirstColumn="0" w:lastRowLastColumn="0"/>
            </w:pPr>
            <w:r>
              <w:t>Se presenta al usuario un posible nivel de priorización.</w:t>
            </w:r>
          </w:p>
        </w:tc>
      </w:tr>
      <w:tr w:rsidR="00A63A04" w14:paraId="3F6B4612"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7836A0A9" w14:textId="762F0FE2" w:rsidR="00A63A04" w:rsidRDefault="00A63A04" w:rsidP="00A63A04">
            <w:r>
              <w:t>Síntomas</w:t>
            </w:r>
          </w:p>
        </w:tc>
        <w:tc>
          <w:tcPr>
            <w:tcW w:w="4414" w:type="dxa"/>
          </w:tcPr>
          <w:p w14:paraId="62BE73BF" w14:textId="2961F3F8" w:rsidR="00A63A04" w:rsidRDefault="00A63A04" w:rsidP="00A63A04">
            <w:pPr>
              <w:cnfStyle w:val="000000000000" w:firstRow="0" w:lastRow="0" w:firstColumn="0" w:lastColumn="0" w:oddVBand="0" w:evenVBand="0" w:oddHBand="0" w:evenHBand="0" w:firstRowFirstColumn="0" w:firstRowLastColumn="0" w:lastRowFirstColumn="0" w:lastRowLastColumn="0"/>
            </w:pPr>
            <w:r>
              <w:t>El usuario puede ingresar los síntomas que presenta.</w:t>
            </w:r>
          </w:p>
        </w:tc>
      </w:tr>
      <w:tr w:rsidR="00A63A04" w14:paraId="2B6A35A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19533DF" w14:textId="249967CB" w:rsidR="00A63A04" w:rsidRDefault="00A63A04" w:rsidP="00A63A04">
            <w:r>
              <w:t>Posibles causas</w:t>
            </w:r>
          </w:p>
        </w:tc>
        <w:tc>
          <w:tcPr>
            <w:tcW w:w="4414" w:type="dxa"/>
          </w:tcPr>
          <w:p w14:paraId="33F3CF73" w14:textId="66DAEE74" w:rsidR="00A63A04" w:rsidRDefault="00A63A04" w:rsidP="00A63A04">
            <w:pPr>
              <w:cnfStyle w:val="000000100000" w:firstRow="0" w:lastRow="0" w:firstColumn="0" w:lastColumn="0" w:oddVBand="0" w:evenVBand="0" w:oddHBand="1" w:evenHBand="0" w:firstRowFirstColumn="0" w:firstRowLastColumn="0" w:lastRowFirstColumn="0" w:lastRowLastColumn="0"/>
            </w:pPr>
            <w:r>
              <w:t>El usuario puede ingresas las posibles causas que provocaron su dolencia.</w:t>
            </w:r>
          </w:p>
        </w:tc>
      </w:tr>
      <w:tr w:rsidR="00A63A04" w14:paraId="248D0ED5"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42C898AC" w14:textId="6C5064E4" w:rsidR="00A63A04" w:rsidRDefault="00A63A04" w:rsidP="00A63A04">
            <w:r>
              <w:t>Direccionamiento al médico</w:t>
            </w:r>
          </w:p>
        </w:tc>
        <w:tc>
          <w:tcPr>
            <w:tcW w:w="4414" w:type="dxa"/>
          </w:tcPr>
          <w:p w14:paraId="2495DEB2" w14:textId="6AD74053" w:rsidR="00A63A04" w:rsidRDefault="00A63A04" w:rsidP="00A63A04">
            <w:pPr>
              <w:cnfStyle w:val="000000000000" w:firstRow="0" w:lastRow="0" w:firstColumn="0" w:lastColumn="0" w:oddVBand="0" w:evenVBand="0" w:oddHBand="0" w:evenHBand="0" w:firstRowFirstColumn="0" w:firstRowLastColumn="0" w:lastRowFirstColumn="0" w:lastRowLastColumn="0"/>
            </w:pPr>
            <w:r>
              <w:t>Se presenta al usuario una lista de los posibles hospitales o clínicas a las que puede dirigirse.</w:t>
            </w:r>
          </w:p>
        </w:tc>
      </w:tr>
      <w:tr w:rsidR="00A63A04" w14:paraId="2F687177"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EB1023B" w14:textId="2BD96ECE" w:rsidR="00A63A04" w:rsidRDefault="00A63A04" w:rsidP="00A63A04">
            <w:r>
              <w:t>Direccionamiento a la farmacia</w:t>
            </w:r>
          </w:p>
        </w:tc>
        <w:tc>
          <w:tcPr>
            <w:tcW w:w="4414" w:type="dxa"/>
          </w:tcPr>
          <w:p w14:paraId="47AF6953" w14:textId="61F2BD37" w:rsidR="00A63A04" w:rsidRDefault="00A63A04" w:rsidP="00A63A04">
            <w:pPr>
              <w:cnfStyle w:val="000000100000" w:firstRow="0" w:lastRow="0" w:firstColumn="0" w:lastColumn="0" w:oddVBand="0" w:evenVBand="0" w:oddHBand="1" w:evenHBand="0" w:firstRowFirstColumn="0" w:firstRowLastColumn="0" w:lastRowFirstColumn="0" w:lastRowLastColumn="0"/>
            </w:pPr>
            <w:r>
              <w:t>S</w:t>
            </w:r>
            <w:r w:rsidRPr="00A63A04">
              <w:t>e presenta al usuario una lista de las posibles farmacias a las que puede dirigirse</w:t>
            </w:r>
            <w:r>
              <w:t>.</w:t>
            </w:r>
          </w:p>
        </w:tc>
      </w:tr>
      <w:tr w:rsidR="00A63A04" w14:paraId="5937ECCE" w14:textId="77777777" w:rsidTr="004948B0">
        <w:tc>
          <w:tcPr>
            <w:cnfStyle w:val="001000000000" w:firstRow="0" w:lastRow="0" w:firstColumn="1" w:lastColumn="0" w:oddVBand="0" w:evenVBand="0" w:oddHBand="0" w:evenHBand="0" w:firstRowFirstColumn="0" w:firstRowLastColumn="0" w:lastRowFirstColumn="0" w:lastRowLastColumn="0"/>
            <w:tcW w:w="4414" w:type="dxa"/>
          </w:tcPr>
          <w:p w14:paraId="7FA21D14" w14:textId="25F9631D" w:rsidR="00A63A04" w:rsidRDefault="00A63A04" w:rsidP="00A63A04">
            <w:r w:rsidRPr="00A63A04">
              <w:t>Líneas de emergencia</w:t>
            </w:r>
          </w:p>
        </w:tc>
        <w:tc>
          <w:tcPr>
            <w:tcW w:w="4414" w:type="dxa"/>
          </w:tcPr>
          <w:p w14:paraId="09428D6B" w14:textId="375534CC" w:rsidR="00A63A04" w:rsidRDefault="00A63A04" w:rsidP="00A63A04">
            <w:pPr>
              <w:cnfStyle w:val="000000000000" w:firstRow="0" w:lastRow="0" w:firstColumn="0" w:lastColumn="0" w:oddVBand="0" w:evenVBand="0" w:oddHBand="0" w:evenHBand="0" w:firstRowFirstColumn="0" w:firstRowLastColumn="0" w:lastRowFirstColumn="0" w:lastRowLastColumn="0"/>
            </w:pPr>
            <w:r>
              <w:t>S</w:t>
            </w:r>
            <w:r w:rsidRPr="00A63A04">
              <w:t>e presenta al usuario una lista de las posibles líneas de emergencia a las que puede comunicarse</w:t>
            </w:r>
            <w:r>
              <w:t>.</w:t>
            </w:r>
          </w:p>
        </w:tc>
      </w:tr>
      <w:tr w:rsidR="00A63A04" w14:paraId="1BD5A65C"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56E2C1CF" w14:textId="1DC4E556" w:rsidR="00A63A04" w:rsidRPr="00A63A04" w:rsidRDefault="00A63A04" w:rsidP="00A63A04">
            <w:r w:rsidRPr="00A63A04">
              <w:t>Tiempo pr</w:t>
            </w:r>
            <w:r>
              <w:t>omedio de espera en el hospital</w:t>
            </w:r>
          </w:p>
        </w:tc>
        <w:tc>
          <w:tcPr>
            <w:tcW w:w="4414" w:type="dxa"/>
          </w:tcPr>
          <w:p w14:paraId="5431F6CB" w14:textId="28E2035C" w:rsidR="00A63A04" w:rsidRDefault="00A63A04" w:rsidP="00A63A04">
            <w:pPr>
              <w:cnfStyle w:val="000000100000" w:firstRow="0" w:lastRow="0" w:firstColumn="0" w:lastColumn="0" w:oddVBand="0" w:evenVBand="0" w:oddHBand="1" w:evenHBand="0" w:firstRowFirstColumn="0" w:firstRowLastColumn="0" w:lastRowFirstColumn="0" w:lastRowLastColumn="0"/>
            </w:pPr>
            <w:r w:rsidRPr="00A63A04">
              <w:t>Se presenta al usuario un promedio de tiempos en los que será atendido de acuerdo a los hospitales pre-sentados en la lista</w:t>
            </w:r>
            <w:r>
              <w:t>.</w:t>
            </w:r>
          </w:p>
        </w:tc>
      </w:tr>
      <w:tr w:rsidR="00A63A04" w14:paraId="124B4ED1" w14:textId="77777777" w:rsidTr="004948B0">
        <w:trPr>
          <w:trHeight w:val="1056"/>
        </w:trPr>
        <w:tc>
          <w:tcPr>
            <w:cnfStyle w:val="001000000000" w:firstRow="0" w:lastRow="0" w:firstColumn="1" w:lastColumn="0" w:oddVBand="0" w:evenVBand="0" w:oddHBand="0" w:evenHBand="0" w:firstRowFirstColumn="0" w:firstRowLastColumn="0" w:lastRowFirstColumn="0" w:lastRowLastColumn="0"/>
            <w:tcW w:w="4414" w:type="dxa"/>
          </w:tcPr>
          <w:p w14:paraId="63A03B35" w14:textId="09186302" w:rsidR="00A63A04" w:rsidRPr="00A63A04" w:rsidRDefault="00A63A04" w:rsidP="00A63A04">
            <w:r w:rsidRPr="00A63A04">
              <w:t>Almacenamiento del historial médico</w:t>
            </w:r>
          </w:p>
        </w:tc>
        <w:tc>
          <w:tcPr>
            <w:tcW w:w="4414" w:type="dxa"/>
          </w:tcPr>
          <w:p w14:paraId="150C41F7" w14:textId="17C9B385" w:rsidR="00A63A04" w:rsidRPr="00A63A04" w:rsidRDefault="00A63A04" w:rsidP="00A63A04">
            <w:pPr>
              <w:cnfStyle w:val="000000000000" w:firstRow="0" w:lastRow="0" w:firstColumn="0" w:lastColumn="0" w:oddVBand="0" w:evenVBand="0" w:oddHBand="0" w:evenHBand="0" w:firstRowFirstColumn="0" w:firstRowLastColumn="0" w:lastRowFirstColumn="0" w:lastRowLastColumn="0"/>
            </w:pPr>
            <w:r>
              <w:t>E</w:t>
            </w:r>
            <w:r w:rsidRPr="00A63A04">
              <w:t>l usuario podrá guardar información básica acerca de su historial médico qu</w:t>
            </w:r>
            <w:r>
              <w:t>e no interfiera con la confiden</w:t>
            </w:r>
            <w:r w:rsidRPr="00A63A04">
              <w:t>cialidad médico-paciente</w:t>
            </w:r>
            <w:r w:rsidR="00333B45">
              <w:t>.</w:t>
            </w:r>
          </w:p>
        </w:tc>
      </w:tr>
      <w:tr w:rsidR="00333B45" w14:paraId="021A0FBE" w14:textId="77777777" w:rsidTr="004948B0">
        <w:trPr>
          <w:cnfStyle w:val="000000100000" w:firstRow="0" w:lastRow="0" w:firstColumn="0" w:lastColumn="0" w:oddVBand="0" w:evenVBand="0" w:oddHBand="1" w:evenHBand="0" w:firstRowFirstColumn="0" w:firstRowLastColumn="0" w:lastRowFirstColumn="0" w:lastRowLastColumn="0"/>
          <w:trHeight w:val="1056"/>
        </w:trPr>
        <w:tc>
          <w:tcPr>
            <w:cnfStyle w:val="001000000000" w:firstRow="0" w:lastRow="0" w:firstColumn="1" w:lastColumn="0" w:oddVBand="0" w:evenVBand="0" w:oddHBand="0" w:evenHBand="0" w:firstRowFirstColumn="0" w:firstRowLastColumn="0" w:lastRowFirstColumn="0" w:lastRowLastColumn="0"/>
            <w:tcW w:w="4414" w:type="dxa"/>
          </w:tcPr>
          <w:p w14:paraId="631A1F6C" w14:textId="7F47AD29" w:rsidR="00333B45" w:rsidRPr="00A63A04" w:rsidRDefault="00333B45" w:rsidP="00333B45">
            <w:r>
              <w:t>Intervención terapéutica</w:t>
            </w:r>
          </w:p>
        </w:tc>
        <w:tc>
          <w:tcPr>
            <w:tcW w:w="4414" w:type="dxa"/>
          </w:tcPr>
          <w:p w14:paraId="7C346BD7" w14:textId="732CEFF8" w:rsidR="00333B45" w:rsidRDefault="00333B45" w:rsidP="00333B45">
            <w:pPr>
              <w:cnfStyle w:val="000000100000" w:firstRow="0" w:lastRow="0" w:firstColumn="0" w:lastColumn="0" w:oddVBand="0" w:evenVBand="0" w:oddHBand="1" w:evenHBand="0" w:firstRowFirstColumn="0" w:firstRowLastColumn="0" w:lastRowFirstColumn="0" w:lastRowLastColumn="0"/>
            </w:pPr>
            <w:r>
              <w:t>L</w:t>
            </w:r>
            <w:r w:rsidRPr="00333B45">
              <w:t>a aplicación presentará una recomendación acerca de intervenciones terapéuticas que el paciente deba recibir.</w:t>
            </w:r>
          </w:p>
        </w:tc>
      </w:tr>
      <w:tr w:rsidR="00333B45" w14:paraId="1451543D" w14:textId="77777777" w:rsidTr="004948B0">
        <w:trPr>
          <w:trHeight w:val="633"/>
        </w:trPr>
        <w:tc>
          <w:tcPr>
            <w:cnfStyle w:val="001000000000" w:firstRow="0" w:lastRow="0" w:firstColumn="1" w:lastColumn="0" w:oddVBand="0" w:evenVBand="0" w:oddHBand="0" w:evenHBand="0" w:firstRowFirstColumn="0" w:firstRowLastColumn="0" w:lastRowFirstColumn="0" w:lastRowLastColumn="0"/>
            <w:tcW w:w="4414" w:type="dxa"/>
          </w:tcPr>
          <w:p w14:paraId="05375ACF" w14:textId="320082B5" w:rsidR="00333B45" w:rsidRPr="00A63A04" w:rsidRDefault="00333B45" w:rsidP="00333B45">
            <w:r w:rsidRPr="00333B45">
              <w:t>Posibilidad de ser r</w:t>
            </w:r>
            <w:r>
              <w:t>ealizado por diferentes roles</w:t>
            </w:r>
          </w:p>
        </w:tc>
        <w:tc>
          <w:tcPr>
            <w:tcW w:w="4414" w:type="dxa"/>
          </w:tcPr>
          <w:p w14:paraId="37A371CB" w14:textId="58A31C84" w:rsidR="00333B45" w:rsidRDefault="00333B45" w:rsidP="002C729A">
            <w:pPr>
              <w:keepNext/>
              <w:cnfStyle w:val="000000000000" w:firstRow="0" w:lastRow="0" w:firstColumn="0" w:lastColumn="0" w:oddVBand="0" w:evenVBand="0" w:oddHBand="0" w:evenHBand="0" w:firstRowFirstColumn="0" w:firstRowLastColumn="0" w:lastRowFirstColumn="0" w:lastRowLastColumn="0"/>
            </w:pPr>
            <w:r>
              <w:t>D</w:t>
            </w:r>
            <w:r w:rsidRPr="00333B45">
              <w:t>esde un doctor hasta alguien sin conocimientos médicos</w:t>
            </w:r>
            <w:r>
              <w:t>.</w:t>
            </w:r>
          </w:p>
        </w:tc>
      </w:tr>
    </w:tbl>
    <w:p w14:paraId="71EEC05F" w14:textId="70817094" w:rsidR="002C729A" w:rsidRDefault="002C729A">
      <w:pPr>
        <w:pStyle w:val="Descripcin"/>
      </w:pPr>
      <w:bookmarkStart w:id="23" w:name="_Toc457118883"/>
      <w:r>
        <w:t xml:space="preserve">Tabla </w:t>
      </w:r>
      <w:r w:rsidR="005F4CF4">
        <w:fldChar w:fldCharType="begin"/>
      </w:r>
      <w:r w:rsidR="005F4CF4">
        <w:instrText xml:space="preserve"> SEQ Tabla \* ARABIC </w:instrText>
      </w:r>
      <w:r w:rsidR="005F4CF4">
        <w:fldChar w:fldCharType="separate"/>
      </w:r>
      <w:r w:rsidR="00211A24">
        <w:rPr>
          <w:noProof/>
        </w:rPr>
        <w:t>1</w:t>
      </w:r>
      <w:r w:rsidR="005F4CF4">
        <w:rPr>
          <w:noProof/>
        </w:rPr>
        <w:fldChar w:fldCharType="end"/>
      </w:r>
      <w:r>
        <w:t>: Funcionalidades</w:t>
      </w:r>
      <w:bookmarkEnd w:id="23"/>
    </w:p>
    <w:p w14:paraId="6B353A15" w14:textId="77777777" w:rsidR="002C729A" w:rsidRDefault="002C729A" w:rsidP="00A63A04"/>
    <w:p w14:paraId="47FFD59D" w14:textId="74022386" w:rsidR="00A63A04" w:rsidRDefault="00333B45" w:rsidP="00A63A04">
      <w:r w:rsidRPr="00333B45">
        <w:t>Las siguientes funcionalidades no serán implementadas en el software:</w:t>
      </w:r>
    </w:p>
    <w:p w14:paraId="335DE103" w14:textId="3A7432A0" w:rsidR="00333B45" w:rsidRPr="00333B45" w:rsidRDefault="00333B45" w:rsidP="006E24EE">
      <w:pPr>
        <w:pStyle w:val="Prrafodelista"/>
        <w:numPr>
          <w:ilvl w:val="0"/>
          <w:numId w:val="16"/>
        </w:numPr>
      </w:pPr>
      <w:r w:rsidRPr="00E43EA8">
        <w:t>Citas con una selección de doctores: se presenta al usuario la posibilidad de agendar una cita con alguno de los doctores disponibles</w:t>
      </w:r>
      <w:r>
        <w:t>.</w:t>
      </w:r>
    </w:p>
    <w:p w14:paraId="62859A10" w14:textId="76457290" w:rsidR="00333B45" w:rsidRDefault="00333B45" w:rsidP="006E24EE">
      <w:pPr>
        <w:pStyle w:val="Prrafodelista"/>
        <w:numPr>
          <w:ilvl w:val="0"/>
          <w:numId w:val="16"/>
        </w:numPr>
      </w:pPr>
      <w:r w:rsidRPr="00333B45">
        <w:t>Probabilidad de supervivencia: la aplicación presenta al usuari</w:t>
      </w:r>
      <w:r>
        <w:t>o la probabilidad de superviven</w:t>
      </w:r>
      <w:r w:rsidRPr="00333B45">
        <w:t>cia de acuerdo a los síntomas ingresados.</w:t>
      </w:r>
    </w:p>
    <w:p w14:paraId="4F916C2B" w14:textId="0377C15B" w:rsidR="007C1206" w:rsidRDefault="00A570D0" w:rsidP="006E24EE">
      <w:pPr>
        <w:pStyle w:val="Prrafodelista"/>
        <w:numPr>
          <w:ilvl w:val="0"/>
          <w:numId w:val="16"/>
        </w:numPr>
      </w:pPr>
      <w:r>
        <w:t>Mostrar notificaciones acerca de vacunas.</w:t>
      </w:r>
      <w:r w:rsidR="003E24EC">
        <w:t xml:space="preserve"> </w:t>
      </w:r>
    </w:p>
    <w:p w14:paraId="70FB4CED" w14:textId="4ECFD361" w:rsidR="00333B45" w:rsidRPr="00752006" w:rsidRDefault="00333B45" w:rsidP="00407B5B">
      <w:r w:rsidRPr="00333B45">
        <w:t xml:space="preserve">Además de lo anterior, se garantizará la funcionalidad del sistema en dispositivos móviles con sistema operativo </w:t>
      </w:r>
      <w:r w:rsidR="008002EB">
        <w:t xml:space="preserve">Android </w:t>
      </w:r>
      <w:r w:rsidR="00407B5B">
        <w:t>Kitkat 4.4.4.</w:t>
      </w:r>
    </w:p>
    <w:p w14:paraId="2874CDC4" w14:textId="6FF5A04B" w:rsidR="00086C42" w:rsidRDefault="00086C42" w:rsidP="00961A62">
      <w:pPr>
        <w:pStyle w:val="Ttulo3"/>
      </w:pPr>
      <w:bookmarkStart w:id="24" w:name="_Toc455508749"/>
      <w:bookmarkStart w:id="25" w:name="_Toc457118830"/>
      <w:r>
        <w:t>Relación del contexto organizacional</w:t>
      </w:r>
      <w:bookmarkEnd w:id="24"/>
      <w:bookmarkEnd w:id="25"/>
    </w:p>
    <w:p w14:paraId="3AB45530" w14:textId="1E028CD5" w:rsidR="00BE309B" w:rsidRPr="00DE53D1" w:rsidRDefault="00BE309B" w:rsidP="00BE309B">
      <w:r w:rsidRPr="00DE53D1">
        <w:t>Las metas corporativas que se desean alcanzar a</w:t>
      </w:r>
      <w:r>
        <w:t>l desarrollar la aplicación TAppi</w:t>
      </w:r>
      <w:r w:rsidRPr="00DE53D1">
        <w:t xml:space="preserve"> son</w:t>
      </w:r>
      <w:r>
        <w:t xml:space="preserve"> </w:t>
      </w:r>
      <w:r>
        <w:fldChar w:fldCharType="begin"/>
      </w:r>
      <w:r w:rsidR="00B91C4F">
        <w:instrText xml:space="preserve"> ADDIN ZOTERO_ITEM CSL_CITATION {"citationID":"1lg6q9lgu8","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BE309B">
        <w:rPr>
          <w:rFonts w:ascii="Calibri" w:hAnsi="Calibri"/>
        </w:rPr>
        <w:t>[1]</w:t>
      </w:r>
      <w:r>
        <w:fldChar w:fldCharType="end"/>
      </w:r>
      <w:r w:rsidRPr="00DE53D1">
        <w:t>:</w:t>
      </w:r>
    </w:p>
    <w:p w14:paraId="3334DD97" w14:textId="77777777" w:rsidR="00BE309B" w:rsidRPr="00DE53D1" w:rsidRDefault="00BE309B" w:rsidP="009B56CB">
      <w:pPr>
        <w:pStyle w:val="Prrafodelista"/>
        <w:numPr>
          <w:ilvl w:val="0"/>
          <w:numId w:val="9"/>
        </w:numPr>
      </w:pPr>
      <w:r w:rsidRPr="00DE53D1">
        <w:t>Crear una aplicación con un buen nivel de calidad.</w:t>
      </w:r>
    </w:p>
    <w:p w14:paraId="0E25CAD1" w14:textId="77777777" w:rsidR="00BE309B" w:rsidRPr="00DE53D1" w:rsidRDefault="00BE309B" w:rsidP="009B56CB">
      <w:pPr>
        <w:pStyle w:val="Prrafodelista"/>
        <w:numPr>
          <w:ilvl w:val="0"/>
          <w:numId w:val="9"/>
        </w:numPr>
      </w:pPr>
      <w:r w:rsidRPr="00DE53D1">
        <w:t>Crear una aplicación basada en el sistema operativo Android.</w:t>
      </w:r>
    </w:p>
    <w:p w14:paraId="5AE2690C" w14:textId="77777777" w:rsidR="00BE309B" w:rsidRPr="00DE53D1" w:rsidRDefault="00BE309B" w:rsidP="009B56CB">
      <w:pPr>
        <w:pStyle w:val="Prrafodelista"/>
        <w:numPr>
          <w:ilvl w:val="0"/>
          <w:numId w:val="9"/>
        </w:numPr>
      </w:pPr>
      <w:r w:rsidRPr="00DE53D1">
        <w:t>Aprender a trabajar en equipo al momento de desarrollar una aplicación.</w:t>
      </w:r>
    </w:p>
    <w:p w14:paraId="3AE4E93F" w14:textId="6CCEADCA" w:rsidR="00BE309B" w:rsidRPr="00DE53D1" w:rsidRDefault="00BE309B" w:rsidP="009B56CB">
      <w:pPr>
        <w:pStyle w:val="Prrafodelista"/>
        <w:numPr>
          <w:ilvl w:val="0"/>
          <w:numId w:val="9"/>
        </w:numPr>
      </w:pPr>
      <w:r w:rsidRPr="00DE53D1">
        <w:t xml:space="preserve">Entender la importancia de la </w:t>
      </w:r>
      <w:r>
        <w:t>ingeniería de sistemas como un todo para darle fin a nuestra carrera</w:t>
      </w:r>
      <w:r w:rsidRPr="00DE53D1">
        <w:t>.</w:t>
      </w:r>
    </w:p>
    <w:p w14:paraId="7AD4E156" w14:textId="480FD4FC" w:rsidR="00BE309B" w:rsidRPr="00DE53D1" w:rsidRDefault="00BE309B" w:rsidP="00BE309B">
      <w:r w:rsidRPr="00DE53D1">
        <w:t>Las estrategias que usaremos para el desarrollo del software son las siguientes</w:t>
      </w:r>
      <w:r>
        <w:t xml:space="preserve"> </w:t>
      </w:r>
      <w:r>
        <w:fldChar w:fldCharType="begin"/>
      </w:r>
      <w:r w:rsidR="00B91C4F">
        <w:instrText xml:space="preserve"> ADDIN ZOTERO_ITEM CSL_CITATION {"citationID":"1p5sh3m2d8","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BE309B">
        <w:rPr>
          <w:rFonts w:ascii="Calibri" w:hAnsi="Calibri"/>
        </w:rPr>
        <w:t>[1]</w:t>
      </w:r>
      <w:r>
        <w:fldChar w:fldCharType="end"/>
      </w:r>
      <w:r w:rsidRPr="00DE53D1">
        <w:t>:</w:t>
      </w:r>
    </w:p>
    <w:p w14:paraId="53D59D12" w14:textId="70F51FBB" w:rsidR="00BE309B" w:rsidRPr="00DE53D1" w:rsidRDefault="00BE309B" w:rsidP="009B56CB">
      <w:pPr>
        <w:pStyle w:val="Prrafodelista"/>
        <w:numPr>
          <w:ilvl w:val="0"/>
          <w:numId w:val="10"/>
        </w:numPr>
      </w:pPr>
      <w:r w:rsidRPr="00DE53D1">
        <w:t xml:space="preserve">Aplicar el plan </w:t>
      </w:r>
      <w:r w:rsidR="00C9767E">
        <w:t>de calidad estipulado en la propuesta de trabajo de grado</w:t>
      </w:r>
      <w:r w:rsidRPr="00DE53D1">
        <w:t>.</w:t>
      </w:r>
    </w:p>
    <w:p w14:paraId="58283653" w14:textId="77777777" w:rsidR="00C9767E" w:rsidRDefault="00BE309B" w:rsidP="009B56CB">
      <w:pPr>
        <w:pStyle w:val="Prrafodelista"/>
        <w:numPr>
          <w:ilvl w:val="0"/>
          <w:numId w:val="10"/>
        </w:numPr>
      </w:pPr>
      <w:r w:rsidRPr="00DE53D1">
        <w:t>Crear un dialogo permanente entre los diferentes miembros del equipo.</w:t>
      </w:r>
    </w:p>
    <w:p w14:paraId="34AEBA5E" w14:textId="7DD7F720" w:rsidR="00752006" w:rsidRDefault="00BE309B" w:rsidP="009B56CB">
      <w:pPr>
        <w:pStyle w:val="Prrafodelista"/>
        <w:numPr>
          <w:ilvl w:val="0"/>
          <w:numId w:val="10"/>
        </w:numPr>
      </w:pPr>
      <w:r w:rsidRPr="00DE53D1">
        <w:t>Crear, seguir y modificar el calendario de acuerdo a las actividades que se llevaran a cabo para el desarrollo del producto.</w:t>
      </w:r>
    </w:p>
    <w:p w14:paraId="2E3071CE" w14:textId="138AB485" w:rsidR="00752006" w:rsidRDefault="00752006" w:rsidP="00961A62">
      <w:pPr>
        <w:pStyle w:val="Ttulo3"/>
      </w:pPr>
      <w:bookmarkStart w:id="26" w:name="_Toc455508750"/>
      <w:bookmarkStart w:id="27" w:name="_Toc457118831"/>
      <w:r>
        <w:t>Resumen</w:t>
      </w:r>
      <w:bookmarkEnd w:id="26"/>
      <w:bookmarkEnd w:id="27"/>
    </w:p>
    <w:p w14:paraId="2743D2AB" w14:textId="164503C8" w:rsidR="00086C42" w:rsidRPr="00086C42" w:rsidRDefault="00CA5CD8" w:rsidP="00086C42">
      <w:r>
        <w:t>S</w:t>
      </w:r>
      <w:r w:rsidR="00C9767E">
        <w:t xml:space="preserve">e llevará a cabo una aplicación que estará disponible en Android en la cual se </w:t>
      </w:r>
      <w:r>
        <w:t xml:space="preserve">realiza una </w:t>
      </w:r>
      <w:r w:rsidR="00C9767E">
        <w:t xml:space="preserve">captura inteligente de datos </w:t>
      </w:r>
      <w:r>
        <w:t>que</w:t>
      </w:r>
      <w:r w:rsidR="00C9767E">
        <w:t xml:space="preserve"> mostrará a los usuarios una pantalla, de acuerdo a su conocimiento en medicina, </w:t>
      </w:r>
      <w:r>
        <w:t>donde</w:t>
      </w:r>
      <w:r w:rsidR="00C9767E">
        <w:t xml:space="preserve"> podrán interactuar ingresando una serie de síntomas para luego recibir una priorización tentativa para el T</w:t>
      </w:r>
      <w:r>
        <w:t>riage.</w:t>
      </w:r>
    </w:p>
    <w:p w14:paraId="6DAF989A" w14:textId="77777777" w:rsidR="00086C42" w:rsidRDefault="00E34D4E" w:rsidP="00086C42">
      <w:pPr>
        <w:keepNext/>
      </w:pPr>
      <w:r w:rsidRPr="007D6BA9">
        <w:rPr>
          <w:rFonts w:cstheme="minorHAnsi"/>
          <w:noProof/>
          <w:lang w:eastAsia="es-CO"/>
        </w:rPr>
        <w:drawing>
          <wp:inline distT="0" distB="0" distL="0" distR="0" wp14:anchorId="39D5556E" wp14:editId="47655093">
            <wp:extent cx="5512777" cy="3930162"/>
            <wp:effectExtent l="0" t="76200" r="0" b="184785"/>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51756492" w14:textId="3995FFCC" w:rsidR="00E34D4E" w:rsidRDefault="00086C42" w:rsidP="00CA5CD8">
      <w:pPr>
        <w:pStyle w:val="Descripcin"/>
        <w:jc w:val="center"/>
      </w:pPr>
      <w:bookmarkStart w:id="28" w:name="_Toc457118918"/>
      <w:r>
        <w:t xml:space="preserve">Ilustración </w:t>
      </w:r>
      <w:r w:rsidR="005F4CF4">
        <w:fldChar w:fldCharType="begin"/>
      </w:r>
      <w:r w:rsidR="005F4CF4">
        <w:instrText xml:space="preserve"> SEQ Ilustración \* ARABIC </w:instrText>
      </w:r>
      <w:r w:rsidR="005F4CF4">
        <w:fldChar w:fldCharType="separate"/>
      </w:r>
      <w:r w:rsidR="00594D7A">
        <w:rPr>
          <w:noProof/>
        </w:rPr>
        <w:t>2</w:t>
      </w:r>
      <w:r w:rsidR="005F4CF4">
        <w:rPr>
          <w:noProof/>
        </w:rPr>
        <w:fldChar w:fldCharType="end"/>
      </w:r>
      <w:r>
        <w:t>: Alcance</w:t>
      </w:r>
      <w:bookmarkEnd w:id="28"/>
    </w:p>
    <w:p w14:paraId="4C346BF3" w14:textId="0FDE1F13" w:rsidR="00BB6356" w:rsidRDefault="00BB6356" w:rsidP="00961A62">
      <w:pPr>
        <w:pStyle w:val="Ttulo2"/>
      </w:pPr>
      <w:bookmarkStart w:id="29" w:name="_Toc455508751"/>
      <w:bookmarkStart w:id="30" w:name="_Toc457118832"/>
      <w:r>
        <w:t>Abreviaciones, a</w:t>
      </w:r>
      <w:r w:rsidR="00290702">
        <w:t>crónimos y definiciones</w:t>
      </w:r>
      <w:bookmarkEnd w:id="29"/>
      <w:bookmarkEnd w:id="30"/>
    </w:p>
    <w:p w14:paraId="742378CC" w14:textId="4F153BA6" w:rsidR="00BB6356" w:rsidRPr="00BB6356" w:rsidRDefault="00BB6356" w:rsidP="00BB6356">
      <w:r>
        <w:t>Esta sección contiene una lista de elementos con sus definiciones y correspondientes referencias. Dichos elementos estas disponibles a largo del documento y se muestran aquí con el fin de brindar claridad al documento y presentan temas de referencia.</w:t>
      </w:r>
    </w:p>
    <w:tbl>
      <w:tblPr>
        <w:tblStyle w:val="Tabladecuadrcula4-nfasis1"/>
        <w:tblW w:w="8864" w:type="dxa"/>
        <w:tblLayout w:type="fixed"/>
        <w:tblLook w:val="04A0" w:firstRow="1" w:lastRow="0" w:firstColumn="1" w:lastColumn="0" w:noHBand="0" w:noVBand="1"/>
      </w:tblPr>
      <w:tblGrid>
        <w:gridCol w:w="1980"/>
        <w:gridCol w:w="6884"/>
      </w:tblGrid>
      <w:tr w:rsidR="00BB6356" w:rsidRPr="00BB6356" w14:paraId="08D16C59" w14:textId="77777777" w:rsidTr="00497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0D399AF" w14:textId="77777777" w:rsidR="00BB6356" w:rsidRPr="00BB6356" w:rsidRDefault="00BB6356" w:rsidP="00BB6356">
            <w:r w:rsidRPr="00BB6356">
              <w:t>Elemento</w:t>
            </w:r>
          </w:p>
        </w:tc>
        <w:tc>
          <w:tcPr>
            <w:tcW w:w="6884" w:type="dxa"/>
          </w:tcPr>
          <w:p w14:paraId="10BB9F0D" w14:textId="77777777" w:rsidR="00BB6356" w:rsidRPr="00BB6356" w:rsidRDefault="00BB6356" w:rsidP="00BB6356">
            <w:pPr>
              <w:spacing w:after="160"/>
              <w:cnfStyle w:val="100000000000" w:firstRow="1" w:lastRow="0" w:firstColumn="0" w:lastColumn="0" w:oddVBand="0" w:evenVBand="0" w:oddHBand="0" w:evenHBand="0" w:firstRowFirstColumn="0" w:firstRowLastColumn="0" w:lastRowFirstColumn="0" w:lastRowLastColumn="0"/>
            </w:pPr>
            <w:r w:rsidRPr="00BB6356">
              <w:t>Definición</w:t>
            </w:r>
          </w:p>
        </w:tc>
      </w:tr>
      <w:tr w:rsidR="00BB6356" w:rsidRPr="00BB6356" w14:paraId="07331880"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E20BFC" w14:textId="77777777" w:rsidR="00BB6356" w:rsidRPr="00BB6356" w:rsidRDefault="00BB6356" w:rsidP="00BB6356">
            <w:pPr>
              <w:spacing w:after="160"/>
            </w:pPr>
            <w:r w:rsidRPr="00BB6356">
              <w:t>CRUD</w:t>
            </w:r>
          </w:p>
        </w:tc>
        <w:tc>
          <w:tcPr>
            <w:tcW w:w="6884" w:type="dxa"/>
          </w:tcPr>
          <w:p w14:paraId="24F28709" w14:textId="0F0F5B95"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t xml:space="preserve">Create, Retrieve, Update, Delete </w:t>
            </w:r>
            <w:r>
              <w:fldChar w:fldCharType="begin"/>
            </w:r>
            <w:r>
              <w:instrText xml:space="preserve"> ADDIN ZOTERO_ITEM CSL_CITATION {"citationID":"7hbk4492j","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 xml:space="preserve">. </w:t>
            </w:r>
          </w:p>
        </w:tc>
      </w:tr>
      <w:tr w:rsidR="00BB6356" w:rsidRPr="00BB6356" w14:paraId="0C220C5D"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E3F8AC4" w14:textId="77777777" w:rsidR="00BB6356" w:rsidRPr="00BB6356" w:rsidRDefault="00BB6356" w:rsidP="00BB6356">
            <w:pPr>
              <w:spacing w:after="160"/>
            </w:pPr>
            <w:r w:rsidRPr="00BB6356">
              <w:t>DBMS</w:t>
            </w:r>
          </w:p>
        </w:tc>
        <w:tc>
          <w:tcPr>
            <w:tcW w:w="6884" w:type="dxa"/>
          </w:tcPr>
          <w:p w14:paraId="76BB57BE" w14:textId="6016BD92"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rPr>
                <w:lang w:val="en-US"/>
              </w:rPr>
            </w:pPr>
            <w:r w:rsidRPr="00BB6356">
              <w:rPr>
                <w:lang w:val="en-US"/>
              </w:rPr>
              <w:t>Data Base Management System</w:t>
            </w:r>
            <w:r>
              <w:t>.</w:t>
            </w:r>
          </w:p>
        </w:tc>
      </w:tr>
      <w:tr w:rsidR="00BB6356" w:rsidRPr="00BB6356" w14:paraId="18B2DF3A"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140F479" w14:textId="77777777" w:rsidR="00BB6356" w:rsidRPr="00BB6356" w:rsidRDefault="00BB6356" w:rsidP="00BB6356">
            <w:pPr>
              <w:spacing w:after="160"/>
            </w:pPr>
            <w:r w:rsidRPr="00BB6356">
              <w:t>GNU</w:t>
            </w:r>
          </w:p>
        </w:tc>
        <w:tc>
          <w:tcPr>
            <w:tcW w:w="6884" w:type="dxa"/>
          </w:tcPr>
          <w:p w14:paraId="03EF91A3" w14:textId="7950ED2B"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Es un acrónimo recursivo que significa "GNU No es Unix"</w:t>
            </w:r>
            <w:r>
              <w:t xml:space="preserve"> </w:t>
            </w:r>
            <w:r>
              <w:fldChar w:fldCharType="begin"/>
            </w:r>
            <w:r>
              <w:instrText xml:space="preserve"> ADDIN ZOTERO_ITEM CSL_CITATION {"citationID":"16qbaimqe2","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22E2669B"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70B54FB2" w14:textId="77777777" w:rsidR="00BB6356" w:rsidRPr="00BB6356" w:rsidRDefault="00BB6356" w:rsidP="00BB6356">
            <w:pPr>
              <w:spacing w:after="160"/>
            </w:pPr>
            <w:r w:rsidRPr="00BB6356">
              <w:t>JDBC</w:t>
            </w:r>
          </w:p>
        </w:tc>
        <w:tc>
          <w:tcPr>
            <w:tcW w:w="6884" w:type="dxa"/>
          </w:tcPr>
          <w:p w14:paraId="76BF45B7" w14:textId="5013ECD3"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Java DataBaseConnectivity</w:t>
            </w:r>
            <w:r>
              <w:t xml:space="preserve"> </w:t>
            </w:r>
            <w:r>
              <w:fldChar w:fldCharType="begin"/>
            </w:r>
            <w:r>
              <w:instrText xml:space="preserve"> ADDIN ZOTERO_ITEM CSL_CITATION {"citationID":"8jvjl6eub","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387D5375"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2871C27" w14:textId="77777777" w:rsidR="00BB6356" w:rsidRPr="00BB6356" w:rsidRDefault="00BB6356" w:rsidP="00BB6356">
            <w:pPr>
              <w:spacing w:after="160"/>
            </w:pPr>
            <w:r w:rsidRPr="00BB6356">
              <w:t>JVM</w:t>
            </w:r>
          </w:p>
        </w:tc>
        <w:tc>
          <w:tcPr>
            <w:tcW w:w="6884" w:type="dxa"/>
          </w:tcPr>
          <w:p w14:paraId="744FE7D2" w14:textId="227186EB"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Java Virtual Machine</w:t>
            </w:r>
            <w:r>
              <w:t xml:space="preserve"> </w:t>
            </w:r>
            <w:r>
              <w:fldChar w:fldCharType="begin"/>
            </w:r>
            <w:r>
              <w:instrText xml:space="preserve"> ADDIN ZOTERO_ITEM CSL_CITATION {"citationID":"thub1vktc","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7BAFFB8E"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AF78632" w14:textId="77777777" w:rsidR="00BB6356" w:rsidRPr="00BB6356" w:rsidRDefault="00BB6356" w:rsidP="00BB6356">
            <w:pPr>
              <w:spacing w:after="160"/>
            </w:pPr>
            <w:r w:rsidRPr="00BB6356">
              <w:t>LAN</w:t>
            </w:r>
          </w:p>
        </w:tc>
        <w:tc>
          <w:tcPr>
            <w:tcW w:w="6884" w:type="dxa"/>
          </w:tcPr>
          <w:p w14:paraId="44E40C13" w14:textId="1FB17C8A"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Local Area Network</w:t>
            </w:r>
            <w:r>
              <w:t xml:space="preserve"> </w:t>
            </w:r>
            <w:r>
              <w:fldChar w:fldCharType="begin"/>
            </w:r>
            <w:r>
              <w:instrText xml:space="preserve"> ADDIN ZOTERO_ITEM CSL_CITATION {"citationID":"2h2gmc1lqr","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0E718126"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95281CE" w14:textId="77777777" w:rsidR="00BB6356" w:rsidRPr="00BB6356" w:rsidRDefault="00BB6356" w:rsidP="00BB6356">
            <w:pPr>
              <w:spacing w:after="160"/>
            </w:pPr>
            <w:r w:rsidRPr="00BB6356">
              <w:t>PHP</w:t>
            </w:r>
          </w:p>
        </w:tc>
        <w:tc>
          <w:tcPr>
            <w:tcW w:w="6884" w:type="dxa"/>
          </w:tcPr>
          <w:p w14:paraId="5D4A8231" w14:textId="54A8C707"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 xml:space="preserve">Es un acrónimo recursivo “HypertextPreprocessor” </w:t>
            </w:r>
            <w:r>
              <w:fldChar w:fldCharType="begin"/>
            </w:r>
            <w:r>
              <w:instrText xml:space="preserve"> ADDIN ZOTERO_ITEM CSL_CITATION {"citationID":"1vssm1ht83","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25DF8033"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6087ACA" w14:textId="77777777" w:rsidR="00BB6356" w:rsidRPr="00BB6356" w:rsidRDefault="00BB6356" w:rsidP="00BB6356">
            <w:pPr>
              <w:spacing w:after="160"/>
            </w:pPr>
            <w:r w:rsidRPr="00BB6356">
              <w:t>SQL</w:t>
            </w:r>
          </w:p>
        </w:tc>
        <w:tc>
          <w:tcPr>
            <w:tcW w:w="6884" w:type="dxa"/>
          </w:tcPr>
          <w:p w14:paraId="4E5B768B" w14:textId="472FFAF6"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StructuredQueryLanguage</w:t>
            </w:r>
            <w:r>
              <w:t xml:space="preserve"> </w:t>
            </w:r>
            <w:r>
              <w:fldChar w:fldCharType="begin"/>
            </w:r>
            <w:r>
              <w:instrText xml:space="preserve"> ADDIN ZOTERO_ITEM CSL_CITATION {"citationID":"25t8nv60do","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55C5686E"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A45E5DE" w14:textId="77777777" w:rsidR="00BB6356" w:rsidRPr="00BB6356" w:rsidRDefault="00BB6356" w:rsidP="00BB6356">
            <w:pPr>
              <w:spacing w:after="160"/>
            </w:pPr>
            <w:r w:rsidRPr="00BB6356">
              <w:t>SRS</w:t>
            </w:r>
          </w:p>
        </w:tc>
        <w:tc>
          <w:tcPr>
            <w:tcW w:w="6884" w:type="dxa"/>
          </w:tcPr>
          <w:p w14:paraId="3690381C" w14:textId="51A8602F"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Software RequirementSpecification</w:t>
            </w:r>
            <w:r>
              <w:t xml:space="preserve"> </w:t>
            </w:r>
            <w:r>
              <w:fldChar w:fldCharType="begin"/>
            </w:r>
            <w:r>
              <w:instrText xml:space="preserve"> ADDIN ZOTERO_ITEM CSL_CITATION {"citationID":"20ljes4n1","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fldChar w:fldCharType="separate"/>
            </w:r>
            <w:r w:rsidRPr="00BB6356">
              <w:rPr>
                <w:rFonts w:ascii="Calibri" w:hAnsi="Calibri"/>
              </w:rPr>
              <w:t>[4]</w:t>
            </w:r>
            <w:r>
              <w:fldChar w:fldCharType="end"/>
            </w:r>
            <w:r>
              <w:t>.</w:t>
            </w:r>
          </w:p>
        </w:tc>
      </w:tr>
      <w:tr w:rsidR="00BB6356" w:rsidRPr="00BB6356" w14:paraId="0E3A03A0"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11443122" w14:textId="77777777" w:rsidR="00BB6356" w:rsidRPr="00BB6356" w:rsidRDefault="00BB6356" w:rsidP="00BB6356">
            <w:pPr>
              <w:spacing w:after="160"/>
            </w:pPr>
            <w:r w:rsidRPr="00BB6356">
              <w:t>WLAN</w:t>
            </w:r>
          </w:p>
        </w:tc>
        <w:tc>
          <w:tcPr>
            <w:tcW w:w="6884" w:type="dxa"/>
          </w:tcPr>
          <w:p w14:paraId="001DB1C8" w14:textId="7A8A770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rPr>
                <w:lang w:val="en-US"/>
              </w:rPr>
            </w:pPr>
            <w:r w:rsidRPr="00BB6356">
              <w:rPr>
                <w:lang w:val="en-US"/>
              </w:rPr>
              <w:t>Wireless Local Area Network</w:t>
            </w:r>
            <w:r>
              <w:rPr>
                <w:lang w:val="en-US"/>
              </w:rPr>
              <w:t xml:space="preserve"> </w:t>
            </w:r>
            <w:r>
              <w:rPr>
                <w:lang w:val="en-US"/>
              </w:rPr>
              <w:fldChar w:fldCharType="begin"/>
            </w:r>
            <w:r>
              <w:rPr>
                <w:lang w:val="en-US"/>
              </w:rPr>
              <w:instrText xml:space="preserve"> ADDIN ZOTERO_ITEM CSL_CITATION {"citationID":"1jqv6uuuj5","properties":{"formattedCitation":"[4]","plainCitation":"[4]"},"citationItems":[{"id":"iQaKZQuY/EoKB1H6I","uris":["http://zotero.org/users/2345493/items/TB3ZBASQ"],"uri":["http://zotero.org/users/2345493/items/TB3ZBASQ"],"itemData":{"id":"iQaKZQuY/EoKB1H6I","type":"article","title":"SRS[INGESOFT]_V2.0(LineaBase)(2)","abstract":"Plantilla para la realización del SRS","author":[{"family":"Ingenieria de Software","given":""}]}}],"schema":"https://github.com/citation-style-language/schema/raw/master/csl-citation.json"} </w:instrText>
            </w:r>
            <w:r>
              <w:rPr>
                <w:lang w:val="en-US"/>
              </w:rPr>
              <w:fldChar w:fldCharType="separate"/>
            </w:r>
            <w:r w:rsidRPr="00BB6356">
              <w:rPr>
                <w:rFonts w:ascii="Calibri" w:hAnsi="Calibri"/>
              </w:rPr>
              <w:t>[4]</w:t>
            </w:r>
            <w:r>
              <w:rPr>
                <w:lang w:val="en-US"/>
              </w:rPr>
              <w:fldChar w:fldCharType="end"/>
            </w:r>
            <w:r w:rsidR="00B62C9B">
              <w:rPr>
                <w:lang w:val="en-US"/>
              </w:rPr>
              <w:t>.</w:t>
            </w:r>
          </w:p>
        </w:tc>
      </w:tr>
      <w:tr w:rsidR="00BB6356" w:rsidRPr="00BB6356" w14:paraId="4045F2E1"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4667F95" w14:textId="77777777" w:rsidR="00BB6356" w:rsidRPr="00BB6356" w:rsidRDefault="00BB6356" w:rsidP="00BB6356">
            <w:pPr>
              <w:spacing w:after="160"/>
            </w:pPr>
            <w:r w:rsidRPr="00BB6356">
              <w:t>Diagramas de caso de uso UML</w:t>
            </w:r>
          </w:p>
        </w:tc>
        <w:tc>
          <w:tcPr>
            <w:tcW w:w="6884" w:type="dxa"/>
          </w:tcPr>
          <w:p w14:paraId="5B394CD8" w14:textId="330A5DB2"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Los diagramas de caso de uso se emplean para representar la funcionalidad del siste</w:t>
            </w:r>
            <w:r w:rsidR="00C00546">
              <w:t xml:space="preserve">ma, como es vista por un actor </w:t>
            </w:r>
            <w:r w:rsidRPr="00BB6356">
              <w:fldChar w:fldCharType="begin"/>
            </w:r>
            <w:r>
              <w:instrText xml:space="preserve"> ADDIN ZOTERO_ITEM CSL_CITATION {"citationID":"6ARx4eDP","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824EBE0"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5683779B" w14:textId="77777777" w:rsidR="00BB6356" w:rsidRPr="00BB6356" w:rsidRDefault="00BB6356" w:rsidP="00BB6356">
            <w:pPr>
              <w:spacing w:after="160"/>
            </w:pPr>
            <w:r w:rsidRPr="00BB6356">
              <w:t>Abstracción</w:t>
            </w:r>
          </w:p>
        </w:tc>
        <w:tc>
          <w:tcPr>
            <w:tcW w:w="6884" w:type="dxa"/>
          </w:tcPr>
          <w:p w14:paraId="0C90554C" w14:textId="57E720A4" w:rsidR="00BB6356" w:rsidRPr="00BB6356" w:rsidRDefault="00BB6356" w:rsidP="00C00546">
            <w:pPr>
              <w:spacing w:after="160"/>
              <w:cnfStyle w:val="000000000000" w:firstRow="0" w:lastRow="0" w:firstColumn="0" w:lastColumn="0" w:oddVBand="0" w:evenVBand="0" w:oddHBand="0" w:evenHBand="0" w:firstRowFirstColumn="0" w:firstRowLastColumn="0" w:lastRowFirstColumn="0" w:lastRowLastColumn="0"/>
            </w:pPr>
            <w:r w:rsidRPr="00BB6356">
              <w:t>Clasificación de fenómenos en forma de conceptos</w:t>
            </w:r>
            <w:r w:rsidR="00C00546">
              <w:t xml:space="preserve"> </w:t>
            </w:r>
            <w:r w:rsidRPr="00BB6356">
              <w:fldChar w:fldCharType="begin"/>
            </w:r>
            <w:r>
              <w:instrText xml:space="preserve"> ADDIN ZOTERO_ITEM CSL_CITATION {"citationID":"1naaogqu28","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94232FB"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B79AABE" w14:textId="77777777" w:rsidR="00BB6356" w:rsidRPr="00BB6356" w:rsidRDefault="00BB6356" w:rsidP="00BB6356">
            <w:pPr>
              <w:spacing w:after="160"/>
            </w:pPr>
            <w:r w:rsidRPr="00BB6356">
              <w:t>Actividad</w:t>
            </w:r>
          </w:p>
        </w:tc>
        <w:tc>
          <w:tcPr>
            <w:tcW w:w="6884" w:type="dxa"/>
          </w:tcPr>
          <w:p w14:paraId="659827F8" w14:textId="251ED71C" w:rsidR="00BB6356" w:rsidRPr="00BB6356" w:rsidRDefault="00BB6356" w:rsidP="00C00546">
            <w:pPr>
              <w:spacing w:after="160"/>
              <w:cnfStyle w:val="000000100000" w:firstRow="0" w:lastRow="0" w:firstColumn="0" w:lastColumn="0" w:oddVBand="0" w:evenVBand="0" w:oddHBand="1" w:evenHBand="0" w:firstRowFirstColumn="0" w:firstRowLastColumn="0" w:lastRowFirstColumn="0" w:lastRowLastColumn="0"/>
            </w:pPr>
            <w:r w:rsidRPr="00BB6356">
              <w:t>Conjunto de tareas que se realizan para lograr un propósito específico. Las actividades pueden incluir pocas o muchas tareas, dependiendo del alcance de su objetivo. Algunos ejemplos de actividades incluyen la obtención de requerimientos, la identificación de objetos y las pruebas unitarias</w:t>
            </w:r>
            <w:r w:rsidR="00C00546">
              <w:t xml:space="preserve"> </w:t>
            </w:r>
            <w:r w:rsidRPr="00BB6356">
              <w:fldChar w:fldCharType="begin"/>
            </w:r>
            <w:r>
              <w:instrText xml:space="preserve"> ADDIN ZOTERO_ITEM CSL_CITATION {"citationID":"8A5OuIEe","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E38C938"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1BAA9184" w14:textId="77777777" w:rsidR="00BB6356" w:rsidRPr="00BB6356" w:rsidRDefault="00BB6356" w:rsidP="00BB6356">
            <w:pPr>
              <w:spacing w:after="160"/>
            </w:pPr>
            <w:r w:rsidRPr="00BB6356">
              <w:t>Actor</w:t>
            </w:r>
          </w:p>
        </w:tc>
        <w:tc>
          <w:tcPr>
            <w:tcW w:w="6884" w:type="dxa"/>
          </w:tcPr>
          <w:p w14:paraId="799D2F9E" w14:textId="0E32A778"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Entidad externa que necesita intercambiar información con el sistema. Un actor puede representar un pape</w:t>
            </w:r>
            <w:r w:rsidR="00C00546">
              <w:t xml:space="preserve">l de usuario o a otro sistema </w:t>
            </w:r>
            <w:r w:rsidRPr="00BB6356">
              <w:fldChar w:fldCharType="begin"/>
            </w:r>
            <w:r>
              <w:instrText xml:space="preserve"> ADDIN ZOTERO_ITEM CSL_CITATION {"citationID":"yGmzuGBw","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28429B6"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38C36E6" w14:textId="77777777" w:rsidR="00BB6356" w:rsidRPr="00BB6356" w:rsidRDefault="00BB6356" w:rsidP="00BB6356">
            <w:pPr>
              <w:spacing w:after="160"/>
            </w:pPr>
            <w:r w:rsidRPr="00BB6356">
              <w:t>Adaptabilidad</w:t>
            </w:r>
          </w:p>
        </w:tc>
        <w:tc>
          <w:tcPr>
            <w:tcW w:w="6884" w:type="dxa"/>
          </w:tcPr>
          <w:p w14:paraId="3522C8F5" w14:textId="27C2C1C4"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Cualidad de un sistema que indica con cuánta facilidad se puede transportar un sistema a di</w:t>
            </w:r>
            <w:r w:rsidR="00C00546">
              <w:t xml:space="preserve">ferentes dominios de aplicación </w:t>
            </w:r>
            <w:r w:rsidRPr="00BB6356">
              <w:fldChar w:fldCharType="begin"/>
            </w:r>
            <w:r>
              <w:instrText xml:space="preserve"> ADDIN ZOTERO_ITEM CSL_CITATION {"citationID":"2imj1pg3p","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5EFBCEEF"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7340E243" w14:textId="77777777" w:rsidR="00BB6356" w:rsidRPr="00BB6356" w:rsidRDefault="00BB6356" w:rsidP="00BB6356">
            <w:pPr>
              <w:spacing w:after="160"/>
            </w:pPr>
            <w:r w:rsidRPr="00BB6356">
              <w:t>Análisis</w:t>
            </w:r>
          </w:p>
        </w:tc>
        <w:tc>
          <w:tcPr>
            <w:tcW w:w="6884" w:type="dxa"/>
          </w:tcPr>
          <w:p w14:paraId="1B35188E" w14:textId="016C6D8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Actividad durante la cual los desarrolladores aseguran que los requerimientos del sistema son correctos, completos, consistentes, no ambig</w:t>
            </w:r>
            <w:r w:rsidR="00C00546">
              <w:t>uos y realistas</w:t>
            </w:r>
            <w:r w:rsidRPr="00BB6356">
              <w:t xml:space="preserve"> </w:t>
            </w:r>
            <w:r w:rsidRPr="00BB6356">
              <w:fldChar w:fldCharType="begin"/>
            </w:r>
            <w:r>
              <w:instrText xml:space="preserve"> ADDIN ZOTERO_ITEM CSL_CITATION {"citationID":"16n5bktej9","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8A80E8C"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C98C3E5" w14:textId="77777777" w:rsidR="00BB6356" w:rsidRPr="00BB6356" w:rsidRDefault="00BB6356" w:rsidP="00BB6356">
            <w:pPr>
              <w:spacing w:after="160"/>
            </w:pPr>
            <w:r w:rsidRPr="00BB6356">
              <w:t>Arquitectura cliente/servidor</w:t>
            </w:r>
          </w:p>
        </w:tc>
        <w:tc>
          <w:tcPr>
            <w:tcW w:w="6884" w:type="dxa"/>
          </w:tcPr>
          <w:p w14:paraId="0BA01DE8" w14:textId="39DC4840"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Arquitectura de software en la cual las interacciones del usuario están administradas por programas cliente simples, y un programa servidor centr</w:t>
            </w:r>
            <w:r w:rsidR="00C00546">
              <w:t xml:space="preserve">al proporciona la funcionalidad </w:t>
            </w:r>
            <w:r w:rsidRPr="00BB6356">
              <w:fldChar w:fldCharType="begin"/>
            </w:r>
            <w:r>
              <w:instrText xml:space="preserve"> ADDIN ZOTERO_ITEM CSL_CITATION {"citationID":"1q590mti22","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46FDD40B"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46A5DDFB" w14:textId="77777777" w:rsidR="00BB6356" w:rsidRPr="00BB6356" w:rsidRDefault="00BB6356" w:rsidP="00BB6356">
            <w:pPr>
              <w:spacing w:after="160"/>
            </w:pPr>
            <w:r w:rsidRPr="00BB6356">
              <w:t>Caso de uso</w:t>
            </w:r>
          </w:p>
        </w:tc>
        <w:tc>
          <w:tcPr>
            <w:tcW w:w="6884" w:type="dxa"/>
          </w:tcPr>
          <w:p w14:paraId="6441AFB0" w14:textId="6A69B83C"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 xml:space="preserve">Secuencia de interacciones general entre </w:t>
            </w:r>
            <w:r w:rsidR="00C00546">
              <w:t xml:space="preserve">uno o más actores y el sistema </w:t>
            </w:r>
            <w:r w:rsidRPr="00BB6356">
              <w:fldChar w:fldCharType="begin"/>
            </w:r>
            <w:r>
              <w:instrText xml:space="preserve"> ADDIN ZOTERO_ITEM CSL_CITATION {"citationID":"2d6tsatjta","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6B3D86A9"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A3E28F4" w14:textId="77777777" w:rsidR="00BB6356" w:rsidRPr="00BB6356" w:rsidRDefault="00BB6356" w:rsidP="00BB6356">
            <w:pPr>
              <w:spacing w:after="160"/>
            </w:pPr>
            <w:r w:rsidRPr="00BB6356">
              <w:t>Diagrama de caso de uso</w:t>
            </w:r>
          </w:p>
        </w:tc>
        <w:tc>
          <w:tcPr>
            <w:tcW w:w="6884" w:type="dxa"/>
          </w:tcPr>
          <w:p w14:paraId="1DB6072A" w14:textId="0AD58653" w:rsidR="00BB6356" w:rsidRPr="00BB6356" w:rsidRDefault="00BB6356" w:rsidP="00C00546">
            <w:pPr>
              <w:spacing w:after="160"/>
              <w:cnfStyle w:val="000000100000" w:firstRow="0" w:lastRow="0" w:firstColumn="0" w:lastColumn="0" w:oddVBand="0" w:evenVBand="0" w:oddHBand="1" w:evenHBand="0" w:firstRowFirstColumn="0" w:firstRowLastColumn="0" w:lastRowFirstColumn="0" w:lastRowLastColumn="0"/>
            </w:pPr>
            <w:r w:rsidRPr="00BB6356">
              <w:t xml:space="preserve">Notación UML que se usa durante la obtención de requerimientos y el análisis para representar la funcionalidad del sistema. Un caso de uso describe una función del sistema desde el punto de vista de una secuencia de interacciones entre un actor y el sistema. Un caso de uso también incluye condiciones iniciales que necesitan ser ciertas antes de la ejecución del caso de uso y las condiciones finales que son ciertas al final del caso de uso </w:t>
            </w:r>
            <w:r w:rsidRPr="00BB6356">
              <w:fldChar w:fldCharType="begin"/>
            </w:r>
            <w:r>
              <w:instrText xml:space="preserve"> ADDIN ZOTERO_ITEM CSL_CITATION {"citationID":"ftf7e0a2f","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50B9D3D4"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263E846" w14:textId="77777777" w:rsidR="00BB6356" w:rsidRPr="00BB6356" w:rsidRDefault="00BB6356" w:rsidP="00BB6356">
            <w:pPr>
              <w:spacing w:after="160"/>
            </w:pPr>
            <w:r w:rsidRPr="00BB6356">
              <w:t>Excepción</w:t>
            </w:r>
          </w:p>
        </w:tc>
        <w:tc>
          <w:tcPr>
            <w:tcW w:w="6884" w:type="dxa"/>
          </w:tcPr>
          <w:p w14:paraId="3DD2880B" w14:textId="4229C2A4" w:rsidR="00BB6356" w:rsidRPr="00BB6356" w:rsidRDefault="00BB6356" w:rsidP="00BB6356">
            <w:pPr>
              <w:spacing w:after="160"/>
              <w:cnfStyle w:val="000000000000" w:firstRow="0" w:lastRow="0" w:firstColumn="0" w:lastColumn="0" w:oddVBand="0" w:evenVBand="0" w:oddHBand="0" w:evenHBand="0" w:firstRowFirstColumn="0" w:firstRowLastColumn="0" w:lastRowFirstColumn="0" w:lastRowLastColumn="0"/>
            </w:pPr>
            <w:r w:rsidRPr="00BB6356">
              <w:t>Evento inesperado que sucede d</w:t>
            </w:r>
            <w:r w:rsidR="00C00546">
              <w:t xml:space="preserve">urante la ejecución del sistema </w:t>
            </w:r>
            <w:r w:rsidRPr="00BB6356">
              <w:fldChar w:fldCharType="begin"/>
            </w:r>
            <w:r>
              <w:instrText xml:space="preserve"> ADDIN ZOTERO_ITEM CSL_CITATION {"citationID":"1sobbpkmb9","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53B84CA4"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40050F3" w14:textId="77777777" w:rsidR="00BB6356" w:rsidRPr="00BB6356" w:rsidRDefault="00BB6356" w:rsidP="00BB6356">
            <w:pPr>
              <w:spacing w:after="160"/>
            </w:pPr>
            <w:r w:rsidRPr="00BB6356">
              <w:t>Ingeniería de requerimientos</w:t>
            </w:r>
          </w:p>
        </w:tc>
        <w:tc>
          <w:tcPr>
            <w:tcW w:w="6884" w:type="dxa"/>
          </w:tcPr>
          <w:p w14:paraId="1B2E2118" w14:textId="2E381B04" w:rsidR="00BB6356" w:rsidRPr="00BB6356" w:rsidRDefault="00BB6356" w:rsidP="00BB6356">
            <w:pPr>
              <w:spacing w:after="160"/>
              <w:cnfStyle w:val="000000100000" w:firstRow="0" w:lastRow="0" w:firstColumn="0" w:lastColumn="0" w:oddVBand="0" w:evenVBand="0" w:oddHBand="1" w:evenHBand="0" w:firstRowFirstColumn="0" w:firstRowLastColumn="0" w:lastRowFirstColumn="0" w:lastRowLastColumn="0"/>
            </w:pPr>
            <w:r w:rsidRPr="00BB6356">
              <w:t xml:space="preserve">Actividad que incluye la obtención </w:t>
            </w:r>
            <w:r w:rsidR="00C00546">
              <w:t xml:space="preserve">de requerimientos y el análisis </w:t>
            </w:r>
            <w:r w:rsidRPr="00BB6356">
              <w:fldChar w:fldCharType="begin"/>
            </w:r>
            <w:r>
              <w:instrText xml:space="preserve"> ADDIN ZOTERO_ITEM CSL_CITATION {"citationID":"2h2vst8af","properties":{"formattedCitation":"[6]","plainCitation":"[6]"},"citationItems":[{"id":231,"uris":["http://zotero.org/users/2345493/items/HZCXAQFN"],"uri":["http://zotero.org/users/2345493/items/HZCXAQFN"],"itemData":{"id":231,"type":"book","title":"Ingeniería de software orientado a objetos","publisher":"Pearson Educación","publisher-place":"México","source":"Open WorldCat","event-place":"México","ISBN":"9702600103 9789702600107","language":"Spanish","author":[{"family":"Bruegge","given":"Bernd"},{"family":"Dutoit","given":"Allen H"}],"issued":{"date-parts":[["2002"]]}}}],"schema":"https://github.com/citation-style-language/schema/raw/master/csl-citation.json"} </w:instrText>
            </w:r>
            <w:r w:rsidRPr="00BB6356">
              <w:fldChar w:fldCharType="separate"/>
            </w:r>
            <w:r w:rsidRPr="00BB6356">
              <w:rPr>
                <w:rFonts w:ascii="Calibri" w:hAnsi="Calibri"/>
                <w:lang w:val="en-US"/>
              </w:rPr>
              <w:t>[6]</w:t>
            </w:r>
            <w:r w:rsidRPr="00BB6356">
              <w:fldChar w:fldCharType="end"/>
            </w:r>
            <w:r w:rsidR="00C00546">
              <w:t>.</w:t>
            </w:r>
          </w:p>
        </w:tc>
      </w:tr>
      <w:tr w:rsidR="00BB6356" w:rsidRPr="00BB6356" w14:paraId="10FF553D"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F61E17E" w14:textId="77777777" w:rsidR="00BB6356" w:rsidRPr="00BB6356" w:rsidRDefault="00BB6356" w:rsidP="00BB6356">
            <w:pPr>
              <w:spacing w:after="160"/>
            </w:pPr>
            <w:r w:rsidRPr="00BB6356">
              <w:t>Usabilidad</w:t>
            </w:r>
          </w:p>
        </w:tc>
        <w:tc>
          <w:tcPr>
            <w:tcW w:w="6884" w:type="dxa"/>
          </w:tcPr>
          <w:p w14:paraId="291475FE" w14:textId="24524D73" w:rsidR="00BB6356" w:rsidRPr="00BB6356" w:rsidRDefault="00BB6356" w:rsidP="00C00546">
            <w:pPr>
              <w:spacing w:after="160"/>
              <w:cnfStyle w:val="000000000000" w:firstRow="0" w:lastRow="0" w:firstColumn="0" w:lastColumn="0" w:oddVBand="0" w:evenVBand="0" w:oddHBand="0" w:evenHBand="0" w:firstRowFirstColumn="0" w:firstRowLastColumn="0" w:lastRowFirstColumn="0" w:lastRowLastColumn="0"/>
            </w:pPr>
            <w:r w:rsidRPr="00BB6356">
              <w:t>Cualidad de un sistema que indica con cuánta facilidad pueden interactuar los usuarios con el sistema</w:t>
            </w:r>
            <w:r w:rsidR="00C00546">
              <w:t xml:space="preserve"> </w:t>
            </w:r>
            <w:r w:rsidRPr="00BB6356">
              <w:fldChar w:fldCharType="begin"/>
            </w:r>
            <w:r>
              <w:instrText xml:space="preserve"> ADDIN ZOTERO_ITEM CSL_CITATION {"citationID":"ghl97q52n","properties":{"formattedCitation":"[7]","plainCitation":"[7]"},"citationItems":[{"id":223,"uris":["http://zotero.org/users/2345493/items/8H5BV9GC"],"uri":["http://zotero.org/users/2345493/items/8H5BV9GC"],"itemData":{"id":223,"type":"book","title":"McGraw-Hill dictionary of engineering","publisher":"McGraw-Hill","publisher-place":"New York","source":"Open WorldCat","event-place":"New York","URL":"http://site.ebrary.com/id/10041225","ISBN":"0071417990  9780071417990  0071410503 9780071410502","language":"English","issued":{"date-parts":[["2003"]]},"accessed":{"date-parts":[["2015",4,16]]}}}],"schema":"https://github.com/citation-style-language/schema/raw/master/csl-citation.json"} </w:instrText>
            </w:r>
            <w:r w:rsidRPr="00BB6356">
              <w:fldChar w:fldCharType="separate"/>
            </w:r>
            <w:r w:rsidRPr="00BB6356">
              <w:rPr>
                <w:rFonts w:ascii="Calibri" w:hAnsi="Calibri"/>
                <w:lang w:val="en-US"/>
              </w:rPr>
              <w:t>[7]</w:t>
            </w:r>
            <w:r w:rsidRPr="00BB6356">
              <w:fldChar w:fldCharType="end"/>
            </w:r>
            <w:r w:rsidR="00C00546">
              <w:t>.</w:t>
            </w:r>
          </w:p>
        </w:tc>
      </w:tr>
      <w:tr w:rsidR="00B62C9B" w:rsidRPr="00BB6356" w14:paraId="3DB51971" w14:textId="77777777" w:rsidTr="004975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91D51FE" w14:textId="21822A3C" w:rsidR="00B62C9B" w:rsidRPr="00BB6356" w:rsidRDefault="00D43EB3" w:rsidP="00BB6356">
            <w:r w:rsidRPr="00D43EB3">
              <w:t>Triage</w:t>
            </w:r>
          </w:p>
        </w:tc>
        <w:tc>
          <w:tcPr>
            <w:tcW w:w="6884" w:type="dxa"/>
          </w:tcPr>
          <w:p w14:paraId="74DF8318" w14:textId="7FD83E9D" w:rsidR="00B62C9B" w:rsidRPr="00BB6356" w:rsidRDefault="00D43EB3" w:rsidP="00BB6356">
            <w:pPr>
              <w:cnfStyle w:val="000000100000" w:firstRow="0" w:lastRow="0" w:firstColumn="0" w:lastColumn="0" w:oddVBand="0" w:evenVBand="0" w:oddHBand="1" w:evenHBand="0" w:firstRowFirstColumn="0" w:firstRowLastColumn="0" w:lastRowFirstColumn="0" w:lastRowLastColumn="0"/>
            </w:pPr>
            <w:r>
              <w:t>En francés; “Es un neolo</w:t>
            </w:r>
            <w:r w:rsidRPr="00601A52">
              <w:t>gismo proveniente de la palabra francesa</w:t>
            </w:r>
            <w:r w:rsidRPr="00C9459E">
              <w:rPr>
                <w:i/>
              </w:rPr>
              <w:t xml:space="preserve"> trier</w:t>
            </w:r>
            <w:r w:rsidRPr="00601A52">
              <w:t xml:space="preserve"> que significa</w:t>
            </w:r>
            <w:r>
              <w:t xml:space="preserve"> escoger, separar o clasificar </w:t>
            </w:r>
            <w:r>
              <w:fldChar w:fldCharType="begin"/>
            </w:r>
            <w:r w:rsidR="00B91C4F">
              <w:instrText xml:space="preserve"> ADDIN ZOTERO_ITEM CSL_CITATION {"citationID":"2otpnuajnf","properties":{"formattedCitation":"[9]","plainCitation":"[9]"},"citationItems":[{"id":562,"uris":["http://zotero.org/users/2930129/items/7AHKW4NG"],"uri":["http://zotero.org/users/2930129/items/7AHKW4NG"],"itemData":{"id":562,"type":"article-journal","title":"Experiencia de triaje estructurado en el departamento de urgencia","container-title":"Revista Médica del Uruguay","page":"88–93","volume":"27","issue":"2","author":[{"family":"Silvariño","given":"Ricardo"},{"family":"Acevedo","given":"Vanessa"},{"family":"Moyano","given":"Magdalena"},{"family":"Méndez","given":"Enrique"},{"family":"Paolillo","given":"Elbio"},{"family":"Álvarez","given":"Julio"}],"issued":{"date-parts":[["2011"]]}}}],"schema":"https://github.com/citation-style-language/schema/raw/master/csl-citation.json"} </w:instrText>
            </w:r>
            <w:r>
              <w:fldChar w:fldCharType="separate"/>
            </w:r>
            <w:r w:rsidRPr="00B62C9B">
              <w:rPr>
                <w:rFonts w:ascii="Calibri" w:hAnsi="Calibri"/>
              </w:rPr>
              <w:t>[9]</w:t>
            </w:r>
            <w:r>
              <w:fldChar w:fldCharType="end"/>
            </w:r>
            <w:r>
              <w:t>.</w:t>
            </w:r>
          </w:p>
        </w:tc>
      </w:tr>
      <w:tr w:rsidR="00D43EB3" w:rsidRPr="00BB6356" w14:paraId="5B0B1FCC" w14:textId="77777777" w:rsidTr="004975CA">
        <w:tc>
          <w:tcPr>
            <w:cnfStyle w:val="001000000000" w:firstRow="0" w:lastRow="0" w:firstColumn="1" w:lastColumn="0" w:oddVBand="0" w:evenVBand="0" w:oddHBand="0" w:evenHBand="0" w:firstRowFirstColumn="0" w:firstRowLastColumn="0" w:lastRowFirstColumn="0" w:lastRowLastColumn="0"/>
            <w:tcW w:w="1980" w:type="dxa"/>
          </w:tcPr>
          <w:p w14:paraId="3525C0D0" w14:textId="05C76EF0" w:rsidR="00D43EB3" w:rsidRPr="00752006" w:rsidRDefault="00D43EB3" w:rsidP="00BB6356">
            <w:pPr>
              <w:rPr>
                <w:b w:val="0"/>
              </w:rPr>
            </w:pPr>
            <w:r>
              <w:t>Grupo de trabajo</w:t>
            </w:r>
          </w:p>
        </w:tc>
        <w:tc>
          <w:tcPr>
            <w:tcW w:w="6884" w:type="dxa"/>
          </w:tcPr>
          <w:p w14:paraId="0462BD77" w14:textId="0BC4DA42" w:rsidR="00D43EB3" w:rsidRDefault="00D43EB3" w:rsidP="00D43EB3">
            <w:pPr>
              <w:keepNext/>
              <w:cnfStyle w:val="000000000000" w:firstRow="0" w:lastRow="0" w:firstColumn="0" w:lastColumn="0" w:oddVBand="0" w:evenVBand="0" w:oddHBand="0" w:evenHBand="0" w:firstRowFirstColumn="0" w:firstRowLastColumn="0" w:lastRowFirstColumn="0" w:lastRowLastColumn="0"/>
            </w:pPr>
            <w:r>
              <w:t>Hace referencia a los autores del trabajo de grado TAppi.</w:t>
            </w:r>
          </w:p>
        </w:tc>
      </w:tr>
    </w:tbl>
    <w:p w14:paraId="4B8B1264" w14:textId="7F9D5FCE" w:rsidR="007C69CD" w:rsidRDefault="00D43EB3" w:rsidP="00A21CDB">
      <w:pPr>
        <w:pStyle w:val="Descripcin"/>
        <w:jc w:val="center"/>
      </w:pPr>
      <w:bookmarkStart w:id="31" w:name="_Toc457118884"/>
      <w:r>
        <w:t xml:space="preserve">Tabla </w:t>
      </w:r>
      <w:r w:rsidR="005F4CF4">
        <w:fldChar w:fldCharType="begin"/>
      </w:r>
      <w:r w:rsidR="005F4CF4">
        <w:instrText xml:space="preserve"> SEQ Tabla \* ARABIC </w:instrText>
      </w:r>
      <w:r w:rsidR="005F4CF4">
        <w:fldChar w:fldCharType="separate"/>
      </w:r>
      <w:r w:rsidR="00211A24">
        <w:rPr>
          <w:noProof/>
        </w:rPr>
        <w:t>2</w:t>
      </w:r>
      <w:r w:rsidR="005F4CF4">
        <w:rPr>
          <w:noProof/>
        </w:rPr>
        <w:fldChar w:fldCharType="end"/>
      </w:r>
      <w:r>
        <w:t xml:space="preserve">: Elemento y definición </w:t>
      </w:r>
      <w:r>
        <w:fldChar w:fldCharType="begin"/>
      </w:r>
      <w:r w:rsidR="00B91C4F">
        <w:instrText xml:space="preserve"> ADDIN ZOTERO_ITEM CSL_CITATION {"citationID":"213a0vfeu5","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D43EB3">
        <w:rPr>
          <w:rFonts w:ascii="Calibri" w:hAnsi="Calibri"/>
        </w:rPr>
        <w:t>[1]</w:t>
      </w:r>
      <w:r>
        <w:fldChar w:fldCharType="end"/>
      </w:r>
      <w:r>
        <w:t>.</w:t>
      </w:r>
      <w:bookmarkEnd w:id="31"/>
    </w:p>
    <w:p w14:paraId="7E9D8F3E" w14:textId="06E72C8C" w:rsidR="007C69CD" w:rsidRDefault="003C0F18" w:rsidP="00961A62">
      <w:pPr>
        <w:pStyle w:val="Ttulo2"/>
      </w:pPr>
      <w:bookmarkStart w:id="32" w:name="_Toc455508752"/>
      <w:bookmarkStart w:id="33" w:name="_Toc457118833"/>
      <w:r>
        <w:t>Referencias</w:t>
      </w:r>
      <w:bookmarkEnd w:id="32"/>
      <w:bookmarkEnd w:id="33"/>
    </w:p>
    <w:p w14:paraId="08F80F47" w14:textId="62AAAB86" w:rsidR="00B62C9B" w:rsidRDefault="00B62C9B" w:rsidP="00B62C9B">
      <w:pPr>
        <w:pStyle w:val="Bibliografa"/>
      </w:pPr>
    </w:p>
    <w:p w14:paraId="1F56420D" w14:textId="77777777" w:rsidR="00B421D3" w:rsidRPr="00B421D3" w:rsidRDefault="00B62C9B" w:rsidP="00B421D3">
      <w:pPr>
        <w:pStyle w:val="Bibliografa"/>
        <w:rPr>
          <w:rFonts w:ascii="Calibri" w:hAnsi="Calibri"/>
        </w:rPr>
      </w:pPr>
      <w:r>
        <w:fldChar w:fldCharType="begin"/>
      </w:r>
      <w:r w:rsidR="00B421D3">
        <w:instrText xml:space="preserve"> ADDIN ZOTERO_BIBL {"custom":[]} CSL_BIBLIOGRAPHY </w:instrText>
      </w:r>
      <w:r>
        <w:fldChar w:fldCharType="separate"/>
      </w:r>
      <w:r w:rsidR="00B421D3" w:rsidRPr="00B421D3">
        <w:rPr>
          <w:rFonts w:ascii="Calibri" w:hAnsi="Calibri"/>
        </w:rPr>
        <w:t>[1]</w:t>
      </w:r>
      <w:r w:rsidR="00B421D3" w:rsidRPr="00B421D3">
        <w:rPr>
          <w:rFonts w:ascii="Calibri" w:hAnsi="Calibri"/>
        </w:rPr>
        <w:tab/>
        <w:t>Luisa Alvarez, Stiven Ávila, David Calle, Fabián Merchán, Luis Montaño, and Alfredo Santamaría, “RAWR SRS.” 2015.</w:t>
      </w:r>
    </w:p>
    <w:p w14:paraId="4B30A31F" w14:textId="77777777" w:rsidR="00B421D3" w:rsidRPr="00B421D3" w:rsidRDefault="00B421D3" w:rsidP="00B421D3">
      <w:pPr>
        <w:pStyle w:val="Bibliografa"/>
        <w:rPr>
          <w:rFonts w:ascii="Calibri" w:hAnsi="Calibri"/>
        </w:rPr>
      </w:pPr>
      <w:r w:rsidRPr="00B421D3">
        <w:rPr>
          <w:rFonts w:ascii="Calibri" w:hAnsi="Calibri"/>
        </w:rPr>
        <w:t>[2]</w:t>
      </w:r>
      <w:r w:rsidRPr="00B421D3">
        <w:rPr>
          <w:rFonts w:ascii="Calibri" w:hAnsi="Calibri"/>
        </w:rPr>
        <w:tab/>
        <w:t xml:space="preserve">I. O. for Standardization and I. E. Commission, </w:t>
      </w:r>
      <w:r w:rsidRPr="00B421D3">
        <w:rPr>
          <w:rFonts w:ascii="Calibri" w:hAnsi="Calibri"/>
          <w:i/>
          <w:iCs/>
        </w:rPr>
        <w:t>Software Engineering–Product Quality: Quality model</w:t>
      </w:r>
      <w:r w:rsidRPr="00B421D3">
        <w:rPr>
          <w:rFonts w:ascii="Calibri" w:hAnsi="Calibri"/>
        </w:rPr>
        <w:t>, vol. 1. ISO/IEC, 2001.</w:t>
      </w:r>
    </w:p>
    <w:p w14:paraId="23EEB128" w14:textId="77777777" w:rsidR="00B421D3" w:rsidRPr="00B421D3" w:rsidRDefault="00B421D3" w:rsidP="00B421D3">
      <w:pPr>
        <w:pStyle w:val="Bibliografa"/>
        <w:rPr>
          <w:rFonts w:ascii="Calibri" w:hAnsi="Calibri"/>
        </w:rPr>
      </w:pPr>
      <w:r w:rsidRPr="00B421D3">
        <w:rPr>
          <w:rFonts w:ascii="Calibri" w:hAnsi="Calibri"/>
        </w:rPr>
        <w:t>[3]</w:t>
      </w:r>
      <w:r w:rsidRPr="00B421D3">
        <w:rPr>
          <w:rFonts w:ascii="Calibri" w:hAnsi="Calibri"/>
        </w:rPr>
        <w:tab/>
        <w:t>R. P. TUW and I. Fraunhofer, “Software requirement specification.”</w:t>
      </w:r>
    </w:p>
    <w:p w14:paraId="170F1DA8" w14:textId="77777777" w:rsidR="00B421D3" w:rsidRPr="00B421D3" w:rsidRDefault="00B421D3" w:rsidP="00B421D3">
      <w:pPr>
        <w:pStyle w:val="Bibliografa"/>
        <w:rPr>
          <w:rFonts w:ascii="Calibri" w:hAnsi="Calibri"/>
        </w:rPr>
      </w:pPr>
      <w:r w:rsidRPr="00B421D3">
        <w:rPr>
          <w:rFonts w:ascii="Calibri" w:hAnsi="Calibri"/>
        </w:rPr>
        <w:t>[4]</w:t>
      </w:r>
      <w:r w:rsidRPr="00B421D3">
        <w:rPr>
          <w:rFonts w:ascii="Calibri" w:hAnsi="Calibri"/>
        </w:rPr>
        <w:tab/>
        <w:t>Ingenieria de Software, “SRS[INGESOFT]_V2.0(LineaBase)(2).” .</w:t>
      </w:r>
    </w:p>
    <w:p w14:paraId="39F16C81" w14:textId="77777777" w:rsidR="00B421D3" w:rsidRPr="00B421D3" w:rsidRDefault="00B421D3" w:rsidP="00B421D3">
      <w:pPr>
        <w:pStyle w:val="Bibliografa"/>
        <w:rPr>
          <w:rFonts w:ascii="Calibri" w:hAnsi="Calibri"/>
        </w:rPr>
      </w:pPr>
      <w:r w:rsidRPr="00B421D3">
        <w:rPr>
          <w:rFonts w:ascii="Calibri" w:hAnsi="Calibri"/>
        </w:rPr>
        <w:t>[5]</w:t>
      </w:r>
      <w:r w:rsidRPr="00B421D3">
        <w:rPr>
          <w:rFonts w:ascii="Calibri" w:hAnsi="Calibri"/>
        </w:rPr>
        <w:tab/>
        <w:t>Terasoft, “Software Project Management Plan (SPMP) for Nirvana National Bank ATM Software Project.” .</w:t>
      </w:r>
    </w:p>
    <w:p w14:paraId="7DDC6CB9" w14:textId="77777777" w:rsidR="00B421D3" w:rsidRPr="00B421D3" w:rsidRDefault="00B421D3" w:rsidP="00B421D3">
      <w:pPr>
        <w:pStyle w:val="Bibliografa"/>
        <w:rPr>
          <w:rFonts w:ascii="Calibri" w:hAnsi="Calibri"/>
        </w:rPr>
      </w:pPr>
      <w:r w:rsidRPr="00B421D3">
        <w:rPr>
          <w:rFonts w:ascii="Calibri" w:hAnsi="Calibri"/>
        </w:rPr>
        <w:t>[6]</w:t>
      </w:r>
      <w:r w:rsidRPr="00B421D3">
        <w:rPr>
          <w:rFonts w:ascii="Calibri" w:hAnsi="Calibri"/>
        </w:rPr>
        <w:tab/>
        <w:t xml:space="preserve">B. Bruegge and A. H. Dutoit, </w:t>
      </w:r>
      <w:r w:rsidRPr="00B421D3">
        <w:rPr>
          <w:rFonts w:ascii="Calibri" w:hAnsi="Calibri"/>
          <w:i/>
          <w:iCs/>
        </w:rPr>
        <w:t>Ingeniería de software orientado a objetos</w:t>
      </w:r>
      <w:r w:rsidRPr="00B421D3">
        <w:rPr>
          <w:rFonts w:ascii="Calibri" w:hAnsi="Calibri"/>
        </w:rPr>
        <w:t>. México: Pearson Educación, 2002.</w:t>
      </w:r>
    </w:p>
    <w:p w14:paraId="0C43E993" w14:textId="77777777" w:rsidR="00B421D3" w:rsidRPr="00B421D3" w:rsidRDefault="00B421D3" w:rsidP="00B421D3">
      <w:pPr>
        <w:pStyle w:val="Bibliografa"/>
        <w:rPr>
          <w:rFonts w:ascii="Calibri" w:hAnsi="Calibri"/>
        </w:rPr>
      </w:pPr>
      <w:r w:rsidRPr="00B421D3">
        <w:rPr>
          <w:rFonts w:ascii="Calibri" w:hAnsi="Calibri"/>
        </w:rPr>
        <w:t>[7]</w:t>
      </w:r>
      <w:r w:rsidRPr="00B421D3">
        <w:rPr>
          <w:rFonts w:ascii="Calibri" w:hAnsi="Calibri"/>
        </w:rPr>
        <w:tab/>
      </w:r>
      <w:r w:rsidRPr="00B421D3">
        <w:rPr>
          <w:rFonts w:ascii="Calibri" w:hAnsi="Calibri"/>
          <w:i/>
          <w:iCs/>
        </w:rPr>
        <w:t>McGraw-Hill dictionary of engineering</w:t>
      </w:r>
      <w:r w:rsidRPr="00B421D3">
        <w:rPr>
          <w:rFonts w:ascii="Calibri" w:hAnsi="Calibri"/>
        </w:rPr>
        <w:t>. New York: McGraw-Hill, 2003.</w:t>
      </w:r>
    </w:p>
    <w:p w14:paraId="24646354" w14:textId="77777777" w:rsidR="00B421D3" w:rsidRPr="00B421D3" w:rsidRDefault="00B421D3" w:rsidP="00B421D3">
      <w:pPr>
        <w:pStyle w:val="Bibliografa"/>
        <w:rPr>
          <w:rFonts w:ascii="Calibri" w:hAnsi="Calibri"/>
        </w:rPr>
      </w:pPr>
      <w:r w:rsidRPr="00B421D3">
        <w:rPr>
          <w:rFonts w:ascii="Calibri" w:hAnsi="Calibri"/>
        </w:rPr>
        <w:t>[8]</w:t>
      </w:r>
      <w:r w:rsidRPr="00B421D3">
        <w:rPr>
          <w:rFonts w:ascii="Calibri" w:hAnsi="Calibri"/>
        </w:rPr>
        <w:tab/>
        <w:t xml:space="preserve">D. Leffingwell, </w:t>
      </w:r>
      <w:r w:rsidRPr="00B421D3">
        <w:rPr>
          <w:rFonts w:ascii="Calibri" w:hAnsi="Calibri"/>
          <w:i/>
          <w:iCs/>
        </w:rPr>
        <w:t>Agile software requirements: lean requirements practices for teams, programs, and the enterprise</w:t>
      </w:r>
      <w:r w:rsidRPr="00B421D3">
        <w:rPr>
          <w:rFonts w:ascii="Calibri" w:hAnsi="Calibri"/>
        </w:rPr>
        <w:t>. Upper Saddle River, NJ: Addison-Wesley, 2011.</w:t>
      </w:r>
    </w:p>
    <w:p w14:paraId="3A434676" w14:textId="77777777" w:rsidR="00B421D3" w:rsidRPr="00B421D3" w:rsidRDefault="00B421D3" w:rsidP="00B421D3">
      <w:pPr>
        <w:pStyle w:val="Bibliografa"/>
        <w:rPr>
          <w:rFonts w:ascii="Calibri" w:hAnsi="Calibri"/>
        </w:rPr>
      </w:pPr>
      <w:r w:rsidRPr="00B421D3">
        <w:rPr>
          <w:rFonts w:ascii="Calibri" w:hAnsi="Calibri"/>
        </w:rPr>
        <w:t>[9]</w:t>
      </w:r>
      <w:r w:rsidRPr="00B421D3">
        <w:rPr>
          <w:rFonts w:ascii="Calibri" w:hAnsi="Calibri"/>
        </w:rPr>
        <w:tab/>
        <w:t xml:space="preserve">R. Silvariño, V. Acevedo, M. Moyano, E. Méndez, E. Paolillo, and J. Álvarez, “Experiencia de triaje estructurado en el departamento de urgencia,” </w:t>
      </w:r>
      <w:r w:rsidRPr="00B421D3">
        <w:rPr>
          <w:rFonts w:ascii="Calibri" w:hAnsi="Calibri"/>
          <w:i/>
          <w:iCs/>
        </w:rPr>
        <w:t>Rev. Médica Urug.</w:t>
      </w:r>
      <w:r w:rsidRPr="00B421D3">
        <w:rPr>
          <w:rFonts w:ascii="Calibri" w:hAnsi="Calibri"/>
        </w:rPr>
        <w:t>, vol. 27, no. 2, pp. 88–93, 2011.</w:t>
      </w:r>
    </w:p>
    <w:p w14:paraId="41F2F881" w14:textId="77777777" w:rsidR="00B421D3" w:rsidRPr="00B421D3" w:rsidRDefault="00B421D3" w:rsidP="00B421D3">
      <w:pPr>
        <w:pStyle w:val="Bibliografa"/>
        <w:rPr>
          <w:rFonts w:ascii="Calibri" w:hAnsi="Calibri"/>
        </w:rPr>
      </w:pPr>
      <w:r w:rsidRPr="00B421D3">
        <w:rPr>
          <w:rFonts w:ascii="Calibri" w:hAnsi="Calibri"/>
        </w:rPr>
        <w:t>[10]</w:t>
      </w:r>
      <w:r w:rsidRPr="00B421D3">
        <w:rPr>
          <w:rFonts w:ascii="Calibri" w:hAnsi="Calibri"/>
        </w:rPr>
        <w:tab/>
        <w:t>J. Postel and J. E. White, “Procedure call documents.” [Online]. Available: http://tools.ietf.org/html/rfc674. [Accessed: 22-Apr-2015].</w:t>
      </w:r>
    </w:p>
    <w:p w14:paraId="21344C53" w14:textId="77777777" w:rsidR="00B421D3" w:rsidRPr="00B421D3" w:rsidRDefault="00B421D3" w:rsidP="00B421D3">
      <w:pPr>
        <w:pStyle w:val="Bibliografa"/>
        <w:rPr>
          <w:rFonts w:ascii="Calibri" w:hAnsi="Calibri"/>
        </w:rPr>
      </w:pPr>
      <w:r w:rsidRPr="00B421D3">
        <w:rPr>
          <w:rFonts w:ascii="Calibri" w:hAnsi="Calibri"/>
        </w:rPr>
        <w:t>[11]</w:t>
      </w:r>
      <w:r w:rsidRPr="00B421D3">
        <w:rPr>
          <w:rFonts w:ascii="Calibri" w:hAnsi="Calibri"/>
        </w:rPr>
        <w:tab/>
        <w:t>“android-phone-color.png (Imagen PNG, 512 × 512 píxeles).” [Online]. Available: https://cdn4.iconfinder.com/data/icons/smart-phones-technologies/512/android-phone-color.png. [Accessed: 19-Jun-2016].</w:t>
      </w:r>
    </w:p>
    <w:p w14:paraId="6E60CF5C" w14:textId="77777777" w:rsidR="00B421D3" w:rsidRPr="00B421D3" w:rsidRDefault="00B421D3" w:rsidP="00B421D3">
      <w:pPr>
        <w:pStyle w:val="Bibliografa"/>
        <w:rPr>
          <w:rFonts w:ascii="Calibri" w:hAnsi="Calibri"/>
        </w:rPr>
      </w:pPr>
      <w:r w:rsidRPr="00B421D3">
        <w:rPr>
          <w:rFonts w:ascii="Calibri" w:hAnsi="Calibri"/>
        </w:rPr>
        <w:t>[12]</w:t>
      </w:r>
      <w:r w:rsidRPr="00B421D3">
        <w:rPr>
          <w:rFonts w:ascii="Calibri" w:hAnsi="Calibri"/>
        </w:rPr>
        <w:tab/>
        <w:t>“Modelo de arquitectura del protocolo TCP/IP (Guía de administración del sistema: servicios IP).” [Online]. Available: http://docs.oracle.com/cd/E19957-01/820-2981/ipov-10/index.html. [Accessed: 19-Jun-2016].</w:t>
      </w:r>
    </w:p>
    <w:p w14:paraId="12FFFA01" w14:textId="77777777" w:rsidR="00B421D3" w:rsidRPr="00B421D3" w:rsidRDefault="00B421D3" w:rsidP="00B421D3">
      <w:pPr>
        <w:pStyle w:val="Bibliografa"/>
        <w:rPr>
          <w:rFonts w:ascii="Calibri" w:hAnsi="Calibri"/>
        </w:rPr>
      </w:pPr>
      <w:r w:rsidRPr="00B421D3">
        <w:rPr>
          <w:rFonts w:ascii="Calibri" w:hAnsi="Calibri"/>
        </w:rPr>
        <w:t>[13]</w:t>
      </w:r>
      <w:r w:rsidRPr="00B421D3">
        <w:rPr>
          <w:rFonts w:ascii="Calibri" w:hAnsi="Calibri"/>
        </w:rPr>
        <w:tab/>
        <w:t xml:space="preserve">“GitHub,” </w:t>
      </w:r>
      <w:r w:rsidRPr="00B421D3">
        <w:rPr>
          <w:rFonts w:ascii="Calibri" w:hAnsi="Calibri"/>
          <w:i/>
          <w:iCs/>
        </w:rPr>
        <w:t>GitHub</w:t>
      </w:r>
      <w:r w:rsidRPr="00B421D3">
        <w:rPr>
          <w:rFonts w:ascii="Calibri" w:hAnsi="Calibri"/>
        </w:rPr>
        <w:t>. [Online]. Available: https://github.com. [Accessed: 15-Jun-2016].</w:t>
      </w:r>
    </w:p>
    <w:p w14:paraId="0126BC54" w14:textId="77777777" w:rsidR="00B421D3" w:rsidRPr="00B421D3" w:rsidRDefault="00B421D3" w:rsidP="00B421D3">
      <w:pPr>
        <w:pStyle w:val="Bibliografa"/>
        <w:rPr>
          <w:rFonts w:ascii="Calibri" w:hAnsi="Calibri"/>
        </w:rPr>
      </w:pPr>
      <w:r w:rsidRPr="00B421D3">
        <w:rPr>
          <w:rFonts w:ascii="Calibri" w:hAnsi="Calibri"/>
        </w:rPr>
        <w:t>[14]</w:t>
      </w:r>
      <w:r w:rsidRPr="00B421D3">
        <w:rPr>
          <w:rFonts w:ascii="Calibri" w:hAnsi="Calibri"/>
        </w:rPr>
        <w:tab/>
        <w:t>“Android Developers.” [Online]. Available: http://developer.android.com/index.html. [Accessed: 08-Mar-2015].</w:t>
      </w:r>
    </w:p>
    <w:p w14:paraId="46138C53" w14:textId="77777777" w:rsidR="00B421D3" w:rsidRPr="00B421D3" w:rsidRDefault="00B421D3" w:rsidP="00B421D3">
      <w:pPr>
        <w:pStyle w:val="Bibliografa"/>
        <w:rPr>
          <w:rFonts w:ascii="Calibri" w:hAnsi="Calibri"/>
        </w:rPr>
      </w:pPr>
      <w:r w:rsidRPr="00B421D3">
        <w:rPr>
          <w:rFonts w:ascii="Calibri" w:hAnsi="Calibri"/>
        </w:rPr>
        <w:t>[15]</w:t>
      </w:r>
      <w:r w:rsidRPr="00B421D3">
        <w:rPr>
          <w:rFonts w:ascii="Calibri" w:hAnsi="Calibri"/>
        </w:rPr>
        <w:tab/>
        <w:t>MySQL, “MySQL Workbench.” [Online]. Available: https://www.mysql.com/products/workbench/. [Accessed: 22-Apr-2015].</w:t>
      </w:r>
    </w:p>
    <w:p w14:paraId="76FB33A0" w14:textId="77777777" w:rsidR="00B421D3" w:rsidRPr="00B421D3" w:rsidRDefault="00B421D3" w:rsidP="00B421D3">
      <w:pPr>
        <w:pStyle w:val="Bibliografa"/>
        <w:rPr>
          <w:rFonts w:ascii="Calibri" w:hAnsi="Calibri"/>
        </w:rPr>
      </w:pPr>
      <w:r w:rsidRPr="00B421D3">
        <w:rPr>
          <w:rFonts w:ascii="Calibri" w:hAnsi="Calibri"/>
        </w:rPr>
        <w:t>[16]</w:t>
      </w:r>
      <w:r w:rsidRPr="00B421D3">
        <w:rPr>
          <w:rFonts w:ascii="Calibri" w:hAnsi="Calibri"/>
        </w:rPr>
        <w:tab/>
        <w:t>MySQL, “MySQL Downloads.” [Online]. Available: http://www.mysql.com/downloads/. [Accessed: 22-Apr-2015].</w:t>
      </w:r>
    </w:p>
    <w:p w14:paraId="1DF886E0" w14:textId="77777777" w:rsidR="00B421D3" w:rsidRPr="00B421D3" w:rsidRDefault="00B421D3" w:rsidP="00B421D3">
      <w:pPr>
        <w:pStyle w:val="Bibliografa"/>
        <w:rPr>
          <w:rFonts w:ascii="Calibri" w:hAnsi="Calibri"/>
        </w:rPr>
      </w:pPr>
      <w:r w:rsidRPr="00B421D3">
        <w:rPr>
          <w:rFonts w:ascii="Calibri" w:hAnsi="Calibri"/>
        </w:rPr>
        <w:t>[17]</w:t>
      </w:r>
      <w:r w:rsidRPr="00B421D3">
        <w:rPr>
          <w:rFonts w:ascii="Calibri" w:hAnsi="Calibri"/>
        </w:rPr>
        <w:tab/>
        <w:t>php, “The MySQLI class.” [Online]. Available: http://php.net/manual/en/class.mysqli.php. [Accessed: 22-Apr-2015].</w:t>
      </w:r>
    </w:p>
    <w:p w14:paraId="625AFBB1" w14:textId="77777777" w:rsidR="00B421D3" w:rsidRPr="00B421D3" w:rsidRDefault="00B421D3" w:rsidP="00B421D3">
      <w:pPr>
        <w:pStyle w:val="Bibliografa"/>
        <w:rPr>
          <w:rFonts w:ascii="Calibri" w:hAnsi="Calibri"/>
        </w:rPr>
      </w:pPr>
      <w:r w:rsidRPr="00B421D3">
        <w:rPr>
          <w:rFonts w:ascii="Calibri" w:hAnsi="Calibri"/>
        </w:rPr>
        <w:t>[18]</w:t>
      </w:r>
      <w:r w:rsidRPr="00B421D3">
        <w:rPr>
          <w:rFonts w:ascii="Calibri" w:hAnsi="Calibri"/>
        </w:rPr>
        <w:tab/>
        <w:t>Ubuntu, “New Ubuntu OpenStack Fundamentals training courses.” [Online]. Available: http://www.ubuntu.com/. [Accessed: 22-Apr-2015].</w:t>
      </w:r>
    </w:p>
    <w:p w14:paraId="5776979B" w14:textId="77777777" w:rsidR="00B421D3" w:rsidRPr="00B421D3" w:rsidRDefault="00B421D3" w:rsidP="00B421D3">
      <w:pPr>
        <w:pStyle w:val="Bibliografa"/>
        <w:rPr>
          <w:rFonts w:ascii="Calibri" w:hAnsi="Calibri"/>
        </w:rPr>
      </w:pPr>
      <w:r w:rsidRPr="00B421D3">
        <w:rPr>
          <w:rFonts w:ascii="Calibri" w:hAnsi="Calibri"/>
        </w:rPr>
        <w:t>[19]</w:t>
      </w:r>
      <w:r w:rsidRPr="00B421D3">
        <w:rPr>
          <w:rFonts w:ascii="Calibri" w:hAnsi="Calibri"/>
        </w:rPr>
        <w:tab/>
        <w:t xml:space="preserve">S. J. Valbuena and L. A. H. Rodríguez, </w:t>
      </w:r>
      <w:r w:rsidRPr="00B421D3">
        <w:rPr>
          <w:rFonts w:ascii="Calibri" w:hAnsi="Calibri"/>
          <w:i/>
          <w:iCs/>
        </w:rPr>
        <w:t>Programación Orientada a Objetos</w:t>
      </w:r>
      <w:r w:rsidRPr="00B421D3">
        <w:rPr>
          <w:rFonts w:ascii="Calibri" w:hAnsi="Calibri"/>
        </w:rPr>
        <w:t>. ELIZCOM S.A.S, 2010.</w:t>
      </w:r>
    </w:p>
    <w:p w14:paraId="7BA2FB22" w14:textId="62297453" w:rsidR="00B421D3" w:rsidRPr="00B421D3" w:rsidRDefault="00B421D3" w:rsidP="00B421D3">
      <w:pPr>
        <w:pStyle w:val="Bibliografa"/>
        <w:rPr>
          <w:rFonts w:ascii="Calibri" w:hAnsi="Calibri"/>
        </w:rPr>
      </w:pPr>
      <w:r w:rsidRPr="00B421D3">
        <w:rPr>
          <w:rFonts w:ascii="Calibri" w:hAnsi="Calibri"/>
        </w:rPr>
        <w:t>[20]</w:t>
      </w:r>
      <w:r w:rsidRPr="00B421D3">
        <w:rPr>
          <w:rFonts w:ascii="Calibri" w:hAnsi="Calibri"/>
        </w:rPr>
        <w:tab/>
        <w:t xml:space="preserve">David </w:t>
      </w:r>
      <w:r w:rsidR="007E4930">
        <w:rPr>
          <w:rFonts w:ascii="Calibri" w:hAnsi="Calibri"/>
        </w:rPr>
        <w:t>Andrés</w:t>
      </w:r>
      <w:r w:rsidRPr="00B421D3">
        <w:rPr>
          <w:rFonts w:ascii="Calibri" w:hAnsi="Calibri"/>
        </w:rPr>
        <w:t xml:space="preserve"> Roncancio Joya, Jair Giovanny Beltran Vera, Wilmar Yamit Cardenas Mahecha, Carlos Enrique Montenegro Marin, and Paulo Alonso Gaona Garcia, “PROTOTIPO DE TELEMEDICINA MÓVIL PARA  ASISTENCIA MÉDICA DOMICILIARIA Y REMOTA,” presented at the 8 th  Latin American and Caribbean Conference for Engineering and Technology, Arequipa,Perú, 2010.</w:t>
      </w:r>
    </w:p>
    <w:p w14:paraId="368941C9" w14:textId="77777777" w:rsidR="00B421D3" w:rsidRPr="00B421D3" w:rsidRDefault="00B421D3" w:rsidP="00B421D3">
      <w:pPr>
        <w:pStyle w:val="Bibliografa"/>
        <w:rPr>
          <w:rFonts w:ascii="Calibri" w:hAnsi="Calibri"/>
        </w:rPr>
      </w:pPr>
      <w:r w:rsidRPr="00B421D3">
        <w:rPr>
          <w:rFonts w:ascii="Calibri" w:hAnsi="Calibri"/>
        </w:rPr>
        <w:t>[21]</w:t>
      </w:r>
      <w:r w:rsidRPr="00B421D3">
        <w:rPr>
          <w:rFonts w:ascii="Calibri" w:hAnsi="Calibri"/>
        </w:rPr>
        <w:tab/>
        <w:t>“Notas_Analisis_Requerimiento.pdf.” [Online]. Available: http://www.cua.uam.mx/pdfs/conoce/libroselec/Notas_Analisis_Requerimiento.pdf. [Accessed: 17-Jun-2016].</w:t>
      </w:r>
    </w:p>
    <w:p w14:paraId="4AAD8E5E" w14:textId="77777777" w:rsidR="00B421D3" w:rsidRPr="00B421D3" w:rsidRDefault="00B421D3" w:rsidP="00B421D3">
      <w:pPr>
        <w:pStyle w:val="Bibliografa"/>
        <w:rPr>
          <w:rFonts w:ascii="Calibri" w:hAnsi="Calibri"/>
        </w:rPr>
      </w:pPr>
      <w:r w:rsidRPr="00B421D3">
        <w:rPr>
          <w:rFonts w:ascii="Calibri" w:hAnsi="Calibri"/>
        </w:rPr>
        <w:t>[22]</w:t>
      </w:r>
      <w:r w:rsidRPr="00B421D3">
        <w:rPr>
          <w:rFonts w:ascii="Calibri" w:hAnsi="Calibri"/>
        </w:rPr>
        <w:tab/>
        <w:t xml:space="preserve">I. Sommerville and M. I. A. Galipienso, </w:t>
      </w:r>
      <w:r w:rsidRPr="00B421D3">
        <w:rPr>
          <w:rFonts w:ascii="Calibri" w:hAnsi="Calibri"/>
          <w:i/>
          <w:iCs/>
        </w:rPr>
        <w:t>Ingeniería del software</w:t>
      </w:r>
      <w:r w:rsidRPr="00B421D3">
        <w:rPr>
          <w:rFonts w:ascii="Calibri" w:hAnsi="Calibri"/>
        </w:rPr>
        <w:t>. Pearson Educación, 2005.</w:t>
      </w:r>
    </w:p>
    <w:p w14:paraId="7F3B7786" w14:textId="77777777" w:rsidR="00B421D3" w:rsidRPr="00B421D3" w:rsidRDefault="00B421D3" w:rsidP="00B421D3">
      <w:pPr>
        <w:pStyle w:val="Bibliografa"/>
        <w:rPr>
          <w:rFonts w:ascii="Calibri" w:hAnsi="Calibri"/>
        </w:rPr>
      </w:pPr>
      <w:r w:rsidRPr="00B421D3">
        <w:rPr>
          <w:rFonts w:ascii="Calibri" w:hAnsi="Calibri"/>
        </w:rPr>
        <w:t>[23]</w:t>
      </w:r>
      <w:r w:rsidRPr="00B421D3">
        <w:rPr>
          <w:rFonts w:ascii="Calibri" w:hAnsi="Calibri"/>
        </w:rPr>
        <w:tab/>
        <w:t>Hernández Esteban, Oviedo Camilo, Benavides Camilo, Jiménez Sebastián, Díaz Fabiana, Suárez David, and Paula Alejandra Rocha, “GitHub-SnoutPoint-Networks: Proyecto de SnoutPoint, red social para mascotas,” 2015. [Online]. Available: https://github.com/Mutisantos/SnoutPoint-Networks. [Accessed: 27-Jun-2016].</w:t>
      </w:r>
    </w:p>
    <w:p w14:paraId="2765458B" w14:textId="77777777" w:rsidR="00B421D3" w:rsidRPr="00B421D3" w:rsidRDefault="00B421D3" w:rsidP="00B421D3">
      <w:pPr>
        <w:pStyle w:val="Bibliografa"/>
        <w:rPr>
          <w:rFonts w:ascii="Calibri" w:hAnsi="Calibri"/>
        </w:rPr>
      </w:pPr>
      <w:r w:rsidRPr="00B421D3">
        <w:rPr>
          <w:rFonts w:ascii="Calibri" w:hAnsi="Calibri"/>
        </w:rPr>
        <w:t>[24]</w:t>
      </w:r>
      <w:r w:rsidRPr="00B421D3">
        <w:rPr>
          <w:rFonts w:ascii="Calibri" w:hAnsi="Calibri"/>
        </w:rPr>
        <w:tab/>
        <w:t>“Chapter 16: Quality Attributes.” [Online]. Available: https://msdn.microsoft.com/en-us/library/ee658094.aspx. [Accessed: 29-Jun-2016].</w:t>
      </w:r>
    </w:p>
    <w:p w14:paraId="7329B4B1" w14:textId="77777777" w:rsidR="00B421D3" w:rsidRPr="00B421D3" w:rsidRDefault="00B421D3" w:rsidP="00B421D3">
      <w:pPr>
        <w:pStyle w:val="Bibliografa"/>
        <w:rPr>
          <w:rFonts w:ascii="Calibri" w:hAnsi="Calibri"/>
        </w:rPr>
      </w:pPr>
      <w:r w:rsidRPr="00B421D3">
        <w:rPr>
          <w:rFonts w:ascii="Calibri" w:hAnsi="Calibri"/>
        </w:rPr>
        <w:t>[25]</w:t>
      </w:r>
      <w:r w:rsidRPr="00B421D3">
        <w:rPr>
          <w:rFonts w:ascii="Calibri" w:hAnsi="Calibri"/>
        </w:rPr>
        <w:tab/>
        <w:t>“Introducción a la ingeniería de requerimientos.” [Online]. Available: http://www.fceia.unr.edu.ar/~mcristia/publicaciones/ingreq-a.pdf. [Accessed: 15-Apr-2016].</w:t>
      </w:r>
    </w:p>
    <w:p w14:paraId="68FB56BF" w14:textId="2205EA48" w:rsidR="007C69CD" w:rsidRPr="007C69CD" w:rsidRDefault="00B62C9B" w:rsidP="00D43EB3">
      <w:pPr>
        <w:pStyle w:val="Bibliografa"/>
        <w:ind w:left="708" w:hanging="708"/>
      </w:pPr>
      <w:r>
        <w:fldChar w:fldCharType="end"/>
      </w:r>
    </w:p>
    <w:p w14:paraId="0D3BD8CC" w14:textId="77777777" w:rsidR="003C0F18" w:rsidRDefault="003C0F18" w:rsidP="00961A62">
      <w:pPr>
        <w:pStyle w:val="Ttulo2"/>
      </w:pPr>
      <w:bookmarkStart w:id="34" w:name="_Toc455508753"/>
      <w:bookmarkStart w:id="35" w:name="_Toc457118834"/>
      <w:r>
        <w:t>Apreciación global</w:t>
      </w:r>
      <w:bookmarkEnd w:id="34"/>
      <w:bookmarkEnd w:id="35"/>
    </w:p>
    <w:p w14:paraId="45E47FFA" w14:textId="0C4AA97C" w:rsidR="00C51A32" w:rsidRPr="00290702" w:rsidRDefault="00C51A32" w:rsidP="00C51A32">
      <w:r>
        <w:t>En esta sección se realizará una descripción general del contenido del presente documento (SRS), especificando su organización y distribución (una guía que estructura la información que se encuentra en el texto). A continuación</w:t>
      </w:r>
      <w:r w:rsidR="009D17C8">
        <w:t>,</w:t>
      </w:r>
      <w:r>
        <w:t xml:space="preserve"> se puede observar una tabla con la información detallada de cada una de las secciones del archivo:</w:t>
      </w:r>
    </w:p>
    <w:tbl>
      <w:tblPr>
        <w:tblStyle w:val="Tabladecuadrcula4-nfasis1"/>
        <w:tblW w:w="8642" w:type="dxa"/>
        <w:tblLook w:val="04A0" w:firstRow="1" w:lastRow="0" w:firstColumn="1" w:lastColumn="0" w:noHBand="0" w:noVBand="1"/>
      </w:tblPr>
      <w:tblGrid>
        <w:gridCol w:w="1980"/>
        <w:gridCol w:w="4819"/>
        <w:gridCol w:w="1843"/>
      </w:tblGrid>
      <w:tr w:rsidR="002937C1" w14:paraId="6E9443C8"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17C8A6F" w14:textId="77777777" w:rsidR="002937C1" w:rsidRDefault="002937C1" w:rsidP="006A4CC0">
            <w:r>
              <w:t>Sección</w:t>
            </w:r>
          </w:p>
        </w:tc>
        <w:tc>
          <w:tcPr>
            <w:tcW w:w="4819" w:type="dxa"/>
          </w:tcPr>
          <w:p w14:paraId="41D77A93" w14:textId="77777777" w:rsidR="002937C1" w:rsidRDefault="002937C1" w:rsidP="006A4CC0">
            <w:pPr>
              <w:cnfStyle w:val="100000000000" w:firstRow="1" w:lastRow="0" w:firstColumn="0" w:lastColumn="0" w:oddVBand="0" w:evenVBand="0" w:oddHBand="0" w:evenHBand="0" w:firstRowFirstColumn="0" w:firstRowLastColumn="0" w:lastRowFirstColumn="0" w:lastRowLastColumn="0"/>
            </w:pPr>
            <w:r>
              <w:t>Descripción</w:t>
            </w:r>
          </w:p>
        </w:tc>
        <w:tc>
          <w:tcPr>
            <w:tcW w:w="1843" w:type="dxa"/>
          </w:tcPr>
          <w:p w14:paraId="0286205D" w14:textId="77777777" w:rsidR="002937C1" w:rsidRDefault="002937C1" w:rsidP="006A4CC0">
            <w:pPr>
              <w:cnfStyle w:val="100000000000" w:firstRow="1" w:lastRow="0" w:firstColumn="0" w:lastColumn="0" w:oddVBand="0" w:evenVBand="0" w:oddHBand="0" w:evenHBand="0" w:firstRowFirstColumn="0" w:firstRowLastColumn="0" w:lastRowFirstColumn="0" w:lastRowLastColumn="0"/>
            </w:pPr>
            <w:r>
              <w:t>Interesados</w:t>
            </w:r>
          </w:p>
        </w:tc>
      </w:tr>
      <w:tr w:rsidR="002937C1" w14:paraId="47DD70A1"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8F9521C" w14:textId="77777777" w:rsidR="002937C1" w:rsidRDefault="002937C1" w:rsidP="006A4CC0">
            <w:r>
              <w:t>Introducción</w:t>
            </w:r>
          </w:p>
        </w:tc>
        <w:tc>
          <w:tcPr>
            <w:tcW w:w="4819" w:type="dxa"/>
          </w:tcPr>
          <w:p w14:paraId="1FCFCFB8"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Esta sección brinda al lector la una breve explicación del porqué se desarrolla la aplicación TAppi y define los límites de las funcionalidades.</w:t>
            </w:r>
          </w:p>
          <w:p w14:paraId="02608DA1"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Provee, además, la bibliografía utilizada.</w:t>
            </w:r>
          </w:p>
        </w:tc>
        <w:tc>
          <w:tcPr>
            <w:tcW w:w="1843" w:type="dxa"/>
          </w:tcPr>
          <w:p w14:paraId="4D260D6A"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Comunidad académica y autores</w:t>
            </w:r>
          </w:p>
        </w:tc>
      </w:tr>
      <w:tr w:rsidR="002937C1" w14:paraId="68E7195C" w14:textId="77777777" w:rsidTr="004948B0">
        <w:tc>
          <w:tcPr>
            <w:cnfStyle w:val="001000000000" w:firstRow="0" w:lastRow="0" w:firstColumn="1" w:lastColumn="0" w:oddVBand="0" w:evenVBand="0" w:oddHBand="0" w:evenHBand="0" w:firstRowFirstColumn="0" w:firstRowLastColumn="0" w:lastRowFirstColumn="0" w:lastRowLastColumn="0"/>
            <w:tcW w:w="1980" w:type="dxa"/>
          </w:tcPr>
          <w:p w14:paraId="1536A828" w14:textId="77777777" w:rsidR="002937C1" w:rsidRDefault="002937C1" w:rsidP="006A4CC0">
            <w:r>
              <w:t>Descripción global</w:t>
            </w:r>
          </w:p>
        </w:tc>
        <w:tc>
          <w:tcPr>
            <w:tcW w:w="4819" w:type="dxa"/>
          </w:tcPr>
          <w:p w14:paraId="6CDDCDEF"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Presenta al lector una visión general de los requerimientos de TAppi: Triage Application; en esta sección se definen las funcionalidades de la aplicación.</w:t>
            </w:r>
          </w:p>
        </w:tc>
        <w:tc>
          <w:tcPr>
            <w:tcW w:w="1843" w:type="dxa"/>
          </w:tcPr>
          <w:p w14:paraId="14324E00"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Comunidad académica y autores</w:t>
            </w:r>
          </w:p>
        </w:tc>
      </w:tr>
      <w:tr w:rsidR="002937C1" w14:paraId="33A735E8"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4C4C394" w14:textId="77777777" w:rsidR="002937C1" w:rsidRDefault="002937C1" w:rsidP="006A4CC0">
            <w:r>
              <w:t>Requerimientos específicos</w:t>
            </w:r>
          </w:p>
        </w:tc>
        <w:tc>
          <w:tcPr>
            <w:tcW w:w="4819" w:type="dxa"/>
          </w:tcPr>
          <w:p w14:paraId="0B8FC07D" w14:textId="47CFFF60" w:rsidR="002937C1" w:rsidRDefault="002937C1" w:rsidP="006A4CC0">
            <w:pPr>
              <w:cnfStyle w:val="000000100000" w:firstRow="0" w:lastRow="0" w:firstColumn="0" w:lastColumn="0" w:oddVBand="0" w:evenVBand="0" w:oddHBand="1" w:evenHBand="0" w:firstRowFirstColumn="0" w:firstRowLastColumn="0" w:lastRowFirstColumn="0" w:lastRowLastColumn="0"/>
            </w:pPr>
            <w:r>
              <w:t xml:space="preserve">Esta sección </w:t>
            </w:r>
            <w:r w:rsidR="00B62C9B">
              <w:t>específica</w:t>
            </w:r>
            <w:r>
              <w:t xml:space="preserve"> con detalle los requerimientos que debe tener TAppi Triage Application. Será escrita con un enfoque más técnico para que el grupo de trabajo diseñe, implemente y pruebe dichos requerimientos.</w:t>
            </w:r>
          </w:p>
          <w:p w14:paraId="13357B88" w14:textId="2F813273" w:rsidR="002937C1" w:rsidRDefault="002937C1" w:rsidP="006A4CC0">
            <w:pPr>
              <w:cnfStyle w:val="000000100000" w:firstRow="0" w:lastRow="0" w:firstColumn="0" w:lastColumn="0" w:oddVBand="0" w:evenVBand="0" w:oddHBand="1" w:evenHBand="0" w:firstRowFirstColumn="0" w:firstRowLastColumn="0" w:lastRowFirstColumn="0" w:lastRowLastColumn="0"/>
            </w:pPr>
            <w:r>
              <w:t xml:space="preserve">Presenta adicionalmente, quienes serán los responsables del manejo de la información y cómo </w:t>
            </w:r>
            <w:r w:rsidR="00D43EB3">
              <w:t>se llevará a cabo este proceso.</w:t>
            </w:r>
          </w:p>
        </w:tc>
        <w:tc>
          <w:tcPr>
            <w:tcW w:w="1843" w:type="dxa"/>
          </w:tcPr>
          <w:p w14:paraId="05D0BB1F"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Comunidad académica y autores</w:t>
            </w:r>
          </w:p>
        </w:tc>
      </w:tr>
      <w:tr w:rsidR="002937C1" w14:paraId="7E5AB12D" w14:textId="77777777" w:rsidTr="004948B0">
        <w:tc>
          <w:tcPr>
            <w:cnfStyle w:val="001000000000" w:firstRow="0" w:lastRow="0" w:firstColumn="1" w:lastColumn="0" w:oddVBand="0" w:evenVBand="0" w:oddHBand="0" w:evenHBand="0" w:firstRowFirstColumn="0" w:firstRowLastColumn="0" w:lastRowFirstColumn="0" w:lastRowLastColumn="0"/>
            <w:tcW w:w="1980" w:type="dxa"/>
          </w:tcPr>
          <w:p w14:paraId="30CBCE1D" w14:textId="77777777" w:rsidR="002937C1" w:rsidRDefault="002937C1" w:rsidP="006A4CC0">
            <w:r>
              <w:t>Proceso de ingeniería de requerimientos</w:t>
            </w:r>
          </w:p>
        </w:tc>
        <w:tc>
          <w:tcPr>
            <w:tcW w:w="4819" w:type="dxa"/>
          </w:tcPr>
          <w:p w14:paraId="15AEF74B"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Presenta al lector toda la información referente a los procesos, técnicas y métodos utilizados para llevar a cabo la especificación de requerimientos.</w:t>
            </w:r>
          </w:p>
        </w:tc>
        <w:tc>
          <w:tcPr>
            <w:tcW w:w="1843" w:type="dxa"/>
          </w:tcPr>
          <w:p w14:paraId="7451BA08" w14:textId="77777777" w:rsidR="002937C1" w:rsidRDefault="002937C1" w:rsidP="006A4CC0">
            <w:pPr>
              <w:cnfStyle w:val="000000000000" w:firstRow="0" w:lastRow="0" w:firstColumn="0" w:lastColumn="0" w:oddVBand="0" w:evenVBand="0" w:oddHBand="0" w:evenHBand="0" w:firstRowFirstColumn="0" w:firstRowLastColumn="0" w:lastRowFirstColumn="0" w:lastRowLastColumn="0"/>
            </w:pPr>
            <w:r>
              <w:t>Autores y director de trabajo de grado</w:t>
            </w:r>
          </w:p>
        </w:tc>
      </w:tr>
      <w:tr w:rsidR="002937C1" w14:paraId="2DB3505F"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84BF751" w14:textId="77777777" w:rsidR="002937C1" w:rsidRDefault="002937C1" w:rsidP="006A4CC0">
            <w:r>
              <w:t>Proceso de verificación</w:t>
            </w:r>
          </w:p>
        </w:tc>
        <w:tc>
          <w:tcPr>
            <w:tcW w:w="4819" w:type="dxa"/>
          </w:tcPr>
          <w:p w14:paraId="155BD4E4" w14:textId="77777777" w:rsidR="002937C1" w:rsidRDefault="002937C1" w:rsidP="006A4CC0">
            <w:pPr>
              <w:cnfStyle w:val="000000100000" w:firstRow="0" w:lastRow="0" w:firstColumn="0" w:lastColumn="0" w:oddVBand="0" w:evenVBand="0" w:oddHBand="1" w:evenHBand="0" w:firstRowFirstColumn="0" w:firstRowLastColumn="0" w:lastRowFirstColumn="0" w:lastRowLastColumn="0"/>
            </w:pPr>
            <w:r>
              <w:t>En esta sección se presentan las actividades correspondientes a los procesos de verificación y validación de los requerimientos.</w:t>
            </w:r>
          </w:p>
        </w:tc>
        <w:tc>
          <w:tcPr>
            <w:tcW w:w="1843" w:type="dxa"/>
          </w:tcPr>
          <w:p w14:paraId="7F02E90B" w14:textId="3165E4F6" w:rsidR="002937C1" w:rsidRDefault="002937C1" w:rsidP="006A4CC0">
            <w:pPr>
              <w:cnfStyle w:val="000000100000" w:firstRow="0" w:lastRow="0" w:firstColumn="0" w:lastColumn="0" w:oddVBand="0" w:evenVBand="0" w:oddHBand="1" w:evenHBand="0" w:firstRowFirstColumn="0" w:firstRowLastColumn="0" w:lastRowFirstColumn="0" w:lastRowLastColumn="0"/>
            </w:pPr>
            <w:r>
              <w:t>Autores y director de trabajo de grado</w:t>
            </w:r>
            <w:r w:rsidR="00C51A32">
              <w:t>.</w:t>
            </w:r>
          </w:p>
        </w:tc>
      </w:tr>
      <w:tr w:rsidR="00C51A32" w14:paraId="6B3FE221" w14:textId="77777777" w:rsidTr="004948B0">
        <w:tc>
          <w:tcPr>
            <w:cnfStyle w:val="001000000000" w:firstRow="0" w:lastRow="0" w:firstColumn="1" w:lastColumn="0" w:oddVBand="0" w:evenVBand="0" w:oddHBand="0" w:evenHBand="0" w:firstRowFirstColumn="0" w:firstRowLastColumn="0" w:lastRowFirstColumn="0" w:lastRowLastColumn="0"/>
            <w:tcW w:w="1980" w:type="dxa"/>
          </w:tcPr>
          <w:p w14:paraId="522838C7" w14:textId="64DCCD8B" w:rsidR="00C51A32" w:rsidRDefault="00C51A32" w:rsidP="006A4CC0">
            <w:r>
              <w:t>Anexos</w:t>
            </w:r>
          </w:p>
        </w:tc>
        <w:tc>
          <w:tcPr>
            <w:tcW w:w="4819" w:type="dxa"/>
          </w:tcPr>
          <w:p w14:paraId="6C170AA6" w14:textId="67E4E40E" w:rsidR="00C51A32" w:rsidRDefault="00C51A32" w:rsidP="00C51A32">
            <w:pPr>
              <w:cnfStyle w:val="000000000000" w:firstRow="0" w:lastRow="0" w:firstColumn="0" w:lastColumn="0" w:oddVBand="0" w:evenVBand="0" w:oddHBand="0" w:evenHBand="0" w:firstRowFirstColumn="0" w:firstRowLastColumn="0" w:lastRowFirstColumn="0" w:lastRowLastColumn="0"/>
            </w:pPr>
            <w:r>
              <w:t>Incluye los documentos que se requieren, se referencian en el archivo SRS.</w:t>
            </w:r>
          </w:p>
        </w:tc>
        <w:tc>
          <w:tcPr>
            <w:tcW w:w="1843" w:type="dxa"/>
          </w:tcPr>
          <w:p w14:paraId="4B0072C6" w14:textId="2479E660" w:rsidR="00C51A32" w:rsidRDefault="00C51A32" w:rsidP="006A4CC0">
            <w:pPr>
              <w:cnfStyle w:val="000000000000" w:firstRow="0" w:lastRow="0" w:firstColumn="0" w:lastColumn="0" w:oddVBand="0" w:evenVBand="0" w:oddHBand="0" w:evenHBand="0" w:firstRowFirstColumn="0" w:firstRowLastColumn="0" w:lastRowFirstColumn="0" w:lastRowLastColumn="0"/>
            </w:pPr>
            <w:r>
              <w:t>Autores y director de trabajo de grado.</w:t>
            </w:r>
          </w:p>
        </w:tc>
      </w:tr>
    </w:tbl>
    <w:p w14:paraId="531F0C46" w14:textId="763A8AB3" w:rsidR="00290702" w:rsidRPr="00290702" w:rsidRDefault="00290702" w:rsidP="00A21CDB">
      <w:pPr>
        <w:pStyle w:val="Descripcin"/>
        <w:jc w:val="center"/>
      </w:pPr>
      <w:bookmarkStart w:id="36" w:name="_Toc457118885"/>
      <w:r>
        <w:t xml:space="preserve">Tabla </w:t>
      </w:r>
      <w:r w:rsidR="005F4CF4">
        <w:fldChar w:fldCharType="begin"/>
      </w:r>
      <w:r w:rsidR="005F4CF4">
        <w:instrText xml:space="preserve"> SEQ Tabla \* ARABIC </w:instrText>
      </w:r>
      <w:r w:rsidR="005F4CF4">
        <w:fldChar w:fldCharType="separate"/>
      </w:r>
      <w:r w:rsidR="00211A24">
        <w:rPr>
          <w:noProof/>
        </w:rPr>
        <w:t>3</w:t>
      </w:r>
      <w:r w:rsidR="005F4CF4">
        <w:rPr>
          <w:noProof/>
        </w:rPr>
        <w:fldChar w:fldCharType="end"/>
      </w:r>
      <w:r w:rsidR="00D43EB3">
        <w:rPr>
          <w:noProof/>
        </w:rPr>
        <w:t>:</w:t>
      </w:r>
      <w:r>
        <w:t xml:space="preserve"> Apreciación global</w:t>
      </w:r>
      <w:r w:rsidR="00D43EB3">
        <w:t>.</w:t>
      </w:r>
      <w:bookmarkEnd w:id="36"/>
    </w:p>
    <w:p w14:paraId="6926C95F" w14:textId="77777777" w:rsidR="003C0F18" w:rsidRPr="002937C1" w:rsidRDefault="003C0F18" w:rsidP="006A4CC0">
      <w:pPr>
        <w:pStyle w:val="Ttulo1"/>
      </w:pPr>
      <w:bookmarkStart w:id="37" w:name="_Toc455508754"/>
      <w:bookmarkStart w:id="38" w:name="_Toc457118835"/>
      <w:r>
        <w:t>Descripción global</w:t>
      </w:r>
      <w:bookmarkEnd w:id="37"/>
      <w:bookmarkEnd w:id="38"/>
    </w:p>
    <w:p w14:paraId="10082997" w14:textId="77777777" w:rsidR="003C0F18" w:rsidRDefault="003C0F18" w:rsidP="00961A62">
      <w:pPr>
        <w:pStyle w:val="Ttulo2"/>
      </w:pPr>
      <w:bookmarkStart w:id="39" w:name="_Toc455508755"/>
      <w:bookmarkStart w:id="40" w:name="_Toc457118836"/>
      <w:r>
        <w:t>Perspectiva del producto</w:t>
      </w:r>
      <w:bookmarkEnd w:id="39"/>
      <w:bookmarkEnd w:id="40"/>
    </w:p>
    <w:p w14:paraId="243044CC" w14:textId="15ED1039" w:rsidR="002C11E6" w:rsidRDefault="002C11E6" w:rsidP="006A4CC0">
      <w:r>
        <w:t>TAppi: Triage Application es un producto nuevo que propone un nuevo modelo de captura inteligente de datos, donde usuarios digitalmente nativos</w:t>
      </w:r>
      <w:r w:rsidR="005A69A5">
        <w:t xml:space="preserve"> crear una cuenta de usuario, editarla o eliminarla. Con esta cuenta, los usuarios podrán ingresar una serie de síntomas y antecedentes médicos para que la aplicación les brinde, de forma tentativa, una primera aproximación del Triage. </w:t>
      </w:r>
    </w:p>
    <w:p w14:paraId="5FB9741F" w14:textId="5DC6226A" w:rsidR="005A69A5" w:rsidRDefault="005A69A5" w:rsidP="006A4CC0">
      <w:r>
        <w:t>Es importante resaltar que una vez que los usuarios obtengan esta priorización, la aplicación mostrará en pantalla los centros de salud más cercanos de acuerdo con la posición geográfica del usuario y la cantidad de turnos que deben esperar en los centros de salud. Esta funcionalidad fue pensada para aquellos usuarios cuya priorización es alta debido al riesgo que corre su vida.</w:t>
      </w:r>
    </w:p>
    <w:p w14:paraId="6ACC0FC3" w14:textId="77777777" w:rsidR="002C11E6" w:rsidRDefault="002C11E6" w:rsidP="00961A62">
      <w:pPr>
        <w:pStyle w:val="Ttulo3"/>
      </w:pPr>
      <w:bookmarkStart w:id="41" w:name="_Toc455508756"/>
      <w:bookmarkStart w:id="42" w:name="_Toc457118837"/>
      <w:r>
        <w:t>Interfaces con el sistema</w:t>
      </w:r>
      <w:bookmarkEnd w:id="41"/>
      <w:bookmarkEnd w:id="42"/>
    </w:p>
    <w:p w14:paraId="2B8A1C56" w14:textId="43CC05B0" w:rsidR="00C51A32" w:rsidRPr="00C51A32" w:rsidRDefault="00E94E56" w:rsidP="00C51A32">
      <w:r>
        <w:t xml:space="preserve">Con el fin de mejorar la experiencia de usuario el sistema tendrá </w:t>
      </w:r>
      <w:r w:rsidR="00C51A32" w:rsidRPr="00DE53D1">
        <w:t>interacción con Facebook y Google+.  Esta interacción se hará para crear cuentas e iniciar sesión. La comunicación se hará media</w:t>
      </w:r>
      <w:r>
        <w:t>nte HTTP y el protocolo OAuth 2</w:t>
      </w:r>
      <w:r w:rsidR="00C51A32" w:rsidRPr="00DE53D1">
        <w:t xml:space="preserve">  </w:t>
      </w:r>
      <w:r>
        <w:t>(E</w:t>
      </w:r>
      <w:r w:rsidR="00C51A32" w:rsidRPr="00DE53D1">
        <w:t>ste consiste en dar permisos a aplicaciones terceras para obtener un acceso limitado a un servicio HTTP</w:t>
      </w:r>
      <w:r>
        <w:t>)</w:t>
      </w:r>
      <w:r w:rsidR="00C51A32" w:rsidRPr="00DE53D1">
        <w:t xml:space="preserve"> </w:t>
      </w:r>
      <w:r w:rsidR="00C51A32" w:rsidRPr="00DE53D1">
        <w:fldChar w:fldCharType="begin"/>
      </w:r>
      <w:r w:rsidR="00C51A32">
        <w:instrText xml:space="preserve"> ADDIN ZOTERO_ITEM CSL_CITATION {"citationID":"228jk8smcu","properties":{"formattedCitation":"[10]","plainCitation":"[10]"},"citationItems":[{"id":241,"uris":["http://zotero.org/users/2345493/items/XPD5WPPU"],"uri":["http://zotero.org/users/2345493/items/XPD5WPPU"],"itemData":{"id":241,"type":"webpage","title":"Procedure call documents","URL":"http://tools.ietf.org/html/rfc674","shortTitle":"Procedure call documents","author":[{"family":"Postel","given":"J."},{"family":"White","given":"J. E."}],"accessed":{"date-parts":[["2015",4,22]]}}}],"schema":"https://github.com/citation-style-language/schema/raw/master/csl-citation.json"} </w:instrText>
      </w:r>
      <w:r w:rsidR="00C51A32" w:rsidRPr="00DE53D1">
        <w:fldChar w:fldCharType="separate"/>
      </w:r>
      <w:r w:rsidR="00C51A32" w:rsidRPr="00C51A32">
        <w:rPr>
          <w:rFonts w:ascii="Calibri" w:hAnsi="Calibri"/>
        </w:rPr>
        <w:t>[10]</w:t>
      </w:r>
      <w:r w:rsidR="00C51A32" w:rsidRPr="00DE53D1">
        <w:fldChar w:fldCharType="end"/>
      </w:r>
      <w:r w:rsidR="0034192B">
        <w:t>.</w:t>
      </w:r>
    </w:p>
    <w:p w14:paraId="31859AE3" w14:textId="37EA257F" w:rsidR="002C11E6" w:rsidRDefault="002C11E6" w:rsidP="006A4CC0">
      <w:r>
        <w:t>Al ser una aplicación nueva en nuestro país, TAppi: Triage Application no interact</w:t>
      </w:r>
      <w:r w:rsidR="00E94E56">
        <w:t xml:space="preserve">uará con ningún sistema externo aun, claro que se aspira a que el algún punto esta se </w:t>
      </w:r>
      <w:r w:rsidR="00EA030D">
        <w:t xml:space="preserve">integre </w:t>
      </w:r>
      <w:r w:rsidR="00E94E56">
        <w:t>con los actuales sistemas de información de salud del país.</w:t>
      </w:r>
    </w:p>
    <w:p w14:paraId="6D93B16E" w14:textId="77777777" w:rsidR="002C11E6" w:rsidRDefault="002C11E6" w:rsidP="00961A62">
      <w:pPr>
        <w:pStyle w:val="Ttulo3"/>
      </w:pPr>
      <w:bookmarkStart w:id="43" w:name="_Toc455508757"/>
      <w:bookmarkStart w:id="44" w:name="_Toc457118838"/>
      <w:r>
        <w:t>Interfaces con el usuario</w:t>
      </w:r>
      <w:bookmarkEnd w:id="43"/>
      <w:bookmarkEnd w:id="44"/>
    </w:p>
    <w:p w14:paraId="560AC74A" w14:textId="3A6BC9C5" w:rsidR="00FC0DAB" w:rsidRDefault="00FC0DAB" w:rsidP="006A4CC0"/>
    <w:p w14:paraId="7E4BE952" w14:textId="7AFF68F5" w:rsidR="00AF2C21" w:rsidRDefault="00264963" w:rsidP="008D57A9">
      <w:pPr>
        <w:pStyle w:val="Prrafodelista"/>
      </w:pPr>
      <w:r>
        <w:rPr>
          <w:noProof/>
          <w:lang w:eastAsia="es-CO"/>
        </w:rPr>
        <w:drawing>
          <wp:anchor distT="0" distB="0" distL="114300" distR="114300" simplePos="0" relativeHeight="251658241" behindDoc="1" locked="0" layoutInCell="1" allowOverlap="1" wp14:anchorId="5C089035" wp14:editId="6850967E">
            <wp:simplePos x="0" y="0"/>
            <wp:positionH relativeFrom="column">
              <wp:posOffset>56705</wp:posOffset>
            </wp:positionH>
            <wp:positionV relativeFrom="paragraph">
              <wp:posOffset>3810</wp:posOffset>
            </wp:positionV>
            <wp:extent cx="678180" cy="1247775"/>
            <wp:effectExtent l="0" t="0" r="7620" b="9525"/>
            <wp:wrapTight wrapText="bothSides">
              <wp:wrapPolygon edited="0">
                <wp:start x="0" y="0"/>
                <wp:lineTo x="0" y="21435"/>
                <wp:lineTo x="21236" y="21435"/>
                <wp:lineTo x="21236"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8180" cy="1247775"/>
                    </a:xfrm>
                    <a:prstGeom prst="rect">
                      <a:avLst/>
                    </a:prstGeom>
                  </pic:spPr>
                </pic:pic>
              </a:graphicData>
            </a:graphic>
          </wp:anchor>
        </w:drawing>
      </w:r>
      <w:r w:rsidR="008F3FC4" w:rsidRPr="008D57A9">
        <w:rPr>
          <w:b/>
        </w:rPr>
        <w:fldChar w:fldCharType="begin"/>
      </w:r>
      <w:r w:rsidR="00B91C4F">
        <w:rPr>
          <w:b/>
        </w:rPr>
        <w:instrText xml:space="preserve"> ADDIN ZOTERO_ITEM CSL_CITATION {"citationID":"2coaio34qo","properties":{"formattedCitation":"[11]","plainCitation":"[11]"},"citationItems":[{"id":907,"uris":["http://zotero.org/users/2930129/items/8KVGJGV3"],"uri":["http://zotero.org/users/2930129/items/8KVGJGV3"],"itemData":{"id":907,"type":"webpage","title":"android-phone-color.png (Imagen PNG, 512 × 512 píxeles)","URL":"https://cdn4.iconfinder.com/data/icons/smart-phones-technologies/512/android-phone-color.png","accessed":{"date-parts":[["2016",6,19]]}}}],"schema":"https://github.com/citation-style-language/schema/raw/master/csl-citation.json"} </w:instrText>
      </w:r>
      <w:r w:rsidR="008F3FC4" w:rsidRPr="008D57A9">
        <w:rPr>
          <w:b/>
        </w:rPr>
        <w:fldChar w:fldCharType="separate"/>
      </w:r>
      <w:r w:rsidR="008F3FC4" w:rsidRPr="008D57A9">
        <w:rPr>
          <w:rFonts w:ascii="Calibri" w:hAnsi="Calibri"/>
          <w:b/>
        </w:rPr>
        <w:t>[11]</w:t>
      </w:r>
      <w:r w:rsidR="008F3FC4" w:rsidRPr="008D57A9">
        <w:rPr>
          <w:b/>
        </w:rPr>
        <w:fldChar w:fldCharType="end"/>
      </w:r>
      <w:r w:rsidR="008F3FC4" w:rsidRPr="008D57A9">
        <w:rPr>
          <w:b/>
        </w:rPr>
        <w:t xml:space="preserve"> </w:t>
      </w:r>
      <w:r w:rsidR="00FC0DAB" w:rsidRPr="008D57A9">
        <w:rPr>
          <w:b/>
          <w:lang w:val="es-ES"/>
        </w:rPr>
        <w:t>S</w:t>
      </w:r>
      <w:r w:rsidR="0033391D" w:rsidRPr="008D57A9">
        <w:rPr>
          <w:b/>
          <w:lang w:val="es-ES"/>
        </w:rPr>
        <w:t>martphone:</w:t>
      </w:r>
      <w:r w:rsidR="008F3FC4">
        <w:rPr>
          <w:lang w:val="es-ES"/>
        </w:rPr>
        <w:t xml:space="preserve"> </w:t>
      </w:r>
      <w:r w:rsidR="0033391D" w:rsidRPr="008F3FC4">
        <w:rPr>
          <w:lang w:val="es-ES"/>
        </w:rPr>
        <w:t xml:space="preserve">Permite a los usuarios interactuar con la aplicación tanto para la visualización y </w:t>
      </w:r>
      <w:r w:rsidR="00FC0DAB" w:rsidRPr="008F3FC4">
        <w:rPr>
          <w:lang w:val="es-ES"/>
        </w:rPr>
        <w:t>n</w:t>
      </w:r>
      <w:r w:rsidR="0033391D" w:rsidRPr="008F3FC4">
        <w:rPr>
          <w:lang w:val="es-ES"/>
        </w:rPr>
        <w:t>avegación como para el ingreso de datos</w:t>
      </w:r>
      <w:r w:rsidR="008F3FC4">
        <w:t>. Todo esto se logra por medio de una pantalla táctil.</w:t>
      </w:r>
    </w:p>
    <w:p w14:paraId="6D168960" w14:textId="0D9DAF37" w:rsidR="008F3FC4" w:rsidRDefault="008D57A9" w:rsidP="008D57A9">
      <w:pPr>
        <w:pStyle w:val="Prrafodelista"/>
      </w:pPr>
      <w:r>
        <w:t>I</w:t>
      </w:r>
      <w:r w:rsidR="008F3FC4" w:rsidRPr="008D57A9">
        <w:rPr>
          <w:b/>
        </w:rPr>
        <w:t>nterfaz GUI</w:t>
      </w:r>
      <w:r w:rsidR="008F3FC4">
        <w:t>: En Android el GUI se implementa usando XML.</w:t>
      </w:r>
    </w:p>
    <w:p w14:paraId="67DB52FB" w14:textId="74D721F4" w:rsidR="008F3FC4" w:rsidRDefault="008F3FC4" w:rsidP="008D57A9">
      <w:pPr>
        <w:pStyle w:val="Prrafodelista"/>
      </w:pPr>
      <w:r w:rsidRPr="008D57A9">
        <w:rPr>
          <w:b/>
        </w:rPr>
        <w:t>WI-FI</w:t>
      </w:r>
      <w:r>
        <w:t xml:space="preserve">: debido a que es una aplicación móvil esta funciona mejor por medio de WIFI, teniendo en cuenta las siguientes </w:t>
      </w:r>
      <w:r w:rsidR="00EA030D">
        <w:t>especiaciones</w:t>
      </w:r>
      <w:r>
        <w:t xml:space="preserve"> </w:t>
      </w:r>
      <w:r w:rsidRPr="008F3FC4">
        <w:t>WLAN 802.11 a/b/g/n, dual band, DNLA, hotspot.</w:t>
      </w:r>
    </w:p>
    <w:p w14:paraId="4142F848" w14:textId="77777777" w:rsidR="00F364B5" w:rsidRPr="006A4CC0" w:rsidRDefault="00F364B5" w:rsidP="00961A62">
      <w:pPr>
        <w:pStyle w:val="Ttulo3"/>
      </w:pPr>
      <w:bookmarkStart w:id="45" w:name="_Toc455508758"/>
      <w:bookmarkStart w:id="46" w:name="_Toc457118839"/>
      <w:r w:rsidRPr="006A4CC0">
        <w:t>Interfaces de hardware y comunicación</w:t>
      </w:r>
      <w:bookmarkEnd w:id="45"/>
      <w:bookmarkEnd w:id="46"/>
    </w:p>
    <w:p w14:paraId="6ABD092B" w14:textId="5E1BAB68" w:rsidR="008D57A9" w:rsidRDefault="00F364B5" w:rsidP="008D57A9">
      <w:r w:rsidRPr="007D6BA9">
        <w:rPr>
          <w:b/>
        </w:rPr>
        <w:t>Protocolo TCP/IP</w:t>
      </w:r>
      <w:r w:rsidRPr="008D57A9">
        <w:rPr>
          <w:b/>
        </w:rPr>
        <w:t>:</w:t>
      </w:r>
      <w:r w:rsidRPr="008D57A9">
        <w:t xml:space="preserve"> Es la primera red de área amplia (WAN), desarrollada por encargo de DARPA, una agencia del Departamento de Defensa de los Estados Unidos, y predecesora de Internet. Se utilizará este protocolo orientado a conexión en la comunicación con el servidor en la nube, el cual, se realizan solicitudes y el servidor devuelve las vistas solicitadas correctamente</w:t>
      </w:r>
      <w:r w:rsidR="008D57A9">
        <w:t xml:space="preserve"> </w:t>
      </w:r>
      <w:r w:rsidR="008D57A9">
        <w:fldChar w:fldCharType="begin"/>
      </w:r>
      <w:r w:rsidR="00B91C4F">
        <w:instrText xml:space="preserve"> ADDIN ZOTERO_ITEM CSL_CITATION {"citationID":"r2nuhrng7","properties":{"formattedCitation":"[12]","plainCitation":"[12]"},"citationItems":[{"id":909,"uris":["http://zotero.org/users/2930129/items/6IDFGNQ2"],"uri":["http://zotero.org/users/2930129/items/6IDFGNQ2"],"itemData":{"id":909,"type":"webpage","title":"Modelo de arquitectura del protocolo TCP/IP (Guía de administración del sistema: servicios IP)","URL":"http://docs.oracle.com/cd/E19957-01/820-2981/ipov-10/index.html","accessed":{"date-parts":[["2016",6,19]]}}}],"schema":"https://github.com/citation-style-language/schema/raw/master/csl-citation.json"} </w:instrText>
      </w:r>
      <w:r w:rsidR="008D57A9">
        <w:fldChar w:fldCharType="separate"/>
      </w:r>
      <w:r w:rsidR="008D57A9" w:rsidRPr="008D57A9">
        <w:rPr>
          <w:rFonts w:ascii="Calibri" w:hAnsi="Calibri"/>
        </w:rPr>
        <w:t>[12]</w:t>
      </w:r>
      <w:r w:rsidR="008D57A9">
        <w:fldChar w:fldCharType="end"/>
      </w:r>
      <w:r w:rsidR="008D57A9">
        <w:t xml:space="preserve">. </w:t>
      </w:r>
      <w:r w:rsidR="008D57A9" w:rsidRPr="008D57A9">
        <w:t>La comunicación que hace le cliente con los servicios PHP se hacer por medio del protocolo HTTP que esta sobre TCP como se explica en la sección</w:t>
      </w:r>
    </w:p>
    <w:p w14:paraId="3E225C7C" w14:textId="7115B0FA" w:rsidR="008D57A9" w:rsidRDefault="008D57A9" w:rsidP="008D57A9">
      <w:r w:rsidRPr="008D57A9">
        <w:rPr>
          <w:b/>
        </w:rPr>
        <w:t xml:space="preserve">Puerto TCP: </w:t>
      </w:r>
      <w:r w:rsidRPr="008D57A9">
        <w:t>el puerto usado para la comunicación por medio de este protocolo se hace por el puerto por defecto de HTTP, el puerto 80.</w:t>
      </w:r>
    </w:p>
    <w:p w14:paraId="621C544C" w14:textId="1134986C" w:rsidR="005C64BC" w:rsidRDefault="00616FC3" w:rsidP="006A4CC0">
      <w:pPr>
        <w:rPr>
          <w:noProof/>
        </w:rPr>
      </w:pPr>
      <w:r w:rsidRPr="001340AD">
        <w:rPr>
          <w:b/>
          <w:noProof/>
        </w:rPr>
        <w:t>Android:</w:t>
      </w:r>
      <w:r>
        <w:rPr>
          <w:noProof/>
        </w:rPr>
        <w:t xml:space="preserve"> </w:t>
      </w:r>
      <w:r w:rsidR="008D57A9" w:rsidRPr="008D57A9">
        <w:rPr>
          <w:noProof/>
        </w:rPr>
        <w:t xml:space="preserve">La aplicación será desarrollada para funcionar sobre una plataforma Android, pero específicamente los 2 prototipos que se realizarán serán desarrollados y probados sobre un dispositivo </w:t>
      </w:r>
      <w:r w:rsidR="00D641AE">
        <w:rPr>
          <w:noProof/>
        </w:rPr>
        <w:t>Samsung A 300 M, sistema operativo Android KitKat.</w:t>
      </w:r>
    </w:p>
    <w:p w14:paraId="2E20BDD1" w14:textId="355DEE7A" w:rsidR="005C64BC" w:rsidRPr="005C64BC" w:rsidRDefault="00F364B5" w:rsidP="005C64BC">
      <w:pPr>
        <w:pStyle w:val="Ttulo3"/>
      </w:pPr>
      <w:bookmarkStart w:id="47" w:name="_Toc455508759"/>
      <w:bookmarkStart w:id="48" w:name="_Toc457118840"/>
      <w:r w:rsidRPr="006A4CC0">
        <w:t>Interfaces de software</w:t>
      </w:r>
      <w:bookmarkEnd w:id="47"/>
      <w:bookmarkEnd w:id="48"/>
    </w:p>
    <w:p w14:paraId="7B209B26" w14:textId="63FFF92C" w:rsidR="005C64BC" w:rsidRPr="00CF77B4" w:rsidRDefault="005C64BC" w:rsidP="006A4CC0">
      <w:pPr>
        <w:rPr>
          <w:bCs/>
        </w:rPr>
        <w:sectPr w:rsidR="005C64BC" w:rsidRPr="00CF77B4" w:rsidSect="007F063E">
          <w:pgSz w:w="12240" w:h="15840"/>
          <w:pgMar w:top="1417" w:right="1701" w:bottom="1417" w:left="1701" w:header="708" w:footer="708" w:gutter="0"/>
          <w:cols w:space="708"/>
          <w:titlePg/>
          <w:docGrid w:linePitch="360"/>
        </w:sectPr>
      </w:pPr>
      <w:r w:rsidRPr="005C64BC">
        <w:rPr>
          <w:bCs/>
        </w:rPr>
        <w:t>La tabla mostrada a continuación, muestra de forma detallada</w:t>
      </w:r>
      <w:r>
        <w:rPr>
          <w:bCs/>
        </w:rPr>
        <w:t xml:space="preserve"> las interfaces de software.</w:t>
      </w:r>
      <w:r w:rsidR="00CF77B4">
        <w:rPr>
          <w:bCs/>
        </w:rPr>
        <w:t xml:space="preserve"> Para cada una de las interfaces se encuentra una breve descripción, su razón de uso y la versión que se utilizará.</w:t>
      </w:r>
    </w:p>
    <w:tbl>
      <w:tblPr>
        <w:tblStyle w:val="Tabladecuadrcula4-nfasis1"/>
        <w:tblW w:w="14696" w:type="dxa"/>
        <w:tblLayout w:type="fixed"/>
        <w:tblLook w:val="04A0" w:firstRow="1" w:lastRow="0" w:firstColumn="1" w:lastColumn="0" w:noHBand="0" w:noVBand="1"/>
      </w:tblPr>
      <w:tblGrid>
        <w:gridCol w:w="1430"/>
        <w:gridCol w:w="2192"/>
        <w:gridCol w:w="1674"/>
        <w:gridCol w:w="1952"/>
        <w:gridCol w:w="1813"/>
        <w:gridCol w:w="1813"/>
        <w:gridCol w:w="1911"/>
        <w:gridCol w:w="1911"/>
      </w:tblGrid>
      <w:tr w:rsidR="0012736F" w14:paraId="0CE654C9" w14:textId="74AB166D"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4CA58A7A" w14:textId="77777777" w:rsidR="005C64BC" w:rsidRDefault="005C64BC" w:rsidP="005C64BC"/>
          <w:p w14:paraId="632C1DC3" w14:textId="1F0C2E77" w:rsidR="005C64BC" w:rsidRDefault="005C64BC" w:rsidP="005C64BC"/>
        </w:tc>
        <w:tc>
          <w:tcPr>
            <w:tcW w:w="2192" w:type="dxa"/>
          </w:tcPr>
          <w:p w14:paraId="2E7E9B3B" w14:textId="77777777" w:rsidR="0012736F" w:rsidRDefault="0012736F" w:rsidP="006A4CC0">
            <w:pPr>
              <w:cnfStyle w:val="100000000000" w:firstRow="1" w:lastRow="0" w:firstColumn="0" w:lastColumn="0" w:oddVBand="0" w:evenVBand="0" w:oddHBand="0" w:evenHBand="0" w:firstRowFirstColumn="0" w:firstRowLastColumn="0" w:lastRowFirstColumn="0" w:lastRowLastColumn="0"/>
            </w:pPr>
            <w:r>
              <w:t>GitHub</w:t>
            </w:r>
          </w:p>
        </w:tc>
        <w:tc>
          <w:tcPr>
            <w:tcW w:w="1674" w:type="dxa"/>
          </w:tcPr>
          <w:p w14:paraId="4A15F4A9" w14:textId="549A4C7D" w:rsidR="0012736F" w:rsidRDefault="0012736F" w:rsidP="006A4CC0">
            <w:pPr>
              <w:cnfStyle w:val="100000000000" w:firstRow="1" w:lastRow="0" w:firstColumn="0" w:lastColumn="0" w:oddVBand="0" w:evenVBand="0" w:oddHBand="0" w:evenHBand="0" w:firstRowFirstColumn="0" w:firstRowLastColumn="0" w:lastRowFirstColumn="0" w:lastRowLastColumn="0"/>
            </w:pPr>
            <w:r>
              <w:t>Android</w:t>
            </w:r>
          </w:p>
        </w:tc>
        <w:tc>
          <w:tcPr>
            <w:tcW w:w="1952" w:type="dxa"/>
          </w:tcPr>
          <w:p w14:paraId="4757C326" w14:textId="77777777" w:rsidR="0012736F" w:rsidRDefault="0012736F" w:rsidP="006A4CC0">
            <w:pPr>
              <w:cnfStyle w:val="100000000000" w:firstRow="1" w:lastRow="0" w:firstColumn="0" w:lastColumn="0" w:oddVBand="0" w:evenVBand="0" w:oddHBand="0" w:evenHBand="0" w:firstRowFirstColumn="0" w:firstRowLastColumn="0" w:lastRowFirstColumn="0" w:lastRowLastColumn="0"/>
            </w:pPr>
            <w:r>
              <w:t>Córdova (Apache)</w:t>
            </w:r>
          </w:p>
        </w:tc>
        <w:tc>
          <w:tcPr>
            <w:tcW w:w="1813" w:type="dxa"/>
          </w:tcPr>
          <w:p w14:paraId="32083ADB" w14:textId="352A50DB" w:rsidR="0012736F" w:rsidRDefault="0012736F" w:rsidP="006A4CC0">
            <w:pPr>
              <w:cnfStyle w:val="100000000000" w:firstRow="1" w:lastRow="0" w:firstColumn="0" w:lastColumn="0" w:oddVBand="0" w:evenVBand="0" w:oddHBand="0" w:evenHBand="0" w:firstRowFirstColumn="0" w:firstRowLastColumn="0" w:lastRowFirstColumn="0" w:lastRowLastColumn="0"/>
            </w:pPr>
            <w:r>
              <w:t>MySQL Workbench</w:t>
            </w:r>
          </w:p>
        </w:tc>
        <w:tc>
          <w:tcPr>
            <w:tcW w:w="1813" w:type="dxa"/>
          </w:tcPr>
          <w:p w14:paraId="4CDFEA79" w14:textId="1873AB45" w:rsidR="0012736F" w:rsidRDefault="0012736F" w:rsidP="006A4CC0">
            <w:pPr>
              <w:cnfStyle w:val="100000000000" w:firstRow="1" w:lastRow="0" w:firstColumn="0" w:lastColumn="0" w:oddVBand="0" w:evenVBand="0" w:oddHBand="0" w:evenHBand="0" w:firstRowFirstColumn="0" w:firstRowLastColumn="0" w:lastRowFirstColumn="0" w:lastRowLastColumn="0"/>
            </w:pPr>
            <w:r>
              <w:t>MySQL</w:t>
            </w:r>
          </w:p>
        </w:tc>
        <w:tc>
          <w:tcPr>
            <w:tcW w:w="1911" w:type="dxa"/>
          </w:tcPr>
          <w:p w14:paraId="3F1BD708" w14:textId="4FEA6988" w:rsidR="0012736F" w:rsidRDefault="0012736F" w:rsidP="006A4CC0">
            <w:pPr>
              <w:cnfStyle w:val="100000000000" w:firstRow="1" w:lastRow="0" w:firstColumn="0" w:lastColumn="0" w:oddVBand="0" w:evenVBand="0" w:oddHBand="0" w:evenHBand="0" w:firstRowFirstColumn="0" w:firstRowLastColumn="0" w:lastRowFirstColumn="0" w:lastRowLastColumn="0"/>
            </w:pPr>
            <w:r>
              <w:t>MySQLite</w:t>
            </w:r>
          </w:p>
        </w:tc>
        <w:tc>
          <w:tcPr>
            <w:tcW w:w="1911" w:type="dxa"/>
          </w:tcPr>
          <w:p w14:paraId="6288377A" w14:textId="3D33CBFE" w:rsidR="0012736F" w:rsidRDefault="0012736F" w:rsidP="006A4CC0">
            <w:pPr>
              <w:cnfStyle w:val="100000000000" w:firstRow="1" w:lastRow="0" w:firstColumn="0" w:lastColumn="0" w:oddVBand="0" w:evenVBand="0" w:oddHBand="0" w:evenHBand="0" w:firstRowFirstColumn="0" w:firstRowLastColumn="0" w:lastRowFirstColumn="0" w:lastRowLastColumn="0"/>
            </w:pPr>
            <w:r>
              <w:t>Ubuntu</w:t>
            </w:r>
          </w:p>
        </w:tc>
      </w:tr>
      <w:tr w:rsidR="0012736F" w14:paraId="1E561A12" w14:textId="01DE03DA"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7B4F5D89" w14:textId="77777777" w:rsidR="0012736F" w:rsidRDefault="0012736F" w:rsidP="006A4CC0">
            <w:r>
              <w:t>Descripción</w:t>
            </w:r>
          </w:p>
        </w:tc>
        <w:tc>
          <w:tcPr>
            <w:tcW w:w="2192" w:type="dxa"/>
          </w:tcPr>
          <w:p w14:paraId="2EC44BA7" w14:textId="5AEF5B41"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Es una plataforma de sistema de control de versiones distribuido que ofrece el almacenamiento de código y documentos mediante un repositorio basado en Git. </w:t>
            </w:r>
            <w:r>
              <w:fldChar w:fldCharType="begin"/>
            </w:r>
            <w:r w:rsidR="00B91C4F">
              <w:instrText xml:space="preserve"> ADDIN ZOTERO_ITEM CSL_CITATION {"citationID":"1rg91s9l44","properties":{"formattedCitation":"[13]","plainCitation":"[13]"},"citationItems":[{"id":899,"uris":["http://zotero.org/users/2930129/items/XVNA7HFR"],"uri":["http://zotero.org/users/2930129/items/XVNA7HFR"],"itemData":{"id":899,"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fldChar w:fldCharType="separate"/>
            </w:r>
            <w:r w:rsidRPr="008D57A9">
              <w:rPr>
                <w:rFonts w:ascii="Calibri" w:hAnsi="Calibri"/>
              </w:rPr>
              <w:t>[13]</w:t>
            </w:r>
            <w:r>
              <w:fldChar w:fldCharType="end"/>
            </w:r>
          </w:p>
        </w:tc>
        <w:tc>
          <w:tcPr>
            <w:tcW w:w="1674" w:type="dxa"/>
          </w:tcPr>
          <w:p w14:paraId="3B971B50" w14:textId="617F8D7A"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Sistema Operativo móvil basado en Linux </w:t>
            </w:r>
            <w:r w:rsidRPr="009A1215">
              <w:fldChar w:fldCharType="begin"/>
            </w:r>
            <w:r>
              <w:instrText xml:space="preserve"> ADDIN ZOTERO_ITEM CSL_CITATION {"citationID":"2l1bgmt14d","properties":{"formattedCitation":"[14]","plainCitation":"[14]"},"citationItems":[{"id":38,"uris":["http://zotero.org/users/2345493/items/8VICD669"],"uri":["http://zotero.org/users/2345493/items/8VICD669"],"itemData":{"id":38,"type":"webpage","title":"Android Developers","URL":"http://developer.android.com/index.html","accessed":{"date-parts":[["2015",3,8]]}}}],"schema":"https://github.com/citation-style-language/schema/raw/master/csl-citation.json"} </w:instrText>
            </w:r>
            <w:r w:rsidRPr="009A1215">
              <w:fldChar w:fldCharType="separate"/>
            </w:r>
            <w:r w:rsidRPr="009A1215">
              <w:rPr>
                <w:rFonts w:ascii="Calibri" w:hAnsi="Calibri"/>
              </w:rPr>
              <w:t>[14]</w:t>
            </w:r>
            <w:r w:rsidRPr="009A1215">
              <w:fldChar w:fldCharType="end"/>
            </w:r>
            <w:r w:rsidRPr="009A1215">
              <w:t>.</w:t>
            </w:r>
          </w:p>
        </w:tc>
        <w:tc>
          <w:tcPr>
            <w:tcW w:w="1952" w:type="dxa"/>
          </w:tcPr>
          <w:p w14:paraId="2EFF9724" w14:textId="0C581D5A" w:rsidR="0012736F" w:rsidRDefault="0012736F" w:rsidP="00A53A22">
            <w:pPr>
              <w:cnfStyle w:val="000000100000" w:firstRow="0" w:lastRow="0" w:firstColumn="0" w:lastColumn="0" w:oddVBand="0" w:evenVBand="0" w:oddHBand="1" w:evenHBand="0" w:firstRowFirstColumn="0" w:firstRowLastColumn="0" w:lastRowFirstColumn="0" w:lastRowLastColumn="0"/>
            </w:pPr>
            <w:r>
              <w:t>Servidor http pa</w:t>
            </w:r>
            <w:r w:rsidR="00A53A22">
              <w:t>dr</w:t>
            </w:r>
            <w:r>
              <w:t>e de Apache Software.</w:t>
            </w:r>
          </w:p>
        </w:tc>
        <w:tc>
          <w:tcPr>
            <w:tcW w:w="1813" w:type="dxa"/>
          </w:tcPr>
          <w:p w14:paraId="2B83BD73" w14:textId="0AAEE7DE"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Es una herramienta visual para el diseño de las bases de datos con el fin de facilitar su administración. </w:t>
            </w:r>
            <w:r w:rsidRPr="009A1215">
              <w:fldChar w:fldCharType="begin"/>
            </w:r>
            <w:r>
              <w:instrText xml:space="preserve"> ADDIN ZOTERO_ITEM CSL_CITATION {"citationID":"1nfhm83lf9","properties":{"formattedCitation":"[15]","plainCitation":"[15]"},"citationItems":[{"id":228,"uris":["http://zotero.org/users/2345493/items/EBW73R9C"],"uri":["http://zotero.org/users/2345493/items/EBW73R9C"],"itemData":{"id":228,"type":"webpage","title":"MySQL Workbench","URL":"https://www.mysql.com/products/workbench/","author":[{"family":"MySQL","given":""}],"accessed":{"date-parts":[["2015",4,22]]}}}],"schema":"https://github.com/citation-style-language/schema/raw/master/csl-citation.json"} </w:instrText>
            </w:r>
            <w:r w:rsidRPr="009A1215">
              <w:fldChar w:fldCharType="separate"/>
            </w:r>
            <w:r w:rsidRPr="009A1215">
              <w:rPr>
                <w:rFonts w:ascii="Calibri" w:hAnsi="Calibri"/>
              </w:rPr>
              <w:t>[15]</w:t>
            </w:r>
            <w:r w:rsidRPr="009A1215">
              <w:fldChar w:fldCharType="end"/>
            </w:r>
          </w:p>
        </w:tc>
        <w:tc>
          <w:tcPr>
            <w:tcW w:w="1813" w:type="dxa"/>
          </w:tcPr>
          <w:p w14:paraId="5C828957" w14:textId="7530EA09" w:rsidR="0012736F" w:rsidRDefault="0012736F" w:rsidP="009A1215">
            <w:pPr>
              <w:cnfStyle w:val="000000100000" w:firstRow="0" w:lastRow="0" w:firstColumn="0" w:lastColumn="0" w:oddVBand="0" w:evenVBand="0" w:oddHBand="1" w:evenHBand="0" w:firstRowFirstColumn="0" w:firstRowLastColumn="0" w:lastRowFirstColumn="0" w:lastRowLastColumn="0"/>
            </w:pPr>
            <w:r>
              <w:t xml:space="preserve">Es un sistema de manejo de base de datos relacionales </w:t>
            </w:r>
            <w:r w:rsidRPr="009A1215">
              <w:t xml:space="preserve">opensource </w:t>
            </w:r>
            <w:r w:rsidRPr="009A1215">
              <w:fldChar w:fldCharType="begin"/>
            </w:r>
            <w:r>
              <w:instrText xml:space="preserve"> ADDIN ZOTERO_ITEM CSL_CITATION {"citationID":"tnsmqk4iv","properties":{"formattedCitation":"[16]","plainCitation":"[16]"},"citationItems":[{"id":240,"uris":["http://zotero.org/users/2345493/items/XDRC73AF"],"uri":["http://zotero.org/users/2345493/items/XDRC73AF"],"itemData":{"id":240,"type":"webpage","title":"MySQL Downloads","URL":"http://www.mysql.com/downloads/","author":[{"family":"MySQL","given":""}],"accessed":{"date-parts":[["2015",4,22]]}}}],"schema":"https://github.com/citation-style-language/schema/raw/master/csl-citation.json"} </w:instrText>
            </w:r>
            <w:r w:rsidRPr="009A1215">
              <w:fldChar w:fldCharType="separate"/>
            </w:r>
            <w:r w:rsidRPr="009A1215">
              <w:rPr>
                <w:rFonts w:ascii="Calibri" w:hAnsi="Calibri"/>
              </w:rPr>
              <w:t>[16]</w:t>
            </w:r>
            <w:r w:rsidRPr="009A1215">
              <w:fldChar w:fldCharType="end"/>
            </w:r>
            <w:r w:rsidRPr="009A1215">
              <w:t>.</w:t>
            </w:r>
          </w:p>
        </w:tc>
        <w:tc>
          <w:tcPr>
            <w:tcW w:w="1911" w:type="dxa"/>
          </w:tcPr>
          <w:p w14:paraId="32B7DF91" w14:textId="38298905" w:rsidR="0012736F" w:rsidRDefault="0012736F" w:rsidP="006A4CC0">
            <w:pPr>
              <w:cnfStyle w:val="000000100000" w:firstRow="0" w:lastRow="0" w:firstColumn="0" w:lastColumn="0" w:oddVBand="0" w:evenVBand="0" w:oddHBand="1" w:evenHBand="0" w:firstRowFirstColumn="0" w:firstRowLastColumn="0" w:lastRowFirstColumn="0" w:lastRowLastColumn="0"/>
            </w:pPr>
            <w:r>
              <w:t>Librerí</w:t>
            </w:r>
            <w:r w:rsidR="0034192B">
              <w:t>a</w:t>
            </w:r>
            <w:r>
              <w:t xml:space="preserve"> en php que permite</w:t>
            </w:r>
            <w:r w:rsidR="0034192B">
              <w:t xml:space="preserve"> </w:t>
            </w:r>
            <w:r>
              <w:t xml:space="preserve">conectar con la base de datos </w:t>
            </w:r>
            <w:r w:rsidRPr="009A1215">
              <w:fldChar w:fldCharType="begin"/>
            </w:r>
            <w:r>
              <w:instrText xml:space="preserve"> ADDIN ZOTERO_ITEM CSL_CITATION {"citationID":"1ggea0038a","properties":{"formattedCitation":"[17]","plainCitation":"[17]"},"citationItems":[{"id":225,"uris":["http://zotero.org/users/2345493/items/A8XQQRFJ"],"uri":["http://zotero.org/users/2345493/items/A8XQQRFJ"],"itemData":{"id":225,"type":"webpage","title":"The MySQLI class","URL":"http://php.net/manual/en/class.mysqli.php","language":"English","author":[{"family":"php","given":""}],"accessed":{"date-parts":[["2015",4,22]]}}}],"schema":"https://github.com/citation-style-language/schema/raw/master/csl-citation.json"} </w:instrText>
            </w:r>
            <w:r w:rsidRPr="009A1215">
              <w:fldChar w:fldCharType="separate"/>
            </w:r>
            <w:r w:rsidRPr="0012736F">
              <w:rPr>
                <w:rFonts w:ascii="Calibri" w:hAnsi="Calibri"/>
              </w:rPr>
              <w:t>[17]</w:t>
            </w:r>
            <w:r w:rsidRPr="009A1215">
              <w:fldChar w:fldCharType="end"/>
            </w:r>
            <w:r w:rsidRPr="009A1215">
              <w:t>.</w:t>
            </w:r>
          </w:p>
        </w:tc>
        <w:tc>
          <w:tcPr>
            <w:tcW w:w="1911" w:type="dxa"/>
          </w:tcPr>
          <w:p w14:paraId="3D4682C9" w14:textId="1F968A7D" w:rsidR="0012736F" w:rsidRDefault="0012736F" w:rsidP="006A4CC0">
            <w:pPr>
              <w:cnfStyle w:val="000000100000" w:firstRow="0" w:lastRow="0" w:firstColumn="0" w:lastColumn="0" w:oddVBand="0" w:evenVBand="0" w:oddHBand="1" w:evenHBand="0" w:firstRowFirstColumn="0" w:firstRowLastColumn="0" w:lastRowFirstColumn="0" w:lastRowLastColumn="0"/>
            </w:pPr>
            <w:r>
              <w:t xml:space="preserve">Sistema operativo basado en Debian </w:t>
            </w:r>
            <w:r w:rsidRPr="0012736F">
              <w:fldChar w:fldCharType="begin"/>
            </w:r>
            <w:r>
              <w:instrText xml:space="preserve"> ADDIN ZOTERO_ITEM CSL_CITATION {"citationID":"1bqcs5u24e","properties":{"formattedCitation":"[18]","plainCitation":"[18]"},"citationItems":[{"id":221,"uris":["http://zotero.org/users/2345493/items/6SHP9G4I"],"uri":["http://zotero.org/users/2345493/items/6SHP9G4I"],"itemData":{"id":221,"type":"webpage","title":"New Ubuntu OpenStack Fundamentals training courses","URL":"http://www.ubuntu.com/","author":[{"family":"Ubuntu","given":""}],"accessed":{"date-parts":[["2015",4,22]]}}}],"schema":"https://github.com/citation-style-language/schema/raw/master/csl-citation.json"} </w:instrText>
            </w:r>
            <w:r w:rsidRPr="0012736F">
              <w:fldChar w:fldCharType="separate"/>
            </w:r>
            <w:r w:rsidRPr="0012736F">
              <w:rPr>
                <w:rFonts w:ascii="Calibri" w:hAnsi="Calibri"/>
              </w:rPr>
              <w:t>[18]</w:t>
            </w:r>
            <w:r w:rsidRPr="0012736F">
              <w:fldChar w:fldCharType="end"/>
            </w:r>
            <w:r w:rsidRPr="0012736F">
              <w:t>.</w:t>
            </w:r>
          </w:p>
        </w:tc>
      </w:tr>
      <w:tr w:rsidR="0012736F" w14:paraId="07A12462" w14:textId="65DD33BD" w:rsidTr="004948B0">
        <w:tc>
          <w:tcPr>
            <w:cnfStyle w:val="001000000000" w:firstRow="0" w:lastRow="0" w:firstColumn="1" w:lastColumn="0" w:oddVBand="0" w:evenVBand="0" w:oddHBand="0" w:evenHBand="0" w:firstRowFirstColumn="0" w:firstRowLastColumn="0" w:lastRowFirstColumn="0" w:lastRowLastColumn="0"/>
            <w:tcW w:w="1430" w:type="dxa"/>
          </w:tcPr>
          <w:p w14:paraId="6832DDC8" w14:textId="534CA264" w:rsidR="0012736F" w:rsidRDefault="0012736F" w:rsidP="006A4CC0">
            <w:r>
              <w:t>Propósito de uso</w:t>
            </w:r>
          </w:p>
        </w:tc>
        <w:tc>
          <w:tcPr>
            <w:tcW w:w="2192" w:type="dxa"/>
          </w:tcPr>
          <w:p w14:paraId="0273392C" w14:textId="5E71AFCE" w:rsidR="0012736F" w:rsidRPr="007D6BA9" w:rsidRDefault="0012736F" w:rsidP="006A4CC0">
            <w:pPr>
              <w:cnfStyle w:val="000000000000" w:firstRow="0" w:lastRow="0" w:firstColumn="0" w:lastColumn="0" w:oddVBand="0" w:evenVBand="0" w:oddHBand="0" w:evenHBand="0" w:firstRowFirstColumn="0" w:firstRowLastColumn="0" w:lastRowFirstColumn="0" w:lastRowLastColumn="0"/>
              <w:rPr>
                <w:lang w:eastAsia="es-ES"/>
              </w:rPr>
            </w:pPr>
            <w:r w:rsidRPr="007D6BA9">
              <w:rPr>
                <w:lang w:eastAsia="es-ES"/>
              </w:rPr>
              <w:t>Gracias a que GitHub no posee limitantes en la cantidad de colaboradores, permite que los desarrolladores puedan subir, bajar, eliminar o actualizar elementos al repositorio de la página web.</w:t>
            </w:r>
            <w:r>
              <w:rPr>
                <w:lang w:eastAsia="es-ES"/>
              </w:rPr>
              <w:t xml:space="preserve"> </w:t>
            </w:r>
            <w:r>
              <w:rPr>
                <w:lang w:eastAsia="es-ES"/>
              </w:rPr>
              <w:fldChar w:fldCharType="begin"/>
            </w:r>
            <w:r w:rsidR="00B91C4F">
              <w:rPr>
                <w:lang w:eastAsia="es-ES"/>
              </w:rPr>
              <w:instrText xml:space="preserve"> ADDIN ZOTERO_ITEM CSL_CITATION {"citationID":"ceb0rl848","properties":{"formattedCitation":"[13]","plainCitation":"[13]"},"citationItems":[{"id":899,"uris":["http://zotero.org/users/2930129/items/XVNA7HFR"],"uri":["http://zotero.org/users/2930129/items/XVNA7HFR"],"itemData":{"id":899,"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rPr>
                <w:lang w:eastAsia="es-ES"/>
              </w:rPr>
              <w:fldChar w:fldCharType="separate"/>
            </w:r>
            <w:r w:rsidRPr="008D57A9">
              <w:rPr>
                <w:rFonts w:ascii="Calibri" w:hAnsi="Calibri"/>
              </w:rPr>
              <w:t>[13]</w:t>
            </w:r>
            <w:r>
              <w:rPr>
                <w:lang w:eastAsia="es-ES"/>
              </w:rPr>
              <w:fldChar w:fldCharType="end"/>
            </w:r>
          </w:p>
        </w:tc>
        <w:tc>
          <w:tcPr>
            <w:tcW w:w="1674" w:type="dxa"/>
          </w:tcPr>
          <w:p w14:paraId="1964F599" w14:textId="3FA608FB" w:rsidR="0012736F" w:rsidRDefault="0012736F" w:rsidP="006A4CC0">
            <w:pPr>
              <w:cnfStyle w:val="000000000000" w:firstRow="0" w:lastRow="0" w:firstColumn="0" w:lastColumn="0" w:oddVBand="0" w:evenVBand="0" w:oddHBand="0" w:evenHBand="0" w:firstRowFirstColumn="0" w:firstRowLastColumn="0" w:lastRowFirstColumn="0" w:lastRowLastColumn="0"/>
            </w:pPr>
            <w:r>
              <w:t>Es uno de los sistemas operativos móviles más usados en el mercado.</w:t>
            </w:r>
          </w:p>
        </w:tc>
        <w:tc>
          <w:tcPr>
            <w:tcW w:w="1952" w:type="dxa"/>
          </w:tcPr>
          <w:p w14:paraId="512EB34B" w14:textId="26AEE721" w:rsidR="0012736F" w:rsidRDefault="0012736F" w:rsidP="006A4CC0">
            <w:pPr>
              <w:cnfStyle w:val="000000000000" w:firstRow="0" w:lastRow="0" w:firstColumn="0" w:lastColumn="0" w:oddVBand="0" w:evenVBand="0" w:oddHBand="0" w:evenHBand="0" w:firstRowFirstColumn="0" w:firstRowLastColumn="0" w:lastRowFirstColumn="0" w:lastRowLastColumn="0"/>
            </w:pPr>
            <w:r>
              <w:t>Permite utilizar el protocolo http.</w:t>
            </w:r>
          </w:p>
        </w:tc>
        <w:tc>
          <w:tcPr>
            <w:tcW w:w="1813" w:type="dxa"/>
          </w:tcPr>
          <w:p w14:paraId="3C5B2D05" w14:textId="0690408F" w:rsidR="0012736F" w:rsidRDefault="0012736F" w:rsidP="006A4CC0">
            <w:pPr>
              <w:cnfStyle w:val="000000000000" w:firstRow="0" w:lastRow="0" w:firstColumn="0" w:lastColumn="0" w:oddVBand="0" w:evenVBand="0" w:oddHBand="0" w:evenHBand="0" w:firstRowFirstColumn="0" w:firstRowLastColumn="0" w:lastRowFirstColumn="0" w:lastRowLastColumn="0"/>
            </w:pPr>
            <w:r>
              <w:t>Diseñar la base de datos relacional que va a soportar la información (tablas) de la aplicación.</w:t>
            </w:r>
          </w:p>
        </w:tc>
        <w:tc>
          <w:tcPr>
            <w:tcW w:w="1813" w:type="dxa"/>
          </w:tcPr>
          <w:p w14:paraId="44BFB8AF" w14:textId="1952EEF7" w:rsidR="0012736F" w:rsidRDefault="0012736F" w:rsidP="006A4CC0">
            <w:pPr>
              <w:cnfStyle w:val="000000000000" w:firstRow="0" w:lastRow="0" w:firstColumn="0" w:lastColumn="0" w:oddVBand="0" w:evenVBand="0" w:oddHBand="0" w:evenHBand="0" w:firstRowFirstColumn="0" w:firstRowLastColumn="0" w:lastRowFirstColumn="0" w:lastRowLastColumn="0"/>
            </w:pPr>
            <w:r>
              <w:t>Almacena la información de los usuarios y es accesible por múltiples usuarios.</w:t>
            </w:r>
          </w:p>
        </w:tc>
        <w:tc>
          <w:tcPr>
            <w:tcW w:w="1911" w:type="dxa"/>
          </w:tcPr>
          <w:p w14:paraId="175B373A" w14:textId="2F86B3F7" w:rsidR="0012736F" w:rsidRDefault="0012736F" w:rsidP="006A4CC0">
            <w:pPr>
              <w:cnfStyle w:val="000000000000" w:firstRow="0" w:lastRow="0" w:firstColumn="0" w:lastColumn="0" w:oddVBand="0" w:evenVBand="0" w:oddHBand="0" w:evenHBand="0" w:firstRowFirstColumn="0" w:firstRowLastColumn="0" w:lastRowFirstColumn="0" w:lastRowLastColumn="0"/>
            </w:pPr>
            <w:r>
              <w:t>Conectarse con la base de datos.</w:t>
            </w:r>
          </w:p>
        </w:tc>
        <w:tc>
          <w:tcPr>
            <w:tcW w:w="1911" w:type="dxa"/>
          </w:tcPr>
          <w:p w14:paraId="7216CA20" w14:textId="476FDBC1" w:rsidR="0012736F" w:rsidRDefault="0012736F" w:rsidP="006A4CC0">
            <w:pPr>
              <w:cnfStyle w:val="000000000000" w:firstRow="0" w:lastRow="0" w:firstColumn="0" w:lastColumn="0" w:oddVBand="0" w:evenVBand="0" w:oddHBand="0" w:evenHBand="0" w:firstRowFirstColumn="0" w:firstRowLastColumn="0" w:lastRowFirstColumn="0" w:lastRowLastColumn="0"/>
            </w:pPr>
            <w:r>
              <w:t>Manejar los procesos del servidor para retornar datos a los clientes.</w:t>
            </w:r>
          </w:p>
        </w:tc>
      </w:tr>
      <w:tr w:rsidR="0012736F" w14:paraId="5F3DE55E" w14:textId="0B79838E"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dxa"/>
          </w:tcPr>
          <w:p w14:paraId="4BFD78CD" w14:textId="1B98542A" w:rsidR="0012736F" w:rsidRDefault="0012736F" w:rsidP="006A4CC0">
            <w:r>
              <w:t>Versión</w:t>
            </w:r>
          </w:p>
        </w:tc>
        <w:tc>
          <w:tcPr>
            <w:tcW w:w="2192" w:type="dxa"/>
          </w:tcPr>
          <w:p w14:paraId="561028F6" w14:textId="77777777" w:rsidR="0012736F" w:rsidRDefault="0012736F" w:rsidP="006A4CC0">
            <w:pPr>
              <w:cnfStyle w:val="000000100000" w:firstRow="0" w:lastRow="0" w:firstColumn="0" w:lastColumn="0" w:oddVBand="0" w:evenVBand="0" w:oddHBand="1" w:evenHBand="0" w:firstRowFirstColumn="0" w:firstRowLastColumn="0" w:lastRowFirstColumn="0" w:lastRowLastColumn="0"/>
              <w:rPr>
                <w:lang w:eastAsia="es-ES"/>
              </w:rPr>
            </w:pPr>
            <w:r w:rsidRPr="007D6BA9">
              <w:rPr>
                <w:lang w:eastAsia="es-ES"/>
              </w:rPr>
              <w:t>GitHub, Inc.</w:t>
            </w:r>
          </w:p>
          <w:p w14:paraId="45005310" w14:textId="29744E5E" w:rsidR="0012736F" w:rsidRPr="007D6BA9" w:rsidRDefault="005F4CF4" w:rsidP="006A4CC0">
            <w:pPr>
              <w:cnfStyle w:val="000000100000" w:firstRow="0" w:lastRow="0" w:firstColumn="0" w:lastColumn="0" w:oddVBand="0" w:evenVBand="0" w:oddHBand="1" w:evenHBand="0" w:firstRowFirstColumn="0" w:firstRowLastColumn="0" w:lastRowFirstColumn="0" w:lastRowLastColumn="0"/>
              <w:rPr>
                <w:i/>
                <w:iCs/>
                <w:color w:val="000000"/>
                <w:lang w:eastAsia="es-ES"/>
              </w:rPr>
            </w:pPr>
            <w:hyperlink r:id="rId24" w:history="1">
              <w:r w:rsidR="005C64BC" w:rsidRPr="00D61822">
                <w:rPr>
                  <w:rStyle w:val="Hipervnculo"/>
                  <w:lang w:eastAsia="es-ES"/>
                </w:rPr>
                <w:t>https://github.com/about</w:t>
              </w:r>
            </w:hyperlink>
          </w:p>
        </w:tc>
        <w:tc>
          <w:tcPr>
            <w:tcW w:w="1674" w:type="dxa"/>
          </w:tcPr>
          <w:p w14:paraId="387F63A8" w14:textId="5701EC5E" w:rsidR="0012736F" w:rsidRDefault="00545B9A" w:rsidP="006A4CC0">
            <w:pPr>
              <w:cnfStyle w:val="000000100000" w:firstRow="0" w:lastRow="0" w:firstColumn="0" w:lastColumn="0" w:oddVBand="0" w:evenVBand="0" w:oddHBand="1" w:evenHBand="0" w:firstRowFirstColumn="0" w:firstRowLastColumn="0" w:lastRowFirstColumn="0" w:lastRowLastColumn="0"/>
            </w:pPr>
            <w:r w:rsidRPr="00545B9A">
              <w:t>Samsun</w:t>
            </w:r>
            <w:r w:rsidR="007A7492">
              <w:t>g</w:t>
            </w:r>
            <w:r w:rsidRPr="00545B9A">
              <w:t xml:space="preserve"> A300M</w:t>
            </w:r>
          </w:p>
        </w:tc>
        <w:tc>
          <w:tcPr>
            <w:tcW w:w="1952" w:type="dxa"/>
          </w:tcPr>
          <w:p w14:paraId="0A1EEB84" w14:textId="389EE9A1" w:rsidR="0012736F" w:rsidRDefault="0012736F" w:rsidP="006A4CC0">
            <w:pPr>
              <w:cnfStyle w:val="000000100000" w:firstRow="0" w:lastRow="0" w:firstColumn="0" w:lastColumn="0" w:oddVBand="0" w:evenVBand="0" w:oddHBand="1" w:evenHBand="0" w:firstRowFirstColumn="0" w:firstRowLastColumn="0" w:lastRowFirstColumn="0" w:lastRowLastColumn="0"/>
            </w:pPr>
            <w:r>
              <w:t>2.4.7 Apache</w:t>
            </w:r>
          </w:p>
        </w:tc>
        <w:tc>
          <w:tcPr>
            <w:tcW w:w="1813" w:type="dxa"/>
          </w:tcPr>
          <w:p w14:paraId="4EDB1D44" w14:textId="5AC76E7D" w:rsidR="0012736F" w:rsidRDefault="0012736F" w:rsidP="006A4CC0">
            <w:pPr>
              <w:cnfStyle w:val="000000100000" w:firstRow="0" w:lastRow="0" w:firstColumn="0" w:lastColumn="0" w:oddVBand="0" w:evenVBand="0" w:oddHBand="1" w:evenHBand="0" w:firstRowFirstColumn="0" w:firstRowLastColumn="0" w:lastRowFirstColumn="0" w:lastRowLastColumn="0"/>
            </w:pPr>
            <w:r>
              <w:t>6.2</w:t>
            </w:r>
          </w:p>
        </w:tc>
        <w:tc>
          <w:tcPr>
            <w:tcW w:w="1813" w:type="dxa"/>
          </w:tcPr>
          <w:p w14:paraId="42A1FE9B" w14:textId="5B462AF1" w:rsidR="0012736F" w:rsidRDefault="0012736F" w:rsidP="006A4CC0">
            <w:pPr>
              <w:cnfStyle w:val="000000100000" w:firstRow="0" w:lastRow="0" w:firstColumn="0" w:lastColumn="0" w:oddVBand="0" w:evenVBand="0" w:oddHBand="1" w:evenHBand="0" w:firstRowFirstColumn="0" w:firstRowLastColumn="0" w:lastRowFirstColumn="0" w:lastRowLastColumn="0"/>
            </w:pPr>
            <w:r>
              <w:t>5.5</w:t>
            </w:r>
          </w:p>
        </w:tc>
        <w:tc>
          <w:tcPr>
            <w:tcW w:w="1911" w:type="dxa"/>
          </w:tcPr>
          <w:p w14:paraId="2E8FE114" w14:textId="5DB2C82C" w:rsidR="0012736F" w:rsidRDefault="0012736F" w:rsidP="006A4CC0">
            <w:pPr>
              <w:cnfStyle w:val="000000100000" w:firstRow="0" w:lastRow="0" w:firstColumn="0" w:lastColumn="0" w:oddVBand="0" w:evenVBand="0" w:oddHBand="1" w:evenHBand="0" w:firstRowFirstColumn="0" w:firstRowLastColumn="0" w:lastRowFirstColumn="0" w:lastRowLastColumn="0"/>
            </w:pPr>
            <w:r>
              <w:t>4.1.1.3 PHP</w:t>
            </w:r>
          </w:p>
        </w:tc>
        <w:tc>
          <w:tcPr>
            <w:tcW w:w="1911" w:type="dxa"/>
          </w:tcPr>
          <w:p w14:paraId="4FB8A46B" w14:textId="6C74F6C6" w:rsidR="0012736F" w:rsidRDefault="0012736F" w:rsidP="0034192B">
            <w:pPr>
              <w:cnfStyle w:val="000000100000" w:firstRow="0" w:lastRow="0" w:firstColumn="0" w:lastColumn="0" w:oddVBand="0" w:evenVBand="0" w:oddHBand="1" w:evenHBand="0" w:firstRowFirstColumn="0" w:firstRowLastColumn="0" w:lastRowFirstColumn="0" w:lastRowLastColumn="0"/>
            </w:pPr>
            <w:r w:rsidRPr="0034192B">
              <w:t xml:space="preserve">14.04.1 Versión que se </w:t>
            </w:r>
            <w:r w:rsidR="0034192B" w:rsidRPr="0034192B">
              <w:t>conecta con el servidor.</w:t>
            </w:r>
          </w:p>
        </w:tc>
      </w:tr>
    </w:tbl>
    <w:p w14:paraId="49E2A747" w14:textId="2EE0E2F1" w:rsidR="00F364B5" w:rsidRDefault="00EA030D" w:rsidP="006F66EF">
      <w:pPr>
        <w:pStyle w:val="Descripcin"/>
        <w:jc w:val="center"/>
      </w:pPr>
      <w:bookmarkStart w:id="49" w:name="_Toc457118886"/>
      <w:r>
        <w:t>T</w:t>
      </w:r>
      <w:r w:rsidR="001405C0">
        <w:t xml:space="preserve">abla </w:t>
      </w:r>
      <w:r w:rsidR="005F4CF4">
        <w:fldChar w:fldCharType="begin"/>
      </w:r>
      <w:r w:rsidR="005F4CF4">
        <w:instrText xml:space="preserve"> SEQ Tabla \* ARABIC </w:instrText>
      </w:r>
      <w:r w:rsidR="005F4CF4">
        <w:fldChar w:fldCharType="separate"/>
      </w:r>
      <w:r w:rsidR="00211A24">
        <w:rPr>
          <w:noProof/>
        </w:rPr>
        <w:t>4</w:t>
      </w:r>
      <w:r w:rsidR="005F4CF4">
        <w:rPr>
          <w:noProof/>
        </w:rPr>
        <w:fldChar w:fldCharType="end"/>
      </w:r>
      <w:r w:rsidR="001405C0">
        <w:t xml:space="preserve"> Interfaces de software</w:t>
      </w:r>
      <w:bookmarkEnd w:id="49"/>
    </w:p>
    <w:p w14:paraId="7167990E" w14:textId="77777777" w:rsidR="00EA030D" w:rsidRDefault="00EA030D" w:rsidP="00EA030D">
      <w:pPr>
        <w:sectPr w:rsidR="00EA030D" w:rsidSect="007F063E">
          <w:pgSz w:w="15840" w:h="12240" w:orient="landscape"/>
          <w:pgMar w:top="567" w:right="567" w:bottom="567" w:left="567" w:header="709" w:footer="709" w:gutter="0"/>
          <w:cols w:space="708"/>
          <w:titlePg/>
          <w:docGrid w:linePitch="360"/>
        </w:sectPr>
      </w:pPr>
    </w:p>
    <w:p w14:paraId="17382D5B" w14:textId="77777777" w:rsidR="003C0F18" w:rsidRDefault="003C0F18" w:rsidP="00961A62">
      <w:pPr>
        <w:pStyle w:val="Ttulo2"/>
      </w:pPr>
      <w:bookmarkStart w:id="50" w:name="_Toc455508760"/>
      <w:bookmarkStart w:id="51" w:name="_Toc457118841"/>
      <w:r w:rsidRPr="00A76D82">
        <w:t>Restricciones</w:t>
      </w:r>
      <w:r>
        <w:t xml:space="preserve"> de memoria</w:t>
      </w:r>
      <w:bookmarkEnd w:id="50"/>
      <w:bookmarkEnd w:id="51"/>
    </w:p>
    <w:p w14:paraId="34EE1A49" w14:textId="4C07C20B" w:rsidR="0012736F" w:rsidRDefault="0012736F" w:rsidP="00961A62">
      <w:pPr>
        <w:pStyle w:val="Ttulo3"/>
      </w:pPr>
      <w:bookmarkStart w:id="52" w:name="_Toc455508761"/>
      <w:bookmarkStart w:id="53" w:name="_Toc457118842"/>
      <w:r>
        <w:t>Servidor</w:t>
      </w:r>
      <w:bookmarkEnd w:id="52"/>
      <w:bookmarkEnd w:id="53"/>
      <w:r>
        <w:t xml:space="preserve"> </w:t>
      </w:r>
    </w:p>
    <w:p w14:paraId="2C7A5956" w14:textId="3E64D297" w:rsidR="0034192B" w:rsidRDefault="0034192B" w:rsidP="0034192B">
      <w:r>
        <w:t>Las especificaciones técnicas del servidor son las siguientes:</w:t>
      </w:r>
    </w:p>
    <w:p w14:paraId="0C2A689C" w14:textId="77777777" w:rsidR="003D47F8" w:rsidRDefault="003D47F8" w:rsidP="003D47F8">
      <w:pPr>
        <w:pStyle w:val="Prrafodelista"/>
        <w:numPr>
          <w:ilvl w:val="0"/>
          <w:numId w:val="55"/>
        </w:numPr>
      </w:pPr>
      <w:r>
        <w:t>No Cores (CPU):</w:t>
      </w:r>
    </w:p>
    <w:p w14:paraId="51FBF0C1" w14:textId="77777777" w:rsidR="003D47F8" w:rsidRDefault="003D47F8" w:rsidP="003D47F8">
      <w:pPr>
        <w:pStyle w:val="Prrafodelista"/>
        <w:numPr>
          <w:ilvl w:val="0"/>
          <w:numId w:val="55"/>
        </w:numPr>
      </w:pPr>
      <w:r>
        <w:t>Espacio en RAM:</w:t>
      </w:r>
    </w:p>
    <w:p w14:paraId="494FEBE9" w14:textId="77777777" w:rsidR="003D47F8" w:rsidRDefault="003D47F8" w:rsidP="003D47F8">
      <w:pPr>
        <w:pStyle w:val="Prrafodelista"/>
        <w:numPr>
          <w:ilvl w:val="0"/>
          <w:numId w:val="55"/>
        </w:numPr>
      </w:pPr>
      <w:r>
        <w:t>Espacio en Disco:</w:t>
      </w:r>
    </w:p>
    <w:p w14:paraId="1A1A34A5" w14:textId="77777777" w:rsidR="003D47F8" w:rsidRDefault="003D47F8" w:rsidP="003D47F8">
      <w:pPr>
        <w:pStyle w:val="Prrafodelista"/>
        <w:numPr>
          <w:ilvl w:val="0"/>
          <w:numId w:val="55"/>
        </w:numPr>
      </w:pPr>
      <w:r>
        <w:t>Sistema operativo: Linux</w:t>
      </w:r>
    </w:p>
    <w:p w14:paraId="162E2835" w14:textId="7665B3F3" w:rsidR="003D47F8" w:rsidRDefault="003D47F8" w:rsidP="0034192B">
      <w:pPr>
        <w:pStyle w:val="Prrafodelista"/>
        <w:numPr>
          <w:ilvl w:val="0"/>
          <w:numId w:val="55"/>
        </w:numPr>
      </w:pPr>
      <w:r>
        <w:t>Puertos TCP usados:</w:t>
      </w:r>
    </w:p>
    <w:p w14:paraId="024D1CF3" w14:textId="350B8740" w:rsidR="0012736F" w:rsidRPr="0012736F" w:rsidRDefault="0012736F" w:rsidP="00961A62">
      <w:pPr>
        <w:pStyle w:val="Ttulo3"/>
      </w:pPr>
      <w:bookmarkStart w:id="54" w:name="_Toc455508762"/>
      <w:bookmarkStart w:id="55" w:name="_Toc457118843"/>
      <w:r>
        <w:t>Cliente</w:t>
      </w:r>
      <w:bookmarkEnd w:id="54"/>
      <w:bookmarkEnd w:id="55"/>
    </w:p>
    <w:p w14:paraId="6130B860" w14:textId="0847D768" w:rsidR="00616FC3" w:rsidRDefault="00616FC3" w:rsidP="006A4CC0">
      <w:r>
        <w:t>Para que la aplicación tenga una correcta ejecución, las restricciones de memoria están definidas por el hardware de cada teléfono inteligente (</w:t>
      </w:r>
      <w:r w:rsidR="00EB1D85">
        <w:t>Smartphone</w:t>
      </w:r>
      <w:r>
        <w:t>). Como se determinó en las secciones anteriores, el sistema operativo en el que la aplicación funcionará es Android, es preciso determinar las mínimas características que requiere este sistema operativo:</w:t>
      </w:r>
    </w:p>
    <w:p w14:paraId="251E1D2F" w14:textId="57EE6FBE" w:rsidR="00616FC3" w:rsidRPr="00545B9A" w:rsidRDefault="00616FC3" w:rsidP="006E24EE">
      <w:pPr>
        <w:pStyle w:val="Prrafodelista"/>
        <w:numPr>
          <w:ilvl w:val="0"/>
          <w:numId w:val="15"/>
        </w:numPr>
      </w:pPr>
      <w:r w:rsidRPr="00545B9A">
        <w:t>Sistema operativo: Android</w:t>
      </w:r>
      <w:r w:rsidR="00545B9A">
        <w:t xml:space="preserve"> 4.4.4</w:t>
      </w:r>
    </w:p>
    <w:p w14:paraId="0F52538B" w14:textId="6A92753D" w:rsidR="00616FC3" w:rsidRDefault="00616FC3" w:rsidP="006E24EE">
      <w:pPr>
        <w:pStyle w:val="Prrafodelista"/>
        <w:numPr>
          <w:ilvl w:val="0"/>
          <w:numId w:val="15"/>
        </w:numPr>
      </w:pPr>
      <w:r w:rsidRPr="00545B9A">
        <w:t>Procesador mínimo:</w:t>
      </w:r>
      <w:r w:rsidR="006C5BCB">
        <w:t xml:space="preserve"> 1.2 GHz Quad Core</w:t>
      </w:r>
    </w:p>
    <w:p w14:paraId="729EB058" w14:textId="22D66BBC" w:rsidR="00545B9A" w:rsidRPr="00545B9A" w:rsidRDefault="00545B9A" w:rsidP="006E24EE">
      <w:pPr>
        <w:pStyle w:val="Prrafodelista"/>
        <w:numPr>
          <w:ilvl w:val="0"/>
          <w:numId w:val="15"/>
        </w:numPr>
      </w:pPr>
      <w:r>
        <w:t>Memoria del sistema: 4.08 GB</w:t>
      </w:r>
    </w:p>
    <w:p w14:paraId="645BA933" w14:textId="4811AE01" w:rsidR="00EB1D85" w:rsidRDefault="00616FC3" w:rsidP="006E24EE">
      <w:pPr>
        <w:pStyle w:val="Prrafodelista"/>
        <w:numPr>
          <w:ilvl w:val="0"/>
          <w:numId w:val="15"/>
        </w:numPr>
      </w:pPr>
      <w:r w:rsidRPr="00545B9A">
        <w:t>Espacio libre en memoria interna del teléfono:</w:t>
      </w:r>
      <w:r w:rsidR="00545B9A">
        <w:t xml:space="preserve"> 11.92 GB</w:t>
      </w:r>
    </w:p>
    <w:p w14:paraId="0D55637D" w14:textId="5BEF3188" w:rsidR="00EB1D85" w:rsidRPr="00163215" w:rsidRDefault="00EB1D85" w:rsidP="00F7376C">
      <w:pPr>
        <w:pStyle w:val="Prrafodelista"/>
        <w:numPr>
          <w:ilvl w:val="0"/>
          <w:numId w:val="15"/>
        </w:numPr>
      </w:pPr>
      <w:r>
        <w:t>Memoria interna:</w:t>
      </w:r>
      <w:r w:rsidR="00616FC3" w:rsidRPr="00616FC3">
        <w:t xml:space="preserve"> </w:t>
      </w:r>
      <w:r w:rsidR="00545B9A">
        <w:t>16.00 GB</w:t>
      </w:r>
    </w:p>
    <w:p w14:paraId="0F97E9CD" w14:textId="77777777" w:rsidR="00616FC3" w:rsidRPr="00A76D82" w:rsidRDefault="00616FC3" w:rsidP="00961A62">
      <w:pPr>
        <w:pStyle w:val="Ttulo3"/>
      </w:pPr>
      <w:bookmarkStart w:id="56" w:name="_Toc455508763"/>
      <w:bookmarkStart w:id="57" w:name="_Toc457118844"/>
      <w:r w:rsidRPr="00A76D82">
        <w:t>Operaciones</w:t>
      </w:r>
      <w:bookmarkEnd w:id="56"/>
      <w:bookmarkEnd w:id="57"/>
    </w:p>
    <w:p w14:paraId="27D38F92" w14:textId="77777777" w:rsidR="00163215" w:rsidRDefault="00163215" w:rsidP="006A4CC0">
      <w:r>
        <w:rPr>
          <w:noProof/>
          <w:lang w:eastAsia="es-CO"/>
        </w:rPr>
        <w:drawing>
          <wp:inline distT="0" distB="0" distL="0" distR="0" wp14:anchorId="1CB085A7" wp14:editId="7864AD6A">
            <wp:extent cx="5486400" cy="3200400"/>
            <wp:effectExtent l="0" t="0" r="19050" b="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7A37ADBA" w14:textId="2B200AF4" w:rsidR="00F7376C" w:rsidRPr="00F7376C" w:rsidRDefault="00FC22B3" w:rsidP="00F7376C">
      <w:pPr>
        <w:pStyle w:val="Descripcin"/>
        <w:jc w:val="center"/>
      </w:pPr>
      <w:bookmarkStart w:id="58" w:name="_Toc457118919"/>
      <w:r>
        <w:t xml:space="preserve">Ilustración </w:t>
      </w:r>
      <w:r w:rsidR="005F4CF4">
        <w:fldChar w:fldCharType="begin"/>
      </w:r>
      <w:r w:rsidR="005F4CF4">
        <w:instrText xml:space="preserve"> SEQ Ilustración \* ARABIC </w:instrText>
      </w:r>
      <w:r w:rsidR="005F4CF4">
        <w:fldChar w:fldCharType="separate"/>
      </w:r>
      <w:r w:rsidR="00594D7A">
        <w:rPr>
          <w:noProof/>
        </w:rPr>
        <w:t>3</w:t>
      </w:r>
      <w:r w:rsidR="005F4CF4">
        <w:rPr>
          <w:noProof/>
        </w:rPr>
        <w:fldChar w:fldCharType="end"/>
      </w:r>
      <w:r>
        <w:t xml:space="preserve"> </w:t>
      </w:r>
      <w:r w:rsidR="00163215">
        <w:t>Operaciones</w:t>
      </w:r>
      <w:bookmarkEnd w:id="58"/>
    </w:p>
    <w:p w14:paraId="7BE2BB10" w14:textId="3D2DD8B0" w:rsidR="0012736F" w:rsidRDefault="0012736F" w:rsidP="00961A62">
      <w:pPr>
        <w:pStyle w:val="Ttulo3"/>
      </w:pPr>
      <w:bookmarkStart w:id="59" w:name="_Toc455508764"/>
      <w:bookmarkStart w:id="60" w:name="_Toc457118845"/>
      <w:r>
        <w:t>Requerimientos de adaptación del sitio</w:t>
      </w:r>
      <w:bookmarkEnd w:id="59"/>
      <w:bookmarkEnd w:id="60"/>
    </w:p>
    <w:p w14:paraId="087EE35F" w14:textId="58EB3D38" w:rsidR="0012736F" w:rsidRPr="00DE53D1" w:rsidRDefault="0012736F" w:rsidP="0012736F">
      <w:r w:rsidRPr="00DE53D1">
        <w:t xml:space="preserve">Para la adaptación de la aplicación </w:t>
      </w:r>
      <w:r w:rsidR="00E12264">
        <w:t>TAppi</w:t>
      </w:r>
      <w:r w:rsidRPr="00DE53D1">
        <w:t xml:space="preserve"> son necesarios los siguientes puntos</w:t>
      </w:r>
      <w:r>
        <w:t xml:space="preserve"> </w:t>
      </w:r>
      <w:r>
        <w:fldChar w:fldCharType="begin"/>
      </w:r>
      <w:r w:rsidR="00B91C4F">
        <w:instrText xml:space="preserve"> ADDIN ZOTERO_ITEM CSL_CITATION {"citationID":"li57j1pce","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12736F">
        <w:rPr>
          <w:rFonts w:ascii="Calibri" w:hAnsi="Calibri"/>
        </w:rPr>
        <w:t>[1]</w:t>
      </w:r>
      <w:r>
        <w:fldChar w:fldCharType="end"/>
      </w:r>
      <w:r w:rsidRPr="00DE53D1">
        <w:t>:</w:t>
      </w:r>
    </w:p>
    <w:p w14:paraId="06E567E4" w14:textId="6C473EEB" w:rsidR="0012736F" w:rsidRPr="00545B9A" w:rsidRDefault="0012736F" w:rsidP="009B56CB">
      <w:pPr>
        <w:pStyle w:val="Prrafodelista"/>
        <w:numPr>
          <w:ilvl w:val="0"/>
          <w:numId w:val="11"/>
        </w:numPr>
      </w:pPr>
      <w:r w:rsidRPr="00DE53D1">
        <w:t xml:space="preserve">Tener un dispositivo móvil con sistema operativo </w:t>
      </w:r>
      <w:r w:rsidR="00545B9A">
        <w:t xml:space="preserve">Android </w:t>
      </w:r>
      <w:r w:rsidR="00F7376C">
        <w:t>4.4.4</w:t>
      </w:r>
      <w:r w:rsidRPr="00545B9A">
        <w:t xml:space="preserve"> </w:t>
      </w:r>
    </w:p>
    <w:p w14:paraId="29CF4808" w14:textId="77777777" w:rsidR="0012736F" w:rsidRPr="00DE53D1" w:rsidRDefault="0012736F" w:rsidP="009B56CB">
      <w:pPr>
        <w:pStyle w:val="Prrafodelista"/>
        <w:numPr>
          <w:ilvl w:val="0"/>
          <w:numId w:val="11"/>
        </w:numPr>
      </w:pPr>
      <w:r w:rsidRPr="00DE53D1">
        <w:t xml:space="preserve">Adicionalmente el dispositivo debe estar configurado para recibir aplicaciones que no son de Play Store. Esto se hace ingresando a </w:t>
      </w:r>
      <w:r w:rsidRPr="0012736F">
        <w:rPr>
          <w:i/>
        </w:rPr>
        <w:t>Settings</w:t>
      </w:r>
      <w:r w:rsidRPr="00DE53D1">
        <w:t xml:space="preserve">, luego a </w:t>
      </w:r>
      <w:r w:rsidRPr="0012736F">
        <w:rPr>
          <w:i/>
        </w:rPr>
        <w:t>Security</w:t>
      </w:r>
      <w:r w:rsidRPr="00DE53D1">
        <w:t xml:space="preserve"> y activando el ítem </w:t>
      </w:r>
      <w:r w:rsidRPr="0012736F">
        <w:rPr>
          <w:i/>
        </w:rPr>
        <w:t>unknownsources</w:t>
      </w:r>
      <w:r w:rsidRPr="00DE53D1">
        <w:t>.</w:t>
      </w:r>
    </w:p>
    <w:p w14:paraId="100B2936" w14:textId="7B03E073" w:rsidR="0012736F" w:rsidRPr="00DE53D1" w:rsidRDefault="0012736F" w:rsidP="009B56CB">
      <w:pPr>
        <w:pStyle w:val="Prrafodelista"/>
        <w:numPr>
          <w:ilvl w:val="0"/>
          <w:numId w:val="11"/>
        </w:numPr>
      </w:pPr>
      <w:r w:rsidRPr="00DE53D1">
        <w:t xml:space="preserve">Como la aplicación se va instalar directamente desde Android Studio es necesario que el dispositivo tenga también activada la capacidad </w:t>
      </w:r>
      <w:r w:rsidRPr="0012736F">
        <w:rPr>
          <w:i/>
        </w:rPr>
        <w:t>Debug</w:t>
      </w:r>
      <w:r>
        <w:rPr>
          <w:i/>
        </w:rPr>
        <w:t xml:space="preserve">, </w:t>
      </w:r>
      <w:r w:rsidRPr="00DE53D1">
        <w:t xml:space="preserve">la cual se activa en </w:t>
      </w:r>
      <w:r w:rsidRPr="0012736F">
        <w:rPr>
          <w:i/>
        </w:rPr>
        <w:t>Settings</w:t>
      </w:r>
      <w:r w:rsidRPr="00DE53D1">
        <w:t xml:space="preserve">, </w:t>
      </w:r>
      <w:r w:rsidRPr="0012736F">
        <w:rPr>
          <w:i/>
        </w:rPr>
        <w:t>DeveloperOptions</w:t>
      </w:r>
      <w:r w:rsidRPr="00DE53D1">
        <w:t xml:space="preserve"> y se activa el ítem </w:t>
      </w:r>
      <w:r w:rsidRPr="0012736F">
        <w:rPr>
          <w:i/>
        </w:rPr>
        <w:t>USB debugging</w:t>
      </w:r>
      <w:r w:rsidRPr="00DE53D1">
        <w:t>.</w:t>
      </w:r>
    </w:p>
    <w:p w14:paraId="2A3D5BC1" w14:textId="77777777" w:rsidR="00A301F5" w:rsidRDefault="00A301F5" w:rsidP="00961A62">
      <w:pPr>
        <w:pStyle w:val="Ttulo2"/>
      </w:pPr>
      <w:bookmarkStart w:id="61" w:name="_Toc455508765"/>
      <w:bookmarkStart w:id="62" w:name="_Toc457118846"/>
      <w:r>
        <w:t>Funciones del producto</w:t>
      </w:r>
      <w:bookmarkEnd w:id="61"/>
      <w:bookmarkEnd w:id="62"/>
    </w:p>
    <w:p w14:paraId="0EF5C898" w14:textId="42E1FCB1" w:rsidR="00A301F5" w:rsidRDefault="00A301F5" w:rsidP="006A4CC0">
      <w:r>
        <w:t>Se presenta a continuación las principales funcionalidades de la aplicación que incluyen los aspectos mínimos a cumplir por lo clientes académicos</w:t>
      </w:r>
      <w:r w:rsidR="0012736F">
        <w:t xml:space="preserve">, </w:t>
      </w:r>
      <w:r w:rsidR="0012736F" w:rsidRPr="0012736F">
        <w:t xml:space="preserve">una descripción más detallada se podrá encontrar en </w:t>
      </w:r>
      <w:r w:rsidR="0012736F" w:rsidRPr="00545B9A">
        <w:t>Especificación de casos de uso y diagrama de casos de uso</w:t>
      </w:r>
      <w:r w:rsidRPr="00545B9A">
        <w:t>:</w:t>
      </w:r>
    </w:p>
    <w:p w14:paraId="061D1BA8" w14:textId="77777777" w:rsidR="003D422E" w:rsidRDefault="00A301F5" w:rsidP="009B56CB">
      <w:pPr>
        <w:pStyle w:val="Prrafodelista"/>
        <w:numPr>
          <w:ilvl w:val="0"/>
          <w:numId w:val="1"/>
        </w:numPr>
      </w:pPr>
      <w:r>
        <w:t>Se hace uso de la arquitectura cliente-servidor para permitir que varios usuarios se</w:t>
      </w:r>
      <w:r w:rsidR="003D422E">
        <w:t xml:space="preserve"> conecten </w:t>
      </w:r>
    </w:p>
    <w:p w14:paraId="25BAA47F" w14:textId="77777777" w:rsidR="00A301F5" w:rsidRDefault="003D422E" w:rsidP="009B56CB">
      <w:pPr>
        <w:pStyle w:val="Prrafodelista"/>
        <w:numPr>
          <w:ilvl w:val="0"/>
          <w:numId w:val="1"/>
        </w:numPr>
      </w:pPr>
      <w:r>
        <w:t>El sistema debe permitir iniciar</w:t>
      </w:r>
      <w:r w:rsidR="00A301F5">
        <w:t xml:space="preserve"> </w:t>
      </w:r>
      <w:r>
        <w:t>sesión.</w:t>
      </w:r>
    </w:p>
    <w:p w14:paraId="044552EA" w14:textId="77777777" w:rsidR="003D422E" w:rsidRDefault="003D422E" w:rsidP="009B56CB">
      <w:pPr>
        <w:pStyle w:val="Prrafodelista"/>
        <w:numPr>
          <w:ilvl w:val="0"/>
          <w:numId w:val="1"/>
        </w:numPr>
      </w:pPr>
      <w:r>
        <w:t>El sistema maneja interfaz gráfica con temas alusivos a la medicina y al sistema de urgencias.</w:t>
      </w:r>
    </w:p>
    <w:p w14:paraId="47442B55" w14:textId="21D684F0" w:rsidR="007658DA" w:rsidRPr="007658DA" w:rsidRDefault="003D422E" w:rsidP="009B56CB">
      <w:pPr>
        <w:pStyle w:val="Prrafodelista"/>
        <w:numPr>
          <w:ilvl w:val="0"/>
          <w:numId w:val="1"/>
        </w:numPr>
      </w:pPr>
      <w:r>
        <w:t>Luego de que el usuario haya creado su perfil, podrá acceder a funciones como el ingreso de síntomas, obtener un nivel tentativo de Triage y ser georreferenciado hacia alguno de los centros de salud más cercano.</w:t>
      </w:r>
    </w:p>
    <w:p w14:paraId="1D3F3AAA" w14:textId="549DA6CC" w:rsidR="007658DA" w:rsidRDefault="007658DA" w:rsidP="009B56CB">
      <w:pPr>
        <w:pStyle w:val="Prrafodelista"/>
        <w:numPr>
          <w:ilvl w:val="0"/>
          <w:numId w:val="1"/>
        </w:numPr>
      </w:pPr>
      <w:r w:rsidRPr="007658DA">
        <w:t xml:space="preserve">Los </w:t>
      </w:r>
      <w:r>
        <w:t>usuarios podrá</w:t>
      </w:r>
      <w:r w:rsidR="00EB1D85">
        <w:t xml:space="preserve">n agregar </w:t>
      </w:r>
      <w:r>
        <w:t>miembros de su familia</w:t>
      </w:r>
      <w:r w:rsidR="00D43EB3">
        <w:t>.</w:t>
      </w:r>
    </w:p>
    <w:p w14:paraId="212A28A2" w14:textId="0C50E4F1" w:rsidR="00D43EB3" w:rsidRDefault="00D43EB3" w:rsidP="009B56CB">
      <w:pPr>
        <w:pStyle w:val="Prrafodelista"/>
        <w:numPr>
          <w:ilvl w:val="0"/>
          <w:numId w:val="1"/>
        </w:numPr>
      </w:pPr>
      <w:r>
        <w:t>Resultado de priorización</w:t>
      </w:r>
      <w:r w:rsidR="00F16FAD">
        <w:t xml:space="preserve">: </w:t>
      </w:r>
      <w:r>
        <w:t>Se presenta al usuario un posible nivel de priorización.</w:t>
      </w:r>
    </w:p>
    <w:p w14:paraId="6965949C" w14:textId="3C7B5A23" w:rsidR="00D43EB3" w:rsidRDefault="00D43EB3" w:rsidP="009B56CB">
      <w:pPr>
        <w:pStyle w:val="Prrafodelista"/>
        <w:numPr>
          <w:ilvl w:val="0"/>
          <w:numId w:val="1"/>
        </w:numPr>
      </w:pPr>
      <w:r>
        <w:t>Síntomas</w:t>
      </w:r>
      <w:r w:rsidR="00F16FAD">
        <w:t xml:space="preserve">: </w:t>
      </w:r>
      <w:r>
        <w:t>El usuario puede ingresar los síntomas que presenta.</w:t>
      </w:r>
    </w:p>
    <w:p w14:paraId="790302A1" w14:textId="4264FB8F" w:rsidR="00D43EB3" w:rsidRDefault="00D43EB3" w:rsidP="009B56CB">
      <w:pPr>
        <w:pStyle w:val="Prrafodelista"/>
        <w:numPr>
          <w:ilvl w:val="0"/>
          <w:numId w:val="1"/>
        </w:numPr>
      </w:pPr>
      <w:r>
        <w:t>Posibles causas</w:t>
      </w:r>
      <w:r w:rsidR="00F16FAD">
        <w:t xml:space="preserve">: </w:t>
      </w:r>
      <w:r>
        <w:t>El usuario puede ingresas las posibles causas que provocaron su dolencia.</w:t>
      </w:r>
    </w:p>
    <w:p w14:paraId="0388D227" w14:textId="562CFA72" w:rsidR="00D43EB3" w:rsidRDefault="00D43EB3" w:rsidP="009B56CB">
      <w:pPr>
        <w:pStyle w:val="Prrafodelista"/>
        <w:numPr>
          <w:ilvl w:val="0"/>
          <w:numId w:val="1"/>
        </w:numPr>
      </w:pPr>
      <w:r>
        <w:t>Direccionamiento al médico</w:t>
      </w:r>
      <w:r w:rsidR="00F16FAD">
        <w:t xml:space="preserve">: </w:t>
      </w:r>
      <w:r>
        <w:t>Se presenta al usuario una lista de los posibles hospitales o clínicas a las que puede dirigirse.</w:t>
      </w:r>
    </w:p>
    <w:p w14:paraId="32F2D8CB" w14:textId="0F3E1870" w:rsidR="00D43EB3" w:rsidRDefault="00D43EB3" w:rsidP="009B56CB">
      <w:pPr>
        <w:pStyle w:val="Prrafodelista"/>
        <w:numPr>
          <w:ilvl w:val="0"/>
          <w:numId w:val="1"/>
        </w:numPr>
      </w:pPr>
      <w:r>
        <w:t>Direccionamiento a la farmacia</w:t>
      </w:r>
      <w:r w:rsidR="00F16FAD">
        <w:t xml:space="preserve">: </w:t>
      </w:r>
      <w:r>
        <w:t>Se presenta al usuario una lista de las posibles farmacias a las que puede dirigirse.</w:t>
      </w:r>
    </w:p>
    <w:p w14:paraId="2973A72F" w14:textId="17698C6F" w:rsidR="00D43EB3" w:rsidRDefault="00D43EB3" w:rsidP="009B56CB">
      <w:pPr>
        <w:pStyle w:val="Prrafodelista"/>
        <w:numPr>
          <w:ilvl w:val="0"/>
          <w:numId w:val="1"/>
        </w:numPr>
      </w:pPr>
      <w:r>
        <w:t>Líneas de emergencia: Se presenta al usuario una lista de las posibles líneas de emergencia a las que puede comunicarse.</w:t>
      </w:r>
    </w:p>
    <w:p w14:paraId="54E17BD5" w14:textId="01690DB9" w:rsidR="00D43EB3" w:rsidRDefault="00D43EB3" w:rsidP="009B56CB">
      <w:pPr>
        <w:pStyle w:val="Prrafodelista"/>
        <w:numPr>
          <w:ilvl w:val="0"/>
          <w:numId w:val="1"/>
        </w:numPr>
      </w:pPr>
      <w:r>
        <w:t>Tiempo promedio de espera en el hospital: Se presenta al usuario un promedio de tiempos en los que será atendido de acuerdo a los hospitales pre-sentados en la lista.</w:t>
      </w:r>
    </w:p>
    <w:p w14:paraId="69587856" w14:textId="648D3210" w:rsidR="00D43EB3" w:rsidRDefault="00D43EB3" w:rsidP="009B56CB">
      <w:pPr>
        <w:pStyle w:val="Prrafodelista"/>
        <w:numPr>
          <w:ilvl w:val="0"/>
          <w:numId w:val="1"/>
        </w:numPr>
      </w:pPr>
      <w:r>
        <w:t>Almacenamiento del historial médico: El usuario podrá guardar información básica acerca de su historial médico que no interfiera con la confidencialidad médico-paciente.</w:t>
      </w:r>
    </w:p>
    <w:p w14:paraId="165F62BC" w14:textId="0C068A3E" w:rsidR="00D43EB3" w:rsidRDefault="00D43EB3" w:rsidP="009B56CB">
      <w:pPr>
        <w:pStyle w:val="Prrafodelista"/>
        <w:numPr>
          <w:ilvl w:val="0"/>
          <w:numId w:val="1"/>
        </w:numPr>
      </w:pPr>
      <w:r>
        <w:t>Posibilidad de ser realizado por diferentes roles: desde un doctor hasta alguien sin conocimientos médicos.</w:t>
      </w:r>
    </w:p>
    <w:p w14:paraId="339B0A36" w14:textId="1D82BF26" w:rsidR="00E94E56" w:rsidRDefault="00E94E56" w:rsidP="009B56CB">
      <w:pPr>
        <w:pStyle w:val="Prrafodelista"/>
        <w:numPr>
          <w:ilvl w:val="0"/>
          <w:numId w:val="1"/>
        </w:numPr>
      </w:pPr>
      <w:r>
        <w:t xml:space="preserve">El sistema tendrá </w:t>
      </w:r>
      <w:r w:rsidRPr="00DE53D1">
        <w:t>interacción con Facebook y Google+.  Esta interacción se hará para</w:t>
      </w:r>
      <w:r>
        <w:t xml:space="preserve"> crear cuentas e iniciar sesión usando HTTP y el protocolo OAuth 2.</w:t>
      </w:r>
    </w:p>
    <w:p w14:paraId="5051D260" w14:textId="78B21228" w:rsidR="00F16FAD" w:rsidRDefault="007658DA" w:rsidP="006A4CC0">
      <w:r w:rsidRPr="00545B9A">
        <w:t xml:space="preserve">Las anteriores funciones se encuentran especificadas en mayor </w:t>
      </w:r>
      <w:r w:rsidR="00E12264" w:rsidRPr="00545B9A">
        <w:t>detalle en el anexo Casos de uso.</w:t>
      </w:r>
    </w:p>
    <w:p w14:paraId="01F40301" w14:textId="35318EA4" w:rsidR="00E12264" w:rsidRDefault="00616FC3" w:rsidP="00E12264">
      <w:pPr>
        <w:pStyle w:val="Ttulo2"/>
      </w:pPr>
      <w:bookmarkStart w:id="63" w:name="_Toc455508766"/>
      <w:bookmarkStart w:id="64" w:name="_Toc457118847"/>
      <w:r>
        <w:t>Características de usuario</w:t>
      </w:r>
      <w:bookmarkEnd w:id="63"/>
      <w:bookmarkEnd w:id="64"/>
    </w:p>
    <w:p w14:paraId="6D28116E" w14:textId="0E39A0A9" w:rsidR="00E12264" w:rsidRPr="00E12264" w:rsidRDefault="00E12264" w:rsidP="00E12264">
      <w:r>
        <w:t xml:space="preserve">Las características de usuario se encuentran descritas en la siguiente tabla que clasifica a los usuarios que van a utilizar la aplicación, los diferentes roles, la experiencia técnica, los niveles de seguridad o de privilegios, el nivel de estudios, o de experiencia. </w:t>
      </w:r>
    </w:p>
    <w:tbl>
      <w:tblPr>
        <w:tblStyle w:val="Tabladecuadrcula4-nfasis1"/>
        <w:tblW w:w="8789" w:type="dxa"/>
        <w:tblLook w:val="04A0" w:firstRow="1" w:lastRow="0" w:firstColumn="1" w:lastColumn="0" w:noHBand="0" w:noVBand="1"/>
      </w:tblPr>
      <w:tblGrid>
        <w:gridCol w:w="2405"/>
        <w:gridCol w:w="4806"/>
        <w:gridCol w:w="1578"/>
      </w:tblGrid>
      <w:tr w:rsidR="00133B4B" w14:paraId="650A0BCC"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1C1102C" w14:textId="77777777" w:rsidR="00133B4B" w:rsidRPr="007658DA" w:rsidRDefault="00133B4B" w:rsidP="00294E83">
            <w:r w:rsidRPr="007658DA">
              <w:t>Usuario</w:t>
            </w:r>
          </w:p>
        </w:tc>
        <w:tc>
          <w:tcPr>
            <w:tcW w:w="4806" w:type="dxa"/>
          </w:tcPr>
          <w:p w14:paraId="26965169" w14:textId="77777777" w:rsidR="00133B4B" w:rsidRPr="007658DA" w:rsidRDefault="00133B4B" w:rsidP="00294E83">
            <w:pPr>
              <w:cnfStyle w:val="100000000000" w:firstRow="1" w:lastRow="0" w:firstColumn="0" w:lastColumn="0" w:oddVBand="0" w:evenVBand="0" w:oddHBand="0" w:evenHBand="0" w:firstRowFirstColumn="0" w:firstRowLastColumn="0" w:lastRowFirstColumn="0" w:lastRowLastColumn="0"/>
            </w:pPr>
            <w:r>
              <w:t>Privilegios</w:t>
            </w:r>
          </w:p>
        </w:tc>
        <w:tc>
          <w:tcPr>
            <w:tcW w:w="1578" w:type="dxa"/>
          </w:tcPr>
          <w:p w14:paraId="6FBDF26C" w14:textId="77777777" w:rsidR="00133B4B" w:rsidRPr="007658DA" w:rsidRDefault="00133B4B" w:rsidP="00294E83">
            <w:pPr>
              <w:cnfStyle w:val="100000000000" w:firstRow="1" w:lastRow="0" w:firstColumn="0" w:lastColumn="0" w:oddVBand="0" w:evenVBand="0" w:oddHBand="0" w:evenHBand="0" w:firstRowFirstColumn="0" w:firstRowLastColumn="0" w:lastRowFirstColumn="0" w:lastRowLastColumn="0"/>
            </w:pPr>
            <w:r>
              <w:t>Conocimientos técnicos</w:t>
            </w:r>
          </w:p>
        </w:tc>
      </w:tr>
      <w:tr w:rsidR="00A21CDB" w14:paraId="6855731B"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4DFFFAF" w14:textId="6D131B84" w:rsidR="00A21CDB" w:rsidRDefault="00EB1D85" w:rsidP="000B2B23">
            <w:r>
              <w:t>Paciente</w:t>
            </w:r>
            <w:r w:rsidR="00A21CDB">
              <w:t xml:space="preserve">: </w:t>
            </w:r>
            <w:r w:rsidR="00A21CDB" w:rsidRPr="00133B4B">
              <w:t>Cualquier usuario nativo digital</w:t>
            </w:r>
            <w:r w:rsidR="000B2B23">
              <w:t>.</w:t>
            </w:r>
          </w:p>
        </w:tc>
        <w:tc>
          <w:tcPr>
            <w:tcW w:w="4806" w:type="dxa"/>
          </w:tcPr>
          <w:p w14:paraId="2D50B7B9" w14:textId="77777777" w:rsidR="00A21CDB" w:rsidRPr="00013E64"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rsidRPr="00013E64">
              <w:t>Crea cuenta</w:t>
            </w:r>
          </w:p>
          <w:p w14:paraId="0CA50475"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rsidRPr="00013E64">
              <w:t>Cancelar cuenta</w:t>
            </w:r>
          </w:p>
          <w:p w14:paraId="31A8C496"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Login con usuario y contraseña</w:t>
            </w:r>
          </w:p>
          <w:p w14:paraId="328A7E4B"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Cerrar sesión</w:t>
            </w:r>
          </w:p>
          <w:p w14:paraId="061BC7E2"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Editar cuenta</w:t>
            </w:r>
          </w:p>
          <w:p w14:paraId="2D815217"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Consultar centros de salud más cercanos</w:t>
            </w:r>
          </w:p>
          <w:p w14:paraId="3B1861AD"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Recibir notificaciones acerca de las citas programadas</w:t>
            </w:r>
          </w:p>
          <w:p w14:paraId="0060C4CE" w14:textId="317315E1" w:rsidR="00A21CDB" w:rsidRPr="00013E64"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Registrar miembros de la familia</w:t>
            </w:r>
          </w:p>
        </w:tc>
        <w:tc>
          <w:tcPr>
            <w:tcW w:w="1578" w:type="dxa"/>
          </w:tcPr>
          <w:p w14:paraId="1B6AB95A" w14:textId="1919AECB" w:rsidR="00A21CDB" w:rsidRDefault="00A21CDB" w:rsidP="00A21CDB">
            <w:pPr>
              <w:cnfStyle w:val="000000100000" w:firstRow="0" w:lastRow="0" w:firstColumn="0" w:lastColumn="0" w:oddVBand="0" w:evenVBand="0" w:oddHBand="1" w:evenHBand="0" w:firstRowFirstColumn="0" w:firstRowLastColumn="0" w:lastRowFirstColumn="0" w:lastRowLastColumn="0"/>
            </w:pPr>
            <w:r w:rsidRPr="00013E64">
              <w:t>Dominio de los dispositivos Smartphone</w:t>
            </w:r>
          </w:p>
        </w:tc>
      </w:tr>
      <w:tr w:rsidR="00A21CDB" w14:paraId="05B3CD9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48762746" w14:textId="26715B91" w:rsidR="00A21CDB" w:rsidRPr="00013E64" w:rsidRDefault="00A21CDB" w:rsidP="00A21CDB">
            <w:r>
              <w:t xml:space="preserve">Medico (Personal de salud): </w:t>
            </w:r>
            <w:r w:rsidRPr="00F31812">
              <w:t>Usuarios nativos digitales que tengan conocimientos avanzados en el campo de la medicina.</w:t>
            </w:r>
          </w:p>
        </w:tc>
        <w:tc>
          <w:tcPr>
            <w:tcW w:w="4806" w:type="dxa"/>
          </w:tcPr>
          <w:p w14:paraId="77CD95BF" w14:textId="77777777" w:rsidR="00A21CDB" w:rsidRPr="00013E64"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rsidRPr="00013E64">
              <w:t>Crea cuenta</w:t>
            </w:r>
          </w:p>
          <w:p w14:paraId="24F6C11E" w14:textId="77777777" w:rsidR="00A21CDB"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rsidRPr="00013E64">
              <w:t>Cancelar cuenta</w:t>
            </w:r>
          </w:p>
          <w:p w14:paraId="295B51C6" w14:textId="77777777" w:rsidR="00A21CDB"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t>Login con usuario y contraseña</w:t>
            </w:r>
          </w:p>
          <w:p w14:paraId="2F5CE369" w14:textId="77777777" w:rsidR="00A21CDB"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t>Cerrar sesión</w:t>
            </w:r>
          </w:p>
          <w:p w14:paraId="198CFBC1" w14:textId="77777777" w:rsidR="00A21CDB"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t>Editar cuenta</w:t>
            </w:r>
          </w:p>
          <w:p w14:paraId="50A2CEF7" w14:textId="77777777" w:rsidR="00A21CDB" w:rsidRDefault="00A21CDB" w:rsidP="009B56CB">
            <w:pPr>
              <w:pStyle w:val="Prrafodelista"/>
              <w:numPr>
                <w:ilvl w:val="0"/>
                <w:numId w:val="2"/>
              </w:numPr>
              <w:cnfStyle w:val="000000000000" w:firstRow="0" w:lastRow="0" w:firstColumn="0" w:lastColumn="0" w:oddVBand="0" w:evenVBand="0" w:oddHBand="0" w:evenHBand="0" w:firstRowFirstColumn="0" w:firstRowLastColumn="0" w:lastRowFirstColumn="0" w:lastRowLastColumn="0"/>
            </w:pPr>
            <w:r>
              <w:t>Consultar historia clínica de los pacientes con quienes tenga agendada una cita</w:t>
            </w:r>
          </w:p>
          <w:p w14:paraId="10EAA7E2" w14:textId="77777777" w:rsidR="00A21CDB" w:rsidRPr="00013E64" w:rsidRDefault="00A21CDB" w:rsidP="00A21CDB">
            <w:pPr>
              <w:cnfStyle w:val="000000000000" w:firstRow="0" w:lastRow="0" w:firstColumn="0" w:lastColumn="0" w:oddVBand="0" w:evenVBand="0" w:oddHBand="0" w:evenHBand="0" w:firstRowFirstColumn="0" w:firstRowLastColumn="0" w:lastRowFirstColumn="0" w:lastRowLastColumn="0"/>
            </w:pPr>
          </w:p>
        </w:tc>
        <w:tc>
          <w:tcPr>
            <w:tcW w:w="1578" w:type="dxa"/>
          </w:tcPr>
          <w:p w14:paraId="15374DE4" w14:textId="7D5ACCF3" w:rsidR="00A21CDB" w:rsidRPr="00013E64" w:rsidRDefault="00A21CDB" w:rsidP="00A21CDB">
            <w:pPr>
              <w:cnfStyle w:val="000000000000" w:firstRow="0" w:lastRow="0" w:firstColumn="0" w:lastColumn="0" w:oddVBand="0" w:evenVBand="0" w:oddHBand="0" w:evenHBand="0" w:firstRowFirstColumn="0" w:firstRowLastColumn="0" w:lastRowFirstColumn="0" w:lastRowLastColumn="0"/>
            </w:pPr>
            <w:r w:rsidRPr="00013E64">
              <w:t>Dominio de los dispositivos Smartphone</w:t>
            </w:r>
          </w:p>
        </w:tc>
      </w:tr>
      <w:tr w:rsidR="00A21CDB" w14:paraId="778662E9"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E8CFEED" w14:textId="63E2B8DB" w:rsidR="00A21CDB" w:rsidRDefault="00A21CDB" w:rsidP="00A21CDB">
            <w:r>
              <w:t>Administrador: Usuario nativo digital que tiene conocimiento pleno del funcionamiento del sistema</w:t>
            </w:r>
          </w:p>
        </w:tc>
        <w:tc>
          <w:tcPr>
            <w:tcW w:w="4806" w:type="dxa"/>
          </w:tcPr>
          <w:p w14:paraId="53D53CAC" w14:textId="77777777" w:rsidR="00A21CDB"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t>Tiene acceso a toda la información y funcionamiento del sistema.</w:t>
            </w:r>
          </w:p>
          <w:p w14:paraId="421C9314" w14:textId="20B44DAC" w:rsidR="00A21CDB" w:rsidRPr="00013E64" w:rsidRDefault="00A21CDB" w:rsidP="009B56CB">
            <w:pPr>
              <w:pStyle w:val="Prrafodelista"/>
              <w:numPr>
                <w:ilvl w:val="0"/>
                <w:numId w:val="2"/>
              </w:numPr>
              <w:cnfStyle w:val="000000100000" w:firstRow="0" w:lastRow="0" w:firstColumn="0" w:lastColumn="0" w:oddVBand="0" w:evenVBand="0" w:oddHBand="1" w:evenHBand="0" w:firstRowFirstColumn="0" w:firstRowLastColumn="0" w:lastRowFirstColumn="0" w:lastRowLastColumn="0"/>
            </w:pPr>
            <w:r w:rsidRPr="00C253B5">
              <w:t xml:space="preserve">Moderador de sistema, cuyo propósito es evitar que haya algún tipo de </w:t>
            </w:r>
            <w:r>
              <w:t>abuso de parte de algún usuario.</w:t>
            </w:r>
          </w:p>
        </w:tc>
        <w:tc>
          <w:tcPr>
            <w:tcW w:w="1578" w:type="dxa"/>
          </w:tcPr>
          <w:p w14:paraId="5D433CF5" w14:textId="38BB1E4F" w:rsidR="00A21CDB" w:rsidRPr="00013E64" w:rsidRDefault="00A21CDB" w:rsidP="00A21CDB">
            <w:pPr>
              <w:cnfStyle w:val="000000100000" w:firstRow="0" w:lastRow="0" w:firstColumn="0" w:lastColumn="0" w:oddVBand="0" w:evenVBand="0" w:oddHBand="1" w:evenHBand="0" w:firstRowFirstColumn="0" w:firstRowLastColumn="0" w:lastRowFirstColumn="0" w:lastRowLastColumn="0"/>
            </w:pPr>
            <w:r>
              <w:t>Accede a la lógica de negocio del software.</w:t>
            </w:r>
          </w:p>
        </w:tc>
      </w:tr>
    </w:tbl>
    <w:p w14:paraId="5DE1EDD2" w14:textId="01D9B376" w:rsidR="00133B4B" w:rsidRDefault="00013E64" w:rsidP="00545B9A">
      <w:pPr>
        <w:pStyle w:val="Descripcin"/>
        <w:jc w:val="center"/>
      </w:pPr>
      <w:bookmarkStart w:id="65" w:name="_Toc457118887"/>
      <w:r>
        <w:t xml:space="preserve">Tabla </w:t>
      </w:r>
      <w:r w:rsidR="005F4CF4">
        <w:fldChar w:fldCharType="begin"/>
      </w:r>
      <w:r w:rsidR="005F4CF4">
        <w:instrText xml:space="preserve"> SEQ Tab</w:instrText>
      </w:r>
      <w:r w:rsidR="005F4CF4">
        <w:instrText xml:space="preserve">la \* ARABIC </w:instrText>
      </w:r>
      <w:r w:rsidR="005F4CF4">
        <w:fldChar w:fldCharType="separate"/>
      </w:r>
      <w:r w:rsidR="00211A24">
        <w:rPr>
          <w:noProof/>
        </w:rPr>
        <w:t>5</w:t>
      </w:r>
      <w:r w:rsidR="005F4CF4">
        <w:rPr>
          <w:noProof/>
        </w:rPr>
        <w:fldChar w:fldCharType="end"/>
      </w:r>
      <w:r>
        <w:t xml:space="preserve"> Características de usuari</w:t>
      </w:r>
      <w:r w:rsidR="00133B4B">
        <w:t>o</w:t>
      </w:r>
      <w:bookmarkEnd w:id="65"/>
    </w:p>
    <w:p w14:paraId="3F6D6955" w14:textId="77777777" w:rsidR="00E564B3" w:rsidRDefault="00616FC3" w:rsidP="00961A62">
      <w:pPr>
        <w:pStyle w:val="Ttulo2"/>
      </w:pPr>
      <w:bookmarkStart w:id="66" w:name="_Toc455508767"/>
      <w:bookmarkStart w:id="67" w:name="_Toc457118848"/>
      <w:r>
        <w:t>Restricciones</w:t>
      </w:r>
      <w:bookmarkEnd w:id="66"/>
      <w:bookmarkEnd w:id="67"/>
    </w:p>
    <w:p w14:paraId="636EA5C3" w14:textId="77777777" w:rsidR="00133B4B" w:rsidRDefault="00E564B3" w:rsidP="006A4CC0">
      <w:r>
        <w:t>La siguiente tabla presenta las restricciones a las que se encuentra sujeta la aplicación:</w:t>
      </w:r>
    </w:p>
    <w:tbl>
      <w:tblPr>
        <w:tblStyle w:val="Tabladecuadrcula4-nfasis1"/>
        <w:tblW w:w="0" w:type="auto"/>
        <w:tblLook w:val="04A0" w:firstRow="1" w:lastRow="0" w:firstColumn="1" w:lastColumn="0" w:noHBand="0" w:noVBand="1"/>
      </w:tblPr>
      <w:tblGrid>
        <w:gridCol w:w="2405"/>
        <w:gridCol w:w="6095"/>
      </w:tblGrid>
      <w:tr w:rsidR="00E564B3" w14:paraId="5C4EDAC8" w14:textId="77777777" w:rsidTr="004948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6DA1969" w14:textId="77777777" w:rsidR="00E564B3" w:rsidRDefault="00E564B3" w:rsidP="006A4CC0">
            <w:r>
              <w:t>Tipo</w:t>
            </w:r>
          </w:p>
        </w:tc>
        <w:tc>
          <w:tcPr>
            <w:tcW w:w="6095" w:type="dxa"/>
          </w:tcPr>
          <w:p w14:paraId="180D9662" w14:textId="77777777" w:rsidR="00E564B3" w:rsidRDefault="00E564B3" w:rsidP="006A4CC0">
            <w:pPr>
              <w:cnfStyle w:val="100000000000" w:firstRow="1" w:lastRow="0" w:firstColumn="0" w:lastColumn="0" w:oddVBand="0" w:evenVBand="0" w:oddHBand="0" w:evenHBand="0" w:firstRowFirstColumn="0" w:firstRowLastColumn="0" w:lastRowFirstColumn="0" w:lastRowLastColumn="0"/>
            </w:pPr>
            <w:r>
              <w:t>Descripción</w:t>
            </w:r>
          </w:p>
        </w:tc>
      </w:tr>
      <w:tr w:rsidR="00E564B3" w14:paraId="19027108"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82C18CD" w14:textId="77777777" w:rsidR="00E564B3" w:rsidRDefault="00E564B3" w:rsidP="006A4CC0">
            <w:r>
              <w:t>Generales</w:t>
            </w:r>
          </w:p>
        </w:tc>
        <w:tc>
          <w:tcPr>
            <w:tcW w:w="6095" w:type="dxa"/>
          </w:tcPr>
          <w:p w14:paraId="2EC04AC3" w14:textId="77777777" w:rsidR="00E564B3" w:rsidRDefault="00E564B3" w:rsidP="006A4CC0">
            <w:pPr>
              <w:cnfStyle w:val="000000100000" w:firstRow="0" w:lastRow="0" w:firstColumn="0" w:lastColumn="0" w:oddVBand="0" w:evenVBand="0" w:oddHBand="1" w:evenHBand="0" w:firstRowFirstColumn="0" w:firstRowLastColumn="0" w:lastRowFirstColumn="0" w:lastRowLastColumn="0"/>
            </w:pPr>
            <w:r>
              <w:t>Idioma: español (Colombia)</w:t>
            </w:r>
          </w:p>
          <w:p w14:paraId="68FC0497" w14:textId="77777777" w:rsidR="00E564B3" w:rsidRDefault="00E564B3" w:rsidP="006A4CC0">
            <w:pPr>
              <w:cnfStyle w:val="000000100000" w:firstRow="0" w:lastRow="0" w:firstColumn="0" w:lastColumn="0" w:oddVBand="0" w:evenVBand="0" w:oddHBand="1" w:evenHBand="0" w:firstRowFirstColumn="0" w:firstRowLastColumn="0" w:lastRowFirstColumn="0" w:lastRowLastColumn="0"/>
            </w:pPr>
            <w:r>
              <w:t xml:space="preserve">Interfaz: </w:t>
            </w:r>
            <w:r w:rsidR="003918A4">
              <w:t>será diseñada de tal ma</w:t>
            </w:r>
            <w:r w:rsidR="0012736F">
              <w:t>nera que los usuarios se sientan</w:t>
            </w:r>
            <w:r w:rsidR="003918A4">
              <w:t xml:space="preserve"> cómodos con los estilos presentados</w:t>
            </w:r>
          </w:p>
          <w:p w14:paraId="40148312" w14:textId="3F81EF4C" w:rsidR="00294E83" w:rsidRDefault="00294E83" w:rsidP="006A4CC0">
            <w:pPr>
              <w:cnfStyle w:val="000000100000" w:firstRow="0" w:lastRow="0" w:firstColumn="0" w:lastColumn="0" w:oddVBand="0" w:evenVBand="0" w:oddHBand="1" w:evenHBand="0" w:firstRowFirstColumn="0" w:firstRowLastColumn="0" w:lastRowFirstColumn="0" w:lastRowLastColumn="0"/>
            </w:pPr>
            <w:r w:rsidRPr="00294E83">
              <w:t xml:space="preserve">Se puede iniciar sesión creando usuario o por una cuenta de Facebook </w:t>
            </w:r>
            <w:r w:rsidR="002671FF" w:rsidRPr="00294E83">
              <w:t>únicamente</w:t>
            </w:r>
            <w:r w:rsidRPr="00294E83">
              <w:t>, por medio de HTTP.</w:t>
            </w:r>
          </w:p>
          <w:p w14:paraId="7A5E20FC" w14:textId="77777777" w:rsidR="00C253B5" w:rsidRDefault="00C253B5" w:rsidP="006A4CC0">
            <w:pPr>
              <w:cnfStyle w:val="000000100000" w:firstRow="0" w:lastRow="0" w:firstColumn="0" w:lastColumn="0" w:oddVBand="0" w:evenVBand="0" w:oddHBand="1" w:evenHBand="0" w:firstRowFirstColumn="0" w:firstRowLastColumn="0" w:lastRowFirstColumn="0" w:lastRowLastColumn="0"/>
            </w:pPr>
            <w:r w:rsidRPr="00C253B5">
              <w:t>Si el usuario pierde conexión a internet debe iniciar sesión nuevamente.</w:t>
            </w:r>
          </w:p>
          <w:p w14:paraId="2200EFF6" w14:textId="0D1DA1B5" w:rsidR="00C253B5" w:rsidRDefault="00C253B5" w:rsidP="006A4CC0">
            <w:pPr>
              <w:cnfStyle w:val="000000100000" w:firstRow="0" w:lastRow="0" w:firstColumn="0" w:lastColumn="0" w:oddVBand="0" w:evenVBand="0" w:oddHBand="1" w:evenHBand="0" w:firstRowFirstColumn="0" w:firstRowLastColumn="0" w:lastRowFirstColumn="0" w:lastRowLastColumn="0"/>
            </w:pPr>
            <w:r w:rsidRPr="00C253B5">
              <w:t>La GUI se implementa usando XML.</w:t>
            </w:r>
          </w:p>
        </w:tc>
      </w:tr>
      <w:tr w:rsidR="00E564B3" w14:paraId="60B9128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0DB71062" w14:textId="77777777" w:rsidR="00E564B3" w:rsidRDefault="00E564B3" w:rsidP="006A4CC0">
            <w:r>
              <w:t>De software</w:t>
            </w:r>
          </w:p>
        </w:tc>
        <w:tc>
          <w:tcPr>
            <w:tcW w:w="6095" w:type="dxa"/>
          </w:tcPr>
          <w:p w14:paraId="1509DCB1" w14:textId="711D4DCE" w:rsidR="00C253B5" w:rsidRDefault="00C253B5" w:rsidP="00C253B5">
            <w:pPr>
              <w:cnfStyle w:val="000000000000" w:firstRow="0" w:lastRow="0" w:firstColumn="0" w:lastColumn="0" w:oddVBand="0" w:evenVBand="0" w:oddHBand="0" w:evenHBand="0" w:firstRowFirstColumn="0" w:firstRowLastColumn="0" w:lastRowFirstColumn="0" w:lastRowLastColumn="0"/>
            </w:pPr>
            <w:r w:rsidRPr="00C253B5">
              <w:t xml:space="preserve">Mysqli es </w:t>
            </w:r>
            <w:r w:rsidR="002671FF" w:rsidRPr="00C253B5">
              <w:t>una</w:t>
            </w:r>
            <w:r w:rsidRPr="00C253B5">
              <w:t xml:space="preserve"> </w:t>
            </w:r>
            <w:r w:rsidR="002671FF" w:rsidRPr="00C253B5">
              <w:t>librería</w:t>
            </w:r>
            <w:r w:rsidRPr="00C253B5">
              <w:t xml:space="preserve"> en php que se </w:t>
            </w:r>
            <w:r w:rsidR="002671FF" w:rsidRPr="00C253B5">
              <w:t>conecta</w:t>
            </w:r>
            <w:r w:rsidRPr="00C253B5">
              <w:t xml:space="preserve"> con la base de datos.</w:t>
            </w:r>
          </w:p>
          <w:p w14:paraId="4332579B" w14:textId="6FAD403D" w:rsidR="00C253B5" w:rsidRDefault="00C253B5" w:rsidP="00C253B5">
            <w:pPr>
              <w:cnfStyle w:val="000000000000" w:firstRow="0" w:lastRow="0" w:firstColumn="0" w:lastColumn="0" w:oddVBand="0" w:evenVBand="0" w:oddHBand="0" w:evenHBand="0" w:firstRowFirstColumn="0" w:firstRowLastColumn="0" w:lastRowFirstColumn="0" w:lastRowLastColumn="0"/>
            </w:pPr>
            <w:r>
              <w:t xml:space="preserve">PhpMyAdmin es un manejador de base de datos por interfaz </w:t>
            </w:r>
            <w:r w:rsidR="002671FF">
              <w:t>gráfica</w:t>
            </w:r>
            <w:r>
              <w:t>.</w:t>
            </w:r>
          </w:p>
          <w:p w14:paraId="42FC3639" w14:textId="60F3B7CC" w:rsidR="00E564B3" w:rsidRDefault="00C253B5" w:rsidP="00C253B5">
            <w:pPr>
              <w:cnfStyle w:val="000000000000" w:firstRow="0" w:lastRow="0" w:firstColumn="0" w:lastColumn="0" w:oddVBand="0" w:evenVBand="0" w:oddHBand="0" w:evenHBand="0" w:firstRowFirstColumn="0" w:firstRowLastColumn="0" w:lastRowFirstColumn="0" w:lastRowLastColumn="0"/>
            </w:pPr>
            <w:r>
              <w:t>Apache es el servidor para el protocolo HTTP.</w:t>
            </w:r>
          </w:p>
        </w:tc>
      </w:tr>
      <w:tr w:rsidR="00E564B3" w14:paraId="2BAA6386"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707CAFC" w14:textId="77777777" w:rsidR="00E564B3" w:rsidRDefault="00E564B3" w:rsidP="006A4CC0">
            <w:r>
              <w:t>De hardware</w:t>
            </w:r>
          </w:p>
        </w:tc>
        <w:tc>
          <w:tcPr>
            <w:tcW w:w="6095" w:type="dxa"/>
          </w:tcPr>
          <w:p w14:paraId="4DC1321F" w14:textId="5C005AF2" w:rsidR="00545B9A" w:rsidRDefault="000E1EA2" w:rsidP="00545B9A">
            <w:pPr>
              <w:cnfStyle w:val="000000100000" w:firstRow="0" w:lastRow="0" w:firstColumn="0" w:lastColumn="0" w:oddVBand="0" w:evenVBand="0" w:oddHBand="1" w:evenHBand="0" w:firstRowFirstColumn="0" w:firstRowLastColumn="0" w:lastRowFirstColumn="0" w:lastRowLastColumn="0"/>
            </w:pPr>
            <w:r>
              <w:t>Dispositivo de entrada y salida:</w:t>
            </w:r>
            <w:r w:rsidR="00545B9A">
              <w:t xml:space="preserve"> SM-300M</w:t>
            </w:r>
          </w:p>
          <w:p w14:paraId="41030382" w14:textId="4BF9A918" w:rsidR="00E564B3" w:rsidRDefault="00EB1D85" w:rsidP="00EB1D85">
            <w:pPr>
              <w:cnfStyle w:val="000000100000" w:firstRow="0" w:lastRow="0" w:firstColumn="0" w:lastColumn="0" w:oddVBand="0" w:evenVBand="0" w:oddHBand="1" w:evenHBand="0" w:firstRowFirstColumn="0" w:firstRowLastColumn="0" w:lastRowFirstColumn="0" w:lastRowLastColumn="0"/>
            </w:pPr>
            <w:r>
              <w:t>Servidor: CPU ARM Cortex-A7 Dual Core a 1 GHz, 1 GB de memoria RAM DDR3 a 480 MHz, 2 GB de almacenamiento interno, dos puertos USB (2.0 y 3.0).</w:t>
            </w:r>
          </w:p>
        </w:tc>
      </w:tr>
      <w:tr w:rsidR="00E564B3" w14:paraId="3AF5E8D1"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42B8E897" w14:textId="77777777" w:rsidR="00E564B3" w:rsidRDefault="00E564B3" w:rsidP="006A4CC0">
            <w:r>
              <w:t>Lenguaje</w:t>
            </w:r>
          </w:p>
        </w:tc>
        <w:tc>
          <w:tcPr>
            <w:tcW w:w="6095" w:type="dxa"/>
          </w:tcPr>
          <w:p w14:paraId="4ABFCBB0" w14:textId="22CAC475" w:rsidR="00E564B3" w:rsidRDefault="000E1EA2" w:rsidP="006A4CC0">
            <w:pPr>
              <w:cnfStyle w:val="000000000000" w:firstRow="0" w:lastRow="0" w:firstColumn="0" w:lastColumn="0" w:oddVBand="0" w:evenVBand="0" w:oddHBand="0" w:evenHBand="0" w:firstRowFirstColumn="0" w:firstRowLastColumn="0" w:lastRowFirstColumn="0" w:lastRowLastColumn="0"/>
            </w:pPr>
            <w:r>
              <w:t>TAppi: Triage Application será programada bajo el paradigma de la programación orientada a objetos apoyada en el patrón MVC (modelo vista controlador)</w:t>
            </w:r>
            <w:r w:rsidR="00140032">
              <w:t xml:space="preserve"> </w:t>
            </w:r>
            <w:r w:rsidR="00140032">
              <w:fldChar w:fldCharType="begin"/>
            </w:r>
            <w:r w:rsidR="00B91C4F">
              <w:instrText xml:space="preserve"> ADDIN ZOTERO_ITEM CSL_CITATION {"citationID":"1auer5r4q5","properties":{"formattedCitation":"[19]","plainCitation":"[19]"},"citationItems":[{"id":669,"uris":["http://zotero.org/users/2930129/items/ZE5E55E5"],"uri":["http://zotero.org/users/2930129/items/ZE5E55E5"],"itemData":{"id":669,"type":"book","title":"Programación Orientada a Objetos","publisher":"ELIZCOM S.A.S","number-of-pages":"148","source":"Google Books","ISBN":"978-958-44-7914-3","language":"es","author":[{"family":"Valbuena","given":"Sonia Jaramillo"},{"family":"Rodríguez","given":"Leonardo Alonso Hernández"}],"issued":{"date-parts":[["2010"]]}}}],"schema":"https://github.com/citation-style-language/schema/raw/master/csl-citation.json"} </w:instrText>
            </w:r>
            <w:r w:rsidR="00140032">
              <w:fldChar w:fldCharType="separate"/>
            </w:r>
            <w:r w:rsidR="0012736F" w:rsidRPr="0012736F">
              <w:rPr>
                <w:rFonts w:ascii="Calibri" w:hAnsi="Calibri"/>
              </w:rPr>
              <w:t>[19]</w:t>
            </w:r>
            <w:r w:rsidR="00140032">
              <w:fldChar w:fldCharType="end"/>
            </w:r>
            <w:r w:rsidR="00140032">
              <w:t xml:space="preserve"> </w:t>
            </w:r>
          </w:p>
        </w:tc>
      </w:tr>
      <w:tr w:rsidR="00E564B3" w14:paraId="48DCD44C"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17784" w14:textId="77777777" w:rsidR="00E564B3" w:rsidRDefault="00E564B3" w:rsidP="006A4CC0">
            <w:r>
              <w:t>Persistencia</w:t>
            </w:r>
          </w:p>
        </w:tc>
        <w:tc>
          <w:tcPr>
            <w:tcW w:w="6095" w:type="dxa"/>
          </w:tcPr>
          <w:p w14:paraId="7882B168" w14:textId="77777777" w:rsidR="00E564B3" w:rsidRDefault="00140032" w:rsidP="006A4CC0">
            <w:pPr>
              <w:cnfStyle w:val="000000100000" w:firstRow="0" w:lastRow="0" w:firstColumn="0" w:lastColumn="0" w:oddVBand="0" w:evenVBand="0" w:oddHBand="1" w:evenHBand="0" w:firstRowFirstColumn="0" w:firstRowLastColumn="0" w:lastRowFirstColumn="0" w:lastRowLastColumn="0"/>
            </w:pPr>
            <w:r>
              <w:t xml:space="preserve">Se utilizará </w:t>
            </w:r>
            <w:r w:rsidRPr="00545B9A">
              <w:t>el repositorio de bases de datos SQLIte</w:t>
            </w:r>
          </w:p>
        </w:tc>
      </w:tr>
      <w:tr w:rsidR="00E564B3" w14:paraId="215F8CAC" w14:textId="77777777" w:rsidTr="004948B0">
        <w:tc>
          <w:tcPr>
            <w:cnfStyle w:val="001000000000" w:firstRow="0" w:lastRow="0" w:firstColumn="1" w:lastColumn="0" w:oddVBand="0" w:evenVBand="0" w:oddHBand="0" w:evenHBand="0" w:firstRowFirstColumn="0" w:firstRowLastColumn="0" w:lastRowFirstColumn="0" w:lastRowLastColumn="0"/>
            <w:tcW w:w="2405" w:type="dxa"/>
          </w:tcPr>
          <w:p w14:paraId="5AC948A4" w14:textId="77777777" w:rsidR="00E564B3" w:rsidRDefault="00E564B3" w:rsidP="006A4CC0">
            <w:r>
              <w:t>Legales</w:t>
            </w:r>
          </w:p>
        </w:tc>
        <w:tc>
          <w:tcPr>
            <w:tcW w:w="6095" w:type="dxa"/>
          </w:tcPr>
          <w:p w14:paraId="508AB552" w14:textId="77777777" w:rsidR="00140032" w:rsidRDefault="00140032" w:rsidP="006A4CC0">
            <w:pPr>
              <w:cnfStyle w:val="000000000000" w:firstRow="0" w:lastRow="0" w:firstColumn="0" w:lastColumn="0" w:oddVBand="0" w:evenVBand="0" w:oddHBand="0" w:evenHBand="0" w:firstRowFirstColumn="0" w:firstRowLastColumn="0" w:lastRowFirstColumn="0" w:lastRowLastColumn="0"/>
            </w:pPr>
            <w:r>
              <w:t>Debido al manejo de datos privados de los usuarios como el nombre, su número de cédula de ciudadanía y su historia clínica, se hace necesario informar al usuario la aceptación de “términos y condiciones”.</w:t>
            </w:r>
          </w:p>
          <w:p w14:paraId="76F49E08" w14:textId="131871B6" w:rsidR="00C253B5" w:rsidRDefault="00C253B5" w:rsidP="00C253B5">
            <w:pPr>
              <w:cnfStyle w:val="000000000000" w:firstRow="0" w:lastRow="0" w:firstColumn="0" w:lastColumn="0" w:oddVBand="0" w:evenVBand="0" w:oddHBand="0" w:evenHBand="0" w:firstRowFirstColumn="0" w:firstRowLastColumn="0" w:lastRowFirstColumn="0" w:lastRowLastColumn="0"/>
            </w:pPr>
            <w:r>
              <w:t>TAppi</w:t>
            </w:r>
            <w:r w:rsidRPr="00C253B5">
              <w:t xml:space="preserve"> no estará presente en "Play Store" por lo tanto no </w:t>
            </w:r>
            <w:r w:rsidR="002671FF" w:rsidRPr="00C253B5">
              <w:t>tendrá</w:t>
            </w:r>
            <w:r w:rsidRPr="00C253B5">
              <w:t xml:space="preserve"> gastos extra de licencia.</w:t>
            </w:r>
          </w:p>
        </w:tc>
      </w:tr>
      <w:tr w:rsidR="00E564B3" w14:paraId="79878160" w14:textId="77777777" w:rsidTr="004948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9A46E62" w14:textId="6C3FDBCD" w:rsidR="00E564B3" w:rsidRDefault="00E564B3" w:rsidP="006A4CC0">
            <w:r>
              <w:t>Ar</w:t>
            </w:r>
            <w:r w:rsidR="00294E83">
              <w:t>q</w:t>
            </w:r>
            <w:r>
              <w:t>uitecturales</w:t>
            </w:r>
          </w:p>
        </w:tc>
        <w:tc>
          <w:tcPr>
            <w:tcW w:w="6095" w:type="dxa"/>
          </w:tcPr>
          <w:p w14:paraId="642BA5E0" w14:textId="77777777" w:rsidR="00E564B3" w:rsidRDefault="00140032" w:rsidP="006A4CC0">
            <w:pPr>
              <w:cnfStyle w:val="000000100000" w:firstRow="0" w:lastRow="0" w:firstColumn="0" w:lastColumn="0" w:oddVBand="0" w:evenVBand="0" w:oddHBand="1" w:evenHBand="0" w:firstRowFirstColumn="0" w:firstRowLastColumn="0" w:lastRowFirstColumn="0" w:lastRowLastColumn="0"/>
            </w:pPr>
            <w:r>
              <w:t>TAppi: Triage Application será desarrollada</w:t>
            </w:r>
            <w:r w:rsidRPr="007D6BA9">
              <w:t xml:space="preserve"> en arquitectura tipo cliente-servidor para asegurar la conexión de varios usuarios</w:t>
            </w:r>
          </w:p>
        </w:tc>
      </w:tr>
    </w:tbl>
    <w:p w14:paraId="5E7B3B81" w14:textId="5693358D" w:rsidR="009639EE" w:rsidRDefault="009639EE" w:rsidP="006A4CC0">
      <w:pPr>
        <w:pStyle w:val="Descripcin"/>
      </w:pPr>
      <w:bookmarkStart w:id="68" w:name="_Toc457118888"/>
      <w:r>
        <w:t xml:space="preserve">Tabla </w:t>
      </w:r>
      <w:r w:rsidR="005F4CF4">
        <w:fldChar w:fldCharType="begin"/>
      </w:r>
      <w:r w:rsidR="005F4CF4">
        <w:instrText xml:space="preserve"> SEQ Tabla \* ARABIC </w:instrText>
      </w:r>
      <w:r w:rsidR="005F4CF4">
        <w:fldChar w:fldCharType="separate"/>
      </w:r>
      <w:r w:rsidR="00211A24">
        <w:rPr>
          <w:noProof/>
        </w:rPr>
        <w:t>6</w:t>
      </w:r>
      <w:r w:rsidR="005F4CF4">
        <w:rPr>
          <w:noProof/>
        </w:rPr>
        <w:fldChar w:fldCharType="end"/>
      </w:r>
      <w:r>
        <w:t xml:space="preserve"> Restricciones</w:t>
      </w:r>
      <w:bookmarkEnd w:id="68"/>
    </w:p>
    <w:p w14:paraId="38A6B8FA" w14:textId="77777777" w:rsidR="009639EE" w:rsidRDefault="009639EE" w:rsidP="00961A62">
      <w:pPr>
        <w:pStyle w:val="Ttulo2"/>
      </w:pPr>
      <w:bookmarkStart w:id="69" w:name="_Toc455508768"/>
      <w:bookmarkStart w:id="70" w:name="_Toc457118849"/>
      <w:r>
        <w:t>Modelo de dominio</w:t>
      </w:r>
      <w:bookmarkEnd w:id="69"/>
      <w:bookmarkEnd w:id="70"/>
    </w:p>
    <w:p w14:paraId="4C7ED367" w14:textId="6DB14476" w:rsidR="009639EE" w:rsidRDefault="009639EE" w:rsidP="006A4CC0">
      <w:pPr>
        <w:rPr>
          <w:rStyle w:val="tgc"/>
        </w:rPr>
      </w:pPr>
      <w:r>
        <w:t>El siguientes es el modelo d</w:t>
      </w:r>
      <w:r w:rsidR="00961A62">
        <w:t>e dominio del trabajo de grado</w:t>
      </w:r>
      <w:r w:rsidR="007B7DB8">
        <w:t xml:space="preserve"> </w:t>
      </w:r>
      <w:r w:rsidR="007B7DB8">
        <w:fldChar w:fldCharType="begin"/>
      </w:r>
      <w:r w:rsidR="00B91C4F">
        <w:instrText xml:space="preserve"> ADDIN ZOTERO_ITEM CSL_CITATION {"citationID":"2dc252i2o7","properties":{"formattedCitation":"[20]","plainCitation":"[20]"},"citationItems":[{"id":915,"uris":["http://zotero.org/users/2930129/items/76IJG42D"],"uri":["http://zotero.org/users/2930129/items/76IJG42D"],"itemData":{"id":915,"type":"paper-conference","title":"PROTOTIPO DE TELEMEDICINA MÓVIL PARA  ASISTENCIA MÉDICA DOMICILIARIA Y REMOTA","publisher-place":"Arequipa,Perú","event":"8 th  Latin American and Caribbean Conference for Engineering and Technology","event-place":"Arequipa,Perú","URL":"http://www.laccei.org/LACCEI2010-Peru/published/IT138_Roncancio.pdf","author":[{"literal":"David Andres Roncancio Joya"},{"literal":"Jair Giovanny Beltran Vera"},{"literal":"Wilmar Yamit Cardenas Mahecha"},{"literal":"Carlos Enrique Montenegro Marin"},{"literal":"Paulo Alonso Gaona Garcia"}],"issued":{"date-parts":[["2010",6,1]]},"accessed":{"date-parts":[["2016",6,27]]}}}],"schema":"https://github.com/citation-style-language/schema/raw/master/csl-citation.json"} </w:instrText>
      </w:r>
      <w:r w:rsidR="007B7DB8">
        <w:fldChar w:fldCharType="separate"/>
      </w:r>
      <w:r w:rsidR="007B7DB8" w:rsidRPr="007B7DB8">
        <w:rPr>
          <w:rFonts w:ascii="Calibri" w:hAnsi="Calibri"/>
        </w:rPr>
        <w:t>[20]</w:t>
      </w:r>
      <w:r w:rsidR="007B7DB8">
        <w:fldChar w:fldCharType="end"/>
      </w:r>
      <w:r w:rsidR="00961A62">
        <w:t>:</w:t>
      </w:r>
      <w:r w:rsidR="00A23EF5">
        <w:t xml:space="preserve"> </w:t>
      </w:r>
      <w:r w:rsidR="00A23EF5" w:rsidRPr="00545B9A">
        <w:rPr>
          <w:rStyle w:val="tgc"/>
        </w:rPr>
        <w:t>distintas entidades, sus atributos, papeles y relaciones</w:t>
      </w:r>
      <w:r w:rsidR="0036124D">
        <w:rPr>
          <w:rStyle w:val="tgc"/>
        </w:rPr>
        <w:t>.</w:t>
      </w:r>
    </w:p>
    <w:p w14:paraId="60CC65DD" w14:textId="3EC690B1" w:rsidR="0036124D" w:rsidRDefault="00D47968" w:rsidP="0036124D">
      <w:pPr>
        <w:keepNext/>
      </w:pPr>
      <w:r>
        <w:rPr>
          <w:noProof/>
          <w:lang w:eastAsia="es-CO"/>
        </w:rPr>
        <w:drawing>
          <wp:inline distT="0" distB="0" distL="0" distR="0" wp14:anchorId="62A9BC47" wp14:editId="1B03E205">
            <wp:extent cx="5612130" cy="4507230"/>
            <wp:effectExtent l="0" t="0" r="762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main Objects.bmp"/>
                    <pic:cNvPicPr/>
                  </pic:nvPicPr>
                  <pic:blipFill>
                    <a:blip r:embed="rId30">
                      <a:extLst>
                        <a:ext uri="{28A0092B-C50C-407E-A947-70E740481C1C}">
                          <a14:useLocalDpi xmlns:a14="http://schemas.microsoft.com/office/drawing/2010/main" val="0"/>
                        </a:ext>
                      </a:extLst>
                    </a:blip>
                    <a:stretch>
                      <a:fillRect/>
                    </a:stretch>
                  </pic:blipFill>
                  <pic:spPr>
                    <a:xfrm>
                      <a:off x="0" y="0"/>
                      <a:ext cx="5612130" cy="4507230"/>
                    </a:xfrm>
                    <a:prstGeom prst="rect">
                      <a:avLst/>
                    </a:prstGeom>
                  </pic:spPr>
                </pic:pic>
              </a:graphicData>
            </a:graphic>
          </wp:inline>
        </w:drawing>
      </w:r>
    </w:p>
    <w:p w14:paraId="1E5BB20D" w14:textId="6F21DE3D" w:rsidR="007B7DB8" w:rsidRDefault="0036124D" w:rsidP="0036124D">
      <w:pPr>
        <w:pStyle w:val="Descripcin"/>
        <w:rPr>
          <w:rStyle w:val="tgc"/>
        </w:rPr>
      </w:pPr>
      <w:bookmarkStart w:id="71" w:name="_Toc457118920"/>
      <w:r>
        <w:t xml:space="preserve">Ilustración </w:t>
      </w:r>
      <w:r w:rsidR="005F4CF4">
        <w:fldChar w:fldCharType="begin"/>
      </w:r>
      <w:r w:rsidR="005F4CF4">
        <w:instrText xml:space="preserve"> SEQ Ilustración \* ARABIC </w:instrText>
      </w:r>
      <w:r w:rsidR="005F4CF4">
        <w:fldChar w:fldCharType="separate"/>
      </w:r>
      <w:r w:rsidR="00594D7A">
        <w:rPr>
          <w:noProof/>
        </w:rPr>
        <w:t>4</w:t>
      </w:r>
      <w:r w:rsidR="005F4CF4">
        <w:rPr>
          <w:noProof/>
        </w:rPr>
        <w:fldChar w:fldCharType="end"/>
      </w:r>
      <w:r>
        <w:t xml:space="preserve"> Modelo de dominio</w:t>
      </w:r>
      <w:bookmarkEnd w:id="71"/>
    </w:p>
    <w:p w14:paraId="42138083" w14:textId="4EC0208E" w:rsidR="007B7DB8" w:rsidRDefault="00F7376C" w:rsidP="007B7DB8">
      <w:pPr>
        <w:pStyle w:val="Ttulo3"/>
        <w:rPr>
          <w:rStyle w:val="tgc"/>
        </w:rPr>
      </w:pPr>
      <w:bookmarkStart w:id="72" w:name="_Toc455508769"/>
      <w:bookmarkStart w:id="73" w:name="_Toc457118850"/>
      <w:r>
        <w:rPr>
          <w:rStyle w:val="tgc"/>
        </w:rPr>
        <w:t>Componentes</w:t>
      </w:r>
      <w:bookmarkEnd w:id="72"/>
      <w:bookmarkEnd w:id="73"/>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7B7DB8" w:rsidRPr="00DE53D1" w14:paraId="045AD559" w14:textId="77777777" w:rsidTr="007F063E">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11A37FDA" w14:textId="77777777" w:rsidR="007B7DB8" w:rsidRPr="00DE53D1" w:rsidRDefault="007B7DB8" w:rsidP="007B7DB8">
            <w:r w:rsidRPr="00DE53D1">
              <w:t>ID</w:t>
            </w:r>
          </w:p>
        </w:tc>
        <w:tc>
          <w:tcPr>
            <w:tcW w:w="1418" w:type="dxa"/>
            <w:gridSpan w:val="2"/>
            <w:shd w:val="clear" w:color="auto" w:fill="auto"/>
          </w:tcPr>
          <w:p w14:paraId="486C765B" w14:textId="77777777" w:rsidR="007B7DB8" w:rsidRPr="00DE53D1" w:rsidRDefault="007B7DB8" w:rsidP="007B7DB8">
            <w:pPr>
              <w:cnfStyle w:val="000000100000" w:firstRow="0" w:lastRow="0" w:firstColumn="0" w:lastColumn="0" w:oddVBand="0" w:evenVBand="0" w:oddHBand="1" w:evenHBand="0" w:firstRowFirstColumn="0" w:firstRowLastColumn="0" w:lastRowFirstColumn="0" w:lastRowLastColumn="0"/>
            </w:pPr>
            <w:r w:rsidRPr="00DE53D1">
              <w:t>1</w:t>
            </w:r>
          </w:p>
        </w:tc>
        <w:tc>
          <w:tcPr>
            <w:cnfStyle w:val="000010000000" w:firstRow="0" w:lastRow="0" w:firstColumn="0" w:lastColumn="0" w:oddVBand="1" w:evenVBand="0" w:oddHBand="0" w:evenHBand="0" w:firstRowFirstColumn="0" w:firstRowLastColumn="0" w:lastRowFirstColumn="0" w:lastRowLastColumn="0"/>
            <w:tcW w:w="2268" w:type="dxa"/>
          </w:tcPr>
          <w:p w14:paraId="040568B0" w14:textId="77777777" w:rsidR="007B7DB8" w:rsidRPr="00DE53D1" w:rsidRDefault="007B7DB8" w:rsidP="007B7DB8">
            <w:r w:rsidRPr="00DE53D1">
              <w:t>Elemento del Dominio</w:t>
            </w:r>
          </w:p>
        </w:tc>
        <w:tc>
          <w:tcPr>
            <w:tcW w:w="3078" w:type="dxa"/>
            <w:gridSpan w:val="2"/>
            <w:shd w:val="clear" w:color="auto" w:fill="auto"/>
          </w:tcPr>
          <w:p w14:paraId="5E8DE36E" w14:textId="22DFB375" w:rsidR="007B7DB8" w:rsidRPr="00DE53D1" w:rsidRDefault="007B7DB8" w:rsidP="007B7DB8">
            <w:pPr>
              <w:cnfStyle w:val="000000100000" w:firstRow="0" w:lastRow="0" w:firstColumn="0" w:lastColumn="0" w:oddVBand="0" w:evenVBand="0" w:oddHBand="1" w:evenHBand="0" w:firstRowFirstColumn="0" w:firstRowLastColumn="0" w:lastRowFirstColumn="0" w:lastRowLastColumn="0"/>
            </w:pPr>
            <w:r>
              <w:t>Usuario</w:t>
            </w:r>
          </w:p>
        </w:tc>
      </w:tr>
      <w:tr w:rsidR="007B7DB8" w:rsidRPr="00DE53D1" w14:paraId="3CE61AB8" w14:textId="77777777" w:rsidTr="007F063E">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2BB75767" w14:textId="77777777" w:rsidR="007B7DB8" w:rsidRPr="00DE53D1" w:rsidRDefault="007B7DB8" w:rsidP="007B7DB8">
            <w:r w:rsidRPr="00DE53D1">
              <w:t>Descripción</w:t>
            </w:r>
          </w:p>
        </w:tc>
        <w:tc>
          <w:tcPr>
            <w:tcW w:w="6764" w:type="dxa"/>
            <w:gridSpan w:val="5"/>
          </w:tcPr>
          <w:p w14:paraId="33A0DA5E" w14:textId="360036DD" w:rsidR="007B7DB8" w:rsidRPr="00DE53D1" w:rsidRDefault="007B7DB8" w:rsidP="007B7DB8">
            <w:pPr>
              <w:cnfStyle w:val="000000010000" w:firstRow="0" w:lastRow="0" w:firstColumn="0" w:lastColumn="0" w:oddVBand="0" w:evenVBand="0" w:oddHBand="0" w:evenHBand="1" w:firstRowFirstColumn="0" w:firstRowLastColumn="0" w:lastRowFirstColumn="0" w:lastRowLastColumn="0"/>
            </w:pPr>
            <w:r w:rsidRPr="00DE53D1">
              <w:t xml:space="preserve">Representación de </w:t>
            </w:r>
            <w:r>
              <w:t>un usuario en la aplicación</w:t>
            </w:r>
          </w:p>
        </w:tc>
      </w:tr>
      <w:tr w:rsidR="007B7DB8" w:rsidRPr="00DE53D1" w14:paraId="11B1E621" w14:textId="77777777" w:rsidTr="007F063E">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29BE520" w14:textId="77777777" w:rsidR="007B7DB8" w:rsidRPr="00DE53D1" w:rsidRDefault="007B7DB8" w:rsidP="007B7DB8">
            <w:r w:rsidRPr="00DE53D1">
              <w:t>Atributos</w:t>
            </w:r>
          </w:p>
        </w:tc>
      </w:tr>
      <w:tr w:rsidR="007B7DB8" w:rsidRPr="00DE53D1" w14:paraId="3B83DAB6" w14:textId="77777777" w:rsidTr="007F063E">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70D629DF" w14:textId="77777777" w:rsidR="007B7DB8" w:rsidRPr="00DE53D1" w:rsidRDefault="007B7DB8" w:rsidP="007B7DB8">
            <w:r w:rsidRPr="00DE53D1">
              <w:t>Nombre</w:t>
            </w:r>
          </w:p>
        </w:tc>
        <w:tc>
          <w:tcPr>
            <w:tcW w:w="2822" w:type="dxa"/>
            <w:gridSpan w:val="3"/>
            <w:shd w:val="clear" w:color="auto" w:fill="DAEFD3" w:themeFill="accent1" w:themeFillTint="33"/>
          </w:tcPr>
          <w:p w14:paraId="63113E74" w14:textId="77777777" w:rsidR="007B7DB8" w:rsidRPr="00DE53D1" w:rsidRDefault="007B7DB8" w:rsidP="007B7DB8">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2795DE74" w14:textId="77777777" w:rsidR="007B7DB8" w:rsidRPr="00DE53D1" w:rsidRDefault="007B7DB8" w:rsidP="007B7DB8">
            <w:r w:rsidRPr="00DE53D1">
              <w:t>Tipo de Dato</w:t>
            </w:r>
          </w:p>
        </w:tc>
      </w:tr>
      <w:tr w:rsidR="007B7DB8" w:rsidRPr="00DE53D1" w14:paraId="08DA2ED4" w14:textId="77777777" w:rsidTr="007F063E">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C6A5866" w14:textId="3B8318D8" w:rsidR="007B7DB8" w:rsidRPr="00DE53D1" w:rsidRDefault="007B7DB8" w:rsidP="007B7DB8">
            <w:r w:rsidRPr="00DE53D1">
              <w:t>Nombre</w:t>
            </w:r>
            <w:r w:rsidR="00F7376C">
              <w:t>,</w:t>
            </w:r>
            <w:r>
              <w:t xml:space="preserve"> Apellido</w:t>
            </w:r>
            <w:r w:rsidR="00F7376C">
              <w:t xml:space="preserve"> y contraseña</w:t>
            </w:r>
          </w:p>
        </w:tc>
        <w:tc>
          <w:tcPr>
            <w:tcW w:w="2822" w:type="dxa"/>
            <w:gridSpan w:val="3"/>
            <w:shd w:val="clear" w:color="auto" w:fill="auto"/>
          </w:tcPr>
          <w:p w14:paraId="26CE2A8E" w14:textId="1F4510AF" w:rsidR="007B7DB8" w:rsidRPr="00DE53D1" w:rsidRDefault="007B7DB8" w:rsidP="007B7DB8">
            <w:pPr>
              <w:cnfStyle w:val="000000100000" w:firstRow="0" w:lastRow="0" w:firstColumn="0" w:lastColumn="0" w:oddVBand="0" w:evenVBand="0" w:oddHBand="1" w:evenHBand="0" w:firstRowFirstColumn="0" w:firstRowLastColumn="0" w:lastRowFirstColumn="0" w:lastRowLastColumn="0"/>
            </w:pPr>
            <w:r>
              <w:t>Es la manera de identificar a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E4359D5" w14:textId="77777777" w:rsidR="007B7DB8" w:rsidRPr="00DE53D1" w:rsidRDefault="007B7DB8" w:rsidP="007B7DB8">
            <w:r w:rsidRPr="00DE53D1">
              <w:t>Cadena de caracteres</w:t>
            </w:r>
          </w:p>
        </w:tc>
      </w:tr>
      <w:tr w:rsidR="007B7DB8" w:rsidRPr="00DE53D1" w14:paraId="5CB798F7" w14:textId="77777777" w:rsidTr="007F063E">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5432474" w14:textId="4ED19F74" w:rsidR="007B7DB8" w:rsidRPr="00DE53D1" w:rsidRDefault="007B7DB8" w:rsidP="007B7DB8">
            <w:r>
              <w:t>Cedula</w:t>
            </w:r>
          </w:p>
        </w:tc>
        <w:tc>
          <w:tcPr>
            <w:tcW w:w="2822" w:type="dxa"/>
            <w:gridSpan w:val="3"/>
            <w:shd w:val="clear" w:color="auto" w:fill="auto"/>
          </w:tcPr>
          <w:p w14:paraId="6BDA3AC6" w14:textId="47D4316B" w:rsidR="007B7DB8" w:rsidRPr="00DE53D1" w:rsidRDefault="007B7DB8" w:rsidP="007B7DB8">
            <w:pPr>
              <w:cnfStyle w:val="000000010000" w:firstRow="0" w:lastRow="0" w:firstColumn="0" w:lastColumn="0" w:oddVBand="0" w:evenVBand="0" w:oddHBand="0" w:evenHBand="1" w:firstRowFirstColumn="0" w:firstRowLastColumn="0" w:lastRowFirstColumn="0" w:lastRowLastColumn="0"/>
            </w:pPr>
            <w:r>
              <w:t>Identificador únic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E0DA675" w14:textId="74F0326E" w:rsidR="007B7DB8" w:rsidRPr="00DE53D1" w:rsidRDefault="007B7DB8" w:rsidP="007B7DB8">
            <w:r>
              <w:t>Entero</w:t>
            </w:r>
          </w:p>
        </w:tc>
      </w:tr>
      <w:tr w:rsidR="007B7DB8" w:rsidRPr="00DE53D1" w14:paraId="1D38336B" w14:textId="77777777" w:rsidTr="007F063E">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A7419FE" w14:textId="038EF516" w:rsidR="007B7DB8" w:rsidRPr="00DE53D1" w:rsidRDefault="007B7DB8" w:rsidP="007B7DB8">
            <w:r>
              <w:t>Correo</w:t>
            </w:r>
          </w:p>
        </w:tc>
        <w:tc>
          <w:tcPr>
            <w:tcW w:w="2822" w:type="dxa"/>
            <w:gridSpan w:val="3"/>
            <w:shd w:val="clear" w:color="auto" w:fill="auto"/>
          </w:tcPr>
          <w:p w14:paraId="2315EC15" w14:textId="19748458" w:rsidR="007B7DB8" w:rsidRPr="00DE53D1" w:rsidRDefault="007B7DB8" w:rsidP="007B7DB8">
            <w:pPr>
              <w:cnfStyle w:val="000000100000" w:firstRow="0" w:lastRow="0" w:firstColumn="0" w:lastColumn="0" w:oddVBand="0" w:evenVBand="0" w:oddHBand="1" w:evenHBand="0" w:firstRowFirstColumn="0" w:firstRowLastColumn="0" w:lastRowFirstColumn="0" w:lastRowLastColumn="0"/>
            </w:pPr>
            <w:r>
              <w:t>Correo electrónico con el cual se ingresa al sistem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B0EAE0F" w14:textId="77777777" w:rsidR="007B7DB8" w:rsidRPr="00DE53D1" w:rsidRDefault="007B7DB8" w:rsidP="007B7DB8">
            <w:r w:rsidRPr="00DE53D1">
              <w:t>Cadena de caracteres</w:t>
            </w:r>
          </w:p>
        </w:tc>
      </w:tr>
      <w:tr w:rsidR="007B7DB8" w:rsidRPr="00DE53D1" w14:paraId="669A3589" w14:textId="77777777" w:rsidTr="007F063E">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5ED2542" w14:textId="32D48922" w:rsidR="007B7DB8" w:rsidRDefault="007B7DB8" w:rsidP="007B7DB8">
            <w:r>
              <w:t>Dirección</w:t>
            </w:r>
          </w:p>
        </w:tc>
        <w:tc>
          <w:tcPr>
            <w:tcW w:w="2822" w:type="dxa"/>
            <w:gridSpan w:val="3"/>
            <w:shd w:val="clear" w:color="auto" w:fill="auto"/>
          </w:tcPr>
          <w:p w14:paraId="05BB38B6" w14:textId="7662C11A" w:rsidR="007B7DB8" w:rsidRDefault="007B7DB8" w:rsidP="007B7DB8">
            <w:pPr>
              <w:cnfStyle w:val="000000010000" w:firstRow="0" w:lastRow="0" w:firstColumn="0" w:lastColumn="0" w:oddVBand="0" w:evenVBand="0" w:oddHBand="0" w:evenHBand="1" w:firstRowFirstColumn="0" w:firstRowLastColumn="0" w:lastRowFirstColumn="0" w:lastRowLastColumn="0"/>
            </w:pPr>
            <w:r>
              <w:t>Dirección en la cual reside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A7B4886" w14:textId="78A8AFF6" w:rsidR="007B7DB8" w:rsidRPr="00DE53D1" w:rsidRDefault="007B7DB8" w:rsidP="007B7DB8">
            <w:r>
              <w:t>Cadena de caracteres</w:t>
            </w:r>
          </w:p>
        </w:tc>
      </w:tr>
      <w:tr w:rsidR="007B7DB8" w:rsidRPr="00DE53D1" w14:paraId="3F7577A3" w14:textId="77777777" w:rsidTr="007F063E">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9B8CF40" w14:textId="7A7378BC" w:rsidR="007B7DB8" w:rsidRDefault="007B7DB8" w:rsidP="007B7DB8">
            <w:r>
              <w:t>Fecha de nacimiento</w:t>
            </w:r>
          </w:p>
        </w:tc>
        <w:tc>
          <w:tcPr>
            <w:tcW w:w="2822" w:type="dxa"/>
            <w:gridSpan w:val="3"/>
            <w:shd w:val="clear" w:color="auto" w:fill="auto"/>
          </w:tcPr>
          <w:p w14:paraId="31F384C5" w14:textId="4B17259A" w:rsidR="007B7DB8" w:rsidRDefault="007B7DB8" w:rsidP="007B7DB8">
            <w:pPr>
              <w:cnfStyle w:val="000000100000" w:firstRow="0" w:lastRow="0" w:firstColumn="0" w:lastColumn="0" w:oddVBand="0" w:evenVBand="0" w:oddHBand="1" w:evenHBand="0" w:firstRowFirstColumn="0" w:firstRowLastColumn="0" w:lastRowFirstColumn="0" w:lastRowLastColumn="0"/>
            </w:pPr>
            <w:r>
              <w:t>Fecha en la que nació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6394E15" w14:textId="7F7CCFA9" w:rsidR="007B7DB8" w:rsidRPr="00DE53D1" w:rsidRDefault="007B7DB8" w:rsidP="007B7DB8">
            <w:r>
              <w:t>Fecha</w:t>
            </w:r>
          </w:p>
        </w:tc>
      </w:tr>
      <w:tr w:rsidR="007B7DB8" w:rsidRPr="00DE53D1" w14:paraId="6BDC3D2F" w14:textId="77777777" w:rsidTr="007F063E">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E01FDEE" w14:textId="7237846C" w:rsidR="007B7DB8" w:rsidRDefault="007B7DB8" w:rsidP="007B7DB8">
            <w:r>
              <w:t>Genero</w:t>
            </w:r>
          </w:p>
        </w:tc>
        <w:tc>
          <w:tcPr>
            <w:tcW w:w="2822" w:type="dxa"/>
            <w:gridSpan w:val="3"/>
            <w:shd w:val="clear" w:color="auto" w:fill="auto"/>
          </w:tcPr>
          <w:p w14:paraId="4D77626F" w14:textId="56E01127" w:rsidR="007B7DB8" w:rsidRDefault="007B7DB8" w:rsidP="007B7DB8">
            <w:pPr>
              <w:cnfStyle w:val="000000010000" w:firstRow="0" w:lastRow="0" w:firstColumn="0" w:lastColumn="0" w:oddVBand="0" w:evenVBand="0" w:oddHBand="0" w:evenHBand="1" w:firstRowFirstColumn="0" w:firstRowLastColumn="0" w:lastRowFirstColumn="0" w:lastRowLastColumn="0"/>
            </w:pPr>
            <w:r>
              <w:t>Gener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8082765" w14:textId="4AA84340" w:rsidR="007B7DB8" w:rsidRPr="00DE53D1" w:rsidRDefault="007B7DB8" w:rsidP="007B7DB8">
            <w:r>
              <w:t>Carácter, sea F (femenino) o M (Masculino)</w:t>
            </w:r>
          </w:p>
        </w:tc>
      </w:tr>
      <w:tr w:rsidR="00945D5A" w:rsidRPr="00DE53D1" w14:paraId="73F70881" w14:textId="77777777" w:rsidTr="007F063E">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56053ED" w14:textId="4939F703" w:rsidR="00945D5A" w:rsidRDefault="00945D5A" w:rsidP="007B7DB8">
            <w:r>
              <w:t>Foto</w:t>
            </w:r>
          </w:p>
        </w:tc>
        <w:tc>
          <w:tcPr>
            <w:tcW w:w="2822" w:type="dxa"/>
            <w:gridSpan w:val="3"/>
            <w:shd w:val="clear" w:color="auto" w:fill="auto"/>
          </w:tcPr>
          <w:p w14:paraId="5B8059A0" w14:textId="0C7AFDA0" w:rsidR="00945D5A" w:rsidRDefault="00856252" w:rsidP="007B7DB8">
            <w:pPr>
              <w:cnfStyle w:val="000000100000" w:firstRow="0" w:lastRow="0" w:firstColumn="0" w:lastColumn="0" w:oddVBand="0" w:evenVBand="0" w:oddHBand="1" w:evenHBand="0" w:firstRowFirstColumn="0" w:firstRowLastColumn="0" w:lastRowFirstColumn="0" w:lastRowLastColumn="0"/>
            </w:pPr>
            <w:r>
              <w:t>Foto que identifica a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5FB479C" w14:textId="6560A4AF" w:rsidR="00945D5A" w:rsidRDefault="00856252" w:rsidP="007B7DB8">
            <w:r>
              <w:t>Foto</w:t>
            </w:r>
          </w:p>
        </w:tc>
      </w:tr>
      <w:tr w:rsidR="00D47968" w:rsidRPr="00DE53D1" w14:paraId="710FDB50" w14:textId="77777777" w:rsidTr="007F063E">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7F2E4EC" w14:textId="00617304" w:rsidR="00D47968" w:rsidRDefault="00D47968" w:rsidP="007B7DB8">
            <w:r>
              <w:t>Rol</w:t>
            </w:r>
          </w:p>
        </w:tc>
        <w:tc>
          <w:tcPr>
            <w:tcW w:w="2822" w:type="dxa"/>
            <w:gridSpan w:val="3"/>
            <w:shd w:val="clear" w:color="auto" w:fill="auto"/>
          </w:tcPr>
          <w:p w14:paraId="7C450AF8" w14:textId="002923CE" w:rsidR="00D47968" w:rsidRDefault="00D47968" w:rsidP="007B7DB8">
            <w:pPr>
              <w:cnfStyle w:val="000000010000" w:firstRow="0" w:lastRow="0" w:firstColumn="0" w:lastColumn="0" w:oddVBand="0" w:evenVBand="0" w:oddHBand="0" w:evenHBand="1" w:firstRowFirstColumn="0" w:firstRowLastColumn="0" w:lastRowFirstColumn="0" w:lastRowLastColumn="0"/>
            </w:pPr>
            <w:r>
              <w:t>Indica el rol del usuario sea paciente normal, paciente con conocimientos médicos o administrador.</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FC2D91B" w14:textId="4E1502F2" w:rsidR="00D47968" w:rsidRDefault="00D47968" w:rsidP="007B7DB8">
            <w:r>
              <w:t>Carácter, sea P (Normal), M (Medico), A (Administrador).</w:t>
            </w:r>
          </w:p>
        </w:tc>
      </w:tr>
      <w:tr w:rsidR="007B7DB8" w:rsidRPr="00DE53D1" w14:paraId="6D520C9D" w14:textId="77777777" w:rsidTr="007F063E">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10194BAB" w14:textId="77777777" w:rsidR="007B7DB8" w:rsidRPr="00DE53D1" w:rsidRDefault="007B7DB8" w:rsidP="007B7DB8">
            <w:r w:rsidRPr="00DE53D1">
              <w:t>Objetivo</w:t>
            </w:r>
          </w:p>
        </w:tc>
        <w:tc>
          <w:tcPr>
            <w:tcW w:w="6764" w:type="dxa"/>
            <w:gridSpan w:val="5"/>
            <w:shd w:val="clear" w:color="auto" w:fill="auto"/>
          </w:tcPr>
          <w:p w14:paraId="357890A6" w14:textId="3B9D3696" w:rsidR="007B7DB8" w:rsidRPr="00DE53D1" w:rsidRDefault="007B7DB8" w:rsidP="008B20E7">
            <w:pPr>
              <w:keepNext/>
              <w:cnfStyle w:val="000000100000" w:firstRow="0" w:lastRow="0" w:firstColumn="0" w:lastColumn="0" w:oddVBand="0" w:evenVBand="0" w:oddHBand="1" w:evenHBand="0" w:firstRowFirstColumn="0" w:firstRowLastColumn="0" w:lastRowFirstColumn="0" w:lastRowLastColumn="0"/>
            </w:pPr>
            <w:r>
              <w:t>Identificar a un</w:t>
            </w:r>
            <w:r w:rsidR="008B20E7">
              <w:t xml:space="preserve"> usuario</w:t>
            </w:r>
          </w:p>
        </w:tc>
      </w:tr>
    </w:tbl>
    <w:p w14:paraId="11431640" w14:textId="16FBDADD" w:rsidR="00F7376C" w:rsidRPr="00F7376C" w:rsidRDefault="002671FF" w:rsidP="00F7376C">
      <w:pPr>
        <w:pStyle w:val="Descripcin"/>
        <w:jc w:val="center"/>
      </w:pPr>
      <w:bookmarkStart w:id="74" w:name="_Toc457118889"/>
      <w:r>
        <w:t xml:space="preserve">Tabla </w:t>
      </w:r>
      <w:r w:rsidR="005F4CF4">
        <w:fldChar w:fldCharType="begin"/>
      </w:r>
      <w:r w:rsidR="005F4CF4">
        <w:instrText xml:space="preserve"> SEQ Tabla \* ARABIC </w:instrText>
      </w:r>
      <w:r w:rsidR="005F4CF4">
        <w:fldChar w:fldCharType="separate"/>
      </w:r>
      <w:r w:rsidR="00211A24">
        <w:rPr>
          <w:noProof/>
        </w:rPr>
        <w:t>7</w:t>
      </w:r>
      <w:r w:rsidR="005F4CF4">
        <w:rPr>
          <w:noProof/>
        </w:rPr>
        <w:fldChar w:fldCharType="end"/>
      </w:r>
      <w:r>
        <w:t>: Datos Usuario</w:t>
      </w:r>
      <w:bookmarkEnd w:id="74"/>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F7376C" w:rsidRPr="00DE53D1" w14:paraId="55426794"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17AADF02" w14:textId="77777777" w:rsidR="00F7376C" w:rsidRPr="00DE53D1" w:rsidRDefault="00F7376C" w:rsidP="0006090B">
            <w:r w:rsidRPr="00DE53D1">
              <w:t>ID</w:t>
            </w:r>
          </w:p>
        </w:tc>
        <w:tc>
          <w:tcPr>
            <w:tcW w:w="1418" w:type="dxa"/>
            <w:gridSpan w:val="2"/>
            <w:shd w:val="clear" w:color="auto" w:fill="auto"/>
          </w:tcPr>
          <w:p w14:paraId="113A07A0" w14:textId="4E662587" w:rsidR="00F7376C" w:rsidRPr="00DE53D1" w:rsidRDefault="0099048C" w:rsidP="0006090B">
            <w:pPr>
              <w:cnfStyle w:val="000000100000" w:firstRow="0" w:lastRow="0" w:firstColumn="0" w:lastColumn="0" w:oddVBand="0" w:evenVBand="0" w:oddHBand="1" w:evenHBand="0" w:firstRowFirstColumn="0" w:firstRowLastColumn="0" w:lastRowFirstColumn="0" w:lastRowLastColumn="0"/>
            </w:pPr>
            <w:r>
              <w:t>2</w:t>
            </w:r>
          </w:p>
        </w:tc>
        <w:tc>
          <w:tcPr>
            <w:cnfStyle w:val="000010000000" w:firstRow="0" w:lastRow="0" w:firstColumn="0" w:lastColumn="0" w:oddVBand="1" w:evenVBand="0" w:oddHBand="0" w:evenHBand="0" w:firstRowFirstColumn="0" w:firstRowLastColumn="0" w:lastRowFirstColumn="0" w:lastRowLastColumn="0"/>
            <w:tcW w:w="2268" w:type="dxa"/>
          </w:tcPr>
          <w:p w14:paraId="7A434BEE" w14:textId="77777777" w:rsidR="00F7376C" w:rsidRPr="00DE53D1" w:rsidRDefault="00F7376C" w:rsidP="0006090B">
            <w:r w:rsidRPr="00DE53D1">
              <w:t>Elemento del Dominio</w:t>
            </w:r>
          </w:p>
        </w:tc>
        <w:tc>
          <w:tcPr>
            <w:tcW w:w="3078" w:type="dxa"/>
            <w:gridSpan w:val="2"/>
            <w:shd w:val="clear" w:color="auto" w:fill="auto"/>
          </w:tcPr>
          <w:p w14:paraId="02C4DC41" w14:textId="66D33067" w:rsidR="00F7376C" w:rsidRPr="00DE53D1" w:rsidRDefault="00F7376C" w:rsidP="0006090B">
            <w:pPr>
              <w:cnfStyle w:val="000000100000" w:firstRow="0" w:lastRow="0" w:firstColumn="0" w:lastColumn="0" w:oddVBand="0" w:evenVBand="0" w:oddHBand="1" w:evenHBand="0" w:firstRowFirstColumn="0" w:firstRowLastColumn="0" w:lastRowFirstColumn="0" w:lastRowLastColumn="0"/>
            </w:pPr>
            <w:r>
              <w:t>Paciente</w:t>
            </w:r>
          </w:p>
        </w:tc>
      </w:tr>
      <w:tr w:rsidR="00F7376C" w:rsidRPr="00DE53D1" w14:paraId="785659BB"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F8C7AEC" w14:textId="77777777" w:rsidR="00F7376C" w:rsidRPr="00DE53D1" w:rsidRDefault="00F7376C" w:rsidP="0006090B">
            <w:r w:rsidRPr="00DE53D1">
              <w:t>Descripción</w:t>
            </w:r>
          </w:p>
        </w:tc>
        <w:tc>
          <w:tcPr>
            <w:tcW w:w="6764" w:type="dxa"/>
            <w:gridSpan w:val="5"/>
          </w:tcPr>
          <w:p w14:paraId="7B549EA0" w14:textId="77777777" w:rsidR="00F7376C" w:rsidRPr="00DE53D1" w:rsidRDefault="00F7376C" w:rsidP="0006090B">
            <w:pPr>
              <w:cnfStyle w:val="000000010000" w:firstRow="0" w:lastRow="0" w:firstColumn="0" w:lastColumn="0" w:oddVBand="0" w:evenVBand="0" w:oddHBand="0" w:evenHBand="1" w:firstRowFirstColumn="0" w:firstRowLastColumn="0" w:lastRowFirstColumn="0" w:lastRowLastColumn="0"/>
            </w:pPr>
            <w:r w:rsidRPr="00DE53D1">
              <w:t xml:space="preserve">Representación de </w:t>
            </w:r>
            <w:r>
              <w:t>un usuario en la aplicación</w:t>
            </w:r>
          </w:p>
        </w:tc>
      </w:tr>
      <w:tr w:rsidR="00F7376C" w:rsidRPr="00DE53D1" w14:paraId="313EAC65"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23BD53A5" w14:textId="77777777" w:rsidR="00F7376C" w:rsidRPr="00DE53D1" w:rsidRDefault="00F7376C" w:rsidP="0006090B">
            <w:r w:rsidRPr="00DE53D1">
              <w:t>Atributos</w:t>
            </w:r>
          </w:p>
        </w:tc>
      </w:tr>
      <w:tr w:rsidR="00F7376C" w:rsidRPr="00DE53D1" w14:paraId="160FBD23"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4C687529" w14:textId="77777777" w:rsidR="00F7376C" w:rsidRPr="00DE53D1" w:rsidRDefault="00F7376C" w:rsidP="0006090B">
            <w:r w:rsidRPr="00DE53D1">
              <w:t>Nombre</w:t>
            </w:r>
          </w:p>
        </w:tc>
        <w:tc>
          <w:tcPr>
            <w:tcW w:w="2822" w:type="dxa"/>
            <w:gridSpan w:val="3"/>
            <w:shd w:val="clear" w:color="auto" w:fill="DAEFD3" w:themeFill="accent1" w:themeFillTint="33"/>
          </w:tcPr>
          <w:p w14:paraId="5E6370E5" w14:textId="77777777" w:rsidR="00F7376C" w:rsidRPr="00DE53D1" w:rsidRDefault="00F7376C"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27EEFA94" w14:textId="77777777" w:rsidR="00F7376C" w:rsidRPr="00DE53D1" w:rsidRDefault="00F7376C" w:rsidP="0006090B">
            <w:r w:rsidRPr="00DE53D1">
              <w:t>Tipo de Dato</w:t>
            </w:r>
          </w:p>
        </w:tc>
      </w:tr>
      <w:tr w:rsidR="00F7376C" w:rsidRPr="00DE53D1" w14:paraId="35F582E5"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4D7921F" w14:textId="29E77D6E" w:rsidR="00F7376C" w:rsidRPr="00DE53D1" w:rsidRDefault="00F7376C" w:rsidP="0006090B">
            <w:r>
              <w:t>Profesión</w:t>
            </w:r>
          </w:p>
        </w:tc>
        <w:tc>
          <w:tcPr>
            <w:tcW w:w="2822" w:type="dxa"/>
            <w:gridSpan w:val="3"/>
            <w:shd w:val="clear" w:color="auto" w:fill="auto"/>
          </w:tcPr>
          <w:p w14:paraId="0D0DA820" w14:textId="43BF063C" w:rsidR="00F7376C" w:rsidRPr="00DE53D1" w:rsidRDefault="0099048C" w:rsidP="0006090B">
            <w:pPr>
              <w:cnfStyle w:val="000000100000" w:firstRow="0" w:lastRow="0" w:firstColumn="0" w:lastColumn="0" w:oddVBand="0" w:evenVBand="0" w:oddHBand="1" w:evenHBand="0" w:firstRowFirstColumn="0" w:firstRowLastColumn="0" w:lastRowFirstColumn="0" w:lastRowLastColumn="0"/>
            </w:pPr>
            <w:r>
              <w:t>Indica la profes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FF786A6" w14:textId="77777777" w:rsidR="00F7376C" w:rsidRPr="00DE53D1" w:rsidRDefault="00F7376C" w:rsidP="0006090B">
            <w:r w:rsidRPr="00DE53D1">
              <w:t>Cadena de caracteres</w:t>
            </w:r>
          </w:p>
        </w:tc>
      </w:tr>
      <w:tr w:rsidR="00F7376C" w:rsidRPr="00DE53D1" w14:paraId="38018EA3"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6AB56F2" w14:textId="5C754F85" w:rsidR="00F7376C" w:rsidRPr="00DE53D1" w:rsidRDefault="00F7376C" w:rsidP="0006090B">
            <w:r>
              <w:t>Tipo de sangre</w:t>
            </w:r>
          </w:p>
        </w:tc>
        <w:tc>
          <w:tcPr>
            <w:tcW w:w="2822" w:type="dxa"/>
            <w:gridSpan w:val="3"/>
            <w:shd w:val="clear" w:color="auto" w:fill="auto"/>
          </w:tcPr>
          <w:p w14:paraId="16334DE5" w14:textId="767D465E" w:rsidR="00F7376C" w:rsidRPr="00DE53D1" w:rsidRDefault="0099048C" w:rsidP="0006090B">
            <w:pPr>
              <w:cnfStyle w:val="000000010000" w:firstRow="0" w:lastRow="0" w:firstColumn="0" w:lastColumn="0" w:oddVBand="0" w:evenVBand="0" w:oddHBand="0" w:evenHBand="1" w:firstRowFirstColumn="0" w:firstRowLastColumn="0" w:lastRowFirstColumn="0" w:lastRowLastColumn="0"/>
            </w:pPr>
            <w:r>
              <w:t>Indica el tipo de sangre d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94004B6" w14:textId="49FE498E" w:rsidR="00F7376C" w:rsidRPr="00DE53D1" w:rsidRDefault="0099048C" w:rsidP="0006090B">
            <w:r>
              <w:t>Carácter</w:t>
            </w:r>
          </w:p>
        </w:tc>
      </w:tr>
      <w:tr w:rsidR="00F7376C" w:rsidRPr="00DE53D1" w14:paraId="0130CBA1" w14:textId="77777777" w:rsidTr="0006090B">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228ED6DB" w14:textId="77777777" w:rsidR="00F7376C" w:rsidRPr="00DE53D1" w:rsidRDefault="00F7376C" w:rsidP="0006090B">
            <w:r w:rsidRPr="00DE53D1">
              <w:t>Objetivo</w:t>
            </w:r>
          </w:p>
        </w:tc>
        <w:tc>
          <w:tcPr>
            <w:tcW w:w="6764" w:type="dxa"/>
            <w:gridSpan w:val="5"/>
            <w:shd w:val="clear" w:color="auto" w:fill="auto"/>
          </w:tcPr>
          <w:p w14:paraId="5CD56281" w14:textId="351B1A32" w:rsidR="00F7376C" w:rsidRPr="00DE53D1" w:rsidRDefault="00F7376C" w:rsidP="0099048C">
            <w:pPr>
              <w:keepNext/>
              <w:cnfStyle w:val="000000100000" w:firstRow="0" w:lastRow="0" w:firstColumn="0" w:lastColumn="0" w:oddVBand="0" w:evenVBand="0" w:oddHBand="1" w:evenHBand="0" w:firstRowFirstColumn="0" w:firstRowLastColumn="0" w:lastRowFirstColumn="0" w:lastRowLastColumn="0"/>
            </w:pPr>
            <w:r>
              <w:t>Identificar a un usuario</w:t>
            </w:r>
            <w:r w:rsidR="0099048C">
              <w:t xml:space="preserve"> con más detalles</w:t>
            </w:r>
          </w:p>
        </w:tc>
      </w:tr>
    </w:tbl>
    <w:p w14:paraId="4E0AFB1B" w14:textId="7DA55E8A" w:rsidR="0099048C" w:rsidRDefault="0099048C" w:rsidP="0099048C">
      <w:pPr>
        <w:pStyle w:val="Descripcin"/>
        <w:jc w:val="center"/>
      </w:pPr>
      <w:bookmarkStart w:id="75" w:name="_Toc457118890"/>
      <w:r>
        <w:t xml:space="preserve">Tabla </w:t>
      </w:r>
      <w:r w:rsidR="005F4CF4">
        <w:fldChar w:fldCharType="begin"/>
      </w:r>
      <w:r w:rsidR="005F4CF4">
        <w:instrText xml:space="preserve"> SEQ Tabla \* ARABIC </w:instrText>
      </w:r>
      <w:r w:rsidR="005F4CF4">
        <w:fldChar w:fldCharType="separate"/>
      </w:r>
      <w:r w:rsidR="00211A24">
        <w:rPr>
          <w:noProof/>
        </w:rPr>
        <w:t>8</w:t>
      </w:r>
      <w:r w:rsidR="005F4CF4">
        <w:rPr>
          <w:noProof/>
        </w:rPr>
        <w:fldChar w:fldCharType="end"/>
      </w:r>
      <w:r>
        <w:t>: Datos paciente</w:t>
      </w:r>
      <w:bookmarkEnd w:id="75"/>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99048C" w:rsidRPr="00DE53D1" w14:paraId="3DA7884C"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12054250" w14:textId="77777777" w:rsidR="0099048C" w:rsidRPr="00DE53D1" w:rsidRDefault="0099048C" w:rsidP="0006090B">
            <w:r w:rsidRPr="00DE53D1">
              <w:t>ID</w:t>
            </w:r>
          </w:p>
        </w:tc>
        <w:tc>
          <w:tcPr>
            <w:tcW w:w="1418" w:type="dxa"/>
            <w:gridSpan w:val="2"/>
            <w:shd w:val="clear" w:color="auto" w:fill="auto"/>
          </w:tcPr>
          <w:p w14:paraId="6ECDB374" w14:textId="72589924"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3</w:t>
            </w:r>
          </w:p>
        </w:tc>
        <w:tc>
          <w:tcPr>
            <w:cnfStyle w:val="000010000000" w:firstRow="0" w:lastRow="0" w:firstColumn="0" w:lastColumn="0" w:oddVBand="1" w:evenVBand="0" w:oddHBand="0" w:evenHBand="0" w:firstRowFirstColumn="0" w:firstRowLastColumn="0" w:lastRowFirstColumn="0" w:lastRowLastColumn="0"/>
            <w:tcW w:w="2268" w:type="dxa"/>
          </w:tcPr>
          <w:p w14:paraId="646A526A" w14:textId="77777777" w:rsidR="0099048C" w:rsidRPr="00DE53D1" w:rsidRDefault="0099048C" w:rsidP="0006090B">
            <w:r w:rsidRPr="00DE53D1">
              <w:t>Elemento del Dominio</w:t>
            </w:r>
          </w:p>
        </w:tc>
        <w:tc>
          <w:tcPr>
            <w:tcW w:w="3078" w:type="dxa"/>
            <w:gridSpan w:val="2"/>
            <w:shd w:val="clear" w:color="auto" w:fill="auto"/>
          </w:tcPr>
          <w:p w14:paraId="5DE88E4A" w14:textId="68894AB6"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Historia Clínica</w:t>
            </w:r>
          </w:p>
        </w:tc>
      </w:tr>
      <w:tr w:rsidR="0099048C" w:rsidRPr="00DE53D1" w14:paraId="6770F978"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5F249629" w14:textId="77777777" w:rsidR="0099048C" w:rsidRPr="00DE53D1" w:rsidRDefault="0099048C" w:rsidP="0006090B">
            <w:r w:rsidRPr="00DE53D1">
              <w:t>Descripción</w:t>
            </w:r>
          </w:p>
        </w:tc>
        <w:tc>
          <w:tcPr>
            <w:tcW w:w="6764" w:type="dxa"/>
            <w:gridSpan w:val="5"/>
          </w:tcPr>
          <w:p w14:paraId="19A198D6" w14:textId="47C3D343" w:rsidR="0099048C" w:rsidRPr="00DE53D1" w:rsidRDefault="0099048C" w:rsidP="0099048C">
            <w:pPr>
              <w:cnfStyle w:val="000000010000" w:firstRow="0" w:lastRow="0" w:firstColumn="0" w:lastColumn="0" w:oddVBand="0" w:evenVBand="0" w:oddHBand="0" w:evenHBand="1" w:firstRowFirstColumn="0" w:firstRowLastColumn="0" w:lastRowFirstColumn="0" w:lastRowLastColumn="0"/>
            </w:pPr>
            <w:r w:rsidRPr="00DE53D1">
              <w:t xml:space="preserve">Representación </w:t>
            </w:r>
            <w:r>
              <w:t>de los elementos de la historia clínica.</w:t>
            </w:r>
          </w:p>
        </w:tc>
      </w:tr>
      <w:tr w:rsidR="0099048C" w:rsidRPr="00DE53D1" w14:paraId="7385074E"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741F657B" w14:textId="77777777" w:rsidR="0099048C" w:rsidRPr="00DE53D1" w:rsidRDefault="0099048C" w:rsidP="0006090B">
            <w:r w:rsidRPr="00DE53D1">
              <w:t>Atributos</w:t>
            </w:r>
          </w:p>
        </w:tc>
      </w:tr>
      <w:tr w:rsidR="0099048C" w:rsidRPr="00DE53D1" w14:paraId="29367516"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517643A1" w14:textId="77777777" w:rsidR="0099048C" w:rsidRPr="00DE53D1" w:rsidRDefault="0099048C" w:rsidP="0006090B">
            <w:r w:rsidRPr="00DE53D1">
              <w:t>Nombre</w:t>
            </w:r>
          </w:p>
        </w:tc>
        <w:tc>
          <w:tcPr>
            <w:tcW w:w="2822" w:type="dxa"/>
            <w:gridSpan w:val="3"/>
            <w:shd w:val="clear" w:color="auto" w:fill="DAEFD3" w:themeFill="accent1" w:themeFillTint="33"/>
          </w:tcPr>
          <w:p w14:paraId="410D60EA" w14:textId="77777777" w:rsidR="0099048C" w:rsidRPr="00DE53D1" w:rsidRDefault="0099048C"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394BBA4A" w14:textId="77777777" w:rsidR="0099048C" w:rsidRPr="00DE53D1" w:rsidRDefault="0099048C" w:rsidP="0006090B">
            <w:r w:rsidRPr="00DE53D1">
              <w:t>Tipo de Dato</w:t>
            </w:r>
          </w:p>
        </w:tc>
      </w:tr>
      <w:tr w:rsidR="0099048C" w:rsidRPr="00DE53D1" w14:paraId="09B45994"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9369C6B" w14:textId="33151EEB" w:rsidR="0099048C" w:rsidRPr="00DE53D1" w:rsidRDefault="0099048C" w:rsidP="0006090B">
            <w:r>
              <w:t>Diagnostivo tentativo</w:t>
            </w:r>
          </w:p>
        </w:tc>
        <w:tc>
          <w:tcPr>
            <w:tcW w:w="2822" w:type="dxa"/>
            <w:gridSpan w:val="3"/>
            <w:shd w:val="clear" w:color="auto" w:fill="auto"/>
          </w:tcPr>
          <w:p w14:paraId="2F1B7D07" w14:textId="257FDACC"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Indica el diagnostico tentativo del Triag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C984C4F" w14:textId="77777777" w:rsidR="0099048C" w:rsidRPr="00DE53D1" w:rsidRDefault="0099048C" w:rsidP="0006090B">
            <w:r w:rsidRPr="00DE53D1">
              <w:t>Cadena de caracteres</w:t>
            </w:r>
          </w:p>
        </w:tc>
      </w:tr>
      <w:tr w:rsidR="0099048C" w:rsidRPr="00DE53D1" w14:paraId="5EE4B391"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6DD454D" w14:textId="275AE637" w:rsidR="0099048C" w:rsidRPr="00DE53D1" w:rsidRDefault="0099048C" w:rsidP="0006090B">
            <w:r>
              <w:t>Fecha</w:t>
            </w:r>
          </w:p>
        </w:tc>
        <w:tc>
          <w:tcPr>
            <w:tcW w:w="2822" w:type="dxa"/>
            <w:gridSpan w:val="3"/>
            <w:shd w:val="clear" w:color="auto" w:fill="auto"/>
          </w:tcPr>
          <w:p w14:paraId="51B88033" w14:textId="2759BEBA" w:rsidR="0099048C" w:rsidRPr="00DE53D1" w:rsidRDefault="0099048C" w:rsidP="0006090B">
            <w:pPr>
              <w:cnfStyle w:val="000000010000" w:firstRow="0" w:lastRow="0" w:firstColumn="0" w:lastColumn="0" w:oddVBand="0" w:evenVBand="0" w:oddHBand="0" w:evenHBand="1" w:firstRowFirstColumn="0" w:firstRowLastColumn="0" w:lastRowFirstColumn="0" w:lastRowLastColumn="0"/>
            </w:pPr>
            <w:r>
              <w:t>Fecha de la historia clínic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E1B0D94" w14:textId="2F80695E" w:rsidR="0099048C" w:rsidRPr="00DE53D1" w:rsidRDefault="0099048C" w:rsidP="0006090B">
            <w:r>
              <w:t>Date</w:t>
            </w:r>
          </w:p>
        </w:tc>
      </w:tr>
      <w:tr w:rsidR="0099048C" w:rsidRPr="00DE53D1" w14:paraId="0A21880A"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6C9A27D" w14:textId="15B6A0AC" w:rsidR="0099048C" w:rsidRPr="00DE53D1" w:rsidRDefault="0099048C" w:rsidP="0006090B">
            <w:r>
              <w:t>Nivel Triage</w:t>
            </w:r>
          </w:p>
        </w:tc>
        <w:tc>
          <w:tcPr>
            <w:tcW w:w="2822" w:type="dxa"/>
            <w:gridSpan w:val="3"/>
            <w:shd w:val="clear" w:color="auto" w:fill="auto"/>
          </w:tcPr>
          <w:p w14:paraId="006B3C9A" w14:textId="4266F5FB"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Indica el nivel del Triage de la histor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D009359" w14:textId="68ED8CC3" w:rsidR="0099048C" w:rsidRPr="00DE53D1" w:rsidRDefault="0099048C" w:rsidP="0006090B">
            <w:r>
              <w:t>Entero</w:t>
            </w:r>
          </w:p>
        </w:tc>
      </w:tr>
      <w:tr w:rsidR="0099048C" w:rsidRPr="00DE53D1" w14:paraId="046D0426"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36CAA48" w14:textId="01415DCA" w:rsidR="0099048C" w:rsidRDefault="0099048C" w:rsidP="0006090B">
            <w:r>
              <w:t>Paciente</w:t>
            </w:r>
          </w:p>
        </w:tc>
        <w:tc>
          <w:tcPr>
            <w:tcW w:w="2822" w:type="dxa"/>
            <w:gridSpan w:val="3"/>
            <w:shd w:val="clear" w:color="auto" w:fill="auto"/>
          </w:tcPr>
          <w:p w14:paraId="3ACD68A8" w14:textId="40317A4E" w:rsidR="0099048C" w:rsidRDefault="0099048C" w:rsidP="0006090B">
            <w:pPr>
              <w:cnfStyle w:val="000000010000" w:firstRow="0" w:lastRow="0" w:firstColumn="0" w:lastColumn="0" w:oddVBand="0" w:evenVBand="0" w:oddHBand="0" w:evenHBand="1" w:firstRowFirstColumn="0" w:firstRowLastColumn="0" w:lastRowFirstColumn="0" w:lastRowLastColumn="0"/>
            </w:pPr>
            <w:r>
              <w:t>Variable que indica al paciente al cual le pertenece la historia clínic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534C4C1" w14:textId="4ECD29EA" w:rsidR="0099048C" w:rsidRPr="00DE53D1" w:rsidRDefault="0099048C" w:rsidP="0006090B">
            <w:r>
              <w:t>Paciente</w:t>
            </w:r>
          </w:p>
        </w:tc>
      </w:tr>
      <w:tr w:rsidR="0099048C" w:rsidRPr="00DE53D1" w14:paraId="6AB95BC5" w14:textId="77777777" w:rsidTr="0006090B">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95AC745" w14:textId="77777777" w:rsidR="0099048C" w:rsidRPr="00DE53D1" w:rsidRDefault="0099048C" w:rsidP="0006090B">
            <w:r w:rsidRPr="00DE53D1">
              <w:t>Objetivo</w:t>
            </w:r>
          </w:p>
        </w:tc>
        <w:tc>
          <w:tcPr>
            <w:tcW w:w="6764" w:type="dxa"/>
            <w:gridSpan w:val="5"/>
            <w:shd w:val="clear" w:color="auto" w:fill="auto"/>
          </w:tcPr>
          <w:p w14:paraId="6A9B8139" w14:textId="354E777A" w:rsidR="0099048C" w:rsidRPr="00DE53D1" w:rsidRDefault="0099048C" w:rsidP="0099048C">
            <w:pPr>
              <w:keepNext/>
              <w:cnfStyle w:val="000000100000" w:firstRow="0" w:lastRow="0" w:firstColumn="0" w:lastColumn="0" w:oddVBand="0" w:evenVBand="0" w:oddHBand="1" w:evenHBand="0" w:firstRowFirstColumn="0" w:firstRowLastColumn="0" w:lastRowFirstColumn="0" w:lastRowLastColumn="0"/>
            </w:pPr>
            <w:r>
              <w:t>Identificar la historia clínica y a quien pertenece</w:t>
            </w:r>
          </w:p>
        </w:tc>
      </w:tr>
    </w:tbl>
    <w:p w14:paraId="58BE27AF" w14:textId="394CB314" w:rsidR="0099048C" w:rsidRDefault="0099048C" w:rsidP="0099048C">
      <w:pPr>
        <w:pStyle w:val="Descripcin"/>
      </w:pPr>
      <w:bookmarkStart w:id="76" w:name="_Toc457118891"/>
      <w:r>
        <w:t xml:space="preserve">Tabla </w:t>
      </w:r>
      <w:r w:rsidR="005F4CF4">
        <w:fldChar w:fldCharType="begin"/>
      </w:r>
      <w:r w:rsidR="005F4CF4">
        <w:instrText xml:space="preserve"> SEQ Tabla \* ARABIC </w:instrText>
      </w:r>
      <w:r w:rsidR="005F4CF4">
        <w:fldChar w:fldCharType="separate"/>
      </w:r>
      <w:r w:rsidR="00211A24">
        <w:rPr>
          <w:noProof/>
        </w:rPr>
        <w:t>9</w:t>
      </w:r>
      <w:r w:rsidR="005F4CF4">
        <w:rPr>
          <w:noProof/>
        </w:rPr>
        <w:fldChar w:fldCharType="end"/>
      </w:r>
      <w:r>
        <w:t xml:space="preserve"> datos historia clínica</w:t>
      </w:r>
      <w:bookmarkEnd w:id="76"/>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99048C" w:rsidRPr="00DE53D1" w14:paraId="770FB5AB"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2423E1E3" w14:textId="77777777" w:rsidR="0099048C" w:rsidRPr="00DE53D1" w:rsidRDefault="0099048C" w:rsidP="0006090B">
            <w:r w:rsidRPr="00DE53D1">
              <w:t>ID</w:t>
            </w:r>
          </w:p>
        </w:tc>
        <w:tc>
          <w:tcPr>
            <w:tcW w:w="1418" w:type="dxa"/>
            <w:gridSpan w:val="2"/>
            <w:shd w:val="clear" w:color="auto" w:fill="auto"/>
          </w:tcPr>
          <w:p w14:paraId="0F9D843B" w14:textId="64C597CA"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4</w:t>
            </w:r>
          </w:p>
        </w:tc>
        <w:tc>
          <w:tcPr>
            <w:cnfStyle w:val="000010000000" w:firstRow="0" w:lastRow="0" w:firstColumn="0" w:lastColumn="0" w:oddVBand="1" w:evenVBand="0" w:oddHBand="0" w:evenHBand="0" w:firstRowFirstColumn="0" w:firstRowLastColumn="0" w:lastRowFirstColumn="0" w:lastRowLastColumn="0"/>
            <w:tcW w:w="2268" w:type="dxa"/>
          </w:tcPr>
          <w:p w14:paraId="28E678D8" w14:textId="77777777" w:rsidR="0099048C" w:rsidRPr="00DE53D1" w:rsidRDefault="0099048C" w:rsidP="0006090B">
            <w:r w:rsidRPr="00DE53D1">
              <w:t>Elemento del Dominio</w:t>
            </w:r>
          </w:p>
        </w:tc>
        <w:tc>
          <w:tcPr>
            <w:tcW w:w="3078" w:type="dxa"/>
            <w:gridSpan w:val="2"/>
            <w:shd w:val="clear" w:color="auto" w:fill="auto"/>
          </w:tcPr>
          <w:p w14:paraId="2CB6ACCB" w14:textId="66842B24"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Motivo Urgencia</w:t>
            </w:r>
          </w:p>
        </w:tc>
      </w:tr>
      <w:tr w:rsidR="0099048C" w:rsidRPr="00DE53D1" w14:paraId="02F8432A"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30B95DBA" w14:textId="77777777" w:rsidR="0099048C" w:rsidRPr="00DE53D1" w:rsidRDefault="0099048C" w:rsidP="0006090B">
            <w:r w:rsidRPr="00DE53D1">
              <w:t>Descripción</w:t>
            </w:r>
          </w:p>
        </w:tc>
        <w:tc>
          <w:tcPr>
            <w:tcW w:w="6764" w:type="dxa"/>
            <w:gridSpan w:val="5"/>
          </w:tcPr>
          <w:p w14:paraId="524D851B" w14:textId="4F9C8CBA" w:rsidR="0099048C" w:rsidRPr="00DE53D1" w:rsidRDefault="0099048C" w:rsidP="0006090B">
            <w:pPr>
              <w:cnfStyle w:val="000000010000" w:firstRow="0" w:lastRow="0" w:firstColumn="0" w:lastColumn="0" w:oddVBand="0" w:evenVBand="0" w:oddHBand="0" w:evenHBand="1" w:firstRowFirstColumn="0" w:firstRowLastColumn="0" w:lastRowFirstColumn="0" w:lastRowLastColumn="0"/>
            </w:pPr>
            <w:r>
              <w:t>Representa el motivo de urgencia asociado a la historia clínica y el paciente</w:t>
            </w:r>
          </w:p>
        </w:tc>
      </w:tr>
      <w:tr w:rsidR="0099048C" w:rsidRPr="00DE53D1" w14:paraId="5ED916F4"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09355A62" w14:textId="77777777" w:rsidR="0099048C" w:rsidRPr="00DE53D1" w:rsidRDefault="0099048C" w:rsidP="0006090B">
            <w:r w:rsidRPr="00DE53D1">
              <w:t>Atributos</w:t>
            </w:r>
          </w:p>
        </w:tc>
      </w:tr>
      <w:tr w:rsidR="0099048C" w:rsidRPr="00DE53D1" w14:paraId="13FED4C5"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495265B3" w14:textId="77777777" w:rsidR="0099048C" w:rsidRPr="00DE53D1" w:rsidRDefault="0099048C" w:rsidP="0006090B">
            <w:r w:rsidRPr="00DE53D1">
              <w:t>Nombre</w:t>
            </w:r>
          </w:p>
        </w:tc>
        <w:tc>
          <w:tcPr>
            <w:tcW w:w="2822" w:type="dxa"/>
            <w:gridSpan w:val="3"/>
            <w:shd w:val="clear" w:color="auto" w:fill="DAEFD3" w:themeFill="accent1" w:themeFillTint="33"/>
          </w:tcPr>
          <w:p w14:paraId="79145120" w14:textId="77777777" w:rsidR="0099048C" w:rsidRPr="00DE53D1" w:rsidRDefault="0099048C"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1B79354F" w14:textId="77777777" w:rsidR="0099048C" w:rsidRPr="00DE53D1" w:rsidRDefault="0099048C" w:rsidP="0006090B">
            <w:r w:rsidRPr="00DE53D1">
              <w:t>Tipo de Dato</w:t>
            </w:r>
          </w:p>
        </w:tc>
      </w:tr>
      <w:tr w:rsidR="0099048C" w:rsidRPr="00DE53D1" w14:paraId="7BA2F8AA"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2353E78" w14:textId="6A613767" w:rsidR="0099048C" w:rsidRPr="00DE53D1" w:rsidRDefault="0099048C" w:rsidP="0006090B">
            <w:r>
              <w:t>Duración en días</w:t>
            </w:r>
          </w:p>
        </w:tc>
        <w:tc>
          <w:tcPr>
            <w:tcW w:w="2822" w:type="dxa"/>
            <w:gridSpan w:val="3"/>
            <w:shd w:val="clear" w:color="auto" w:fill="auto"/>
          </w:tcPr>
          <w:p w14:paraId="3FAA3E36" w14:textId="11BFAC53"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Indica la duración previa del motivo de urgenc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1217570" w14:textId="78998AA6" w:rsidR="0099048C" w:rsidRPr="00DE53D1" w:rsidRDefault="0099048C" w:rsidP="0006090B">
            <w:r>
              <w:t>Entero</w:t>
            </w:r>
          </w:p>
        </w:tc>
      </w:tr>
      <w:tr w:rsidR="0099048C" w:rsidRPr="00DE53D1" w14:paraId="172A1D03"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62A8DB1" w14:textId="4C672B96" w:rsidR="0099048C" w:rsidRPr="00DE53D1" w:rsidRDefault="0099048C" w:rsidP="0006090B">
            <w:r>
              <w:t>Inicio</w:t>
            </w:r>
          </w:p>
        </w:tc>
        <w:tc>
          <w:tcPr>
            <w:tcW w:w="2822" w:type="dxa"/>
            <w:gridSpan w:val="3"/>
            <w:shd w:val="clear" w:color="auto" w:fill="auto"/>
          </w:tcPr>
          <w:p w14:paraId="198A8EF4" w14:textId="5A960A7C" w:rsidR="0099048C" w:rsidRPr="00DE53D1" w:rsidRDefault="0099048C" w:rsidP="0006090B">
            <w:pPr>
              <w:cnfStyle w:val="000000010000" w:firstRow="0" w:lastRow="0" w:firstColumn="0" w:lastColumn="0" w:oddVBand="0" w:evenVBand="0" w:oddHBand="0" w:evenHBand="1" w:firstRowFirstColumn="0" w:firstRowLastColumn="0" w:lastRowFirstColumn="0" w:lastRowLastColumn="0"/>
            </w:pPr>
            <w:r>
              <w:t>Indica cuando iniciaron los síntom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39ADD56" w14:textId="7C6FCB89" w:rsidR="0099048C" w:rsidRPr="00DE53D1" w:rsidRDefault="0006090B" w:rsidP="0006090B">
            <w:r>
              <w:t>Cadena de caracteres</w:t>
            </w:r>
          </w:p>
        </w:tc>
      </w:tr>
      <w:tr w:rsidR="0099048C" w:rsidRPr="00DE53D1" w14:paraId="26C377F6"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5A7BDCD" w14:textId="2F791A2D" w:rsidR="0099048C" w:rsidRPr="00DE53D1" w:rsidRDefault="0099048C" w:rsidP="0006090B">
            <w:r>
              <w:t>Descripción</w:t>
            </w:r>
          </w:p>
        </w:tc>
        <w:tc>
          <w:tcPr>
            <w:tcW w:w="2822" w:type="dxa"/>
            <w:gridSpan w:val="3"/>
            <w:shd w:val="clear" w:color="auto" w:fill="auto"/>
          </w:tcPr>
          <w:p w14:paraId="4F2946C6" w14:textId="104D7288" w:rsidR="0099048C" w:rsidRPr="00DE53D1" w:rsidRDefault="0099048C" w:rsidP="0006090B">
            <w:pPr>
              <w:cnfStyle w:val="000000100000" w:firstRow="0" w:lastRow="0" w:firstColumn="0" w:lastColumn="0" w:oddVBand="0" w:evenVBand="0" w:oddHBand="1" w:evenHBand="0" w:firstRowFirstColumn="0" w:firstRowLastColumn="0" w:lastRowFirstColumn="0" w:lastRowLastColumn="0"/>
            </w:pPr>
            <w:r>
              <w:t>Describe el motivo de urgenc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D8D09F2" w14:textId="7C25E66C" w:rsidR="0099048C" w:rsidRPr="00DE53D1" w:rsidRDefault="0099048C" w:rsidP="0006090B">
            <w:r>
              <w:t>Cadena de caracteres</w:t>
            </w:r>
          </w:p>
        </w:tc>
      </w:tr>
      <w:tr w:rsidR="0099048C" w:rsidRPr="00DE53D1" w14:paraId="2DCE6753" w14:textId="77777777" w:rsidTr="000609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05611BC0" w14:textId="77777777" w:rsidR="0099048C" w:rsidRPr="00DE53D1" w:rsidRDefault="0099048C" w:rsidP="0006090B">
            <w:r w:rsidRPr="00DE53D1">
              <w:t>Objetivo</w:t>
            </w:r>
          </w:p>
        </w:tc>
        <w:tc>
          <w:tcPr>
            <w:tcW w:w="6764" w:type="dxa"/>
            <w:gridSpan w:val="5"/>
            <w:shd w:val="clear" w:color="auto" w:fill="auto"/>
          </w:tcPr>
          <w:p w14:paraId="797237AA" w14:textId="24ADB4CD" w:rsidR="0099048C" w:rsidRPr="00DE53D1" w:rsidRDefault="0099048C" w:rsidP="0006090B">
            <w:pPr>
              <w:keepNext/>
              <w:cnfStyle w:val="000000010000" w:firstRow="0" w:lastRow="0" w:firstColumn="0" w:lastColumn="0" w:oddVBand="0" w:evenVBand="0" w:oddHBand="0" w:evenHBand="1" w:firstRowFirstColumn="0" w:firstRowLastColumn="0" w:lastRowFirstColumn="0" w:lastRowLastColumn="0"/>
            </w:pPr>
            <w:r>
              <w:t>Identificar la urgencia</w:t>
            </w:r>
          </w:p>
        </w:tc>
      </w:tr>
    </w:tbl>
    <w:p w14:paraId="04FB46EA" w14:textId="14F3A5BB" w:rsidR="0099048C" w:rsidRDefault="0006090B" w:rsidP="0006090B">
      <w:pPr>
        <w:pStyle w:val="Descripcin"/>
      </w:pPr>
      <w:bookmarkStart w:id="77" w:name="_Toc457118892"/>
      <w:r>
        <w:t xml:space="preserve">Tabla </w:t>
      </w:r>
      <w:r w:rsidR="005F4CF4">
        <w:fldChar w:fldCharType="begin"/>
      </w:r>
      <w:r w:rsidR="005F4CF4">
        <w:instrText xml:space="preserve"> SEQ Tabla \* ARABIC </w:instrText>
      </w:r>
      <w:r w:rsidR="005F4CF4">
        <w:fldChar w:fldCharType="separate"/>
      </w:r>
      <w:r w:rsidR="00211A24">
        <w:rPr>
          <w:noProof/>
        </w:rPr>
        <w:t>10</w:t>
      </w:r>
      <w:r w:rsidR="005F4CF4">
        <w:rPr>
          <w:noProof/>
        </w:rPr>
        <w:fldChar w:fldCharType="end"/>
      </w:r>
      <w:r>
        <w:t xml:space="preserve"> Datos motivo urgencia</w:t>
      </w:r>
      <w:bookmarkEnd w:id="77"/>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06090B" w:rsidRPr="00DE53D1" w14:paraId="7F32E06E"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2D9E8BD2" w14:textId="77777777" w:rsidR="0006090B" w:rsidRPr="00DE53D1" w:rsidRDefault="0006090B" w:rsidP="0006090B">
            <w:r w:rsidRPr="00DE53D1">
              <w:t>ID</w:t>
            </w:r>
          </w:p>
        </w:tc>
        <w:tc>
          <w:tcPr>
            <w:tcW w:w="1418" w:type="dxa"/>
            <w:gridSpan w:val="2"/>
            <w:shd w:val="clear" w:color="auto" w:fill="auto"/>
          </w:tcPr>
          <w:p w14:paraId="3666B04F" w14:textId="095DBBD1"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5</w:t>
            </w:r>
          </w:p>
        </w:tc>
        <w:tc>
          <w:tcPr>
            <w:cnfStyle w:val="000010000000" w:firstRow="0" w:lastRow="0" w:firstColumn="0" w:lastColumn="0" w:oddVBand="1" w:evenVBand="0" w:oddHBand="0" w:evenHBand="0" w:firstRowFirstColumn="0" w:firstRowLastColumn="0" w:lastRowFirstColumn="0" w:lastRowLastColumn="0"/>
            <w:tcW w:w="2268" w:type="dxa"/>
          </w:tcPr>
          <w:p w14:paraId="1C86A94F" w14:textId="77777777" w:rsidR="0006090B" w:rsidRPr="00DE53D1" w:rsidRDefault="0006090B" w:rsidP="0006090B">
            <w:r w:rsidRPr="00DE53D1">
              <w:t>Elemento del Dominio</w:t>
            </w:r>
          </w:p>
        </w:tc>
        <w:tc>
          <w:tcPr>
            <w:tcW w:w="3078" w:type="dxa"/>
            <w:gridSpan w:val="2"/>
            <w:shd w:val="clear" w:color="auto" w:fill="auto"/>
          </w:tcPr>
          <w:p w14:paraId="7519F0AC" w14:textId="1AB9DA52"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Síntoma</w:t>
            </w:r>
          </w:p>
        </w:tc>
      </w:tr>
      <w:tr w:rsidR="0006090B" w:rsidRPr="00DE53D1" w14:paraId="3EFC3478"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5DD8D62B" w14:textId="77777777" w:rsidR="0006090B" w:rsidRPr="00DE53D1" w:rsidRDefault="0006090B" w:rsidP="0006090B">
            <w:r w:rsidRPr="00DE53D1">
              <w:t>Descripción</w:t>
            </w:r>
          </w:p>
        </w:tc>
        <w:tc>
          <w:tcPr>
            <w:tcW w:w="6764" w:type="dxa"/>
            <w:gridSpan w:val="5"/>
          </w:tcPr>
          <w:p w14:paraId="629D1359" w14:textId="5104D9C2"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t>Representación de los síntomas del usuario</w:t>
            </w:r>
          </w:p>
        </w:tc>
      </w:tr>
      <w:tr w:rsidR="0006090B" w:rsidRPr="00DE53D1" w14:paraId="7A3DF5AB"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C75B216" w14:textId="77777777" w:rsidR="0006090B" w:rsidRPr="00DE53D1" w:rsidRDefault="0006090B" w:rsidP="0006090B">
            <w:r w:rsidRPr="00DE53D1">
              <w:t>Atributos</w:t>
            </w:r>
          </w:p>
        </w:tc>
      </w:tr>
      <w:tr w:rsidR="0006090B" w:rsidRPr="00DE53D1" w14:paraId="2A18F1D4"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6068EBE" w14:textId="77777777" w:rsidR="0006090B" w:rsidRPr="00DE53D1" w:rsidRDefault="0006090B" w:rsidP="0006090B">
            <w:r w:rsidRPr="00DE53D1">
              <w:t>Nombre</w:t>
            </w:r>
          </w:p>
        </w:tc>
        <w:tc>
          <w:tcPr>
            <w:tcW w:w="2822" w:type="dxa"/>
            <w:gridSpan w:val="3"/>
            <w:shd w:val="clear" w:color="auto" w:fill="DAEFD3" w:themeFill="accent1" w:themeFillTint="33"/>
          </w:tcPr>
          <w:p w14:paraId="349EDEF9" w14:textId="77777777"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4DDCC907" w14:textId="77777777" w:rsidR="0006090B" w:rsidRPr="00DE53D1" w:rsidRDefault="0006090B" w:rsidP="0006090B">
            <w:r w:rsidRPr="00DE53D1">
              <w:t>Tipo de Dato</w:t>
            </w:r>
          </w:p>
        </w:tc>
      </w:tr>
      <w:tr w:rsidR="0006090B" w:rsidRPr="00DE53D1" w14:paraId="0CA94171"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A021527" w14:textId="6EA54BEA" w:rsidR="0006090B" w:rsidRPr="00DE53D1" w:rsidRDefault="0006090B" w:rsidP="0006090B">
            <w:r>
              <w:t>Duración días</w:t>
            </w:r>
          </w:p>
        </w:tc>
        <w:tc>
          <w:tcPr>
            <w:tcW w:w="2822" w:type="dxa"/>
            <w:gridSpan w:val="3"/>
            <w:shd w:val="clear" w:color="auto" w:fill="auto"/>
          </w:tcPr>
          <w:p w14:paraId="5CF2496A" w14:textId="48F4E3A3"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Indica la duración de los síntom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5F755F3" w14:textId="4BC88625" w:rsidR="0006090B" w:rsidRPr="00DE53D1" w:rsidRDefault="0006090B" w:rsidP="0006090B">
            <w:r>
              <w:t>Entero</w:t>
            </w:r>
          </w:p>
        </w:tc>
      </w:tr>
      <w:tr w:rsidR="0006090B" w:rsidRPr="00DE53D1" w14:paraId="5098AFAB"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544050AF" w14:textId="3633B8F5" w:rsidR="0006090B" w:rsidRPr="00DE53D1" w:rsidRDefault="0006090B" w:rsidP="0006090B">
            <w:r>
              <w:t>Inicio</w:t>
            </w:r>
          </w:p>
        </w:tc>
        <w:tc>
          <w:tcPr>
            <w:tcW w:w="2822" w:type="dxa"/>
            <w:gridSpan w:val="3"/>
            <w:shd w:val="clear" w:color="auto" w:fill="auto"/>
          </w:tcPr>
          <w:p w14:paraId="42643219" w14:textId="494BD44D"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t>Indican cuando inicio el malestar</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8E2D1D6" w14:textId="3D964E82" w:rsidR="0006090B" w:rsidRPr="00DE53D1" w:rsidRDefault="0006090B" w:rsidP="0006090B">
            <w:r>
              <w:t>Cadena de caracteres</w:t>
            </w:r>
          </w:p>
        </w:tc>
      </w:tr>
      <w:tr w:rsidR="0006090B" w:rsidRPr="00DE53D1" w14:paraId="1E55BBE0"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C98246B" w14:textId="16C8E7DB" w:rsidR="0006090B" w:rsidRPr="00DE53D1" w:rsidRDefault="0006090B" w:rsidP="0006090B">
            <w:r>
              <w:t>Nivel</w:t>
            </w:r>
          </w:p>
        </w:tc>
        <w:tc>
          <w:tcPr>
            <w:tcW w:w="2822" w:type="dxa"/>
            <w:gridSpan w:val="3"/>
            <w:shd w:val="clear" w:color="auto" w:fill="auto"/>
          </w:tcPr>
          <w:p w14:paraId="43B9C28F" w14:textId="05C7C103"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Indica el nivel de malestar que dicho síntoma ocasion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869CFCD" w14:textId="17D81A28" w:rsidR="0006090B" w:rsidRPr="00DE53D1" w:rsidRDefault="0006090B" w:rsidP="0006090B">
            <w:r>
              <w:t>Entero</w:t>
            </w:r>
          </w:p>
        </w:tc>
      </w:tr>
      <w:tr w:rsidR="0006090B" w:rsidRPr="00DE53D1" w14:paraId="6DEF71BF" w14:textId="77777777" w:rsidTr="000609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6FD98956" w14:textId="77777777" w:rsidR="0006090B" w:rsidRPr="00DE53D1" w:rsidRDefault="0006090B" w:rsidP="0006090B">
            <w:r w:rsidRPr="00DE53D1">
              <w:t>Objetivo</w:t>
            </w:r>
          </w:p>
        </w:tc>
        <w:tc>
          <w:tcPr>
            <w:tcW w:w="6764" w:type="dxa"/>
            <w:gridSpan w:val="5"/>
            <w:shd w:val="clear" w:color="auto" w:fill="auto"/>
          </w:tcPr>
          <w:p w14:paraId="0776A6F3" w14:textId="3BE11568" w:rsidR="0006090B" w:rsidRPr="00DE53D1" w:rsidRDefault="0006090B" w:rsidP="0006090B">
            <w:pPr>
              <w:keepNext/>
              <w:cnfStyle w:val="000000010000" w:firstRow="0" w:lastRow="0" w:firstColumn="0" w:lastColumn="0" w:oddVBand="0" w:evenVBand="0" w:oddHBand="0" w:evenHBand="1" w:firstRowFirstColumn="0" w:firstRowLastColumn="0" w:lastRowFirstColumn="0" w:lastRowLastColumn="0"/>
            </w:pPr>
            <w:r>
              <w:t>Identificar síntomas</w:t>
            </w:r>
          </w:p>
        </w:tc>
      </w:tr>
    </w:tbl>
    <w:p w14:paraId="29C96118" w14:textId="06A50D15" w:rsidR="0006090B" w:rsidRPr="0006090B" w:rsidRDefault="0006090B" w:rsidP="0006090B">
      <w:pPr>
        <w:pStyle w:val="Descripcin"/>
      </w:pPr>
      <w:bookmarkStart w:id="78" w:name="_Toc457118893"/>
      <w:r>
        <w:t xml:space="preserve">Tabla </w:t>
      </w:r>
      <w:r w:rsidR="005F4CF4">
        <w:fldChar w:fldCharType="begin"/>
      </w:r>
      <w:r w:rsidR="005F4CF4">
        <w:instrText xml:space="preserve"> SEQ Tabla \* ARABIC </w:instrText>
      </w:r>
      <w:r w:rsidR="005F4CF4">
        <w:fldChar w:fldCharType="separate"/>
      </w:r>
      <w:r w:rsidR="00211A24">
        <w:rPr>
          <w:noProof/>
        </w:rPr>
        <w:t>11</w:t>
      </w:r>
      <w:r w:rsidR="005F4CF4">
        <w:rPr>
          <w:noProof/>
        </w:rPr>
        <w:fldChar w:fldCharType="end"/>
      </w:r>
      <w:r>
        <w:t xml:space="preserve"> Datos síntoma</w:t>
      </w:r>
      <w:bookmarkEnd w:id="78"/>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06090B" w:rsidRPr="00DE53D1" w14:paraId="32D67558"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5B443D1F" w14:textId="77777777" w:rsidR="0006090B" w:rsidRPr="00DE53D1" w:rsidRDefault="0006090B" w:rsidP="0006090B">
            <w:r w:rsidRPr="00DE53D1">
              <w:t>ID</w:t>
            </w:r>
          </w:p>
        </w:tc>
        <w:tc>
          <w:tcPr>
            <w:tcW w:w="1418" w:type="dxa"/>
            <w:gridSpan w:val="2"/>
            <w:shd w:val="clear" w:color="auto" w:fill="auto"/>
          </w:tcPr>
          <w:p w14:paraId="63E9AE78" w14:textId="192503F0"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6</w:t>
            </w:r>
          </w:p>
        </w:tc>
        <w:tc>
          <w:tcPr>
            <w:cnfStyle w:val="000010000000" w:firstRow="0" w:lastRow="0" w:firstColumn="0" w:lastColumn="0" w:oddVBand="1" w:evenVBand="0" w:oddHBand="0" w:evenHBand="0" w:firstRowFirstColumn="0" w:firstRowLastColumn="0" w:lastRowFirstColumn="0" w:lastRowLastColumn="0"/>
            <w:tcW w:w="2268" w:type="dxa"/>
          </w:tcPr>
          <w:p w14:paraId="16D71421" w14:textId="77777777" w:rsidR="0006090B" w:rsidRPr="00DE53D1" w:rsidRDefault="0006090B" w:rsidP="0006090B">
            <w:r w:rsidRPr="00DE53D1">
              <w:t>Elemento del Dominio</w:t>
            </w:r>
          </w:p>
        </w:tc>
        <w:tc>
          <w:tcPr>
            <w:tcW w:w="3078" w:type="dxa"/>
            <w:gridSpan w:val="2"/>
            <w:shd w:val="clear" w:color="auto" w:fill="auto"/>
          </w:tcPr>
          <w:p w14:paraId="542BE3FE" w14:textId="54EC5C08"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Institución</w:t>
            </w:r>
          </w:p>
        </w:tc>
      </w:tr>
      <w:tr w:rsidR="0006090B" w:rsidRPr="00DE53D1" w14:paraId="319F5FEA"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68608449" w14:textId="77777777" w:rsidR="0006090B" w:rsidRPr="00DE53D1" w:rsidRDefault="0006090B" w:rsidP="0006090B">
            <w:r w:rsidRPr="00DE53D1">
              <w:t>Descripción</w:t>
            </w:r>
          </w:p>
        </w:tc>
        <w:tc>
          <w:tcPr>
            <w:tcW w:w="6764" w:type="dxa"/>
            <w:gridSpan w:val="5"/>
          </w:tcPr>
          <w:p w14:paraId="59BFE41F" w14:textId="2BD926FD"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rsidRPr="00DE53D1">
              <w:t xml:space="preserve">Representación </w:t>
            </w:r>
            <w:r>
              <w:t>de la institución en el programa</w:t>
            </w:r>
          </w:p>
        </w:tc>
      </w:tr>
      <w:tr w:rsidR="0006090B" w:rsidRPr="00DE53D1" w14:paraId="17B5B998"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4A2F6801" w14:textId="77777777" w:rsidR="0006090B" w:rsidRPr="00DE53D1" w:rsidRDefault="0006090B" w:rsidP="0006090B">
            <w:r w:rsidRPr="00DE53D1">
              <w:t>Atributos</w:t>
            </w:r>
          </w:p>
        </w:tc>
      </w:tr>
      <w:tr w:rsidR="0006090B" w:rsidRPr="00DE53D1" w14:paraId="1345A033"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19DBDC8" w14:textId="77777777" w:rsidR="0006090B" w:rsidRPr="00DE53D1" w:rsidRDefault="0006090B" w:rsidP="0006090B">
            <w:r w:rsidRPr="00DE53D1">
              <w:t>Nombre</w:t>
            </w:r>
          </w:p>
        </w:tc>
        <w:tc>
          <w:tcPr>
            <w:tcW w:w="2822" w:type="dxa"/>
            <w:gridSpan w:val="3"/>
            <w:shd w:val="clear" w:color="auto" w:fill="DAEFD3" w:themeFill="accent1" w:themeFillTint="33"/>
          </w:tcPr>
          <w:p w14:paraId="0B867907" w14:textId="77777777"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40DDAD14" w14:textId="77777777" w:rsidR="0006090B" w:rsidRPr="00DE53D1" w:rsidRDefault="0006090B" w:rsidP="0006090B">
            <w:r w:rsidRPr="00DE53D1">
              <w:t>Tipo de Dato</w:t>
            </w:r>
          </w:p>
        </w:tc>
      </w:tr>
      <w:tr w:rsidR="0006090B" w:rsidRPr="00DE53D1" w14:paraId="0FA0424C"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11F8663" w14:textId="2CEA132D" w:rsidR="0006090B" w:rsidRPr="00DE53D1" w:rsidRDefault="0006090B" w:rsidP="0006090B">
            <w:r>
              <w:t>Dirección</w:t>
            </w:r>
          </w:p>
        </w:tc>
        <w:tc>
          <w:tcPr>
            <w:tcW w:w="2822" w:type="dxa"/>
            <w:gridSpan w:val="3"/>
            <w:shd w:val="clear" w:color="auto" w:fill="auto"/>
          </w:tcPr>
          <w:p w14:paraId="61737734" w14:textId="765CA254"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Identifica la direc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25B0EDD1" w14:textId="77777777" w:rsidR="0006090B" w:rsidRPr="00DE53D1" w:rsidRDefault="0006090B" w:rsidP="0006090B">
            <w:r w:rsidRPr="00DE53D1">
              <w:t>Cadena de caracteres</w:t>
            </w:r>
          </w:p>
        </w:tc>
      </w:tr>
      <w:tr w:rsidR="0006090B" w:rsidRPr="00DE53D1" w14:paraId="5D9B8B89"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21C0925" w14:textId="7A40C0F2" w:rsidR="0006090B" w:rsidRPr="00DE53D1" w:rsidRDefault="0006090B" w:rsidP="0006090B">
            <w:r>
              <w:t>Identificador</w:t>
            </w:r>
          </w:p>
        </w:tc>
        <w:tc>
          <w:tcPr>
            <w:tcW w:w="2822" w:type="dxa"/>
            <w:gridSpan w:val="3"/>
            <w:shd w:val="clear" w:color="auto" w:fill="auto"/>
          </w:tcPr>
          <w:p w14:paraId="5897985F" w14:textId="37066E96"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t>Identifica a la institución en el program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ABD5CBD" w14:textId="740D9F03" w:rsidR="0006090B" w:rsidRPr="00DE53D1" w:rsidRDefault="0006090B" w:rsidP="0006090B">
            <w:r>
              <w:t>Entero</w:t>
            </w:r>
          </w:p>
        </w:tc>
      </w:tr>
      <w:tr w:rsidR="0006090B" w:rsidRPr="00DE53D1" w14:paraId="7C05C46F"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344EE8C" w14:textId="3EE7CEAE" w:rsidR="0006090B" w:rsidRPr="00DE53D1" w:rsidRDefault="0006090B" w:rsidP="0006090B">
            <w:r>
              <w:t>NIT</w:t>
            </w:r>
          </w:p>
        </w:tc>
        <w:tc>
          <w:tcPr>
            <w:tcW w:w="2822" w:type="dxa"/>
            <w:gridSpan w:val="3"/>
            <w:shd w:val="clear" w:color="auto" w:fill="auto"/>
          </w:tcPr>
          <w:p w14:paraId="76803A49" w14:textId="1B3E44F3"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NIT</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0490306" w14:textId="61D8B635" w:rsidR="0006090B" w:rsidRPr="00DE53D1" w:rsidRDefault="0006090B" w:rsidP="0006090B">
            <w:r>
              <w:t>Entero</w:t>
            </w:r>
          </w:p>
        </w:tc>
      </w:tr>
      <w:tr w:rsidR="0006090B" w:rsidRPr="00DE53D1" w14:paraId="06780D0E"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44DCC91" w14:textId="53F88F98" w:rsidR="0006090B" w:rsidRDefault="0006090B" w:rsidP="0006090B">
            <w:r>
              <w:t>Nombre</w:t>
            </w:r>
          </w:p>
        </w:tc>
        <w:tc>
          <w:tcPr>
            <w:tcW w:w="2822" w:type="dxa"/>
            <w:gridSpan w:val="3"/>
            <w:shd w:val="clear" w:color="auto" w:fill="auto"/>
          </w:tcPr>
          <w:p w14:paraId="37AD7C11" w14:textId="7836D99F" w:rsidR="0006090B" w:rsidRDefault="0006090B" w:rsidP="0006090B">
            <w:pPr>
              <w:cnfStyle w:val="000000010000" w:firstRow="0" w:lastRow="0" w:firstColumn="0" w:lastColumn="0" w:oddVBand="0" w:evenVBand="0" w:oddHBand="0" w:evenHBand="1" w:firstRowFirstColumn="0" w:firstRowLastColumn="0" w:lastRowFirstColumn="0" w:lastRowLastColumn="0"/>
            </w:pPr>
            <w:r>
              <w:t>Nombre de la institu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57D6428" w14:textId="77777777" w:rsidR="0006090B" w:rsidRPr="00DE53D1" w:rsidRDefault="0006090B" w:rsidP="0006090B">
            <w:r>
              <w:t>Cadena de caracteres</w:t>
            </w:r>
          </w:p>
        </w:tc>
      </w:tr>
      <w:tr w:rsidR="0006090B" w:rsidRPr="00DE53D1" w14:paraId="130B1905"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699803E" w14:textId="507ADF28" w:rsidR="0006090B" w:rsidRDefault="0006090B" w:rsidP="0006090B">
            <w:r>
              <w:t>Telefono</w:t>
            </w:r>
          </w:p>
        </w:tc>
        <w:tc>
          <w:tcPr>
            <w:tcW w:w="2822" w:type="dxa"/>
            <w:gridSpan w:val="3"/>
            <w:shd w:val="clear" w:color="auto" w:fill="auto"/>
          </w:tcPr>
          <w:p w14:paraId="09D9A02C" w14:textId="717CC55B" w:rsidR="0006090B" w:rsidRDefault="0006090B" w:rsidP="0006090B">
            <w:pPr>
              <w:cnfStyle w:val="000000100000" w:firstRow="0" w:lastRow="0" w:firstColumn="0" w:lastColumn="0" w:oddVBand="0" w:evenVBand="0" w:oddHBand="1" w:evenHBand="0" w:firstRowFirstColumn="0" w:firstRowLastColumn="0" w:lastRowFirstColumn="0" w:lastRowLastColumn="0"/>
            </w:pPr>
            <w:r>
              <w:t>Telefono de la institu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CE25CB2" w14:textId="570AD8E4" w:rsidR="0006090B" w:rsidRPr="00DE53D1" w:rsidRDefault="0006090B" w:rsidP="0006090B">
            <w:r>
              <w:t>Cadena de caracteres</w:t>
            </w:r>
          </w:p>
        </w:tc>
      </w:tr>
      <w:tr w:rsidR="0006090B" w:rsidRPr="00DE53D1" w14:paraId="64B9D39E" w14:textId="77777777" w:rsidTr="0006090B">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01365FB7" w14:textId="77777777" w:rsidR="0006090B" w:rsidRPr="00DE53D1" w:rsidRDefault="0006090B" w:rsidP="0006090B">
            <w:r w:rsidRPr="00DE53D1">
              <w:t>Objetivo</w:t>
            </w:r>
          </w:p>
        </w:tc>
        <w:tc>
          <w:tcPr>
            <w:tcW w:w="6764" w:type="dxa"/>
            <w:gridSpan w:val="5"/>
            <w:shd w:val="clear" w:color="auto" w:fill="auto"/>
          </w:tcPr>
          <w:p w14:paraId="1E029925" w14:textId="7A074E43" w:rsidR="0006090B" w:rsidRPr="00DE53D1" w:rsidRDefault="0006090B" w:rsidP="0006090B">
            <w:pPr>
              <w:keepNext/>
              <w:cnfStyle w:val="000000010000" w:firstRow="0" w:lastRow="0" w:firstColumn="0" w:lastColumn="0" w:oddVBand="0" w:evenVBand="0" w:oddHBand="0" w:evenHBand="1" w:firstRowFirstColumn="0" w:firstRowLastColumn="0" w:lastRowFirstColumn="0" w:lastRowLastColumn="0"/>
            </w:pPr>
            <w:r>
              <w:t>Identificar a la institución</w:t>
            </w:r>
          </w:p>
        </w:tc>
      </w:tr>
    </w:tbl>
    <w:p w14:paraId="2F5CE632" w14:textId="2BF9B802" w:rsidR="00F7376C" w:rsidRDefault="0006090B" w:rsidP="0006090B">
      <w:pPr>
        <w:pStyle w:val="Descripcin"/>
      </w:pPr>
      <w:bookmarkStart w:id="79" w:name="_Toc457118894"/>
      <w:r>
        <w:t xml:space="preserve">Tabla </w:t>
      </w:r>
      <w:r w:rsidR="005F4CF4">
        <w:fldChar w:fldCharType="begin"/>
      </w:r>
      <w:r w:rsidR="005F4CF4">
        <w:instrText xml:space="preserve"> SEQ Tabla \* ARABIC </w:instrText>
      </w:r>
      <w:r w:rsidR="005F4CF4">
        <w:fldChar w:fldCharType="separate"/>
      </w:r>
      <w:r w:rsidR="00211A24">
        <w:rPr>
          <w:noProof/>
        </w:rPr>
        <w:t>12</w:t>
      </w:r>
      <w:r w:rsidR="005F4CF4">
        <w:rPr>
          <w:noProof/>
        </w:rPr>
        <w:fldChar w:fldCharType="end"/>
      </w:r>
      <w:r>
        <w:t xml:space="preserve"> Datos Institución</w:t>
      </w:r>
      <w:bookmarkEnd w:id="79"/>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06090B" w:rsidRPr="00DE53D1" w14:paraId="6B07E000" w14:textId="77777777" w:rsidTr="0006090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5D63C7C6" w14:textId="77777777" w:rsidR="0006090B" w:rsidRPr="00DE53D1" w:rsidRDefault="0006090B" w:rsidP="0006090B">
            <w:r w:rsidRPr="00DE53D1">
              <w:t>ID</w:t>
            </w:r>
          </w:p>
        </w:tc>
        <w:tc>
          <w:tcPr>
            <w:tcW w:w="1418" w:type="dxa"/>
            <w:gridSpan w:val="2"/>
            <w:shd w:val="clear" w:color="auto" w:fill="auto"/>
          </w:tcPr>
          <w:p w14:paraId="57F3DFC1" w14:textId="62AFD8B4"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7</w:t>
            </w:r>
          </w:p>
        </w:tc>
        <w:tc>
          <w:tcPr>
            <w:cnfStyle w:val="000010000000" w:firstRow="0" w:lastRow="0" w:firstColumn="0" w:lastColumn="0" w:oddVBand="1" w:evenVBand="0" w:oddHBand="0" w:evenHBand="0" w:firstRowFirstColumn="0" w:firstRowLastColumn="0" w:lastRowFirstColumn="0" w:lastRowLastColumn="0"/>
            <w:tcW w:w="2268" w:type="dxa"/>
          </w:tcPr>
          <w:p w14:paraId="41DBCD60" w14:textId="77777777" w:rsidR="0006090B" w:rsidRPr="00DE53D1" w:rsidRDefault="0006090B" w:rsidP="0006090B">
            <w:r w:rsidRPr="00DE53D1">
              <w:t>Elemento del Dominio</w:t>
            </w:r>
          </w:p>
        </w:tc>
        <w:tc>
          <w:tcPr>
            <w:tcW w:w="3078" w:type="dxa"/>
            <w:gridSpan w:val="2"/>
            <w:shd w:val="clear" w:color="auto" w:fill="auto"/>
          </w:tcPr>
          <w:p w14:paraId="2862A2AF" w14:textId="5C007E0A" w:rsidR="0006090B" w:rsidRPr="00DE53D1" w:rsidRDefault="0006090B" w:rsidP="0006090B">
            <w:pPr>
              <w:cnfStyle w:val="000000100000" w:firstRow="0" w:lastRow="0" w:firstColumn="0" w:lastColumn="0" w:oddVBand="0" w:evenVBand="0" w:oddHBand="1" w:evenHBand="0" w:firstRowFirstColumn="0" w:firstRowLastColumn="0" w:lastRowFirstColumn="0" w:lastRowLastColumn="0"/>
            </w:pPr>
            <w:r>
              <w:t>Turno</w:t>
            </w:r>
          </w:p>
        </w:tc>
      </w:tr>
      <w:tr w:rsidR="0006090B" w:rsidRPr="00DE53D1" w14:paraId="76D47A3E" w14:textId="77777777" w:rsidTr="0006090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28294455" w14:textId="77777777" w:rsidR="0006090B" w:rsidRPr="00DE53D1" w:rsidRDefault="0006090B" w:rsidP="0006090B">
            <w:r w:rsidRPr="00DE53D1">
              <w:t>Descripción</w:t>
            </w:r>
          </w:p>
        </w:tc>
        <w:tc>
          <w:tcPr>
            <w:tcW w:w="6764" w:type="dxa"/>
            <w:gridSpan w:val="5"/>
          </w:tcPr>
          <w:p w14:paraId="522F2CBF" w14:textId="29FBB202"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rsidRPr="00DE53D1">
              <w:t xml:space="preserve">Representación </w:t>
            </w:r>
            <w:r>
              <w:t>un tuno en la aplicación</w:t>
            </w:r>
          </w:p>
        </w:tc>
      </w:tr>
      <w:tr w:rsidR="0006090B" w:rsidRPr="00DE53D1" w14:paraId="71E42029" w14:textId="77777777" w:rsidTr="0006090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50629B14" w14:textId="77777777" w:rsidR="0006090B" w:rsidRPr="00DE53D1" w:rsidRDefault="0006090B" w:rsidP="0006090B">
            <w:r w:rsidRPr="00DE53D1">
              <w:t>Atributos</w:t>
            </w:r>
          </w:p>
        </w:tc>
      </w:tr>
      <w:tr w:rsidR="0006090B" w:rsidRPr="00DE53D1" w14:paraId="4202BCC7"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57B2B330" w14:textId="77777777" w:rsidR="0006090B" w:rsidRPr="00DE53D1" w:rsidRDefault="0006090B" w:rsidP="0006090B">
            <w:r w:rsidRPr="00DE53D1">
              <w:t>Nombre</w:t>
            </w:r>
          </w:p>
        </w:tc>
        <w:tc>
          <w:tcPr>
            <w:tcW w:w="2822" w:type="dxa"/>
            <w:gridSpan w:val="3"/>
            <w:shd w:val="clear" w:color="auto" w:fill="DAEFD3" w:themeFill="accent1" w:themeFillTint="33"/>
          </w:tcPr>
          <w:p w14:paraId="7D9120A9" w14:textId="77777777" w:rsidR="0006090B" w:rsidRPr="00DE53D1" w:rsidRDefault="0006090B" w:rsidP="0006090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439EE6A2" w14:textId="77777777" w:rsidR="0006090B" w:rsidRPr="00DE53D1" w:rsidRDefault="0006090B" w:rsidP="0006090B">
            <w:r w:rsidRPr="00DE53D1">
              <w:t>Tipo de Dato</w:t>
            </w:r>
          </w:p>
        </w:tc>
      </w:tr>
      <w:tr w:rsidR="0006090B" w:rsidRPr="00DE53D1" w14:paraId="3D8F2D85" w14:textId="77777777" w:rsidTr="0006090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E10F5A8" w14:textId="77D58B53" w:rsidR="0006090B" w:rsidRPr="00DE53D1" w:rsidRDefault="001E7134" w:rsidP="0006090B">
            <w:r>
              <w:t>I</w:t>
            </w:r>
            <w:r w:rsidR="0036124D">
              <w:t>d</w:t>
            </w:r>
          </w:p>
        </w:tc>
        <w:tc>
          <w:tcPr>
            <w:tcW w:w="2822" w:type="dxa"/>
            <w:gridSpan w:val="3"/>
            <w:shd w:val="clear" w:color="auto" w:fill="auto"/>
          </w:tcPr>
          <w:p w14:paraId="6BAD264A" w14:textId="5022A514" w:rsidR="0006090B" w:rsidRPr="00DE53D1" w:rsidRDefault="0036124D" w:rsidP="0006090B">
            <w:pPr>
              <w:cnfStyle w:val="000000100000" w:firstRow="0" w:lastRow="0" w:firstColumn="0" w:lastColumn="0" w:oddVBand="0" w:evenVBand="0" w:oddHBand="1" w:evenHBand="0" w:firstRowFirstColumn="0" w:firstRowLastColumn="0" w:lastRowFirstColumn="0" w:lastRowLastColumn="0"/>
            </w:pPr>
            <w:r>
              <w:t>Identifica el turno en la aplicación</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CA2D340" w14:textId="53832742" w:rsidR="0006090B" w:rsidRPr="00DE53D1" w:rsidRDefault="0036124D" w:rsidP="0006090B">
            <w:r>
              <w:t>Entero</w:t>
            </w:r>
          </w:p>
        </w:tc>
      </w:tr>
      <w:tr w:rsidR="0006090B" w:rsidRPr="00DE53D1" w14:paraId="1635264A" w14:textId="77777777" w:rsidTr="0006090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8D2171E" w14:textId="0ABA9D55" w:rsidR="0006090B" w:rsidRPr="00DE53D1" w:rsidRDefault="0036124D" w:rsidP="0006090B">
            <w:r>
              <w:t>Tiempo espera</w:t>
            </w:r>
          </w:p>
        </w:tc>
        <w:tc>
          <w:tcPr>
            <w:tcW w:w="2822" w:type="dxa"/>
            <w:gridSpan w:val="3"/>
            <w:shd w:val="clear" w:color="auto" w:fill="auto"/>
          </w:tcPr>
          <w:p w14:paraId="6ECD9E88" w14:textId="6A26A9F2" w:rsidR="0006090B" w:rsidRPr="00DE53D1" w:rsidRDefault="0036124D" w:rsidP="0006090B">
            <w:pPr>
              <w:cnfStyle w:val="000000010000" w:firstRow="0" w:lastRow="0" w:firstColumn="0" w:lastColumn="0" w:oddVBand="0" w:evenVBand="0" w:oddHBand="0" w:evenHBand="1" w:firstRowFirstColumn="0" w:firstRowLastColumn="0" w:lastRowFirstColumn="0" w:lastRowLastColumn="0"/>
            </w:pPr>
            <w:r>
              <w:t>Indica el tiempo de espera para ser atendi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6147AFEE" w14:textId="3FB0E23D" w:rsidR="0006090B" w:rsidRPr="00DE53D1" w:rsidRDefault="0036124D" w:rsidP="0006090B">
            <w:r>
              <w:t>Date</w:t>
            </w:r>
          </w:p>
        </w:tc>
      </w:tr>
      <w:tr w:rsidR="0006090B" w:rsidRPr="00DE53D1" w14:paraId="21CDF856" w14:textId="77777777" w:rsidTr="0006090B">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4E8E095B" w14:textId="77777777" w:rsidR="0006090B" w:rsidRPr="00DE53D1" w:rsidRDefault="0006090B" w:rsidP="0006090B">
            <w:r w:rsidRPr="00DE53D1">
              <w:t>Objetivo</w:t>
            </w:r>
          </w:p>
        </w:tc>
        <w:tc>
          <w:tcPr>
            <w:tcW w:w="6764" w:type="dxa"/>
            <w:gridSpan w:val="5"/>
            <w:shd w:val="clear" w:color="auto" w:fill="auto"/>
          </w:tcPr>
          <w:p w14:paraId="3A09B769" w14:textId="06BBFE19" w:rsidR="0006090B" w:rsidRPr="00DE53D1" w:rsidRDefault="0006090B" w:rsidP="0036124D">
            <w:pPr>
              <w:keepNext/>
              <w:cnfStyle w:val="000000100000" w:firstRow="0" w:lastRow="0" w:firstColumn="0" w:lastColumn="0" w:oddVBand="0" w:evenVBand="0" w:oddHBand="1" w:evenHBand="0" w:firstRowFirstColumn="0" w:firstRowLastColumn="0" w:lastRowFirstColumn="0" w:lastRowLastColumn="0"/>
            </w:pPr>
            <w:r>
              <w:t xml:space="preserve">Identificar </w:t>
            </w:r>
            <w:r w:rsidR="0036124D">
              <w:t>un turno</w:t>
            </w:r>
          </w:p>
        </w:tc>
      </w:tr>
    </w:tbl>
    <w:p w14:paraId="28FF587E" w14:textId="7DDD5B26" w:rsidR="0006090B" w:rsidRDefault="0006090B">
      <w:pPr>
        <w:pStyle w:val="Descripcin"/>
      </w:pPr>
      <w:bookmarkStart w:id="80" w:name="_Toc457118895"/>
      <w:r>
        <w:t xml:space="preserve">Tabla </w:t>
      </w:r>
      <w:r w:rsidR="005F4CF4">
        <w:fldChar w:fldCharType="begin"/>
      </w:r>
      <w:r w:rsidR="005F4CF4">
        <w:instrText xml:space="preserve"> SEQ Tabla \* ARABIC </w:instrText>
      </w:r>
      <w:r w:rsidR="005F4CF4">
        <w:fldChar w:fldCharType="separate"/>
      </w:r>
      <w:r w:rsidR="00211A24">
        <w:rPr>
          <w:noProof/>
        </w:rPr>
        <w:t>13</w:t>
      </w:r>
      <w:r w:rsidR="005F4CF4">
        <w:rPr>
          <w:noProof/>
        </w:rPr>
        <w:fldChar w:fldCharType="end"/>
      </w:r>
      <w:r>
        <w:t xml:space="preserve"> datos turno</w:t>
      </w:r>
      <w:bookmarkEnd w:id="80"/>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36124D" w:rsidRPr="00DE53D1" w14:paraId="1E8916CB" w14:textId="77777777" w:rsidTr="00013CF1">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6FBEF9EE" w14:textId="77777777" w:rsidR="0036124D" w:rsidRPr="00DE53D1" w:rsidRDefault="0036124D" w:rsidP="00013CF1">
            <w:r w:rsidRPr="00DE53D1">
              <w:t>ID</w:t>
            </w:r>
          </w:p>
        </w:tc>
        <w:tc>
          <w:tcPr>
            <w:tcW w:w="1418" w:type="dxa"/>
            <w:gridSpan w:val="2"/>
            <w:shd w:val="clear" w:color="auto" w:fill="auto"/>
          </w:tcPr>
          <w:p w14:paraId="0C871733" w14:textId="17325B42"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8</w:t>
            </w:r>
          </w:p>
        </w:tc>
        <w:tc>
          <w:tcPr>
            <w:cnfStyle w:val="000010000000" w:firstRow="0" w:lastRow="0" w:firstColumn="0" w:lastColumn="0" w:oddVBand="1" w:evenVBand="0" w:oddHBand="0" w:evenHBand="0" w:firstRowFirstColumn="0" w:firstRowLastColumn="0" w:lastRowFirstColumn="0" w:lastRowLastColumn="0"/>
            <w:tcW w:w="2268" w:type="dxa"/>
          </w:tcPr>
          <w:p w14:paraId="3591BD32" w14:textId="77777777" w:rsidR="0036124D" w:rsidRPr="00DE53D1" w:rsidRDefault="0036124D" w:rsidP="00013CF1">
            <w:r w:rsidRPr="00DE53D1">
              <w:t>Elemento del Dominio</w:t>
            </w:r>
          </w:p>
        </w:tc>
        <w:tc>
          <w:tcPr>
            <w:tcW w:w="3078" w:type="dxa"/>
            <w:gridSpan w:val="2"/>
            <w:shd w:val="clear" w:color="auto" w:fill="auto"/>
          </w:tcPr>
          <w:p w14:paraId="3313ED73" w14:textId="04B94848"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Antecedentes</w:t>
            </w:r>
          </w:p>
        </w:tc>
      </w:tr>
      <w:tr w:rsidR="0036124D" w:rsidRPr="00DE53D1" w14:paraId="56B4F435" w14:textId="77777777" w:rsidTr="00013CF1">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0C3C1E33" w14:textId="77777777" w:rsidR="0036124D" w:rsidRPr="00DE53D1" w:rsidRDefault="0036124D" w:rsidP="00013CF1">
            <w:r w:rsidRPr="00DE53D1">
              <w:t>Descripción</w:t>
            </w:r>
          </w:p>
        </w:tc>
        <w:tc>
          <w:tcPr>
            <w:tcW w:w="6764" w:type="dxa"/>
            <w:gridSpan w:val="5"/>
          </w:tcPr>
          <w:p w14:paraId="795F43B2" w14:textId="3BABBA03" w:rsidR="0036124D" w:rsidRPr="00DE53D1" w:rsidRDefault="0036124D" w:rsidP="00013CF1">
            <w:pPr>
              <w:cnfStyle w:val="000000010000" w:firstRow="0" w:lastRow="0" w:firstColumn="0" w:lastColumn="0" w:oddVBand="0" w:evenVBand="0" w:oddHBand="0" w:evenHBand="1" w:firstRowFirstColumn="0" w:firstRowLastColumn="0" w:lastRowFirstColumn="0" w:lastRowLastColumn="0"/>
            </w:pPr>
            <w:r>
              <w:t>Representa los antecedentes del usuario</w:t>
            </w:r>
          </w:p>
        </w:tc>
      </w:tr>
      <w:tr w:rsidR="0036124D" w:rsidRPr="00DE53D1" w14:paraId="3EFAC8C6" w14:textId="77777777" w:rsidTr="00013CF1">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7709687F" w14:textId="77777777" w:rsidR="0036124D" w:rsidRPr="00DE53D1" w:rsidRDefault="0036124D" w:rsidP="00013CF1">
            <w:r w:rsidRPr="00DE53D1">
              <w:t>Atributos</w:t>
            </w:r>
          </w:p>
        </w:tc>
      </w:tr>
      <w:tr w:rsidR="0036124D" w:rsidRPr="00DE53D1" w14:paraId="3C6F0EDD"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5F5187D" w14:textId="77777777" w:rsidR="0036124D" w:rsidRPr="00DE53D1" w:rsidRDefault="0036124D" w:rsidP="00013CF1">
            <w:r w:rsidRPr="00DE53D1">
              <w:t>Nombre</w:t>
            </w:r>
          </w:p>
        </w:tc>
        <w:tc>
          <w:tcPr>
            <w:tcW w:w="2822" w:type="dxa"/>
            <w:gridSpan w:val="3"/>
            <w:shd w:val="clear" w:color="auto" w:fill="DAEFD3" w:themeFill="accent1" w:themeFillTint="33"/>
          </w:tcPr>
          <w:p w14:paraId="16B954F8" w14:textId="77777777" w:rsidR="0036124D" w:rsidRPr="00DE53D1" w:rsidRDefault="0036124D" w:rsidP="00013CF1">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5EFD749A" w14:textId="77777777" w:rsidR="0036124D" w:rsidRPr="00DE53D1" w:rsidRDefault="0036124D" w:rsidP="00013CF1">
            <w:r w:rsidRPr="00DE53D1">
              <w:t>Tipo de Dato</w:t>
            </w:r>
          </w:p>
        </w:tc>
      </w:tr>
      <w:tr w:rsidR="0036124D" w:rsidRPr="00DE53D1" w14:paraId="1A48E368" w14:textId="77777777" w:rsidTr="00013CF1">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B9A02BD" w14:textId="556BED29" w:rsidR="0036124D" w:rsidRPr="00DE53D1" w:rsidRDefault="0036124D" w:rsidP="00013CF1">
            <w:r>
              <w:t xml:space="preserve">Descripción </w:t>
            </w:r>
          </w:p>
        </w:tc>
        <w:tc>
          <w:tcPr>
            <w:tcW w:w="2822" w:type="dxa"/>
            <w:gridSpan w:val="3"/>
            <w:shd w:val="clear" w:color="auto" w:fill="auto"/>
          </w:tcPr>
          <w:p w14:paraId="2E67C6F5" w14:textId="3AE2DC58"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La descripción de los diferentes antecedentes d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E48649E" w14:textId="28CC61CC" w:rsidR="0036124D" w:rsidRPr="00DE53D1" w:rsidRDefault="0036124D" w:rsidP="00013CF1">
            <w:r>
              <w:t>Cadena de caracteres</w:t>
            </w:r>
          </w:p>
        </w:tc>
      </w:tr>
      <w:tr w:rsidR="0036124D" w:rsidRPr="00DE53D1" w14:paraId="76A64988"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948D6BB" w14:textId="15E06FC4" w:rsidR="0036124D" w:rsidRPr="00DE53D1" w:rsidRDefault="0036124D" w:rsidP="00013CF1">
            <w:r>
              <w:t>Tipo</w:t>
            </w:r>
          </w:p>
        </w:tc>
        <w:tc>
          <w:tcPr>
            <w:tcW w:w="2822" w:type="dxa"/>
            <w:gridSpan w:val="3"/>
            <w:shd w:val="clear" w:color="auto" w:fill="auto"/>
          </w:tcPr>
          <w:p w14:paraId="7A62CED9" w14:textId="4AA42E4C" w:rsidR="0036124D" w:rsidRPr="00DE53D1" w:rsidRDefault="0036124D" w:rsidP="00013CF1">
            <w:pPr>
              <w:cnfStyle w:val="000000010000" w:firstRow="0" w:lastRow="0" w:firstColumn="0" w:lastColumn="0" w:oddVBand="0" w:evenVBand="0" w:oddHBand="0" w:evenHBand="1" w:firstRowFirstColumn="0" w:firstRowLastColumn="0" w:lastRowFirstColumn="0" w:lastRowLastColumn="0"/>
            </w:pPr>
            <w:r>
              <w:t>Tipo de antecedente que presenta el paciente</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BA6520B" w14:textId="6F01169E" w:rsidR="0036124D" w:rsidRPr="00DE53D1" w:rsidRDefault="0036124D" w:rsidP="00013CF1">
            <w:r>
              <w:t>Carácter</w:t>
            </w:r>
          </w:p>
        </w:tc>
      </w:tr>
      <w:tr w:rsidR="0036124D" w:rsidRPr="00DE53D1" w14:paraId="401B433A" w14:textId="77777777" w:rsidTr="00013CF1">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3D1C8533" w14:textId="77777777" w:rsidR="0036124D" w:rsidRPr="00DE53D1" w:rsidRDefault="0036124D" w:rsidP="00013CF1">
            <w:r w:rsidRPr="00DE53D1">
              <w:t>Objetivo</w:t>
            </w:r>
          </w:p>
        </w:tc>
        <w:tc>
          <w:tcPr>
            <w:tcW w:w="6764" w:type="dxa"/>
            <w:gridSpan w:val="5"/>
            <w:shd w:val="clear" w:color="auto" w:fill="auto"/>
          </w:tcPr>
          <w:p w14:paraId="0A2ECA80" w14:textId="2734A2D8" w:rsidR="0036124D" w:rsidRPr="00DE53D1" w:rsidRDefault="0036124D" w:rsidP="0036124D">
            <w:pPr>
              <w:keepNext/>
              <w:cnfStyle w:val="000000100000" w:firstRow="0" w:lastRow="0" w:firstColumn="0" w:lastColumn="0" w:oddVBand="0" w:evenVBand="0" w:oddHBand="1" w:evenHBand="0" w:firstRowFirstColumn="0" w:firstRowLastColumn="0" w:lastRowFirstColumn="0" w:lastRowLastColumn="0"/>
            </w:pPr>
            <w:r>
              <w:t>Identifica los antecedentes</w:t>
            </w:r>
          </w:p>
        </w:tc>
      </w:tr>
    </w:tbl>
    <w:p w14:paraId="58F713CA" w14:textId="6EE0EA45" w:rsidR="0036124D" w:rsidRDefault="0036124D">
      <w:pPr>
        <w:pStyle w:val="Descripcin"/>
      </w:pPr>
      <w:bookmarkStart w:id="81" w:name="_Toc457118896"/>
      <w:r>
        <w:t xml:space="preserve">Tabla </w:t>
      </w:r>
      <w:r w:rsidR="005F4CF4">
        <w:fldChar w:fldCharType="begin"/>
      </w:r>
      <w:r w:rsidR="005F4CF4">
        <w:instrText xml:space="preserve"> SEQ Tabla \* ARABIC </w:instrText>
      </w:r>
      <w:r w:rsidR="005F4CF4">
        <w:fldChar w:fldCharType="separate"/>
      </w:r>
      <w:r w:rsidR="00211A24">
        <w:rPr>
          <w:noProof/>
        </w:rPr>
        <w:t>14</w:t>
      </w:r>
      <w:r w:rsidR="005F4CF4">
        <w:rPr>
          <w:noProof/>
        </w:rPr>
        <w:fldChar w:fldCharType="end"/>
      </w:r>
      <w:r>
        <w:t xml:space="preserve"> datos antecedentes</w:t>
      </w:r>
      <w:bookmarkEnd w:id="81"/>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36124D" w:rsidRPr="00DE53D1" w14:paraId="29F116A2" w14:textId="77777777" w:rsidTr="00013CF1">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59E77C0B" w14:textId="77777777" w:rsidR="0036124D" w:rsidRPr="00DE53D1" w:rsidRDefault="0036124D" w:rsidP="00013CF1">
            <w:r w:rsidRPr="00DE53D1">
              <w:t>ID</w:t>
            </w:r>
          </w:p>
        </w:tc>
        <w:tc>
          <w:tcPr>
            <w:tcW w:w="1418" w:type="dxa"/>
            <w:gridSpan w:val="2"/>
            <w:shd w:val="clear" w:color="auto" w:fill="auto"/>
          </w:tcPr>
          <w:p w14:paraId="208E9D85" w14:textId="73615F6B"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9</w:t>
            </w:r>
          </w:p>
        </w:tc>
        <w:tc>
          <w:tcPr>
            <w:cnfStyle w:val="000010000000" w:firstRow="0" w:lastRow="0" w:firstColumn="0" w:lastColumn="0" w:oddVBand="1" w:evenVBand="0" w:oddHBand="0" w:evenHBand="0" w:firstRowFirstColumn="0" w:firstRowLastColumn="0" w:lastRowFirstColumn="0" w:lastRowLastColumn="0"/>
            <w:tcW w:w="2268" w:type="dxa"/>
          </w:tcPr>
          <w:p w14:paraId="1A3DC3E5" w14:textId="77777777" w:rsidR="0036124D" w:rsidRPr="00DE53D1" w:rsidRDefault="0036124D" w:rsidP="00013CF1">
            <w:r w:rsidRPr="00DE53D1">
              <w:t>Elemento del Dominio</w:t>
            </w:r>
          </w:p>
        </w:tc>
        <w:tc>
          <w:tcPr>
            <w:tcW w:w="3078" w:type="dxa"/>
            <w:gridSpan w:val="2"/>
            <w:shd w:val="clear" w:color="auto" w:fill="auto"/>
          </w:tcPr>
          <w:p w14:paraId="4E90F418" w14:textId="318BF463"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Ginecológico</w:t>
            </w:r>
          </w:p>
        </w:tc>
      </w:tr>
      <w:tr w:rsidR="0036124D" w:rsidRPr="00DE53D1" w14:paraId="50ABB498" w14:textId="77777777" w:rsidTr="00013CF1">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20FE1D7E" w14:textId="77777777" w:rsidR="0036124D" w:rsidRPr="00DE53D1" w:rsidRDefault="0036124D" w:rsidP="00013CF1">
            <w:r w:rsidRPr="00DE53D1">
              <w:t>Descripción</w:t>
            </w:r>
          </w:p>
        </w:tc>
        <w:tc>
          <w:tcPr>
            <w:tcW w:w="6764" w:type="dxa"/>
            <w:gridSpan w:val="5"/>
          </w:tcPr>
          <w:p w14:paraId="4FBE400B" w14:textId="71716545" w:rsidR="0036124D" w:rsidRPr="00DE53D1" w:rsidRDefault="0036124D" w:rsidP="0036124D">
            <w:pPr>
              <w:cnfStyle w:val="000000010000" w:firstRow="0" w:lastRow="0" w:firstColumn="0" w:lastColumn="0" w:oddVBand="0" w:evenVBand="0" w:oddHBand="0" w:evenHBand="1" w:firstRowFirstColumn="0" w:firstRowLastColumn="0" w:lastRowFirstColumn="0" w:lastRowLastColumn="0"/>
            </w:pPr>
            <w:r w:rsidRPr="00DE53D1">
              <w:t xml:space="preserve">Representación </w:t>
            </w:r>
            <w:r>
              <w:t>de la historia ginecológica del usuario</w:t>
            </w:r>
          </w:p>
        </w:tc>
      </w:tr>
      <w:tr w:rsidR="0036124D" w:rsidRPr="00DE53D1" w14:paraId="2AB71E4D" w14:textId="77777777" w:rsidTr="00013CF1">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663C19D0" w14:textId="77777777" w:rsidR="0036124D" w:rsidRPr="00DE53D1" w:rsidRDefault="0036124D" w:rsidP="00013CF1">
            <w:r w:rsidRPr="00DE53D1">
              <w:t>Atributos</w:t>
            </w:r>
          </w:p>
        </w:tc>
      </w:tr>
      <w:tr w:rsidR="0036124D" w:rsidRPr="00DE53D1" w14:paraId="2C7C0CFA"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4E122C5D" w14:textId="77777777" w:rsidR="0036124D" w:rsidRPr="00DE53D1" w:rsidRDefault="0036124D" w:rsidP="00013CF1">
            <w:r w:rsidRPr="00DE53D1">
              <w:t>Nombre</w:t>
            </w:r>
          </w:p>
        </w:tc>
        <w:tc>
          <w:tcPr>
            <w:tcW w:w="2822" w:type="dxa"/>
            <w:gridSpan w:val="3"/>
            <w:shd w:val="clear" w:color="auto" w:fill="DAEFD3" w:themeFill="accent1" w:themeFillTint="33"/>
          </w:tcPr>
          <w:p w14:paraId="2A3CD510" w14:textId="77777777" w:rsidR="0036124D" w:rsidRPr="00DE53D1" w:rsidRDefault="0036124D" w:rsidP="00013CF1">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7AC68227" w14:textId="77777777" w:rsidR="0036124D" w:rsidRPr="00DE53D1" w:rsidRDefault="0036124D" w:rsidP="00013CF1">
            <w:r w:rsidRPr="00DE53D1">
              <w:t>Tipo de Dato</w:t>
            </w:r>
          </w:p>
        </w:tc>
      </w:tr>
      <w:tr w:rsidR="0036124D" w:rsidRPr="00DE53D1" w14:paraId="667344E4" w14:textId="77777777" w:rsidTr="00013CF1">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E0AA192" w14:textId="4B882806" w:rsidR="0036124D" w:rsidRPr="00DE53D1" w:rsidRDefault="0036124D" w:rsidP="00013CF1">
            <w:r>
              <w:t>Abortos</w:t>
            </w:r>
          </w:p>
        </w:tc>
        <w:tc>
          <w:tcPr>
            <w:tcW w:w="2822" w:type="dxa"/>
            <w:gridSpan w:val="3"/>
            <w:shd w:val="clear" w:color="auto" w:fill="auto"/>
          </w:tcPr>
          <w:p w14:paraId="68E53434" w14:textId="099411F5"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Indica la cantidad de abortos que ha presentado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C10AABF" w14:textId="2C369ADE" w:rsidR="0036124D" w:rsidRPr="00DE53D1" w:rsidRDefault="0036124D" w:rsidP="00013CF1">
            <w:r>
              <w:t>Entero</w:t>
            </w:r>
          </w:p>
        </w:tc>
      </w:tr>
      <w:tr w:rsidR="0036124D" w:rsidRPr="00DE53D1" w14:paraId="6C8E4564"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F26C10E" w14:textId="1545B6C2" w:rsidR="0036124D" w:rsidRPr="00DE53D1" w:rsidRDefault="0036124D" w:rsidP="00013CF1">
            <w:r>
              <w:t>Cesáreas</w:t>
            </w:r>
          </w:p>
        </w:tc>
        <w:tc>
          <w:tcPr>
            <w:tcW w:w="2822" w:type="dxa"/>
            <w:gridSpan w:val="3"/>
            <w:shd w:val="clear" w:color="auto" w:fill="auto"/>
          </w:tcPr>
          <w:p w14:paraId="3CC93B4F" w14:textId="1F1C2D99" w:rsidR="0036124D" w:rsidRPr="00DE53D1" w:rsidRDefault="0036124D" w:rsidP="00013CF1">
            <w:pPr>
              <w:cnfStyle w:val="000000010000" w:firstRow="0" w:lastRow="0" w:firstColumn="0" w:lastColumn="0" w:oddVBand="0" w:evenVBand="0" w:oddHBand="0" w:evenHBand="1" w:firstRowFirstColumn="0" w:firstRowLastColumn="0" w:lastRowFirstColumn="0" w:lastRowLastColumn="0"/>
            </w:pPr>
            <w:r>
              <w:t>Indica la cantidad de cesaría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EF51E0B" w14:textId="77777777" w:rsidR="0036124D" w:rsidRPr="00DE53D1" w:rsidRDefault="0036124D" w:rsidP="00013CF1">
            <w:r>
              <w:t>Entero</w:t>
            </w:r>
          </w:p>
        </w:tc>
      </w:tr>
      <w:tr w:rsidR="0036124D" w:rsidRPr="00DE53D1" w14:paraId="7988AF85" w14:textId="77777777" w:rsidTr="00013CF1">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908EC6A" w14:textId="6B1849B4" w:rsidR="0036124D" w:rsidRPr="00DE53D1" w:rsidRDefault="0036124D" w:rsidP="0036124D">
            <w:r>
              <w:t>Fecha primer periodo</w:t>
            </w:r>
          </w:p>
        </w:tc>
        <w:tc>
          <w:tcPr>
            <w:tcW w:w="2822" w:type="dxa"/>
            <w:gridSpan w:val="3"/>
            <w:shd w:val="clear" w:color="auto" w:fill="auto"/>
          </w:tcPr>
          <w:p w14:paraId="56626550" w14:textId="528B92B1" w:rsidR="0036124D" w:rsidRPr="00DE53D1" w:rsidRDefault="0036124D" w:rsidP="00013CF1">
            <w:pPr>
              <w:cnfStyle w:val="000000100000" w:firstRow="0" w:lastRow="0" w:firstColumn="0" w:lastColumn="0" w:oddVBand="0" w:evenVBand="0" w:oddHBand="1" w:evenHBand="0" w:firstRowFirstColumn="0" w:firstRowLastColumn="0" w:lastRowFirstColumn="0" w:lastRowLastColumn="0"/>
            </w:pPr>
            <w:r>
              <w:t>Indica la menarquia</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7D5A0DB" w14:textId="68BD151B" w:rsidR="0036124D" w:rsidRPr="00DE53D1" w:rsidRDefault="0036124D" w:rsidP="00013CF1">
            <w:r>
              <w:t>Date</w:t>
            </w:r>
          </w:p>
        </w:tc>
      </w:tr>
      <w:tr w:rsidR="0036124D" w:rsidRPr="00DE53D1" w14:paraId="4D6C457C"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0BC289D7" w14:textId="49675879" w:rsidR="0036124D" w:rsidRDefault="0036124D" w:rsidP="00013CF1">
            <w:r>
              <w:t xml:space="preserve">Fecha </w:t>
            </w:r>
            <w:r w:rsidR="000C34F2">
              <w:t>último</w:t>
            </w:r>
            <w:r>
              <w:t xml:space="preserve"> periodo</w:t>
            </w:r>
          </w:p>
        </w:tc>
        <w:tc>
          <w:tcPr>
            <w:tcW w:w="2822" w:type="dxa"/>
            <w:gridSpan w:val="3"/>
            <w:shd w:val="clear" w:color="auto" w:fill="auto"/>
          </w:tcPr>
          <w:p w14:paraId="412EAEC8" w14:textId="4653228F" w:rsidR="0036124D" w:rsidRDefault="0036124D" w:rsidP="00013CF1">
            <w:pPr>
              <w:cnfStyle w:val="000000010000" w:firstRow="0" w:lastRow="0" w:firstColumn="0" w:lastColumn="0" w:oddVBand="0" w:evenVBand="0" w:oddHBand="0" w:evenHBand="1" w:firstRowFirstColumn="0" w:firstRowLastColumn="0" w:lastRowFirstColumn="0" w:lastRowLastColumn="0"/>
            </w:pPr>
            <w:r>
              <w:t>Indica fecha último perio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6F418E8" w14:textId="0362D615" w:rsidR="0036124D" w:rsidRPr="00DE53D1" w:rsidRDefault="0036124D" w:rsidP="00013CF1">
            <w:r>
              <w:t>Date</w:t>
            </w:r>
          </w:p>
        </w:tc>
      </w:tr>
      <w:tr w:rsidR="0036124D" w:rsidRPr="00DE53D1" w14:paraId="68525316" w14:textId="77777777" w:rsidTr="00013CF1">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4DB291A5" w14:textId="1B1C5E84" w:rsidR="0036124D" w:rsidRDefault="0036124D" w:rsidP="00013CF1">
            <w:r>
              <w:t>Gestas</w:t>
            </w:r>
          </w:p>
        </w:tc>
        <w:tc>
          <w:tcPr>
            <w:tcW w:w="2822" w:type="dxa"/>
            <w:gridSpan w:val="3"/>
            <w:shd w:val="clear" w:color="auto" w:fill="auto"/>
          </w:tcPr>
          <w:p w14:paraId="568A3A7C" w14:textId="6195E198" w:rsidR="0036124D" w:rsidRDefault="0036124D" w:rsidP="00013CF1">
            <w:pPr>
              <w:cnfStyle w:val="000000100000" w:firstRow="0" w:lastRow="0" w:firstColumn="0" w:lastColumn="0" w:oddVBand="0" w:evenVBand="0" w:oddHBand="1" w:evenHBand="0" w:firstRowFirstColumn="0" w:firstRowLastColumn="0" w:lastRowFirstColumn="0" w:lastRowLastColumn="0"/>
            </w:pPr>
            <w:r>
              <w:t>Indica cuantas gestaciones ha teni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0FF29532" w14:textId="001345AE" w:rsidR="0036124D" w:rsidRPr="00DE53D1" w:rsidRDefault="0036124D" w:rsidP="00013CF1">
            <w:r>
              <w:t>Cadena de caracteres</w:t>
            </w:r>
          </w:p>
        </w:tc>
      </w:tr>
      <w:tr w:rsidR="0036124D" w:rsidRPr="00DE53D1" w14:paraId="190ECEF4" w14:textId="77777777" w:rsidTr="00013CF1">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394A6E7A" w14:textId="3D028EF9" w:rsidR="0036124D" w:rsidRDefault="0036124D" w:rsidP="00013CF1">
            <w:r>
              <w:t>Método anticonceptivo</w:t>
            </w:r>
          </w:p>
        </w:tc>
        <w:tc>
          <w:tcPr>
            <w:tcW w:w="2822" w:type="dxa"/>
            <w:gridSpan w:val="3"/>
            <w:shd w:val="clear" w:color="auto" w:fill="auto"/>
          </w:tcPr>
          <w:p w14:paraId="777CFEFB" w14:textId="565DB9A5" w:rsidR="0036124D" w:rsidRDefault="0036124D" w:rsidP="00013CF1">
            <w:pPr>
              <w:cnfStyle w:val="000000010000" w:firstRow="0" w:lastRow="0" w:firstColumn="0" w:lastColumn="0" w:oddVBand="0" w:evenVBand="0" w:oddHBand="0" w:evenHBand="1" w:firstRowFirstColumn="0" w:firstRowLastColumn="0" w:lastRowFirstColumn="0" w:lastRowLastColumn="0"/>
            </w:pPr>
            <w:r>
              <w:t>Indica el método anticonceptivo utilizad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14EDA06" w14:textId="3FC85A25" w:rsidR="0036124D" w:rsidRPr="00DE53D1" w:rsidRDefault="0036124D" w:rsidP="00013CF1">
            <w:r>
              <w:t>Cadena de caracteres</w:t>
            </w:r>
          </w:p>
        </w:tc>
      </w:tr>
      <w:tr w:rsidR="0036124D" w:rsidRPr="00DE53D1" w14:paraId="085516C7" w14:textId="77777777" w:rsidTr="00013CF1">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29C5C66A" w14:textId="43577A1A" w:rsidR="0036124D" w:rsidRDefault="0036124D" w:rsidP="00013CF1">
            <w:r>
              <w:t>Partos</w:t>
            </w:r>
          </w:p>
        </w:tc>
        <w:tc>
          <w:tcPr>
            <w:tcW w:w="2822" w:type="dxa"/>
            <w:gridSpan w:val="3"/>
            <w:shd w:val="clear" w:color="auto" w:fill="auto"/>
          </w:tcPr>
          <w:p w14:paraId="235993B8" w14:textId="4CDE9EEE" w:rsidR="0036124D" w:rsidRDefault="0036124D" w:rsidP="00013CF1">
            <w:pPr>
              <w:cnfStyle w:val="000000100000" w:firstRow="0" w:lastRow="0" w:firstColumn="0" w:lastColumn="0" w:oddVBand="0" w:evenVBand="0" w:oddHBand="1" w:evenHBand="0" w:firstRowFirstColumn="0" w:firstRowLastColumn="0" w:lastRowFirstColumn="0" w:lastRowLastColumn="0"/>
            </w:pPr>
            <w:r>
              <w:t>Indica el número de partos</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3E84D110" w14:textId="695317A7" w:rsidR="0036124D" w:rsidRDefault="0036124D" w:rsidP="00013CF1">
            <w:r>
              <w:t>Entero</w:t>
            </w:r>
          </w:p>
        </w:tc>
      </w:tr>
      <w:tr w:rsidR="0036124D" w:rsidRPr="00DE53D1" w14:paraId="2F283ECE" w14:textId="77777777" w:rsidTr="00013CF1">
        <w:trPr>
          <w:cnfStyle w:val="000000010000" w:firstRow="0" w:lastRow="0" w:firstColumn="0" w:lastColumn="0" w:oddVBand="0" w:evenVBand="0" w:oddHBand="0" w:evenHBand="1"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68263803" w14:textId="77777777" w:rsidR="0036124D" w:rsidRPr="00DE53D1" w:rsidRDefault="0036124D" w:rsidP="00013CF1">
            <w:r w:rsidRPr="00DE53D1">
              <w:t>Objetivo</w:t>
            </w:r>
          </w:p>
        </w:tc>
        <w:tc>
          <w:tcPr>
            <w:tcW w:w="6764" w:type="dxa"/>
            <w:gridSpan w:val="5"/>
            <w:shd w:val="clear" w:color="auto" w:fill="auto"/>
          </w:tcPr>
          <w:p w14:paraId="1D3FAEF9" w14:textId="77777777" w:rsidR="0036124D" w:rsidRPr="00DE53D1" w:rsidRDefault="0036124D" w:rsidP="0036124D">
            <w:pPr>
              <w:keepNext/>
              <w:cnfStyle w:val="000000010000" w:firstRow="0" w:lastRow="0" w:firstColumn="0" w:lastColumn="0" w:oddVBand="0" w:evenVBand="0" w:oddHBand="0" w:evenHBand="1" w:firstRowFirstColumn="0" w:firstRowLastColumn="0" w:lastRowFirstColumn="0" w:lastRowLastColumn="0"/>
            </w:pPr>
            <w:r>
              <w:t>Identificar a un usuario</w:t>
            </w:r>
          </w:p>
        </w:tc>
      </w:tr>
    </w:tbl>
    <w:p w14:paraId="0A937740" w14:textId="3E9E3DED" w:rsidR="0006090B" w:rsidRDefault="0036124D" w:rsidP="0036124D">
      <w:pPr>
        <w:pStyle w:val="Descripcin"/>
      </w:pPr>
      <w:bookmarkStart w:id="82" w:name="_Toc457118897"/>
      <w:r>
        <w:t xml:space="preserve">Tabla </w:t>
      </w:r>
      <w:r w:rsidR="005F4CF4">
        <w:fldChar w:fldCharType="begin"/>
      </w:r>
      <w:r w:rsidR="005F4CF4">
        <w:instrText xml:space="preserve"> SEQ Tabla \* ARABIC </w:instrText>
      </w:r>
      <w:r w:rsidR="005F4CF4">
        <w:fldChar w:fldCharType="separate"/>
      </w:r>
      <w:r w:rsidR="00211A24">
        <w:rPr>
          <w:noProof/>
        </w:rPr>
        <w:t>15</w:t>
      </w:r>
      <w:r w:rsidR="005F4CF4">
        <w:rPr>
          <w:noProof/>
        </w:rPr>
        <w:fldChar w:fldCharType="end"/>
      </w:r>
      <w:r>
        <w:t xml:space="preserve"> datos ginecológicos</w:t>
      </w:r>
      <w:bookmarkEnd w:id="82"/>
      <w:r w:rsidR="00B71895">
        <w:t xml:space="preserve"> </w:t>
      </w:r>
    </w:p>
    <w:tbl>
      <w:tblPr>
        <w:tblStyle w:val="Cuadrculaclara-nfasis1"/>
        <w:tblW w:w="8465" w:type="dxa"/>
        <w:jc w:val="center"/>
        <w:tblLook w:val="0000" w:firstRow="0" w:lastRow="0" w:firstColumn="0" w:lastColumn="0" w:noHBand="0" w:noVBand="0"/>
      </w:tblPr>
      <w:tblGrid>
        <w:gridCol w:w="1701"/>
        <w:gridCol w:w="1120"/>
        <w:gridCol w:w="298"/>
        <w:gridCol w:w="2268"/>
        <w:gridCol w:w="256"/>
        <w:gridCol w:w="2822"/>
      </w:tblGrid>
      <w:tr w:rsidR="00211A24" w:rsidRPr="00DE53D1" w14:paraId="45C0BEF3" w14:textId="77777777" w:rsidTr="006C5BCB">
        <w:trPr>
          <w:cnfStyle w:val="000000100000" w:firstRow="0" w:lastRow="0" w:firstColumn="0" w:lastColumn="0" w:oddVBand="0" w:evenVBand="0" w:oddHBand="1" w:evenHBand="0" w:firstRowFirstColumn="0" w:firstRowLastColumn="0" w:lastRowFirstColumn="0" w:lastRowLastColumn="0"/>
          <w:trHeight w:val="198"/>
          <w:jc w:val="center"/>
        </w:trPr>
        <w:tc>
          <w:tcPr>
            <w:cnfStyle w:val="000010000000" w:firstRow="0" w:lastRow="0" w:firstColumn="0" w:lastColumn="0" w:oddVBand="1" w:evenVBand="0" w:oddHBand="0" w:evenHBand="0" w:firstRowFirstColumn="0" w:firstRowLastColumn="0" w:lastRowFirstColumn="0" w:lastRowLastColumn="0"/>
            <w:tcW w:w="1701" w:type="dxa"/>
          </w:tcPr>
          <w:p w14:paraId="629FB474" w14:textId="77777777" w:rsidR="00211A24" w:rsidRPr="00DE53D1" w:rsidRDefault="00211A24" w:rsidP="006C5BCB">
            <w:r w:rsidRPr="00DE53D1">
              <w:t>ID</w:t>
            </w:r>
          </w:p>
        </w:tc>
        <w:tc>
          <w:tcPr>
            <w:tcW w:w="1418" w:type="dxa"/>
            <w:gridSpan w:val="2"/>
            <w:shd w:val="clear" w:color="auto" w:fill="auto"/>
          </w:tcPr>
          <w:p w14:paraId="23DAC1C6" w14:textId="05E52CCE" w:rsidR="00211A24" w:rsidRPr="00DE53D1" w:rsidRDefault="00211A24" w:rsidP="006C5BCB">
            <w:pPr>
              <w:cnfStyle w:val="000000100000" w:firstRow="0" w:lastRow="0" w:firstColumn="0" w:lastColumn="0" w:oddVBand="0" w:evenVBand="0" w:oddHBand="1" w:evenHBand="0" w:firstRowFirstColumn="0" w:firstRowLastColumn="0" w:lastRowFirstColumn="0" w:lastRowLastColumn="0"/>
            </w:pPr>
            <w:r w:rsidRPr="00DE53D1">
              <w:t>1</w:t>
            </w:r>
            <w:r>
              <w:t>0</w:t>
            </w:r>
          </w:p>
        </w:tc>
        <w:tc>
          <w:tcPr>
            <w:cnfStyle w:val="000010000000" w:firstRow="0" w:lastRow="0" w:firstColumn="0" w:lastColumn="0" w:oddVBand="1" w:evenVBand="0" w:oddHBand="0" w:evenHBand="0" w:firstRowFirstColumn="0" w:firstRowLastColumn="0" w:lastRowFirstColumn="0" w:lastRowLastColumn="0"/>
            <w:tcW w:w="2268" w:type="dxa"/>
          </w:tcPr>
          <w:p w14:paraId="1A489788" w14:textId="77777777" w:rsidR="00211A24" w:rsidRPr="00DE53D1" w:rsidRDefault="00211A24" w:rsidP="006C5BCB">
            <w:r w:rsidRPr="00DE53D1">
              <w:t>Elemento del Dominio</w:t>
            </w:r>
          </w:p>
        </w:tc>
        <w:tc>
          <w:tcPr>
            <w:tcW w:w="3078" w:type="dxa"/>
            <w:gridSpan w:val="2"/>
            <w:shd w:val="clear" w:color="auto" w:fill="auto"/>
          </w:tcPr>
          <w:p w14:paraId="6DEA04A2" w14:textId="1D209447" w:rsidR="00211A24" w:rsidRPr="00DE53D1" w:rsidRDefault="00211A24" w:rsidP="006C5BCB">
            <w:pPr>
              <w:cnfStyle w:val="000000100000" w:firstRow="0" w:lastRow="0" w:firstColumn="0" w:lastColumn="0" w:oddVBand="0" w:evenVBand="0" w:oddHBand="1" w:evenHBand="0" w:firstRowFirstColumn="0" w:firstRowLastColumn="0" w:lastRowFirstColumn="0" w:lastRowLastColumn="0"/>
            </w:pPr>
            <w:r>
              <w:t>No nativo digital</w:t>
            </w:r>
          </w:p>
        </w:tc>
      </w:tr>
      <w:tr w:rsidR="00211A24" w:rsidRPr="00DE53D1" w14:paraId="3364874F" w14:textId="77777777" w:rsidTr="006C5BCB">
        <w:trPr>
          <w:cnfStyle w:val="000000010000" w:firstRow="0" w:lastRow="0" w:firstColumn="0" w:lastColumn="0" w:oddVBand="0" w:evenVBand="0" w:oddHBand="0" w:evenHBand="1" w:firstRowFirstColumn="0" w:firstRowLastColumn="0" w:lastRowFirstColumn="0" w:lastRowLastColumn="0"/>
          <w:trHeight w:val="238"/>
          <w:jc w:val="center"/>
        </w:trPr>
        <w:tc>
          <w:tcPr>
            <w:cnfStyle w:val="000010000000" w:firstRow="0" w:lastRow="0" w:firstColumn="0" w:lastColumn="0" w:oddVBand="1" w:evenVBand="0" w:oddHBand="0" w:evenHBand="0" w:firstRowFirstColumn="0" w:firstRowLastColumn="0" w:lastRowFirstColumn="0" w:lastRowLastColumn="0"/>
            <w:tcW w:w="1701" w:type="dxa"/>
          </w:tcPr>
          <w:p w14:paraId="0E6A531C" w14:textId="77777777" w:rsidR="00211A24" w:rsidRPr="00DE53D1" w:rsidRDefault="00211A24" w:rsidP="006C5BCB">
            <w:r w:rsidRPr="00DE53D1">
              <w:t>Descripción</w:t>
            </w:r>
          </w:p>
        </w:tc>
        <w:tc>
          <w:tcPr>
            <w:tcW w:w="6764" w:type="dxa"/>
            <w:gridSpan w:val="5"/>
          </w:tcPr>
          <w:p w14:paraId="2003230E" w14:textId="43F4997A" w:rsidR="00211A24" w:rsidRPr="00DE53D1" w:rsidRDefault="00211A24" w:rsidP="006C5BCB">
            <w:pPr>
              <w:cnfStyle w:val="000000010000" w:firstRow="0" w:lastRow="0" w:firstColumn="0" w:lastColumn="0" w:oddVBand="0" w:evenVBand="0" w:oddHBand="0" w:evenHBand="1" w:firstRowFirstColumn="0" w:firstRowLastColumn="0" w:lastRowFirstColumn="0" w:lastRowLastColumn="0"/>
            </w:pPr>
            <w:r w:rsidRPr="00DE53D1">
              <w:t xml:space="preserve">Representación de </w:t>
            </w:r>
            <w:r>
              <w:t>un usuario no nativo digital asociado al usuario normal en la aplicación</w:t>
            </w:r>
          </w:p>
        </w:tc>
      </w:tr>
      <w:tr w:rsidR="00211A24" w:rsidRPr="00DE53D1" w14:paraId="6711D778" w14:textId="77777777" w:rsidTr="006C5BCB">
        <w:trPr>
          <w:cnfStyle w:val="000000100000" w:firstRow="0" w:lastRow="0" w:firstColumn="0" w:lastColumn="0" w:oddVBand="0" w:evenVBand="0" w:oddHBand="1" w:evenHBand="0" w:firstRowFirstColumn="0" w:firstRowLastColumn="0" w:lastRowFirstColumn="0" w:lastRowLastColumn="0"/>
          <w:trHeight w:val="224"/>
          <w:jc w:val="center"/>
        </w:trPr>
        <w:tc>
          <w:tcPr>
            <w:cnfStyle w:val="000010000000" w:firstRow="0" w:lastRow="0" w:firstColumn="0" w:lastColumn="0" w:oddVBand="1" w:evenVBand="0" w:oddHBand="0" w:evenHBand="0" w:firstRowFirstColumn="0" w:firstRowLastColumn="0" w:lastRowFirstColumn="0" w:lastRowLastColumn="0"/>
            <w:tcW w:w="8465" w:type="dxa"/>
            <w:gridSpan w:val="6"/>
          </w:tcPr>
          <w:p w14:paraId="32A7B685" w14:textId="77777777" w:rsidR="00211A24" w:rsidRPr="00DE53D1" w:rsidRDefault="00211A24" w:rsidP="006C5BCB">
            <w:r w:rsidRPr="00DE53D1">
              <w:t>Atributos</w:t>
            </w:r>
          </w:p>
        </w:tc>
      </w:tr>
      <w:tr w:rsidR="00211A24" w:rsidRPr="00DE53D1" w14:paraId="7F666907" w14:textId="77777777" w:rsidTr="006C5BC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tcPr>
          <w:p w14:paraId="3283F78D" w14:textId="77777777" w:rsidR="00211A24" w:rsidRPr="00DE53D1" w:rsidRDefault="00211A24" w:rsidP="006C5BCB">
            <w:r w:rsidRPr="00DE53D1">
              <w:t>Nombre</w:t>
            </w:r>
          </w:p>
        </w:tc>
        <w:tc>
          <w:tcPr>
            <w:tcW w:w="2822" w:type="dxa"/>
            <w:gridSpan w:val="3"/>
            <w:shd w:val="clear" w:color="auto" w:fill="DAEFD3" w:themeFill="accent1" w:themeFillTint="33"/>
          </w:tcPr>
          <w:p w14:paraId="0BBCB7B7" w14:textId="77777777" w:rsidR="00211A24" w:rsidRPr="00DE53D1" w:rsidRDefault="00211A24" w:rsidP="006C5BCB">
            <w:pPr>
              <w:cnfStyle w:val="000000010000" w:firstRow="0" w:lastRow="0" w:firstColumn="0" w:lastColumn="0" w:oddVBand="0" w:evenVBand="0" w:oddHBand="0" w:evenHBand="1" w:firstRowFirstColumn="0" w:firstRowLastColumn="0" w:lastRowFirstColumn="0" w:lastRowLastColumn="0"/>
            </w:pPr>
            <w:r w:rsidRPr="00DE53D1">
              <w:t>Descripción</w:t>
            </w:r>
          </w:p>
        </w:tc>
        <w:tc>
          <w:tcPr>
            <w:cnfStyle w:val="000010000000" w:firstRow="0" w:lastRow="0" w:firstColumn="0" w:lastColumn="0" w:oddVBand="1" w:evenVBand="0" w:oddHBand="0" w:evenHBand="0" w:firstRowFirstColumn="0" w:firstRowLastColumn="0" w:lastRowFirstColumn="0" w:lastRowLastColumn="0"/>
            <w:tcW w:w="2822" w:type="dxa"/>
          </w:tcPr>
          <w:p w14:paraId="61E092A3" w14:textId="77777777" w:rsidR="00211A24" w:rsidRPr="00DE53D1" w:rsidRDefault="00211A24" w:rsidP="006C5BCB">
            <w:r w:rsidRPr="00DE53D1">
              <w:t>Tipo de Dato</w:t>
            </w:r>
          </w:p>
        </w:tc>
      </w:tr>
      <w:tr w:rsidR="00211A24" w:rsidRPr="00DE53D1" w14:paraId="6BD32723" w14:textId="77777777" w:rsidTr="006C5BC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6D82E60" w14:textId="54F9C512" w:rsidR="00211A24" w:rsidRPr="00DE53D1" w:rsidRDefault="00211A24" w:rsidP="00211A24">
            <w:r w:rsidRPr="00DE53D1">
              <w:t>Nombre</w:t>
            </w:r>
            <w:r>
              <w:t>, Apellido</w:t>
            </w:r>
          </w:p>
        </w:tc>
        <w:tc>
          <w:tcPr>
            <w:tcW w:w="2822" w:type="dxa"/>
            <w:gridSpan w:val="3"/>
            <w:shd w:val="clear" w:color="auto" w:fill="auto"/>
          </w:tcPr>
          <w:p w14:paraId="7E77E406" w14:textId="77777777" w:rsidR="00211A24" w:rsidRPr="00DE53D1" w:rsidRDefault="00211A24" w:rsidP="006C5BCB">
            <w:pPr>
              <w:cnfStyle w:val="000000100000" w:firstRow="0" w:lastRow="0" w:firstColumn="0" w:lastColumn="0" w:oddVBand="0" w:evenVBand="0" w:oddHBand="1" w:evenHBand="0" w:firstRowFirstColumn="0" w:firstRowLastColumn="0" w:lastRowFirstColumn="0" w:lastRowLastColumn="0"/>
            </w:pPr>
            <w:r>
              <w:t>Es la manera de identificar a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5873C180" w14:textId="77777777" w:rsidR="00211A24" w:rsidRPr="00DE53D1" w:rsidRDefault="00211A24" w:rsidP="006C5BCB">
            <w:r w:rsidRPr="00DE53D1">
              <w:t>Cadena de caracteres</w:t>
            </w:r>
          </w:p>
        </w:tc>
      </w:tr>
      <w:tr w:rsidR="00211A24" w:rsidRPr="00DE53D1" w14:paraId="15BCD05E" w14:textId="77777777" w:rsidTr="006C5BC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1E91492D" w14:textId="179F7431" w:rsidR="00211A24" w:rsidRPr="00DE53D1" w:rsidRDefault="00211A24" w:rsidP="006C5BCB">
            <w:r>
              <w:t>Documento Identificación</w:t>
            </w:r>
          </w:p>
        </w:tc>
        <w:tc>
          <w:tcPr>
            <w:tcW w:w="2822" w:type="dxa"/>
            <w:gridSpan w:val="3"/>
            <w:shd w:val="clear" w:color="auto" w:fill="auto"/>
          </w:tcPr>
          <w:p w14:paraId="46B106B5" w14:textId="77777777" w:rsidR="00211A24" w:rsidRPr="00DE53D1" w:rsidRDefault="00211A24" w:rsidP="006C5BCB">
            <w:pPr>
              <w:cnfStyle w:val="000000010000" w:firstRow="0" w:lastRow="0" w:firstColumn="0" w:lastColumn="0" w:oddVBand="0" w:evenVBand="0" w:oddHBand="0" w:evenHBand="1" w:firstRowFirstColumn="0" w:firstRowLastColumn="0" w:lastRowFirstColumn="0" w:lastRowLastColumn="0"/>
            </w:pPr>
            <w:r>
              <w:t>Identificador únic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105B32E9" w14:textId="77777777" w:rsidR="00211A24" w:rsidRPr="00DE53D1" w:rsidRDefault="00211A24" w:rsidP="006C5BCB">
            <w:r>
              <w:t>Entero</w:t>
            </w:r>
          </w:p>
        </w:tc>
      </w:tr>
      <w:tr w:rsidR="00211A24" w:rsidRPr="00DE53D1" w14:paraId="34F01AB9" w14:textId="77777777" w:rsidTr="006C5BCB">
        <w:trPr>
          <w:cnfStyle w:val="000000100000" w:firstRow="0" w:lastRow="0" w:firstColumn="0" w:lastColumn="0" w:oddVBand="0" w:evenVBand="0" w:oddHBand="1" w:evenHBand="0"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6225501B" w14:textId="77777777" w:rsidR="00211A24" w:rsidRDefault="00211A24" w:rsidP="006C5BCB">
            <w:r>
              <w:t>Fecha de nacimiento</w:t>
            </w:r>
          </w:p>
        </w:tc>
        <w:tc>
          <w:tcPr>
            <w:tcW w:w="2822" w:type="dxa"/>
            <w:gridSpan w:val="3"/>
            <w:shd w:val="clear" w:color="auto" w:fill="auto"/>
          </w:tcPr>
          <w:p w14:paraId="4C7F0B3A" w14:textId="77777777" w:rsidR="00211A24" w:rsidRDefault="00211A24" w:rsidP="006C5BCB">
            <w:pPr>
              <w:cnfStyle w:val="000000100000" w:firstRow="0" w:lastRow="0" w:firstColumn="0" w:lastColumn="0" w:oddVBand="0" w:evenVBand="0" w:oddHBand="1" w:evenHBand="0" w:firstRowFirstColumn="0" w:firstRowLastColumn="0" w:lastRowFirstColumn="0" w:lastRowLastColumn="0"/>
            </w:pPr>
            <w:r>
              <w:t>Fecha en la que nació 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40DE8DBB" w14:textId="77777777" w:rsidR="00211A24" w:rsidRPr="00DE53D1" w:rsidRDefault="00211A24" w:rsidP="006C5BCB">
            <w:r>
              <w:t>Fecha</w:t>
            </w:r>
          </w:p>
        </w:tc>
      </w:tr>
      <w:tr w:rsidR="00211A24" w:rsidRPr="00DE53D1" w14:paraId="2A68F1D0" w14:textId="77777777" w:rsidTr="006C5BCB">
        <w:trPr>
          <w:cnfStyle w:val="000000010000" w:firstRow="0" w:lastRow="0" w:firstColumn="0" w:lastColumn="0" w:oddVBand="0" w:evenVBand="0" w:oddHBand="0" w:evenHBand="1" w:firstRowFirstColumn="0" w:firstRowLastColumn="0" w:lastRowFirstColumn="0" w:lastRowLastColumn="0"/>
          <w:trHeight w:val="214"/>
          <w:jc w:val="center"/>
        </w:trPr>
        <w:tc>
          <w:tcPr>
            <w:cnfStyle w:val="000010000000" w:firstRow="0" w:lastRow="0" w:firstColumn="0" w:lastColumn="0" w:oddVBand="1" w:evenVBand="0" w:oddHBand="0" w:evenHBand="0" w:firstRowFirstColumn="0" w:firstRowLastColumn="0" w:lastRowFirstColumn="0" w:lastRowLastColumn="0"/>
            <w:tcW w:w="2821" w:type="dxa"/>
            <w:gridSpan w:val="2"/>
            <w:shd w:val="clear" w:color="auto" w:fill="auto"/>
          </w:tcPr>
          <w:p w14:paraId="7A3DF23C" w14:textId="77777777" w:rsidR="00211A24" w:rsidRDefault="00211A24" w:rsidP="006C5BCB">
            <w:r>
              <w:t>Genero</w:t>
            </w:r>
          </w:p>
        </w:tc>
        <w:tc>
          <w:tcPr>
            <w:tcW w:w="2822" w:type="dxa"/>
            <w:gridSpan w:val="3"/>
            <w:shd w:val="clear" w:color="auto" w:fill="auto"/>
          </w:tcPr>
          <w:p w14:paraId="3582EF7E" w14:textId="77777777" w:rsidR="00211A24" w:rsidRDefault="00211A24" w:rsidP="006C5BCB">
            <w:pPr>
              <w:cnfStyle w:val="000000010000" w:firstRow="0" w:lastRow="0" w:firstColumn="0" w:lastColumn="0" w:oddVBand="0" w:evenVBand="0" w:oddHBand="0" w:evenHBand="1" w:firstRowFirstColumn="0" w:firstRowLastColumn="0" w:lastRowFirstColumn="0" w:lastRowLastColumn="0"/>
            </w:pPr>
            <w:r>
              <w:t>Genero del usuario</w:t>
            </w:r>
          </w:p>
        </w:tc>
        <w:tc>
          <w:tcPr>
            <w:cnfStyle w:val="000010000000" w:firstRow="0" w:lastRow="0" w:firstColumn="0" w:lastColumn="0" w:oddVBand="1" w:evenVBand="0" w:oddHBand="0" w:evenHBand="0" w:firstRowFirstColumn="0" w:firstRowLastColumn="0" w:lastRowFirstColumn="0" w:lastRowLastColumn="0"/>
            <w:tcW w:w="2822" w:type="dxa"/>
            <w:shd w:val="clear" w:color="auto" w:fill="auto"/>
          </w:tcPr>
          <w:p w14:paraId="7B2A8CD0" w14:textId="77777777" w:rsidR="00211A24" w:rsidRPr="00DE53D1" w:rsidRDefault="00211A24" w:rsidP="006C5BCB">
            <w:r>
              <w:t>Carácter, sea F (femenino) o M (Masculino)</w:t>
            </w:r>
          </w:p>
        </w:tc>
      </w:tr>
      <w:tr w:rsidR="00211A24" w:rsidRPr="00DE53D1" w14:paraId="112BE27A" w14:textId="77777777" w:rsidTr="006C5BCB">
        <w:trPr>
          <w:cnfStyle w:val="000000100000" w:firstRow="0" w:lastRow="0" w:firstColumn="0" w:lastColumn="0" w:oddVBand="0" w:evenVBand="0" w:oddHBand="1" w:evenHBand="0" w:firstRowFirstColumn="0" w:firstRowLastColumn="0" w:lastRowFirstColumn="0" w:lastRowLastColumn="0"/>
          <w:trHeight w:val="202"/>
          <w:jc w:val="center"/>
        </w:trPr>
        <w:tc>
          <w:tcPr>
            <w:cnfStyle w:val="000010000000" w:firstRow="0" w:lastRow="0" w:firstColumn="0" w:lastColumn="0" w:oddVBand="1" w:evenVBand="0" w:oddHBand="0" w:evenHBand="0" w:firstRowFirstColumn="0" w:firstRowLastColumn="0" w:lastRowFirstColumn="0" w:lastRowLastColumn="0"/>
            <w:tcW w:w="1701" w:type="dxa"/>
          </w:tcPr>
          <w:p w14:paraId="7DBB309B" w14:textId="77777777" w:rsidR="00211A24" w:rsidRPr="00DE53D1" w:rsidRDefault="00211A24" w:rsidP="006C5BCB">
            <w:r w:rsidRPr="00DE53D1">
              <w:t>Objetivo</w:t>
            </w:r>
          </w:p>
        </w:tc>
        <w:tc>
          <w:tcPr>
            <w:tcW w:w="6764" w:type="dxa"/>
            <w:gridSpan w:val="5"/>
            <w:shd w:val="clear" w:color="auto" w:fill="auto"/>
          </w:tcPr>
          <w:p w14:paraId="1144A2F2" w14:textId="53327ACA" w:rsidR="00211A24" w:rsidRPr="00DE53D1" w:rsidRDefault="00211A24" w:rsidP="00211A24">
            <w:pPr>
              <w:keepNext/>
              <w:cnfStyle w:val="000000100000" w:firstRow="0" w:lastRow="0" w:firstColumn="0" w:lastColumn="0" w:oddVBand="0" w:evenVBand="0" w:oddHBand="1" w:evenHBand="0" w:firstRowFirstColumn="0" w:firstRowLastColumn="0" w:lastRowFirstColumn="0" w:lastRowLastColumn="0"/>
            </w:pPr>
            <w:r>
              <w:t>Identificar a un usuario no nativo digital</w:t>
            </w:r>
          </w:p>
        </w:tc>
      </w:tr>
    </w:tbl>
    <w:p w14:paraId="1D01E0C9" w14:textId="45BB0CFE" w:rsidR="00211A24" w:rsidRDefault="00211A24">
      <w:pPr>
        <w:pStyle w:val="Descripcin"/>
      </w:pPr>
      <w:bookmarkStart w:id="83" w:name="_Toc457118898"/>
      <w:r>
        <w:t xml:space="preserve">Tabla </w:t>
      </w:r>
      <w:r w:rsidR="005F4CF4">
        <w:fldChar w:fldCharType="begin"/>
      </w:r>
      <w:r w:rsidR="005F4CF4">
        <w:instrText xml:space="preserve"> SEQ Tabla \* ARABIC </w:instrText>
      </w:r>
      <w:r w:rsidR="005F4CF4">
        <w:fldChar w:fldCharType="separate"/>
      </w:r>
      <w:r>
        <w:rPr>
          <w:noProof/>
        </w:rPr>
        <w:t>16</w:t>
      </w:r>
      <w:r w:rsidR="005F4CF4">
        <w:rPr>
          <w:noProof/>
        </w:rPr>
        <w:fldChar w:fldCharType="end"/>
      </w:r>
      <w:r>
        <w:t xml:space="preserve"> no nativo digital</w:t>
      </w:r>
      <w:bookmarkEnd w:id="83"/>
    </w:p>
    <w:p w14:paraId="608C3639" w14:textId="77777777" w:rsidR="00211A24" w:rsidRPr="00211A24" w:rsidRDefault="00211A24" w:rsidP="00211A24"/>
    <w:p w14:paraId="3880FA00" w14:textId="77777777" w:rsidR="009639EE" w:rsidRDefault="00616FC3" w:rsidP="00961A62">
      <w:pPr>
        <w:pStyle w:val="Ttulo2"/>
      </w:pPr>
      <w:bookmarkStart w:id="84" w:name="_Toc455508770"/>
      <w:bookmarkStart w:id="85" w:name="_Toc457118851"/>
      <w:r>
        <w:t>Supuestos y dependencias</w:t>
      </w:r>
      <w:bookmarkEnd w:id="84"/>
      <w:bookmarkEnd w:id="85"/>
    </w:p>
    <w:p w14:paraId="470394D6" w14:textId="77777777" w:rsidR="009639EE" w:rsidRDefault="009639EE" w:rsidP="006A4CC0">
      <w:r>
        <w:t>Las suposiciones y dependencias son aquellas que afecten el desarrollo de la aplicación que no han sido especificadas en el proceso de especificación de requerimientos.</w:t>
      </w:r>
    </w:p>
    <w:p w14:paraId="6F71B07A" w14:textId="77777777" w:rsidR="009639EE" w:rsidRDefault="009639EE" w:rsidP="006A4CC0">
      <w:r w:rsidRPr="009639EE">
        <w:t>Suposiciones</w:t>
      </w:r>
    </w:p>
    <w:p w14:paraId="778C373F" w14:textId="77777777" w:rsidR="009639EE" w:rsidRDefault="009639EE" w:rsidP="009B56CB">
      <w:pPr>
        <w:pStyle w:val="Prrafodelista"/>
        <w:numPr>
          <w:ilvl w:val="0"/>
          <w:numId w:val="3"/>
        </w:numPr>
      </w:pPr>
      <w:r>
        <w:t>Los usuarios no pueden agregar o eliminar funcionalidades de la aplicación.</w:t>
      </w:r>
    </w:p>
    <w:p w14:paraId="593060B3" w14:textId="77777777" w:rsidR="009639EE" w:rsidRDefault="009639EE" w:rsidP="009B56CB">
      <w:pPr>
        <w:pStyle w:val="Prrafodelista"/>
        <w:numPr>
          <w:ilvl w:val="0"/>
          <w:numId w:val="3"/>
        </w:numPr>
      </w:pPr>
      <w:r>
        <w:t>Se ejecutará la aplicación en un dispositivo Android</w:t>
      </w:r>
    </w:p>
    <w:p w14:paraId="2FFA93C3" w14:textId="452B3518" w:rsidR="00B447D1" w:rsidRDefault="00B447D1" w:rsidP="009B56CB">
      <w:pPr>
        <w:pStyle w:val="Prrafodelista"/>
        <w:numPr>
          <w:ilvl w:val="0"/>
          <w:numId w:val="3"/>
        </w:numPr>
      </w:pPr>
      <w:r>
        <w:t>Los requerimientos de mayor prioridad no podrán ser cambiados por el grupo de trabajo o por el director de trabajo de grado sin realizar una reunión en la que se expongan los motivos suficientes para realizar este cambio.</w:t>
      </w:r>
    </w:p>
    <w:p w14:paraId="3B03666C" w14:textId="6FE7B4FD" w:rsidR="00B447D1" w:rsidRDefault="00B447D1" w:rsidP="009B56CB">
      <w:pPr>
        <w:pStyle w:val="Prrafodelista"/>
        <w:numPr>
          <w:ilvl w:val="0"/>
          <w:numId w:val="3"/>
        </w:numPr>
      </w:pPr>
      <w:r>
        <w:t>Se asume que los usuarios son nativos digitales</w:t>
      </w:r>
      <w:r w:rsidR="00C253B5">
        <w:t>.</w:t>
      </w:r>
    </w:p>
    <w:p w14:paraId="35D60E19" w14:textId="55F6879D" w:rsidR="00C253B5" w:rsidRDefault="00C253B5" w:rsidP="009B56CB">
      <w:pPr>
        <w:pStyle w:val="Prrafodelista"/>
        <w:numPr>
          <w:ilvl w:val="0"/>
          <w:numId w:val="3"/>
        </w:numPr>
      </w:pPr>
      <w:r w:rsidRPr="00C253B5">
        <w:t>La aplicación móvil tiene como único fin ser de tipo educativa por lo que, no será comercializada por la Universidad ni por los miembros del grupo de trabajo.</w:t>
      </w:r>
    </w:p>
    <w:p w14:paraId="00D06670" w14:textId="368FCB58" w:rsidR="00C253B5" w:rsidRDefault="00C253B5" w:rsidP="009B56CB">
      <w:pPr>
        <w:pStyle w:val="Prrafodelista"/>
        <w:numPr>
          <w:ilvl w:val="0"/>
          <w:numId w:val="3"/>
        </w:numPr>
      </w:pPr>
      <w:r w:rsidRPr="00C253B5">
        <w:t>Se requiere de una previa instalación de la base de datos en el servidor.</w:t>
      </w:r>
    </w:p>
    <w:p w14:paraId="1E9433B1" w14:textId="5A90C295" w:rsidR="00C253B5" w:rsidRDefault="0063765C" w:rsidP="009B56CB">
      <w:pPr>
        <w:pStyle w:val="Prrafodelista"/>
        <w:numPr>
          <w:ilvl w:val="0"/>
          <w:numId w:val="3"/>
        </w:numPr>
      </w:pPr>
      <w:r>
        <w:t>Si la red de internet presenta fallos</w:t>
      </w:r>
      <w:r w:rsidR="00C253B5" w:rsidRPr="00C253B5">
        <w:t>, se debe iniciar sesión nuevamente en la aplicación del dispositivo móvil.</w:t>
      </w:r>
    </w:p>
    <w:p w14:paraId="0C7D1B1F" w14:textId="77777777" w:rsidR="00B447D1" w:rsidRDefault="00B447D1" w:rsidP="006A4CC0">
      <w:r w:rsidRPr="00B447D1">
        <w:t>Dependencias</w:t>
      </w:r>
    </w:p>
    <w:p w14:paraId="36863E97" w14:textId="77777777" w:rsidR="00B447D1" w:rsidRDefault="00B447D1" w:rsidP="009B56CB">
      <w:pPr>
        <w:pStyle w:val="Prrafodelista"/>
        <w:numPr>
          <w:ilvl w:val="0"/>
          <w:numId w:val="4"/>
        </w:numPr>
      </w:pPr>
      <w:r>
        <w:t>El desempeño de la aplicación depende de las condiciones especificadas en el manual de uso (</w:t>
      </w:r>
      <w:r w:rsidRPr="00A15DA6">
        <w:t>ver manual de uso</w:t>
      </w:r>
      <w:r>
        <w:t>)</w:t>
      </w:r>
    </w:p>
    <w:p w14:paraId="571C07E3" w14:textId="77777777" w:rsidR="00616FC3" w:rsidRDefault="00616FC3" w:rsidP="00961A62">
      <w:pPr>
        <w:pStyle w:val="Ttulo2"/>
      </w:pPr>
      <w:bookmarkStart w:id="86" w:name="_Toc455508771"/>
      <w:bookmarkStart w:id="87" w:name="_Toc457118852"/>
      <w:r>
        <w:t>Distribución de requerimientos</w:t>
      </w:r>
      <w:bookmarkEnd w:id="86"/>
      <w:bookmarkEnd w:id="87"/>
    </w:p>
    <w:p w14:paraId="696771EB" w14:textId="6F1521A6" w:rsidR="00B447D1" w:rsidRDefault="00897F3D" w:rsidP="006A4CC0">
      <w:r>
        <w:t>La principal distribución de requerimientos se realizó de acuerdo a lo</w:t>
      </w:r>
      <w:r w:rsidR="00116D2A">
        <w:t xml:space="preserve">s dos tipos de requerimientos: </w:t>
      </w:r>
    </w:p>
    <w:p w14:paraId="35C4BD2A" w14:textId="77777777" w:rsidR="00116D2A" w:rsidRDefault="00193DF2" w:rsidP="006A4CC0">
      <w:r>
        <w:rPr>
          <w:noProof/>
          <w:lang w:eastAsia="es-CO"/>
        </w:rPr>
        <w:drawing>
          <wp:inline distT="0" distB="0" distL="0" distR="0" wp14:editId="001664AC">
            <wp:extent cx="5657850" cy="1314450"/>
            <wp:effectExtent l="38100" t="19050" r="1905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6DB1F739" w14:textId="4C7D4435" w:rsidR="00E468D6" w:rsidRDefault="00116D2A" w:rsidP="00CA5048">
      <w:pPr>
        <w:pStyle w:val="Descripcin"/>
        <w:jc w:val="center"/>
      </w:pPr>
      <w:bookmarkStart w:id="88" w:name="_Toc457118921"/>
      <w:r>
        <w:t xml:space="preserve">Ilustración </w:t>
      </w:r>
      <w:r w:rsidR="005F4CF4">
        <w:fldChar w:fldCharType="begin"/>
      </w:r>
      <w:r w:rsidR="005F4CF4">
        <w:instrText xml:space="preserve"> SEQ Ilustración \* ARABIC </w:instrText>
      </w:r>
      <w:r w:rsidR="005F4CF4">
        <w:fldChar w:fldCharType="separate"/>
      </w:r>
      <w:r w:rsidR="00594D7A">
        <w:rPr>
          <w:noProof/>
        </w:rPr>
        <w:t>5</w:t>
      </w:r>
      <w:r w:rsidR="005F4CF4">
        <w:rPr>
          <w:noProof/>
        </w:rPr>
        <w:fldChar w:fldCharType="end"/>
      </w:r>
      <w:r>
        <w:t xml:space="preserve"> </w:t>
      </w:r>
      <w:r w:rsidR="00A307A7">
        <w:t>Tipos</w:t>
      </w:r>
      <w:r>
        <w:t xml:space="preserve"> de requerimientos</w:t>
      </w:r>
      <w:r>
        <w:fldChar w:fldCharType="begin"/>
      </w:r>
      <w:r w:rsidR="00B91C4F">
        <w:instrText xml:space="preserve"> ADDIN ZOTERO_ITEM CSL_CITATION {"citationID":"1b2p7bcifi","properties":{"formattedCitation":"[21]","plainCitation":"[21]"},"citationItems":[{"id":896,"uris":["http://zotero.org/users/2930129/items/326ES8TQ"],"uri":["http://zotero.org/users/2930129/items/326ES8TQ"],"itemData":{"id":896,"type":"webpage","title":"Notas_Analisis_Requerimiento.pdf","URL":"http://www.cua.uam.mx/pdfs/conoce/libroselec/Notas_Analisis_Requerimiento.pdf","accessed":{"date-parts":[["2016",6,17]]}}}],"schema":"https://github.com/citation-style-language/schema/raw/master/csl-citation.json"} </w:instrText>
      </w:r>
      <w:r>
        <w:fldChar w:fldCharType="separate"/>
      </w:r>
      <w:r w:rsidR="007B7DB8" w:rsidRPr="007B7DB8">
        <w:rPr>
          <w:rFonts w:ascii="Calibri" w:hAnsi="Calibri"/>
          <w:sz w:val="22"/>
        </w:rPr>
        <w:t>[21]</w:t>
      </w:r>
      <w:r>
        <w:fldChar w:fldCharType="end"/>
      </w:r>
      <w:r>
        <w:t xml:space="preserve"> </w:t>
      </w:r>
      <w:r w:rsidR="00193DF2">
        <w:fldChar w:fldCharType="begin"/>
      </w:r>
      <w:r w:rsidR="00B91C4F">
        <w:instrText xml:space="preserve"> ADDIN ZOTERO_ITEM CSL_CITATION {"citationID":"1kvaq0lhip","properties":{"formattedCitation":"[22]","plainCitation":"[22]"},"citationItems":[{"id":467,"uris":["http://zotero.org/users/2930129/items/XIKKM2HH"],"uri":["http://zotero.org/users/2930129/items/XIKKM2HH"],"itemData":{"id":467,"type":"book","title":"Ingeniería del software","publisher":"Pearson Educació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family":"Galipienso","given":"María Isabel Alfonso"}],"issued":{"date-parts":[["2005",1]]}}}],"schema":"https://github.com/citation-style-language/schema/raw/master/csl-citation.json"} </w:instrText>
      </w:r>
      <w:r w:rsidR="00193DF2">
        <w:fldChar w:fldCharType="separate"/>
      </w:r>
      <w:r w:rsidR="007B7DB8" w:rsidRPr="007B7DB8">
        <w:rPr>
          <w:rFonts w:ascii="Calibri" w:hAnsi="Calibri"/>
          <w:sz w:val="22"/>
        </w:rPr>
        <w:t>[22]</w:t>
      </w:r>
      <w:bookmarkEnd w:id="88"/>
      <w:r w:rsidR="00193DF2">
        <w:fldChar w:fldCharType="end"/>
      </w:r>
    </w:p>
    <w:p w14:paraId="6D6C96EE" w14:textId="77777777" w:rsidR="00C77C2F" w:rsidRDefault="00A307A7" w:rsidP="006A4CC0">
      <w:r>
        <w:t>Igualmente, los requerimientos se encuentran agrupados para cada una de las categorías de los usuarios:</w:t>
      </w:r>
    </w:p>
    <w:p w14:paraId="2BCE8C5B" w14:textId="2A071991" w:rsidR="00D27F5F" w:rsidRDefault="00A307A7" w:rsidP="006A4CC0">
      <w:r>
        <w:t xml:space="preserve"> </w:t>
      </w:r>
      <w:r>
        <w:rPr>
          <w:noProof/>
          <w:lang w:eastAsia="es-CO"/>
        </w:rPr>
        <w:drawing>
          <wp:inline distT="0" distB="0" distL="0" distR="0" wp14:anchorId="6A82AA08" wp14:editId="769F7A50">
            <wp:extent cx="5640779" cy="1401288"/>
            <wp:effectExtent l="0" t="38100" r="0" b="4699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2DEB366F" w14:textId="48D5BBAD" w:rsidR="00D27F5F" w:rsidRDefault="00D27F5F" w:rsidP="00A61C6D">
      <w:pPr>
        <w:pStyle w:val="Descripcin"/>
        <w:jc w:val="center"/>
      </w:pPr>
      <w:bookmarkStart w:id="89" w:name="_Toc457118922"/>
      <w:r>
        <w:t xml:space="preserve">Ilustración </w:t>
      </w:r>
      <w:r w:rsidR="005F4CF4">
        <w:fldChar w:fldCharType="begin"/>
      </w:r>
      <w:r w:rsidR="005F4CF4">
        <w:instrText xml:space="preserve"> SEQ Ilustración \* ARABIC </w:instrText>
      </w:r>
      <w:r w:rsidR="005F4CF4">
        <w:fldChar w:fldCharType="separate"/>
      </w:r>
      <w:r w:rsidR="00594D7A">
        <w:rPr>
          <w:noProof/>
        </w:rPr>
        <w:t>6</w:t>
      </w:r>
      <w:r w:rsidR="005F4CF4">
        <w:rPr>
          <w:noProof/>
        </w:rPr>
        <w:fldChar w:fldCharType="end"/>
      </w:r>
      <w:r>
        <w:t xml:space="preserve"> Tipos de usuarios</w:t>
      </w:r>
      <w:bookmarkEnd w:id="89"/>
    </w:p>
    <w:p w14:paraId="78C7093A" w14:textId="77777777" w:rsidR="00616FC3" w:rsidRDefault="00616FC3" w:rsidP="006A4CC0">
      <w:pPr>
        <w:pStyle w:val="Ttulo1"/>
      </w:pPr>
      <w:bookmarkStart w:id="90" w:name="_Toc455508772"/>
      <w:bookmarkStart w:id="91" w:name="_Toc457118853"/>
      <w:r>
        <w:t>Proceso de ingeniería de requerimientos</w:t>
      </w:r>
      <w:bookmarkEnd w:id="90"/>
      <w:bookmarkEnd w:id="91"/>
    </w:p>
    <w:p w14:paraId="6802F5C8" w14:textId="60791B9C" w:rsidR="00766C0E" w:rsidRDefault="00616FC3" w:rsidP="00766C0E">
      <w:pPr>
        <w:pStyle w:val="Ttulo2"/>
      </w:pPr>
      <w:bookmarkStart w:id="92" w:name="_Toc455508773"/>
      <w:bookmarkStart w:id="93" w:name="_Toc457118854"/>
      <w:r w:rsidRPr="00961A62">
        <w:t>Planeación</w:t>
      </w:r>
      <w:bookmarkEnd w:id="92"/>
      <w:bookmarkEnd w:id="93"/>
    </w:p>
    <w:p w14:paraId="5D1A58F1" w14:textId="77777777" w:rsidR="00B71895" w:rsidRDefault="00766C0E" w:rsidP="00766C0E">
      <w:r>
        <w:t>La planeación tiene como principal objetivo determinar cuáles son las principales actividades que comprenden la ingeniería de requerimientos. Algunas actividades son la inspección, la especificación y la validación.</w:t>
      </w:r>
      <w:r w:rsidR="00B971C8">
        <w:t xml:space="preserve"> </w:t>
      </w:r>
      <w:r>
        <w:t>Será llevada a cabo por el grupo de trabajo y revisada en conjunto con el director de trabajo de grado con el fin de rectificar que las actividades establecidas en el proceso de ingeniería de requerimientos no fueron obviadas u omitidas.</w:t>
      </w:r>
      <w:r w:rsidR="00B971C8">
        <w:t xml:space="preserve">  </w:t>
      </w:r>
    </w:p>
    <w:p w14:paraId="1D1EF4B6" w14:textId="1C58665A" w:rsidR="00766C0E" w:rsidRDefault="00B971C8" w:rsidP="00766C0E">
      <w:r>
        <w:t xml:space="preserve">Se determina que las actividades a llevar a cabo son: </w:t>
      </w:r>
      <w:r>
        <w:fldChar w:fldCharType="begin"/>
      </w:r>
      <w:r w:rsidR="00B91C4F">
        <w:instrText xml:space="preserve"> ADDIN ZOTERO_ITEM CSL_CITATION {"citationID":"296oqsdfr8","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B971C8">
        <w:rPr>
          <w:rFonts w:ascii="Calibri" w:hAnsi="Calibri"/>
        </w:rPr>
        <w:t>[23]</w:t>
      </w:r>
      <w:r>
        <w:fldChar w:fldCharType="end"/>
      </w:r>
    </w:p>
    <w:p w14:paraId="3E8E9602" w14:textId="022626B0" w:rsidR="00B971C8" w:rsidRDefault="00B971C8" w:rsidP="006E24EE">
      <w:pPr>
        <w:pStyle w:val="Prrafodelista"/>
        <w:numPr>
          <w:ilvl w:val="0"/>
          <w:numId w:val="17"/>
        </w:numPr>
      </w:pPr>
      <w:r>
        <w:t>Investigar aspectos relevantes de los requerimientos: en esta actividad es importante diferenciar cada tipo de requerimiento para su posterior validación y verificación.</w:t>
      </w:r>
    </w:p>
    <w:p w14:paraId="0CA6DF52" w14:textId="6388194F" w:rsidR="00B971C8" w:rsidRDefault="00B971C8" w:rsidP="006E24EE">
      <w:pPr>
        <w:pStyle w:val="Prrafodelista"/>
        <w:numPr>
          <w:ilvl w:val="0"/>
          <w:numId w:val="17"/>
        </w:numPr>
      </w:pPr>
      <w:r>
        <w:t>Determinar métodos y herramientas que ayuden durante el proceso: se desarrolla con el fin de facilitar la comprensión al lector.</w:t>
      </w:r>
    </w:p>
    <w:p w14:paraId="773FCF93" w14:textId="39C7E905" w:rsidR="00B971C8" w:rsidRDefault="00B971C8" w:rsidP="006E24EE">
      <w:pPr>
        <w:pStyle w:val="Prrafodelista"/>
        <w:numPr>
          <w:ilvl w:val="0"/>
          <w:numId w:val="17"/>
        </w:numPr>
      </w:pPr>
      <w:r>
        <w:t>Identificar categorías de requerimientos: el grupo de trabajo se encargará de decidir las diferentes categorías de los requerimientos</w:t>
      </w:r>
      <w:r w:rsidR="002561A5">
        <w:t>.</w:t>
      </w:r>
    </w:p>
    <w:p w14:paraId="45433A76" w14:textId="2754883C" w:rsidR="00FD17BF" w:rsidRDefault="00FD17BF" w:rsidP="006E24EE">
      <w:pPr>
        <w:pStyle w:val="Prrafodelista"/>
        <w:numPr>
          <w:ilvl w:val="0"/>
          <w:numId w:val="17"/>
        </w:numPr>
      </w:pPr>
      <w:r>
        <w:t>Especificación de requerimientos: es una descripción detallada del requerimiento.</w:t>
      </w:r>
    </w:p>
    <w:p w14:paraId="396B5A15" w14:textId="61AB1CEE" w:rsidR="002561A5" w:rsidRDefault="002561A5" w:rsidP="006E24EE">
      <w:pPr>
        <w:pStyle w:val="Prrafodelista"/>
        <w:numPr>
          <w:ilvl w:val="0"/>
          <w:numId w:val="17"/>
        </w:numPr>
      </w:pPr>
      <w:r>
        <w:t>Revisión de requerimientos: actividad llevada a cabo de forma conjunta con el director de tesis para determinar los requerimientos que deben ser corregidos o eliminados.</w:t>
      </w:r>
    </w:p>
    <w:p w14:paraId="337DD841" w14:textId="49BC3523" w:rsidR="00B971C8" w:rsidRPr="00766C0E" w:rsidRDefault="00FD17BF" w:rsidP="006E24EE">
      <w:pPr>
        <w:pStyle w:val="Prrafodelista"/>
        <w:numPr>
          <w:ilvl w:val="0"/>
          <w:numId w:val="17"/>
        </w:numPr>
      </w:pPr>
      <w:r>
        <w:t>Validación: revisión de cada uno de los requerimientos para determinar si se cumple con las características establecidas (único, factible, verificable, específico, trazable, consistente y completo).</w:t>
      </w:r>
    </w:p>
    <w:p w14:paraId="2563819D" w14:textId="1473E20B" w:rsidR="00616FC3" w:rsidRDefault="00616FC3" w:rsidP="00961A62">
      <w:pPr>
        <w:pStyle w:val="Ttulo2"/>
      </w:pPr>
      <w:bookmarkStart w:id="94" w:name="_Toc455508774"/>
      <w:bookmarkStart w:id="95" w:name="_Toc457118855"/>
      <w:r w:rsidRPr="00961A62">
        <w:t>Levantamiento</w:t>
      </w:r>
      <w:bookmarkEnd w:id="94"/>
      <w:bookmarkEnd w:id="95"/>
    </w:p>
    <w:p w14:paraId="3CB38D8C" w14:textId="30FD9393" w:rsidR="00FD17BF" w:rsidRDefault="00FD17BF" w:rsidP="00FD17BF">
      <w:r>
        <w:t>El objetivo de realizar e</w:t>
      </w:r>
      <w:r w:rsidR="00B71895">
        <w:t>l</w:t>
      </w:r>
      <w:r>
        <w:t xml:space="preserve"> levantamiento de requerimientos tiene c</w:t>
      </w:r>
      <w:r w:rsidR="00B71895">
        <w:t xml:space="preserve">omo fin la aceptación </w:t>
      </w:r>
      <w:r>
        <w:t xml:space="preserve">de las funcionalidades que se han especificado. El grupo de trabajo junto con el director de tesis se </w:t>
      </w:r>
      <w:r w:rsidR="00B71895">
        <w:t>encargará</w:t>
      </w:r>
      <w:r>
        <w:t xml:space="preserve"> </w:t>
      </w:r>
      <w:r w:rsidR="00B71895">
        <w:t xml:space="preserve">de </w:t>
      </w:r>
      <w:r>
        <w:t xml:space="preserve">que el levantamiento sea llevado a cabo de manera correcta. Es importante resaltar que el proceso de levantamiento de requerimientos recibirá retroalimentaciones por parte del </w:t>
      </w:r>
      <w:r w:rsidR="00B71895">
        <w:t>usuario final</w:t>
      </w:r>
      <w:r>
        <w:t>, por lo que los nuevos requerimientos se añadirán como una descripción</w:t>
      </w:r>
      <w:r w:rsidR="007C6CFC">
        <w:t xml:space="preserve"> de las nuevas funcionalidades </w:t>
      </w:r>
      <w:r>
        <w:fldChar w:fldCharType="begin"/>
      </w:r>
      <w:r w:rsidR="00B91C4F">
        <w:instrText xml:space="preserve"> ADDIN ZOTERO_ITEM CSL_CITATION {"citationID":"5f1kfcc00","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FD17BF">
        <w:rPr>
          <w:rFonts w:ascii="Calibri" w:hAnsi="Calibri"/>
        </w:rPr>
        <w:t>[23]</w:t>
      </w:r>
      <w:r>
        <w:fldChar w:fldCharType="end"/>
      </w:r>
      <w:r w:rsidR="007C6CFC">
        <w:t>.</w:t>
      </w:r>
    </w:p>
    <w:p w14:paraId="610C0CB9" w14:textId="1ED2FC0D" w:rsidR="00B71895" w:rsidRDefault="00B71895" w:rsidP="00B91C4F">
      <w:r>
        <w:t>Los requerimientos se ordenaron en diferentes categorías para facilitar su entendimiento y aclarar su clasificación, las categorías son las siguientes:</w:t>
      </w:r>
    </w:p>
    <w:p w14:paraId="38FE0FF2" w14:textId="6E0B0B7B" w:rsidR="00B91C4F" w:rsidRDefault="00B91C4F" w:rsidP="006E24EE">
      <w:pPr>
        <w:pStyle w:val="Prrafodelista"/>
        <w:numPr>
          <w:ilvl w:val="0"/>
          <w:numId w:val="18"/>
        </w:numPr>
      </w:pPr>
      <w:r>
        <w:t>Diseño: corresponde a las características de diseño que debe manejar en software de forma específica y como se manejará su versionamiento.</w:t>
      </w:r>
    </w:p>
    <w:p w14:paraId="3DDC6C8C" w14:textId="60BBA62D" w:rsidR="00B91C4F" w:rsidRDefault="00B91C4F" w:rsidP="006E24EE">
      <w:pPr>
        <w:pStyle w:val="Prrafodelista"/>
        <w:numPr>
          <w:ilvl w:val="0"/>
          <w:numId w:val="18"/>
        </w:numPr>
      </w:pPr>
      <w:r>
        <w:t>Familiar: corresponde a funcionalidades que maneja el usuario pero relacionadas con la funcionalidad de agregar familiar a su círculo de personas.</w:t>
      </w:r>
    </w:p>
    <w:p w14:paraId="6CBC6F9A" w14:textId="6419676A" w:rsidR="00B91C4F" w:rsidRDefault="00B91C4F" w:rsidP="006E24EE">
      <w:pPr>
        <w:pStyle w:val="Prrafodelista"/>
        <w:numPr>
          <w:ilvl w:val="0"/>
          <w:numId w:val="18"/>
        </w:numPr>
      </w:pPr>
      <w:r>
        <w:t>Moderaciones: corresponde a cómo debe actuar el software si este es presentado con algún escenario extraordinario.</w:t>
      </w:r>
    </w:p>
    <w:p w14:paraId="33AD700E" w14:textId="63062863" w:rsidR="00B91C4F" w:rsidRDefault="00B91C4F" w:rsidP="006E24EE">
      <w:pPr>
        <w:pStyle w:val="Prrafodelista"/>
        <w:numPr>
          <w:ilvl w:val="0"/>
          <w:numId w:val="18"/>
        </w:numPr>
      </w:pPr>
      <w:r>
        <w:t xml:space="preserve">No funcional: corresponde a requerimientos no funcionales que giran en torno a los atributos de calidad (quality attributes: confiabilidad, disponibilidad, reusabilidad, interoperabilidad, escalabilidad, seguridad, usabilidad entre otros </w:t>
      </w:r>
      <w:r>
        <w:fldChar w:fldCharType="begin"/>
      </w:r>
      <w:r>
        <w:instrText xml:space="preserve"> ADDIN ZOTERO_ITEM CSL_CITATION {"citationID":"22bke6eus7","properties":{"formattedCitation":"[24]","plainCitation":"[24]"},"citationItems":[{"id":920,"uris":["http://zotero.org/users/2930129/items/GD7CWM23"],"uri":["http://zotero.org/users/2930129/items/GD7CWM23"],"itemData":{"id":920,"type":"webpage","title":"Chapter 16: Quality Attributes","URL":"https://msdn.microsoft.com/en-us/library/ee658094.aspx","accessed":{"date-parts":[["2016",6,29]]}}}],"schema":"https://github.com/citation-style-language/schema/raw/master/csl-citation.json"} </w:instrText>
      </w:r>
      <w:r>
        <w:fldChar w:fldCharType="separate"/>
      </w:r>
      <w:r w:rsidRPr="00B91C4F">
        <w:rPr>
          <w:rFonts w:ascii="Calibri" w:hAnsi="Calibri"/>
        </w:rPr>
        <w:t>[24]</w:t>
      </w:r>
      <w:r>
        <w:fldChar w:fldCharType="end"/>
      </w:r>
      <w:r>
        <w:t xml:space="preserve">) que debe presentar el software. </w:t>
      </w:r>
    </w:p>
    <w:p w14:paraId="72C3B070" w14:textId="031F3AD9" w:rsidR="00B91C4F" w:rsidRDefault="00B91C4F" w:rsidP="006E24EE">
      <w:pPr>
        <w:pStyle w:val="Prrafodelista"/>
        <w:numPr>
          <w:ilvl w:val="0"/>
          <w:numId w:val="18"/>
        </w:numPr>
      </w:pPr>
      <w:r>
        <w:t>Triage: corresponde a los requerimientos que giran en torno al proceso del Triage que va a desarrollar la aplicación.</w:t>
      </w:r>
    </w:p>
    <w:p w14:paraId="6E0F7F2B" w14:textId="7920DF61" w:rsidR="00B91C4F" w:rsidRDefault="00B91C4F" w:rsidP="006E24EE">
      <w:pPr>
        <w:pStyle w:val="Prrafodelista"/>
        <w:numPr>
          <w:ilvl w:val="0"/>
          <w:numId w:val="18"/>
        </w:numPr>
      </w:pPr>
      <w:r>
        <w:t>Usuario: corresponde a los requerimientos que se relacionan con el usuario en general.</w:t>
      </w:r>
    </w:p>
    <w:p w14:paraId="09CC2238" w14:textId="19DD7534" w:rsidR="00B91C4F" w:rsidRDefault="00B91C4F" w:rsidP="006E24EE">
      <w:pPr>
        <w:pStyle w:val="Prrafodelista"/>
        <w:numPr>
          <w:ilvl w:val="0"/>
          <w:numId w:val="18"/>
        </w:numPr>
      </w:pPr>
      <w:r>
        <w:t>Vista: corresponde a los requerimientos que indican estéticamente como debe mostrarse el software.</w:t>
      </w:r>
    </w:p>
    <w:p w14:paraId="75701CFA" w14:textId="6168E7ED" w:rsidR="00616FC3" w:rsidRDefault="00616FC3" w:rsidP="00961A62">
      <w:pPr>
        <w:pStyle w:val="Ttulo2"/>
      </w:pPr>
      <w:bookmarkStart w:id="96" w:name="_Toc455508775"/>
      <w:bookmarkStart w:id="97" w:name="_Toc457118856"/>
      <w:r>
        <w:t>Especificación</w:t>
      </w:r>
      <w:bookmarkEnd w:id="96"/>
      <w:bookmarkEnd w:id="97"/>
    </w:p>
    <w:p w14:paraId="109661E4" w14:textId="027B3D3A" w:rsidR="00585C20" w:rsidRPr="00585C20" w:rsidRDefault="00585C20" w:rsidP="00585C20">
      <w:r>
        <w:t xml:space="preserve">Una vez realizado el levantamiento y la revisión de los requerimientos, </w:t>
      </w:r>
      <w:r w:rsidR="006413BC">
        <w:t>es</w:t>
      </w:r>
      <w:r>
        <w:t xml:space="preserve"> necesario llevar a cabo el proceso de especificación para </w:t>
      </w:r>
      <w:r w:rsidR="006413BC">
        <w:t>describir de manera</w:t>
      </w:r>
      <w:r>
        <w:t xml:space="preserve"> explícita las características y funcionalidades del sistema. Esta especificación tiene como objetivo ser la herramienta guía para el grupo de trabajo encarga</w:t>
      </w:r>
      <w:r w:rsidR="007C6CFC">
        <w:t>do de desarrollar la aplicación</w:t>
      </w:r>
      <w:r>
        <w:t xml:space="preserve"> </w:t>
      </w:r>
      <w:r>
        <w:fldChar w:fldCharType="begin"/>
      </w:r>
      <w:r w:rsidR="00B91C4F">
        <w:instrText xml:space="preserve"> ADDIN ZOTERO_ITEM CSL_CITATION {"citationID":"267tmq1f0q","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585C20">
        <w:rPr>
          <w:rFonts w:ascii="Calibri" w:hAnsi="Calibri"/>
        </w:rPr>
        <w:t>[23]</w:t>
      </w:r>
      <w:r>
        <w:fldChar w:fldCharType="end"/>
      </w:r>
      <w:r w:rsidR="007C6CFC">
        <w:t>.</w:t>
      </w:r>
    </w:p>
    <w:p w14:paraId="5803EBD2" w14:textId="77777777" w:rsidR="00616FC3" w:rsidRDefault="00616FC3" w:rsidP="00961A62">
      <w:pPr>
        <w:pStyle w:val="Ttulo3"/>
      </w:pPr>
      <w:bookmarkStart w:id="98" w:name="_Toc455508776"/>
      <w:bookmarkStart w:id="99" w:name="_Toc457118857"/>
      <w:r>
        <w:t>Esquema de priorización</w:t>
      </w:r>
      <w:bookmarkEnd w:id="98"/>
      <w:bookmarkEnd w:id="99"/>
    </w:p>
    <w:p w14:paraId="5E809683" w14:textId="645B3E6B" w:rsidR="00930DF2" w:rsidRDefault="00930DF2" w:rsidP="00930DF2">
      <w:r>
        <w:t>La priorización se llevó a cabo por los miembros del equipo asignando un valor de importancia a cada uno de los requerimientos, utilizando una tabla que se muestra de ejemplo en la parte inferior:</w:t>
      </w:r>
    </w:p>
    <w:p w14:paraId="5BF23684" w14:textId="3B6C82B9" w:rsidR="00930DF2" w:rsidRDefault="00930DF2" w:rsidP="006E24EE">
      <w:pPr>
        <w:pStyle w:val="Prrafodelista"/>
        <w:numPr>
          <w:ilvl w:val="0"/>
          <w:numId w:val="19"/>
        </w:numPr>
      </w:pPr>
      <w:r>
        <w:t>Id requerimiento: corresponde al número de identificación del requerimiento.</w:t>
      </w:r>
    </w:p>
    <w:p w14:paraId="55B27CD9" w14:textId="5116420C" w:rsidR="00930DF2" w:rsidRDefault="00930DF2" w:rsidP="006E24EE">
      <w:pPr>
        <w:pStyle w:val="Prrafodelista"/>
        <w:numPr>
          <w:ilvl w:val="0"/>
          <w:numId w:val="19"/>
        </w:numPr>
      </w:pPr>
      <w:r>
        <w:t>Participante: corresponde al nombre del miembro del grupo quien llevo a cabo la valoración del puntaje.</w:t>
      </w:r>
    </w:p>
    <w:p w14:paraId="415410D3" w14:textId="491922DC" w:rsidR="00930DF2" w:rsidRDefault="00930DF2" w:rsidP="006E24EE">
      <w:pPr>
        <w:pStyle w:val="Prrafodelista"/>
        <w:numPr>
          <w:ilvl w:val="0"/>
          <w:numId w:val="19"/>
        </w:numPr>
      </w:pPr>
      <w:r>
        <w:t>Valor prioridad: corresponde al número que cada miembro del equipo da como prioridad a cada requerimiento, dicho valor está indicado entre 0 a 10, diez siendo el más significativo y cero indicando poca prioridad/relevancia.</w:t>
      </w:r>
    </w:p>
    <w:p w14:paraId="2C2464AC" w14:textId="526272B3" w:rsidR="00930DF2" w:rsidRDefault="00930DF2" w:rsidP="006E24EE">
      <w:pPr>
        <w:pStyle w:val="Prrafodelista"/>
        <w:numPr>
          <w:ilvl w:val="0"/>
          <w:numId w:val="19"/>
        </w:numPr>
      </w:pPr>
      <w:r>
        <w:t>VF: corresponde al valor final el cual es un promedio de los valores dados por los diferentes miembros del equipo.</w:t>
      </w:r>
    </w:p>
    <w:tbl>
      <w:tblPr>
        <w:tblStyle w:val="Tabladecuadrcula4-nfasis1"/>
        <w:tblW w:w="5000" w:type="pct"/>
        <w:tblLook w:val="04A0" w:firstRow="1" w:lastRow="0" w:firstColumn="1" w:lastColumn="0" w:noHBand="0" w:noVBand="1"/>
      </w:tblPr>
      <w:tblGrid>
        <w:gridCol w:w="2911"/>
        <w:gridCol w:w="2283"/>
        <w:gridCol w:w="2636"/>
        <w:gridCol w:w="998"/>
      </w:tblGrid>
      <w:tr w:rsidR="00930DF2" w:rsidRPr="00930DF2" w14:paraId="0BA44962" w14:textId="77777777" w:rsidTr="004948B0">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D150D18" w14:textId="77777777" w:rsidR="00930DF2" w:rsidRPr="00930DF2" w:rsidRDefault="00930DF2" w:rsidP="00930DF2">
            <w:pPr>
              <w:spacing w:line="240" w:lineRule="auto"/>
              <w:jc w:val="center"/>
              <w:rPr>
                <w:rFonts w:ascii="Arial" w:eastAsia="Times New Roman" w:hAnsi="Arial" w:cs="Arial"/>
                <w:color w:val="000000"/>
                <w:sz w:val="28"/>
                <w:szCs w:val="28"/>
                <w:lang w:eastAsia="es-CO"/>
              </w:rPr>
            </w:pPr>
            <w:r w:rsidRPr="00930DF2">
              <w:rPr>
                <w:rFonts w:ascii="Arial" w:eastAsia="Times New Roman" w:hAnsi="Arial" w:cs="Arial"/>
                <w:color w:val="000000"/>
                <w:sz w:val="28"/>
                <w:szCs w:val="28"/>
                <w:lang w:eastAsia="es-CO"/>
              </w:rPr>
              <w:t>VALORACIÓN DE REQUERIMIENTOS</w:t>
            </w:r>
          </w:p>
        </w:tc>
      </w:tr>
      <w:tr w:rsidR="00930DF2" w:rsidRPr="00930DF2" w14:paraId="2D835128" w14:textId="77777777" w:rsidTr="004948B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49" w:type="pct"/>
            <w:noWrap/>
            <w:hideMark/>
          </w:tcPr>
          <w:p w14:paraId="389FEB26" w14:textId="77777777" w:rsidR="00930DF2" w:rsidRPr="00930DF2" w:rsidRDefault="00930DF2" w:rsidP="00930DF2">
            <w:pPr>
              <w:spacing w:line="240" w:lineRule="auto"/>
              <w:jc w:val="center"/>
              <w:rPr>
                <w:rFonts w:ascii="Arial" w:eastAsia="Times New Roman" w:hAnsi="Arial" w:cs="Arial"/>
                <w:color w:val="000000"/>
                <w:lang w:eastAsia="es-CO"/>
              </w:rPr>
            </w:pPr>
            <w:r w:rsidRPr="00930DF2">
              <w:rPr>
                <w:rFonts w:ascii="Arial" w:eastAsia="Times New Roman" w:hAnsi="Arial" w:cs="Arial"/>
                <w:color w:val="000000"/>
                <w:lang w:eastAsia="es-CO"/>
              </w:rPr>
              <w:t>Id requerimiento</w:t>
            </w:r>
          </w:p>
        </w:tc>
        <w:tc>
          <w:tcPr>
            <w:tcW w:w="1293" w:type="pct"/>
            <w:noWrap/>
            <w:hideMark/>
          </w:tcPr>
          <w:p w14:paraId="6A0CF3A2"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Participante</w:t>
            </w:r>
          </w:p>
        </w:tc>
        <w:tc>
          <w:tcPr>
            <w:tcW w:w="1493" w:type="pct"/>
            <w:noWrap/>
            <w:hideMark/>
          </w:tcPr>
          <w:p w14:paraId="0DEB7E19"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Valor prioridad</w:t>
            </w:r>
          </w:p>
        </w:tc>
        <w:tc>
          <w:tcPr>
            <w:tcW w:w="565" w:type="pct"/>
            <w:noWrap/>
            <w:hideMark/>
          </w:tcPr>
          <w:p w14:paraId="1E513C4E"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lang w:eastAsia="es-CO"/>
              </w:rPr>
            </w:pPr>
            <w:r w:rsidRPr="00930DF2">
              <w:rPr>
                <w:rFonts w:ascii="Arial" w:eastAsia="Times New Roman" w:hAnsi="Arial" w:cs="Arial"/>
                <w:b/>
                <w:bCs/>
                <w:color w:val="000000"/>
                <w:lang w:eastAsia="es-CO"/>
              </w:rPr>
              <w:t>VF</w:t>
            </w:r>
          </w:p>
        </w:tc>
      </w:tr>
      <w:tr w:rsidR="00930DF2" w:rsidRPr="00930DF2" w14:paraId="000E45F0" w14:textId="77777777" w:rsidTr="004948B0">
        <w:trPr>
          <w:trHeight w:val="300"/>
        </w:trPr>
        <w:tc>
          <w:tcPr>
            <w:cnfStyle w:val="001000000000" w:firstRow="0" w:lastRow="0" w:firstColumn="1" w:lastColumn="0" w:oddVBand="0" w:evenVBand="0" w:oddHBand="0" w:evenHBand="0" w:firstRowFirstColumn="0" w:firstRowLastColumn="0" w:lastRowFirstColumn="0" w:lastRowLastColumn="0"/>
            <w:tcW w:w="1649" w:type="pct"/>
            <w:vMerge w:val="restart"/>
            <w:noWrap/>
            <w:hideMark/>
          </w:tcPr>
          <w:p w14:paraId="21CD36B0" w14:textId="77777777" w:rsidR="00930DF2" w:rsidRPr="00930DF2" w:rsidRDefault="00930DF2" w:rsidP="00930DF2">
            <w:pPr>
              <w:spacing w:line="240" w:lineRule="auto"/>
              <w:jc w:val="center"/>
              <w:rPr>
                <w:rFonts w:ascii="Arial" w:eastAsia="Times New Roman" w:hAnsi="Arial" w:cs="Arial"/>
                <w:color w:val="000000"/>
                <w:lang w:eastAsia="es-CO"/>
              </w:rPr>
            </w:pPr>
            <w:r w:rsidRPr="00930DF2">
              <w:rPr>
                <w:rFonts w:ascii="Arial" w:eastAsia="Times New Roman" w:hAnsi="Arial" w:cs="Arial"/>
                <w:color w:val="000000"/>
                <w:lang w:eastAsia="es-CO"/>
              </w:rPr>
              <w:t>REQ-001</w:t>
            </w:r>
          </w:p>
        </w:tc>
        <w:tc>
          <w:tcPr>
            <w:tcW w:w="1293" w:type="pct"/>
            <w:noWrap/>
            <w:hideMark/>
          </w:tcPr>
          <w:p w14:paraId="58B7B888"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Luisa</w:t>
            </w:r>
          </w:p>
        </w:tc>
        <w:tc>
          <w:tcPr>
            <w:tcW w:w="1493" w:type="pct"/>
            <w:noWrap/>
            <w:hideMark/>
          </w:tcPr>
          <w:p w14:paraId="1B2F14E5"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7</w:t>
            </w:r>
          </w:p>
        </w:tc>
        <w:tc>
          <w:tcPr>
            <w:tcW w:w="565" w:type="pct"/>
            <w:vMerge w:val="restart"/>
            <w:noWrap/>
            <w:hideMark/>
          </w:tcPr>
          <w:p w14:paraId="784166B6"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8,33</w:t>
            </w:r>
          </w:p>
        </w:tc>
      </w:tr>
      <w:tr w:rsidR="00930DF2" w:rsidRPr="00930DF2" w14:paraId="32462E5A" w14:textId="77777777" w:rsidTr="004948B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649" w:type="pct"/>
            <w:vMerge/>
            <w:hideMark/>
          </w:tcPr>
          <w:p w14:paraId="3E9DB85E" w14:textId="77777777" w:rsidR="00930DF2" w:rsidRPr="00930DF2" w:rsidRDefault="00930DF2" w:rsidP="00930DF2">
            <w:pPr>
              <w:spacing w:line="240" w:lineRule="auto"/>
              <w:jc w:val="left"/>
              <w:rPr>
                <w:rFonts w:ascii="Arial" w:eastAsia="Times New Roman" w:hAnsi="Arial" w:cs="Arial"/>
                <w:color w:val="000000"/>
                <w:lang w:eastAsia="es-CO"/>
              </w:rPr>
            </w:pPr>
          </w:p>
        </w:tc>
        <w:tc>
          <w:tcPr>
            <w:tcW w:w="1293" w:type="pct"/>
            <w:noWrap/>
            <w:hideMark/>
          </w:tcPr>
          <w:p w14:paraId="43B6C01F"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Paula</w:t>
            </w:r>
          </w:p>
        </w:tc>
        <w:tc>
          <w:tcPr>
            <w:tcW w:w="1493" w:type="pct"/>
            <w:noWrap/>
            <w:hideMark/>
          </w:tcPr>
          <w:p w14:paraId="54F541CC" w14:textId="77777777" w:rsidR="00930DF2" w:rsidRPr="00930DF2" w:rsidRDefault="00930DF2" w:rsidP="00930DF2">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9</w:t>
            </w:r>
          </w:p>
        </w:tc>
        <w:tc>
          <w:tcPr>
            <w:tcW w:w="565" w:type="pct"/>
            <w:vMerge/>
            <w:hideMark/>
          </w:tcPr>
          <w:p w14:paraId="5FEA1576" w14:textId="77777777" w:rsidR="00930DF2" w:rsidRPr="00930DF2" w:rsidRDefault="00930DF2" w:rsidP="00930DF2">
            <w:pPr>
              <w:spacing w:line="240" w:lineRule="auto"/>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lang w:eastAsia="es-CO"/>
              </w:rPr>
            </w:pPr>
          </w:p>
        </w:tc>
      </w:tr>
      <w:tr w:rsidR="00930DF2" w:rsidRPr="00930DF2" w14:paraId="45C17183" w14:textId="77777777" w:rsidTr="004948B0">
        <w:trPr>
          <w:trHeight w:val="300"/>
        </w:trPr>
        <w:tc>
          <w:tcPr>
            <w:cnfStyle w:val="001000000000" w:firstRow="0" w:lastRow="0" w:firstColumn="1" w:lastColumn="0" w:oddVBand="0" w:evenVBand="0" w:oddHBand="0" w:evenHBand="0" w:firstRowFirstColumn="0" w:firstRowLastColumn="0" w:lastRowFirstColumn="0" w:lastRowLastColumn="0"/>
            <w:tcW w:w="1649" w:type="pct"/>
            <w:vMerge/>
            <w:hideMark/>
          </w:tcPr>
          <w:p w14:paraId="496D0E68" w14:textId="77777777" w:rsidR="00930DF2" w:rsidRPr="00930DF2" w:rsidRDefault="00930DF2" w:rsidP="00930DF2">
            <w:pPr>
              <w:spacing w:line="240" w:lineRule="auto"/>
              <w:jc w:val="left"/>
              <w:rPr>
                <w:rFonts w:ascii="Arial" w:eastAsia="Times New Roman" w:hAnsi="Arial" w:cs="Arial"/>
                <w:color w:val="000000"/>
                <w:lang w:eastAsia="es-CO"/>
              </w:rPr>
            </w:pPr>
          </w:p>
        </w:tc>
        <w:tc>
          <w:tcPr>
            <w:tcW w:w="1293" w:type="pct"/>
            <w:noWrap/>
            <w:hideMark/>
          </w:tcPr>
          <w:p w14:paraId="77CE9235" w14:textId="1198C0AD"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Andrés</w:t>
            </w:r>
          </w:p>
        </w:tc>
        <w:tc>
          <w:tcPr>
            <w:tcW w:w="1493" w:type="pct"/>
            <w:noWrap/>
            <w:hideMark/>
          </w:tcPr>
          <w:p w14:paraId="4ACBE0B5" w14:textId="77777777" w:rsidR="00930DF2" w:rsidRPr="00930DF2" w:rsidRDefault="00930DF2" w:rsidP="00930DF2">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r w:rsidRPr="00930DF2">
              <w:rPr>
                <w:rFonts w:ascii="Arial" w:eastAsia="Times New Roman" w:hAnsi="Arial" w:cs="Arial"/>
                <w:color w:val="000000"/>
                <w:lang w:eastAsia="es-CO"/>
              </w:rPr>
              <w:t>9</w:t>
            </w:r>
          </w:p>
        </w:tc>
        <w:tc>
          <w:tcPr>
            <w:tcW w:w="565" w:type="pct"/>
            <w:vMerge/>
            <w:hideMark/>
          </w:tcPr>
          <w:p w14:paraId="0A785780" w14:textId="77777777" w:rsidR="00930DF2" w:rsidRPr="00930DF2" w:rsidRDefault="00930DF2" w:rsidP="00930DF2">
            <w:pPr>
              <w:keepNext/>
              <w:spacing w:line="240" w:lineRule="auto"/>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lang w:eastAsia="es-CO"/>
              </w:rPr>
            </w:pPr>
          </w:p>
        </w:tc>
      </w:tr>
    </w:tbl>
    <w:p w14:paraId="0747AB28" w14:textId="14325066" w:rsidR="00930DF2" w:rsidRPr="00930DF2" w:rsidRDefault="00930DF2" w:rsidP="00930DF2">
      <w:pPr>
        <w:pStyle w:val="Descripcin"/>
      </w:pPr>
      <w:bookmarkStart w:id="100" w:name="_Toc457118899"/>
      <w:r>
        <w:t xml:space="preserve">Tabla </w:t>
      </w:r>
      <w:r w:rsidR="005F4CF4">
        <w:fldChar w:fldCharType="begin"/>
      </w:r>
      <w:r w:rsidR="005F4CF4">
        <w:instrText xml:space="preserve"> SEQ Tabla \* ARABIC </w:instrText>
      </w:r>
      <w:r w:rsidR="005F4CF4">
        <w:fldChar w:fldCharType="separate"/>
      </w:r>
      <w:r w:rsidR="00211A24">
        <w:rPr>
          <w:noProof/>
        </w:rPr>
        <w:t>17</w:t>
      </w:r>
      <w:r w:rsidR="005F4CF4">
        <w:rPr>
          <w:noProof/>
        </w:rPr>
        <w:fldChar w:fldCharType="end"/>
      </w:r>
      <w:r>
        <w:t xml:space="preserve"> Valoración requerimientos</w:t>
      </w:r>
      <w:bookmarkEnd w:id="100"/>
    </w:p>
    <w:p w14:paraId="297AC7D5" w14:textId="1F030657" w:rsidR="00616FC3" w:rsidRDefault="00616FC3" w:rsidP="00961A62">
      <w:pPr>
        <w:pStyle w:val="Ttulo3"/>
      </w:pPr>
      <w:bookmarkStart w:id="101" w:name="_Toc455508777"/>
      <w:bookmarkStart w:id="102" w:name="_Toc457118858"/>
      <w:r>
        <w:t>Trazabilidad</w:t>
      </w:r>
      <w:bookmarkEnd w:id="101"/>
      <w:bookmarkEnd w:id="102"/>
    </w:p>
    <w:p w14:paraId="521709BA" w14:textId="50095D44" w:rsidR="00480443" w:rsidRPr="00480443" w:rsidRDefault="00480443" w:rsidP="00480443">
      <w:r>
        <w:t>La trazabilidad busca que los requerimientos se vean reflejados en todas las actividades desarrolladas por el grupo de trabajo a lo largo del Trabajo de grado</w:t>
      </w:r>
      <w:r w:rsidR="00930DF2">
        <w:t xml:space="preserve"> </w:t>
      </w:r>
      <w:r w:rsidR="00930DF2" w:rsidRPr="006413BC">
        <w:t>por medio de los casos de uso</w:t>
      </w:r>
      <w:r>
        <w:t xml:space="preserve">. Esta actividad se realiza con el fin de </w:t>
      </w:r>
      <w:r w:rsidR="00930DF2">
        <w:t xml:space="preserve">llevar a cabo </w:t>
      </w:r>
      <w:r>
        <w:t>una posterior verificación de los requerimientos que serán implementados en el sistema. Para realizar este proceso, se hace necesario hacer una verificación horizontal (relación de entre requerimientos) y una vertical (relación de los requerimientos con otros documentos del trabajo de grado</w:t>
      </w:r>
      <w:r w:rsidR="007C6CFC">
        <w:t>, ejemplo: casos de uso)</w:t>
      </w:r>
      <w:r>
        <w:t xml:space="preserve"> </w:t>
      </w:r>
      <w:r>
        <w:fldChar w:fldCharType="begin"/>
      </w:r>
      <w:r w:rsidR="00B91C4F">
        <w:instrText xml:space="preserve"> ADDIN ZOTERO_ITEM CSL_CITATION {"citationID":"1aar4lt6v1","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480443">
        <w:rPr>
          <w:rFonts w:ascii="Calibri" w:hAnsi="Calibri"/>
        </w:rPr>
        <w:t>[23]</w:t>
      </w:r>
      <w:r>
        <w:fldChar w:fldCharType="end"/>
      </w:r>
      <w:r w:rsidR="007C6CFC">
        <w:t>.</w:t>
      </w:r>
    </w:p>
    <w:p w14:paraId="66510979" w14:textId="5DBC0975" w:rsidR="00616FC3" w:rsidRDefault="00616FC3" w:rsidP="00961A62">
      <w:pPr>
        <w:pStyle w:val="Ttulo4"/>
      </w:pPr>
      <w:r w:rsidRPr="00961A62">
        <w:t>Trazabilidad vertical</w:t>
      </w:r>
    </w:p>
    <w:p w14:paraId="11C3A58C" w14:textId="60AE97ED" w:rsidR="00480443" w:rsidRPr="00480443" w:rsidRDefault="006C0295" w:rsidP="00480443">
      <w:r>
        <w:t>Este tipo de trazabilidad permite identificar el origen del requerimiento para observar las relaciones con el diseño, la arquitectura, la programación y las pruebas.  Esta trazabilidad perm</w:t>
      </w:r>
      <w:r w:rsidR="00930DF2">
        <w:t>ite visualizar el requerimiento</w:t>
      </w:r>
      <w:r>
        <w:t xml:space="preserve"> utilizado en etapas posteriores de desarrollo reflejando su impacto en el proyecto.</w:t>
      </w:r>
      <w:r w:rsidR="00916F96">
        <w:t xml:space="preserve"> La ventaja que presenta este tipo de trazabilidad es rastrear el requerimiento de manera regresiva</w:t>
      </w:r>
      <w:r w:rsidR="007C6CFC">
        <w:t>, es decir regresar a su origen</w:t>
      </w:r>
      <w:r w:rsidR="00916F96">
        <w:t xml:space="preserve"> </w:t>
      </w:r>
      <w:r w:rsidR="00916F96">
        <w:fldChar w:fldCharType="begin"/>
      </w:r>
      <w:r w:rsidR="00B91C4F">
        <w:instrText xml:space="preserve"> ADDIN ZOTERO_ITEM CSL_CITATION {"citationID":"23bopp96g2","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916F96">
        <w:fldChar w:fldCharType="separate"/>
      </w:r>
      <w:r w:rsidR="00916F96" w:rsidRPr="00916F96">
        <w:rPr>
          <w:rFonts w:ascii="Calibri" w:hAnsi="Calibri"/>
        </w:rPr>
        <w:t>[23]</w:t>
      </w:r>
      <w:r w:rsidR="00916F96">
        <w:fldChar w:fldCharType="end"/>
      </w:r>
      <w:r w:rsidR="007C6CFC">
        <w:t>.</w:t>
      </w:r>
    </w:p>
    <w:p w14:paraId="4DE551A8" w14:textId="013F1D0F" w:rsidR="00616FC3" w:rsidRDefault="00616FC3" w:rsidP="00916F96">
      <w:pPr>
        <w:pStyle w:val="Ttulo4"/>
      </w:pPr>
      <w:r w:rsidRPr="00961A62">
        <w:t>Trazabilidad horizontal</w:t>
      </w:r>
    </w:p>
    <w:p w14:paraId="6D4A8849" w14:textId="2E2BE432" w:rsidR="00916F96" w:rsidRPr="00916F96" w:rsidRDefault="00916F96" w:rsidP="00916F96">
      <w:r>
        <w:t>“Este tipo de trazabilidad define las relaciones de los requerimientos con otros elementos desarrollados en el ciclo de vida del sistema”. Por medio de esta trazabilidad se establece un orden en el que los requerimientos serán implementados; esta situación se ve plasmada de mejor manera cuando hay requerimientos dependientes de otros, estos requerimientos no podrán ser implementados hasta que el requerimi</w:t>
      </w:r>
      <w:r w:rsidR="007C6CFC">
        <w:t>ento del que dependa no lo esté</w:t>
      </w:r>
      <w:r>
        <w:t xml:space="preserve"> </w:t>
      </w:r>
      <w:r>
        <w:fldChar w:fldCharType="begin"/>
      </w:r>
      <w:r w:rsidR="00B91C4F">
        <w:instrText xml:space="preserve"> ADDIN ZOTERO_ITEM CSL_CITATION {"citationID":"euo2hqc7v","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916F96">
        <w:rPr>
          <w:rFonts w:ascii="Calibri" w:hAnsi="Calibri"/>
        </w:rPr>
        <w:t>[23]</w:t>
      </w:r>
      <w:r>
        <w:fldChar w:fldCharType="end"/>
      </w:r>
      <w:r w:rsidR="007C6CFC">
        <w:t>.</w:t>
      </w:r>
    </w:p>
    <w:p w14:paraId="717A66AE" w14:textId="644435EF" w:rsidR="00616FC3" w:rsidRDefault="00616FC3" w:rsidP="00961A62">
      <w:pPr>
        <w:pStyle w:val="Ttulo4"/>
      </w:pPr>
      <w:r w:rsidRPr="00961A62">
        <w:t>Matriz de trazabilidad</w:t>
      </w:r>
    </w:p>
    <w:p w14:paraId="6AAAB065" w14:textId="62E01EC8" w:rsidR="00916F96" w:rsidRDefault="00140279" w:rsidP="00916F96">
      <w:r>
        <w:t xml:space="preserve">“La matriz de trazabilidad registra las relaciones entre dos o más productos del proceso de desarrollo de software” </w:t>
      </w:r>
      <w:r>
        <w:fldChar w:fldCharType="begin"/>
      </w:r>
      <w:r w:rsidR="00B91C4F">
        <w:instrText xml:space="preserve"> ADDIN ZOTERO_ITEM CSL_CITATION {"citationID":"1585bfsqe5","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140279">
        <w:rPr>
          <w:rFonts w:ascii="Calibri" w:hAnsi="Calibri"/>
        </w:rPr>
        <w:t>[23]</w:t>
      </w:r>
      <w:r>
        <w:fldChar w:fldCharType="end"/>
      </w:r>
      <w:r>
        <w:t>. Para el caso de este trabajo de grado, la matriz de trazabilidad presentará las relaciones entre los requerimientos y los casos de uso.</w:t>
      </w:r>
    </w:p>
    <w:p w14:paraId="7FC21A71" w14:textId="19C62563" w:rsidR="00616FC3" w:rsidRDefault="00616FC3" w:rsidP="006A4CC0">
      <w:pPr>
        <w:pStyle w:val="Ttulo1"/>
      </w:pPr>
      <w:bookmarkStart w:id="103" w:name="_Toc455508778"/>
      <w:bookmarkStart w:id="104" w:name="_Toc457118859"/>
      <w:r>
        <w:t>Proceso de verificación y validación</w:t>
      </w:r>
      <w:bookmarkEnd w:id="103"/>
      <w:bookmarkEnd w:id="104"/>
    </w:p>
    <w:p w14:paraId="68735315" w14:textId="1BFFBBD5" w:rsidR="00616FC3" w:rsidRDefault="00616FC3" w:rsidP="00961A62">
      <w:pPr>
        <w:pStyle w:val="Ttulo2"/>
      </w:pPr>
      <w:bookmarkStart w:id="105" w:name="_Toc455508779"/>
      <w:bookmarkStart w:id="106" w:name="_Toc457118860"/>
      <w:r>
        <w:t>Validación de requerimientos</w:t>
      </w:r>
      <w:bookmarkEnd w:id="105"/>
      <w:bookmarkEnd w:id="106"/>
    </w:p>
    <w:p w14:paraId="3CD58ADC" w14:textId="1249469F" w:rsidR="00BF0269" w:rsidRDefault="00BF0269" w:rsidP="00BF0269">
      <w:r>
        <w:t xml:space="preserve">De acuerdo con definiciones formales, la validación significa saber si se está resolviendo el problema correcto. </w:t>
      </w:r>
      <w:r w:rsidR="00C23253">
        <w:t xml:space="preserve">Este proceso debe asegurarse de que se posee el requerimiento correcto que se ajusta al mundo real. Cabe resaltar que la composición, el sentido y el objetivo del requerimiento son los tres factores </w:t>
      </w:r>
      <w:r w:rsidR="007C6CFC">
        <w:t xml:space="preserve">más importantes de este proceso </w:t>
      </w:r>
      <w:r w:rsidR="00C23253">
        <w:fldChar w:fldCharType="begin"/>
      </w:r>
      <w:r w:rsidR="00B91C4F">
        <w:instrText xml:space="preserve"> ADDIN ZOTERO_ITEM CSL_CITATION {"citationID":"1stok9ri9o","properties":{"formattedCitation":"[25]","plainCitation":"[25]"},"citationItems":[{"id":783,"uris":["http://zotero.org/users/2930129/items/9U3VEDZQ"],"uri":["http://zotero.org/users/2930129/items/9U3VEDZQ"],"itemData":{"id":783,"type":"webpage","title":"Introducción a la ingeniería de requerimientos","URL":"http://www.fceia.unr.edu.ar/~mcristia/publicaciones/ingreq-a.pdf","accessed":{"date-parts":[["2016",4,15]]}}}],"schema":"https://github.com/citation-style-language/schema/raw/master/csl-citation.json"} </w:instrText>
      </w:r>
      <w:r w:rsidR="00C23253">
        <w:fldChar w:fldCharType="separate"/>
      </w:r>
      <w:r w:rsidR="00B91C4F" w:rsidRPr="00B91C4F">
        <w:rPr>
          <w:rFonts w:ascii="Calibri" w:hAnsi="Calibri"/>
        </w:rPr>
        <w:t>[25]</w:t>
      </w:r>
      <w:r w:rsidR="00C23253">
        <w:fldChar w:fldCharType="end"/>
      </w:r>
      <w:r w:rsidR="007C6CFC">
        <w:t>.</w:t>
      </w:r>
    </w:p>
    <w:p w14:paraId="327466D0" w14:textId="0EC14219" w:rsidR="00C23253" w:rsidRDefault="00C23253" w:rsidP="00BF0269">
      <w:r>
        <w:t xml:space="preserve">Para que el grupo de trabajo desarrolle un buen proceso de validación de requerimientos se han definido ítems que facilitarán este proceso: </w:t>
      </w:r>
      <w:r>
        <w:fldChar w:fldCharType="begin"/>
      </w:r>
      <w:r w:rsidR="00B91C4F">
        <w:instrText xml:space="preserve"> ADDIN ZOTERO_ITEM CSL_CITATION {"citationID":"2j0cr4gtlo","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C23253">
        <w:rPr>
          <w:rFonts w:ascii="Calibri" w:hAnsi="Calibri"/>
        </w:rPr>
        <w:t>[23]</w:t>
      </w:r>
      <w:r>
        <w:fldChar w:fldCharType="end"/>
      </w:r>
    </w:p>
    <w:p w14:paraId="0BDEAE05" w14:textId="0E4C4C8D" w:rsidR="00C23253" w:rsidRDefault="004E4D69" w:rsidP="00BF0269">
      <w:r w:rsidRPr="004E4D69">
        <w:rPr>
          <w:b/>
        </w:rPr>
        <w:t>Atómico:</w:t>
      </w:r>
      <w:r>
        <w:rPr>
          <w:b/>
        </w:rPr>
        <w:t xml:space="preserve"> </w:t>
      </w:r>
      <w:r>
        <w:t>debe tener sólo un propósito o funcionalidad, no se puede dividir en más requerimientos.</w:t>
      </w:r>
    </w:p>
    <w:p w14:paraId="1B21E237" w14:textId="2215AE90" w:rsidR="00D9266D" w:rsidRPr="00D9266D" w:rsidRDefault="00D9266D" w:rsidP="00BF0269">
      <w:r>
        <w:rPr>
          <w:b/>
        </w:rPr>
        <w:t xml:space="preserve">Completo: </w:t>
      </w:r>
      <w:r>
        <w:t>el requerimiento debe incluir la información necesaria para un perfecto entendimiento. Ayuda a mantener al lector enfocado en un solo documento sin requerir la ayuda de documentos adicionales.</w:t>
      </w:r>
    </w:p>
    <w:p w14:paraId="7DEE9CA4" w14:textId="2B721D31" w:rsidR="00D9266D" w:rsidRPr="00D9266D" w:rsidRDefault="00D9266D" w:rsidP="00BF0269">
      <w:r>
        <w:rPr>
          <w:b/>
        </w:rPr>
        <w:t xml:space="preserve">Consistente: </w:t>
      </w:r>
      <w:r>
        <w:t>ningún requerimiento será contradictorio con otro, de esta forma al hacer su implementación no habrá errores.</w:t>
      </w:r>
    </w:p>
    <w:p w14:paraId="2021732C" w14:textId="5D2D4232" w:rsidR="004E4D69" w:rsidRDefault="004E4D69" w:rsidP="00BF0269">
      <w:r>
        <w:rPr>
          <w:b/>
        </w:rPr>
        <w:t xml:space="preserve">Correcto: </w:t>
      </w:r>
      <w:r>
        <w:t>el requerimiento debe estar incluido en el sistema según os acuerdos previos con el grupo de trabajo y el director de trabajo de grado.</w:t>
      </w:r>
    </w:p>
    <w:p w14:paraId="2C516111" w14:textId="0C6690F9" w:rsidR="00D9266D" w:rsidRDefault="00D9266D" w:rsidP="00BF0269">
      <w:r>
        <w:rPr>
          <w:b/>
        </w:rPr>
        <w:t xml:space="preserve">Importancia: </w:t>
      </w:r>
      <w:r>
        <w:t>los requerimientos deben ser correctamente priorizados para implementar las funcionalidades de acuerdo a su orden de importancia.</w:t>
      </w:r>
    </w:p>
    <w:p w14:paraId="279BBF9A" w14:textId="73898BA2" w:rsidR="00D9266D" w:rsidRPr="00D9266D" w:rsidRDefault="00D9266D" w:rsidP="00BF0269">
      <w:r>
        <w:rPr>
          <w:b/>
        </w:rPr>
        <w:t xml:space="preserve">Modificable: </w:t>
      </w:r>
      <w:r>
        <w:t>los cambios que sufra el requerimiento deben ser sencillos, ya que con esto se espera que no se afecten las funcionalidades definidas para el sistema.</w:t>
      </w:r>
    </w:p>
    <w:p w14:paraId="79BDE2B6" w14:textId="2FF2D8D3" w:rsidR="004E4D69" w:rsidRDefault="004E4D69" w:rsidP="00BF0269">
      <w:r>
        <w:rPr>
          <w:b/>
        </w:rPr>
        <w:t xml:space="preserve">No ambiguo: </w:t>
      </w:r>
      <w:r>
        <w:t>debe tener sólo una interpretación para facilitar el cumplimiento de esta característica de diseño.</w:t>
      </w:r>
    </w:p>
    <w:p w14:paraId="07FEFC23" w14:textId="62FFD8D5" w:rsidR="00D9266D" w:rsidRDefault="00D9266D" w:rsidP="00BF0269">
      <w:r>
        <w:rPr>
          <w:b/>
        </w:rPr>
        <w:t xml:space="preserve">No redundante: </w:t>
      </w:r>
      <w:r>
        <w:t>los requerimientos deben ser descritos de forma concreta.</w:t>
      </w:r>
    </w:p>
    <w:p w14:paraId="0C2E56EC" w14:textId="172A44E2" w:rsidR="00D9266D" w:rsidRDefault="00D9266D" w:rsidP="00BF0269">
      <w:r w:rsidRPr="00D9266D">
        <w:rPr>
          <w:b/>
        </w:rPr>
        <w:t>Preciso:</w:t>
      </w:r>
      <w:r>
        <w:rPr>
          <w:b/>
        </w:rPr>
        <w:t xml:space="preserve"> </w:t>
      </w:r>
      <w:r>
        <w:t>no hay lugar para malas interpretaciones ni explicaciones adicionales.</w:t>
      </w:r>
    </w:p>
    <w:p w14:paraId="4BA14E32" w14:textId="253FAE57" w:rsidR="00D9266D" w:rsidRPr="00D9266D" w:rsidRDefault="00D9266D" w:rsidP="00BF0269">
      <w:r>
        <w:rPr>
          <w:b/>
        </w:rPr>
        <w:t xml:space="preserve">Trazable: </w:t>
      </w:r>
      <w:r>
        <w:t>el origen del requerimiento debe ser claro. En caso de que el sistema requiera de mantenimiento, su trazabilidad debe ser la adecuada para la evolución del sistema.</w:t>
      </w:r>
    </w:p>
    <w:p w14:paraId="48EF0841" w14:textId="077F177D" w:rsidR="00445FB2" w:rsidRDefault="00445FB2" w:rsidP="00BF0269">
      <w:r>
        <w:rPr>
          <w:b/>
        </w:rPr>
        <w:t xml:space="preserve">Verificable: </w:t>
      </w:r>
      <w:r w:rsidR="00D9266D">
        <w:t>cada requerimiento debe tener una forma de comprobar que cumple con las funcionalidades.</w:t>
      </w:r>
    </w:p>
    <w:p w14:paraId="31B4DCFE" w14:textId="528E901B" w:rsidR="00C32593" w:rsidRDefault="00C32593" w:rsidP="00BF0269">
      <w:r>
        <w:t>El siguiente diagrama representa la forma en que los requerimientos serán validados:</w:t>
      </w:r>
    </w:p>
    <w:p w14:paraId="6EF9FA63" w14:textId="703EF944" w:rsidR="0038252F" w:rsidRDefault="00FA1FD7" w:rsidP="00C74833">
      <w:pPr>
        <w:keepNext/>
        <w:jc w:val="center"/>
      </w:pPr>
      <w:r>
        <w:rPr>
          <w:noProof/>
          <w:lang w:eastAsia="es-CO"/>
        </w:rPr>
        <w:drawing>
          <wp:inline distT="0" distB="0" distL="0" distR="0" wp14:anchorId="2329A170" wp14:editId="0A731DA1">
            <wp:extent cx="5416061" cy="268977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lidación.jpg"/>
                    <pic:cNvPicPr/>
                  </pic:nvPicPr>
                  <pic:blipFill rotWithShape="1">
                    <a:blip r:embed="rId41">
                      <a:extLst>
                        <a:ext uri="{28A0092B-C50C-407E-A947-70E740481C1C}">
                          <a14:useLocalDpi xmlns:a14="http://schemas.microsoft.com/office/drawing/2010/main" val="0"/>
                        </a:ext>
                      </a:extLst>
                    </a:blip>
                    <a:srcRect t="2880" b="21037"/>
                    <a:stretch/>
                  </pic:blipFill>
                  <pic:spPr bwMode="auto">
                    <a:xfrm>
                      <a:off x="0" y="0"/>
                      <a:ext cx="5443824" cy="2703567"/>
                    </a:xfrm>
                    <a:prstGeom prst="rect">
                      <a:avLst/>
                    </a:prstGeom>
                    <a:ln>
                      <a:noFill/>
                    </a:ln>
                    <a:extLst>
                      <a:ext uri="{53640926-AAD7-44D8-BBD7-CCE9431645EC}">
                        <a14:shadowObscured xmlns:a14="http://schemas.microsoft.com/office/drawing/2010/main"/>
                      </a:ext>
                    </a:extLst>
                  </pic:spPr>
                </pic:pic>
              </a:graphicData>
            </a:graphic>
          </wp:inline>
        </w:drawing>
      </w:r>
    </w:p>
    <w:p w14:paraId="423B5053" w14:textId="69A41C46" w:rsidR="00C32593" w:rsidRDefault="0038252F" w:rsidP="0038252F">
      <w:pPr>
        <w:pStyle w:val="Descripcin"/>
        <w:jc w:val="center"/>
      </w:pPr>
      <w:bookmarkStart w:id="107" w:name="_Toc457118923"/>
      <w:r>
        <w:t xml:space="preserve">Ilustración </w:t>
      </w:r>
      <w:r w:rsidR="005F4CF4">
        <w:fldChar w:fldCharType="begin"/>
      </w:r>
      <w:r w:rsidR="005F4CF4">
        <w:instrText xml:space="preserve"> SEQ Ilustración \* ARABIC </w:instrText>
      </w:r>
      <w:r w:rsidR="005F4CF4">
        <w:fldChar w:fldCharType="separate"/>
      </w:r>
      <w:r w:rsidR="00594D7A">
        <w:rPr>
          <w:noProof/>
        </w:rPr>
        <w:t>7</w:t>
      </w:r>
      <w:r w:rsidR="005F4CF4">
        <w:rPr>
          <w:noProof/>
        </w:rPr>
        <w:fldChar w:fldCharType="end"/>
      </w:r>
      <w:r>
        <w:t xml:space="preserve"> Proceso de validación de requerimientos</w:t>
      </w:r>
      <w:bookmarkEnd w:id="107"/>
    </w:p>
    <w:p w14:paraId="2B474377" w14:textId="2D963D5F" w:rsidR="00616FC3" w:rsidRDefault="00616FC3" w:rsidP="00961A62">
      <w:pPr>
        <w:pStyle w:val="Ttulo2"/>
      </w:pPr>
      <w:bookmarkStart w:id="108" w:name="_Toc455508780"/>
      <w:bookmarkStart w:id="109" w:name="_Toc457118861"/>
      <w:r>
        <w:t>Verificación de requerimientos</w:t>
      </w:r>
      <w:bookmarkEnd w:id="108"/>
      <w:bookmarkEnd w:id="109"/>
    </w:p>
    <w:p w14:paraId="77BD2A38" w14:textId="51A40F3F" w:rsidR="00C23253" w:rsidRDefault="004F776E" w:rsidP="00C23253">
      <w:r>
        <w:t>De acuerdo con definiciones formales, la verificación es entender si se está solucionando de manera correcta el problema.</w:t>
      </w:r>
      <w:r w:rsidR="0055141C">
        <w:t xml:space="preserve"> Por lo tanto, cada requerimiento se debe ajustar a su especificación para su desarrollo a futuro </w:t>
      </w:r>
      <w:r w:rsidR="0055141C">
        <w:fldChar w:fldCharType="begin"/>
      </w:r>
      <w:r w:rsidR="00B91C4F">
        <w:instrText xml:space="preserve"> ADDIN ZOTERO_ITEM CSL_CITATION {"citationID":"LrKn9bLv","properties":{"formattedCitation":"[23], [25]","plainCitation":"[23], [25]"},"citationItems":[{"id":783,"uris":["http://zotero.org/users/2930129/items/9U3VEDZQ"],"uri":["http://zotero.org/users/2930129/items/9U3VEDZQ"],"itemData":{"id":783,"type":"webpage","title":"Introducción a la ingeniería de requerimientos","URL":"http://www.fceia.unr.edu.ar/~mcristia/publicaciones/ingreq-a.pdf","accessed":{"date-parts":[["2016",4,15]]}}},{"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55141C">
        <w:fldChar w:fldCharType="separate"/>
      </w:r>
      <w:r w:rsidR="00B91C4F" w:rsidRPr="00B91C4F">
        <w:rPr>
          <w:rFonts w:ascii="Calibri" w:hAnsi="Calibri"/>
        </w:rPr>
        <w:t>[23], [25]</w:t>
      </w:r>
      <w:r w:rsidR="0055141C">
        <w:fldChar w:fldCharType="end"/>
      </w:r>
      <w:r w:rsidR="0055141C">
        <w:t>.</w:t>
      </w:r>
    </w:p>
    <w:p w14:paraId="64B4BDC3" w14:textId="7107628A" w:rsidR="0055141C" w:rsidRDefault="0055141C" w:rsidP="00C23253">
      <w:r>
        <w:t>Para el trabajo de grado TAppi: Triage Application, se define una lista de los requerimientos más importantes (mayor priorización) y sobre estos se desarrollará el proceso de verificación.</w:t>
      </w:r>
      <w:r w:rsidR="00C32593">
        <w:t xml:space="preserve"> Estos requerimientos serán revisados (correcta escritura) e inspeccionados (revisiones dentro del grupo de trabajo) </w:t>
      </w:r>
      <w:r w:rsidR="00C32593">
        <w:fldChar w:fldCharType="begin"/>
      </w:r>
      <w:r w:rsidR="00B91C4F">
        <w:instrText xml:space="preserve"> ADDIN ZOTERO_ITEM CSL_CITATION {"citationID":"1udugkfrq2","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C32593">
        <w:fldChar w:fldCharType="separate"/>
      </w:r>
      <w:r w:rsidR="00C32593" w:rsidRPr="00C32593">
        <w:rPr>
          <w:rFonts w:ascii="Calibri" w:hAnsi="Calibri"/>
        </w:rPr>
        <w:t>[23]</w:t>
      </w:r>
      <w:r w:rsidR="00C32593">
        <w:fldChar w:fldCharType="end"/>
      </w:r>
      <w:r w:rsidR="00C32593">
        <w:t>.</w:t>
      </w:r>
    </w:p>
    <w:p w14:paraId="7AA3CF85" w14:textId="37660E33" w:rsidR="003469EF" w:rsidRDefault="003469EF" w:rsidP="003469EF">
      <w:r>
        <w:t>El siguiente diagrama representa la forma en que los requerimientos serán verificados:</w:t>
      </w:r>
    </w:p>
    <w:p w14:paraId="3F180C02" w14:textId="77777777" w:rsidR="002F4DF9" w:rsidRDefault="002F4DF9" w:rsidP="00C74833">
      <w:pPr>
        <w:keepNext/>
        <w:jc w:val="center"/>
      </w:pPr>
      <w:r>
        <w:rPr>
          <w:noProof/>
          <w:lang w:eastAsia="es-CO"/>
        </w:rPr>
        <w:drawing>
          <wp:inline distT="0" distB="0" distL="0" distR="0" wp14:anchorId="6CF3AEA5" wp14:editId="60F4559C">
            <wp:extent cx="5611002" cy="2092130"/>
            <wp:effectExtent l="0" t="0" r="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icación.jpg"/>
                    <pic:cNvPicPr/>
                  </pic:nvPicPr>
                  <pic:blipFill rotWithShape="1">
                    <a:blip r:embed="rId42">
                      <a:extLst>
                        <a:ext uri="{28A0092B-C50C-407E-A947-70E740481C1C}">
                          <a14:useLocalDpi xmlns:a14="http://schemas.microsoft.com/office/drawing/2010/main" val="0"/>
                        </a:ext>
                      </a:extLst>
                    </a:blip>
                    <a:srcRect t="3279" b="25792"/>
                    <a:stretch/>
                  </pic:blipFill>
                  <pic:spPr bwMode="auto">
                    <a:xfrm>
                      <a:off x="0" y="0"/>
                      <a:ext cx="5612130" cy="2092551"/>
                    </a:xfrm>
                    <a:prstGeom prst="rect">
                      <a:avLst/>
                    </a:prstGeom>
                    <a:ln>
                      <a:noFill/>
                    </a:ln>
                    <a:extLst>
                      <a:ext uri="{53640926-AAD7-44D8-BBD7-CCE9431645EC}">
                        <a14:shadowObscured xmlns:a14="http://schemas.microsoft.com/office/drawing/2010/main"/>
                      </a:ext>
                    </a:extLst>
                  </pic:spPr>
                </pic:pic>
              </a:graphicData>
            </a:graphic>
          </wp:inline>
        </w:drawing>
      </w:r>
    </w:p>
    <w:p w14:paraId="22D17CEE" w14:textId="45C056D8" w:rsidR="002F4DF9" w:rsidRDefault="002F4DF9" w:rsidP="002F4DF9">
      <w:pPr>
        <w:pStyle w:val="Descripcin"/>
        <w:jc w:val="center"/>
      </w:pPr>
      <w:bookmarkStart w:id="110" w:name="_Toc457118924"/>
      <w:r>
        <w:t xml:space="preserve">Ilustración </w:t>
      </w:r>
      <w:r w:rsidR="005F4CF4">
        <w:fldChar w:fldCharType="begin"/>
      </w:r>
      <w:r w:rsidR="005F4CF4">
        <w:instrText xml:space="preserve"> SEQ Ilustración \* ARABIC </w:instrText>
      </w:r>
      <w:r w:rsidR="005F4CF4">
        <w:fldChar w:fldCharType="separate"/>
      </w:r>
      <w:r w:rsidR="00594D7A">
        <w:rPr>
          <w:noProof/>
        </w:rPr>
        <w:t>8</w:t>
      </w:r>
      <w:r w:rsidR="005F4CF4">
        <w:rPr>
          <w:noProof/>
        </w:rPr>
        <w:fldChar w:fldCharType="end"/>
      </w:r>
      <w:r>
        <w:t xml:space="preserve"> Proceso de verificación de requerimientos</w:t>
      </w:r>
      <w:bookmarkEnd w:id="110"/>
    </w:p>
    <w:p w14:paraId="53E08682" w14:textId="0EB98F2F" w:rsidR="003469EF" w:rsidRPr="00C23253" w:rsidRDefault="003469EF" w:rsidP="00C23253"/>
    <w:p w14:paraId="2D986B33" w14:textId="08DE1119" w:rsidR="00BF0269" w:rsidRPr="00E468D6" w:rsidRDefault="00BF0269" w:rsidP="00BF0269">
      <w:pPr>
        <w:pStyle w:val="Ttulo1"/>
      </w:pPr>
      <w:bookmarkStart w:id="111" w:name="_Toc455508781"/>
      <w:bookmarkStart w:id="112" w:name="_Toc457118862"/>
      <w:r>
        <w:t>Requerimientos específicos</w:t>
      </w:r>
      <w:r w:rsidR="006726DA">
        <w:t xml:space="preserve"> y su proceso</w:t>
      </w:r>
      <w:bookmarkEnd w:id="111"/>
      <w:bookmarkEnd w:id="112"/>
    </w:p>
    <w:p w14:paraId="4B553D72" w14:textId="6392198F" w:rsidR="00BF0269" w:rsidRPr="007F063E" w:rsidRDefault="00BF0269" w:rsidP="00BF0269">
      <w:r>
        <w:t>Los requerimientos del software en general se encuentran en las secciones a conti</w:t>
      </w:r>
      <w:r w:rsidR="006726DA">
        <w:t xml:space="preserve">nuación, especificados por su categoría, adicionalmente se </w:t>
      </w:r>
      <w:r w:rsidR="00FC2AAC">
        <w:t>indicará</w:t>
      </w:r>
      <w:r w:rsidR="006726DA">
        <w:t xml:space="preserve"> los valores de priorización de estos en conjunto con su validación.</w:t>
      </w:r>
    </w:p>
    <w:p w14:paraId="0EE26161" w14:textId="7C6D2512" w:rsidR="006726DA" w:rsidRDefault="00787E20" w:rsidP="006726DA">
      <w:pPr>
        <w:pStyle w:val="Ttulo2"/>
      </w:pPr>
      <w:bookmarkStart w:id="113" w:name="_Toc455508782"/>
      <w:bookmarkStart w:id="114" w:name="_Toc457118863"/>
      <w:r>
        <w:t xml:space="preserve">Análisis de verificación, </w:t>
      </w:r>
      <w:r w:rsidR="006726DA">
        <w:t xml:space="preserve">validación </w:t>
      </w:r>
      <w:r>
        <w:t>y categorías</w:t>
      </w:r>
      <w:bookmarkEnd w:id="113"/>
      <w:bookmarkEnd w:id="114"/>
    </w:p>
    <w:p w14:paraId="36EE6D4E" w14:textId="2677C9BB" w:rsidR="001226C8" w:rsidRDefault="005732C1" w:rsidP="00976590">
      <w:r w:rsidRPr="005732C1">
        <w:t>La validación de la especificación de los requerimientos se realiza usando la lista de chequeo de los requerimientos. En la cual se decide si la especificación se cumple acorde a lo descrito en la sección 9.1.</w:t>
      </w:r>
      <w:r w:rsidRPr="00DE53D1">
        <w:t xml:space="preserve"> </w:t>
      </w:r>
      <w:r>
        <w:t>Se evaluaron los requerimientos</w:t>
      </w:r>
      <w:r w:rsidR="00D614BC">
        <w:t>,</w:t>
      </w:r>
      <w:r>
        <w:t xml:space="preserve"> acorde a las diferentes categorías </w:t>
      </w:r>
      <w:r w:rsidRPr="00DE53D1">
        <w:t>y se escribió el número 1 cuando este cumplía con lo</w:t>
      </w:r>
      <w:r w:rsidR="005C3259">
        <w:t xml:space="preserve"> propuesto, como conceso conjunto de los 3 miembros del equipo</w:t>
      </w:r>
      <w:r w:rsidRPr="00DE53D1">
        <w:t xml:space="preserve">. </w:t>
      </w:r>
      <w:r>
        <w:t xml:space="preserve"> Finalmente se calculó el porcentaje de validaci</w:t>
      </w:r>
      <w:r w:rsidR="005C3259">
        <w:t>ón con una regla de tres, teniendo en cuenta que son 10 categorías, es decir que el puntaje máximo es de 10 puntos que corresponde al 100%</w:t>
      </w:r>
      <w:r w:rsidR="00976590">
        <w:t xml:space="preserve">. </w:t>
      </w:r>
    </w:p>
    <w:p w14:paraId="7D3A1F26" w14:textId="118AA4F7" w:rsidR="00976590" w:rsidRPr="00976590" w:rsidRDefault="00976590" w:rsidP="00976590">
      <w:pPr>
        <w:sectPr w:rsidR="00976590" w:rsidRPr="00976590" w:rsidSect="007F063E">
          <w:pgSz w:w="12240" w:h="15840"/>
          <w:pgMar w:top="1417" w:right="1701" w:bottom="1417" w:left="1701" w:header="708" w:footer="708" w:gutter="0"/>
          <w:cols w:space="708"/>
          <w:titlePg/>
          <w:docGrid w:linePitch="360"/>
        </w:sectPr>
      </w:pPr>
      <w:r>
        <w:t>Adicionalmente en la tabla se puede evidenciar una columna indicando la categoría de los requerimientos.</w:t>
      </w:r>
    </w:p>
    <w:p w14:paraId="2B5ED453" w14:textId="77777777" w:rsidR="001618A6" w:rsidRPr="001618A6" w:rsidRDefault="001618A6" w:rsidP="001618A6"/>
    <w:tbl>
      <w:tblPr>
        <w:tblW w:w="19940" w:type="dxa"/>
        <w:tblCellMar>
          <w:left w:w="70" w:type="dxa"/>
          <w:right w:w="70" w:type="dxa"/>
        </w:tblCellMar>
        <w:tblLook w:val="04A0" w:firstRow="1" w:lastRow="0" w:firstColumn="1" w:lastColumn="0" w:noHBand="0" w:noVBand="1"/>
      </w:tblPr>
      <w:tblGrid>
        <w:gridCol w:w="433"/>
        <w:gridCol w:w="3512"/>
        <w:gridCol w:w="1229"/>
        <w:gridCol w:w="1230"/>
        <w:gridCol w:w="1226"/>
        <w:gridCol w:w="1239"/>
        <w:gridCol w:w="1303"/>
        <w:gridCol w:w="1239"/>
        <w:gridCol w:w="1317"/>
        <w:gridCol w:w="1229"/>
        <w:gridCol w:w="1238"/>
        <w:gridCol w:w="958"/>
        <w:gridCol w:w="1234"/>
        <w:gridCol w:w="1319"/>
        <w:gridCol w:w="1234"/>
      </w:tblGrid>
      <w:tr w:rsidR="00FC4C2C" w:rsidRPr="00FC4C2C" w14:paraId="7E96008B" w14:textId="77777777" w:rsidTr="00FC4C2C">
        <w:trPr>
          <w:trHeight w:val="510"/>
        </w:trPr>
        <w:tc>
          <w:tcPr>
            <w:tcW w:w="400" w:type="dxa"/>
            <w:tcBorders>
              <w:top w:val="single" w:sz="4" w:space="0" w:color="auto"/>
              <w:left w:val="single" w:sz="4" w:space="0" w:color="auto"/>
              <w:bottom w:val="single" w:sz="4" w:space="0" w:color="auto"/>
              <w:right w:val="single" w:sz="4" w:space="0" w:color="auto"/>
            </w:tcBorders>
            <w:shd w:val="clear" w:color="000000" w:fill="00B050"/>
            <w:vAlign w:val="center"/>
            <w:hideMark/>
          </w:tcPr>
          <w:p w14:paraId="3E9C9299" w14:textId="77777777" w:rsidR="00FC4C2C" w:rsidRPr="00FC4C2C" w:rsidRDefault="00FC4C2C">
            <w:pPr>
              <w:spacing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No.</w:t>
            </w:r>
          </w:p>
        </w:tc>
        <w:tc>
          <w:tcPr>
            <w:tcW w:w="3620" w:type="dxa"/>
            <w:tcBorders>
              <w:top w:val="single" w:sz="4" w:space="0" w:color="auto"/>
              <w:left w:val="nil"/>
              <w:bottom w:val="single" w:sz="4" w:space="0" w:color="auto"/>
              <w:right w:val="single" w:sz="4" w:space="0" w:color="auto"/>
            </w:tcBorders>
            <w:shd w:val="clear" w:color="2FA54B" w:fill="2FA54B"/>
            <w:vAlign w:val="center"/>
            <w:hideMark/>
          </w:tcPr>
          <w:p w14:paraId="17B0CD27"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Requerimiento</w:t>
            </w:r>
          </w:p>
        </w:tc>
        <w:tc>
          <w:tcPr>
            <w:tcW w:w="1240" w:type="dxa"/>
            <w:tcBorders>
              <w:top w:val="single" w:sz="4" w:space="0" w:color="auto"/>
              <w:left w:val="nil"/>
              <w:bottom w:val="single" w:sz="4" w:space="0" w:color="auto"/>
              <w:right w:val="single" w:sz="4" w:space="0" w:color="auto"/>
            </w:tcBorders>
            <w:shd w:val="clear" w:color="2FA54B" w:fill="2FA54B"/>
            <w:vAlign w:val="center"/>
            <w:hideMark/>
          </w:tcPr>
          <w:p w14:paraId="74BB1546"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Atómico?</w:t>
            </w:r>
          </w:p>
        </w:tc>
        <w:tc>
          <w:tcPr>
            <w:tcW w:w="1240" w:type="dxa"/>
            <w:tcBorders>
              <w:top w:val="single" w:sz="4" w:space="0" w:color="auto"/>
              <w:left w:val="nil"/>
              <w:bottom w:val="single" w:sz="4" w:space="0" w:color="auto"/>
              <w:right w:val="single" w:sz="4" w:space="0" w:color="auto"/>
            </w:tcBorders>
            <w:shd w:val="clear" w:color="2FA54B" w:fill="2FA54B"/>
            <w:vAlign w:val="center"/>
            <w:hideMark/>
          </w:tcPr>
          <w:p w14:paraId="482C22E7"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Correcto?</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6043D726"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No Ambiguo?</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25A1C7D7"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Completos?</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4A7C4052"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Consistente?</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1BBC72FE"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Verificable?</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27942EA6"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Modificable?</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7ACE6EDE"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Trazable?</w:t>
            </w:r>
          </w:p>
        </w:tc>
        <w:tc>
          <w:tcPr>
            <w:tcW w:w="1240" w:type="dxa"/>
            <w:tcBorders>
              <w:top w:val="single" w:sz="4" w:space="0" w:color="auto"/>
              <w:left w:val="nil"/>
              <w:bottom w:val="single" w:sz="4" w:space="0" w:color="auto"/>
              <w:right w:val="single" w:sz="4" w:space="0" w:color="auto"/>
            </w:tcBorders>
            <w:shd w:val="clear" w:color="00B050" w:fill="00B050"/>
            <w:vAlign w:val="center"/>
            <w:hideMark/>
          </w:tcPr>
          <w:p w14:paraId="5C802F4F"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No redundante?</w:t>
            </w:r>
          </w:p>
        </w:tc>
        <w:tc>
          <w:tcPr>
            <w:tcW w:w="960" w:type="dxa"/>
            <w:tcBorders>
              <w:top w:val="single" w:sz="4" w:space="0" w:color="auto"/>
              <w:left w:val="nil"/>
              <w:bottom w:val="single" w:sz="4" w:space="0" w:color="auto"/>
              <w:right w:val="single" w:sz="4" w:space="0" w:color="auto"/>
            </w:tcBorders>
            <w:shd w:val="clear" w:color="2FA54B" w:fill="2FA54B"/>
            <w:vAlign w:val="center"/>
            <w:hideMark/>
          </w:tcPr>
          <w:p w14:paraId="3CA3E2DC"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Preciso?</w:t>
            </w:r>
          </w:p>
        </w:tc>
        <w:tc>
          <w:tcPr>
            <w:tcW w:w="1240" w:type="dxa"/>
            <w:tcBorders>
              <w:top w:val="single" w:sz="4" w:space="0" w:color="auto"/>
              <w:left w:val="nil"/>
              <w:bottom w:val="single" w:sz="4" w:space="0" w:color="auto"/>
              <w:right w:val="single" w:sz="4" w:space="0" w:color="auto"/>
            </w:tcBorders>
            <w:shd w:val="clear" w:color="A5D028" w:fill="00B050"/>
            <w:vAlign w:val="center"/>
            <w:hideMark/>
          </w:tcPr>
          <w:p w14:paraId="7642E0BE"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Aceptado?</w:t>
            </w:r>
          </w:p>
        </w:tc>
        <w:tc>
          <w:tcPr>
            <w:tcW w:w="1320" w:type="dxa"/>
            <w:tcBorders>
              <w:top w:val="single" w:sz="4" w:space="0" w:color="auto"/>
              <w:left w:val="nil"/>
              <w:bottom w:val="single" w:sz="4" w:space="0" w:color="auto"/>
              <w:right w:val="single" w:sz="4" w:space="0" w:color="auto"/>
            </w:tcBorders>
            <w:shd w:val="clear" w:color="A5D028" w:fill="00B050"/>
            <w:vAlign w:val="center"/>
            <w:hideMark/>
          </w:tcPr>
          <w:p w14:paraId="7EB4DC85"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Categoría</w:t>
            </w:r>
          </w:p>
        </w:tc>
        <w:tc>
          <w:tcPr>
            <w:tcW w:w="1240" w:type="dxa"/>
            <w:tcBorders>
              <w:top w:val="single" w:sz="4" w:space="0" w:color="auto"/>
              <w:left w:val="nil"/>
              <w:bottom w:val="single" w:sz="4" w:space="0" w:color="auto"/>
              <w:right w:val="single" w:sz="4" w:space="0" w:color="auto"/>
            </w:tcBorders>
            <w:shd w:val="clear" w:color="2FA54B" w:fill="2FA54B"/>
            <w:vAlign w:val="center"/>
            <w:hideMark/>
          </w:tcPr>
          <w:p w14:paraId="7B7CD220" w14:textId="77777777" w:rsidR="00FC4C2C" w:rsidRPr="00FC4C2C" w:rsidRDefault="00FC4C2C" w:rsidP="00FC4C2C">
            <w:pPr>
              <w:spacing w:after="0" w:line="240" w:lineRule="auto"/>
              <w:jc w:val="center"/>
              <w:rPr>
                <w:rFonts w:ascii="Calibri" w:eastAsia="Times New Roman" w:hAnsi="Calibri" w:cs="Times New Roman"/>
                <w:b/>
                <w:bCs/>
                <w:color w:val="000000"/>
                <w:sz w:val="20"/>
                <w:szCs w:val="20"/>
                <w:lang w:eastAsia="es-CO"/>
              </w:rPr>
            </w:pPr>
            <w:r w:rsidRPr="00FC4C2C">
              <w:rPr>
                <w:rFonts w:ascii="Calibri" w:eastAsia="Times New Roman" w:hAnsi="Calibri" w:cs="Times New Roman"/>
                <w:b/>
                <w:bCs/>
                <w:color w:val="000000"/>
                <w:sz w:val="20"/>
                <w:szCs w:val="20"/>
                <w:lang w:eastAsia="es-CO"/>
              </w:rPr>
              <w:t>Verificación</w:t>
            </w:r>
          </w:p>
        </w:tc>
      </w:tr>
      <w:tr w:rsidR="00FC4C2C" w:rsidRPr="00FC4C2C" w14:paraId="457FA277"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B9FDC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3620" w:type="dxa"/>
            <w:tcBorders>
              <w:top w:val="nil"/>
              <w:left w:val="nil"/>
              <w:bottom w:val="single" w:sz="4" w:space="0" w:color="auto"/>
              <w:right w:val="single" w:sz="4" w:space="0" w:color="auto"/>
            </w:tcBorders>
            <w:shd w:val="clear" w:color="000000" w:fill="FFFFFF"/>
            <w:vAlign w:val="center"/>
            <w:hideMark/>
          </w:tcPr>
          <w:p w14:paraId="1EDA9B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dar la opción de registrar una cuenta de usuario, con su respectivo usuario y contraseña</w:t>
            </w:r>
          </w:p>
        </w:tc>
        <w:tc>
          <w:tcPr>
            <w:tcW w:w="1240" w:type="dxa"/>
            <w:tcBorders>
              <w:top w:val="nil"/>
              <w:left w:val="nil"/>
              <w:bottom w:val="single" w:sz="4" w:space="0" w:color="auto"/>
              <w:right w:val="single" w:sz="4" w:space="0" w:color="auto"/>
            </w:tcBorders>
            <w:shd w:val="clear" w:color="000000" w:fill="FFFFFF"/>
            <w:vAlign w:val="center"/>
            <w:hideMark/>
          </w:tcPr>
          <w:p w14:paraId="438598E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7483A1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8E8C86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55D585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91390B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EA2DD3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90E98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000C6F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7817665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34BF0C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2044D9B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000000" w:fill="FFFFFF"/>
            <w:vAlign w:val="center"/>
            <w:hideMark/>
          </w:tcPr>
          <w:p w14:paraId="0C6161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0ED6121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70%</w:t>
            </w:r>
          </w:p>
        </w:tc>
      </w:tr>
      <w:tr w:rsidR="00FC4C2C" w:rsidRPr="00FC4C2C" w14:paraId="6858B0DF"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4C8880F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w:t>
            </w:r>
          </w:p>
        </w:tc>
        <w:tc>
          <w:tcPr>
            <w:tcW w:w="3620" w:type="dxa"/>
            <w:tcBorders>
              <w:top w:val="nil"/>
              <w:left w:val="nil"/>
              <w:bottom w:val="single" w:sz="4" w:space="0" w:color="auto"/>
              <w:right w:val="single" w:sz="4" w:space="0" w:color="auto"/>
            </w:tcBorders>
            <w:shd w:val="clear" w:color="auto" w:fill="auto"/>
            <w:vAlign w:val="center"/>
            <w:hideMark/>
          </w:tcPr>
          <w:p w14:paraId="2BC8D72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 cuadro de texto donde se pueda digitar el nombre y apellido del usuario para registrar una cuenta</w:t>
            </w:r>
          </w:p>
        </w:tc>
        <w:tc>
          <w:tcPr>
            <w:tcW w:w="1240" w:type="dxa"/>
            <w:tcBorders>
              <w:top w:val="nil"/>
              <w:left w:val="nil"/>
              <w:bottom w:val="single" w:sz="4" w:space="0" w:color="auto"/>
              <w:right w:val="single" w:sz="4" w:space="0" w:color="auto"/>
            </w:tcBorders>
            <w:shd w:val="clear" w:color="000000" w:fill="FFFFFF"/>
            <w:vAlign w:val="center"/>
            <w:hideMark/>
          </w:tcPr>
          <w:p w14:paraId="52F3C9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D9223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A57988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D83D8D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622DA3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21970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4ED86C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758867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A2C4F7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70F14AD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3D1064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34EB9C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4DEF172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195D472C"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D865C9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w:t>
            </w:r>
          </w:p>
        </w:tc>
        <w:tc>
          <w:tcPr>
            <w:tcW w:w="3620" w:type="dxa"/>
            <w:tcBorders>
              <w:top w:val="nil"/>
              <w:left w:val="nil"/>
              <w:bottom w:val="single" w:sz="4" w:space="0" w:color="auto"/>
              <w:right w:val="single" w:sz="4" w:space="0" w:color="auto"/>
            </w:tcBorders>
            <w:shd w:val="clear" w:color="auto" w:fill="auto"/>
            <w:vAlign w:val="center"/>
            <w:hideMark/>
          </w:tcPr>
          <w:p w14:paraId="1699DC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dar la opción de agregar una foto al usuario</w:t>
            </w:r>
          </w:p>
        </w:tc>
        <w:tc>
          <w:tcPr>
            <w:tcW w:w="1240" w:type="dxa"/>
            <w:tcBorders>
              <w:top w:val="nil"/>
              <w:left w:val="nil"/>
              <w:bottom w:val="single" w:sz="4" w:space="0" w:color="auto"/>
              <w:right w:val="single" w:sz="4" w:space="0" w:color="auto"/>
            </w:tcBorders>
            <w:shd w:val="clear" w:color="auto" w:fill="auto"/>
            <w:vAlign w:val="center"/>
            <w:hideMark/>
          </w:tcPr>
          <w:p w14:paraId="27A6381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EC29F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B670C3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B4D7F3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717236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DB5CA8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227B2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7F2E71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4C982B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04C9F60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2EFBE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526B7C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008F6D3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45722390"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A80305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w:t>
            </w:r>
          </w:p>
        </w:tc>
        <w:tc>
          <w:tcPr>
            <w:tcW w:w="3620" w:type="dxa"/>
            <w:tcBorders>
              <w:top w:val="nil"/>
              <w:left w:val="nil"/>
              <w:bottom w:val="single" w:sz="4" w:space="0" w:color="auto"/>
              <w:right w:val="single" w:sz="4" w:space="0" w:color="auto"/>
            </w:tcBorders>
            <w:shd w:val="clear" w:color="auto" w:fill="auto"/>
            <w:vAlign w:val="center"/>
            <w:hideMark/>
          </w:tcPr>
          <w:p w14:paraId="12CA3D6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permitir agregar usuarios no nativos digitales (niños o adultos mayores entre otros)</w:t>
            </w:r>
          </w:p>
        </w:tc>
        <w:tc>
          <w:tcPr>
            <w:tcW w:w="1240" w:type="dxa"/>
            <w:tcBorders>
              <w:top w:val="nil"/>
              <w:left w:val="nil"/>
              <w:bottom w:val="single" w:sz="4" w:space="0" w:color="auto"/>
              <w:right w:val="single" w:sz="4" w:space="0" w:color="auto"/>
            </w:tcBorders>
            <w:shd w:val="clear" w:color="auto" w:fill="auto"/>
            <w:vAlign w:val="center"/>
            <w:hideMark/>
          </w:tcPr>
          <w:p w14:paraId="73A33D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88C70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B4749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BE905E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594CC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86429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59B97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D151A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DABB18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EC7ACC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D3BB1A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61BDE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163334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3A572AE4"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46CB17F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val="es-ES" w:eastAsia="es-CO"/>
              </w:rPr>
              <w:t>5</w:t>
            </w:r>
          </w:p>
        </w:tc>
        <w:tc>
          <w:tcPr>
            <w:tcW w:w="3620" w:type="dxa"/>
            <w:tcBorders>
              <w:top w:val="nil"/>
              <w:left w:val="nil"/>
              <w:bottom w:val="single" w:sz="4" w:space="0" w:color="auto"/>
              <w:right w:val="single" w:sz="4" w:space="0" w:color="auto"/>
            </w:tcBorders>
            <w:shd w:val="clear" w:color="auto" w:fill="auto"/>
            <w:vAlign w:val="center"/>
            <w:hideMark/>
          </w:tcPr>
          <w:p w14:paraId="78633199" w14:textId="77777777" w:rsidR="00FC4C2C" w:rsidRPr="00FC4C2C" w:rsidRDefault="00FC4C2C" w:rsidP="00FC4C2C">
            <w:pPr>
              <w:spacing w:after="0" w:line="240" w:lineRule="auto"/>
              <w:jc w:val="center"/>
              <w:rPr>
                <w:rFonts w:ascii="Calibri" w:eastAsia="Times New Roman" w:hAnsi="Calibri" w:cs="Times New Roman"/>
                <w:sz w:val="20"/>
                <w:szCs w:val="20"/>
                <w:lang w:eastAsia="es-CO"/>
              </w:rPr>
            </w:pPr>
            <w:r w:rsidRPr="00FC4C2C">
              <w:rPr>
                <w:rFonts w:ascii="Calibri" w:eastAsia="Times New Roman" w:hAnsi="Calibri" w:cs="Times New Roman"/>
                <w:sz w:val="20"/>
                <w:szCs w:val="20"/>
                <w:lang w:eastAsia="es-CO"/>
              </w:rPr>
              <w:t>El sistema debe verificar que el usuario ha aceptado los términos y condiciones de Tappi</w:t>
            </w:r>
          </w:p>
        </w:tc>
        <w:tc>
          <w:tcPr>
            <w:tcW w:w="1240" w:type="dxa"/>
            <w:tcBorders>
              <w:top w:val="nil"/>
              <w:left w:val="nil"/>
              <w:bottom w:val="single" w:sz="4" w:space="0" w:color="auto"/>
              <w:right w:val="single" w:sz="4" w:space="0" w:color="auto"/>
            </w:tcBorders>
            <w:shd w:val="clear" w:color="000000" w:fill="FFFFFF"/>
            <w:vAlign w:val="center"/>
            <w:hideMark/>
          </w:tcPr>
          <w:p w14:paraId="1072B6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BD949C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9EF237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30687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A248E2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76E17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583BA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9901D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8C4E00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3D3E7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372789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09888C3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5677507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573ABCD"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D154D1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w:t>
            </w:r>
          </w:p>
        </w:tc>
        <w:tc>
          <w:tcPr>
            <w:tcW w:w="3620" w:type="dxa"/>
            <w:tcBorders>
              <w:top w:val="nil"/>
              <w:left w:val="nil"/>
              <w:bottom w:val="single" w:sz="4" w:space="0" w:color="auto"/>
              <w:right w:val="single" w:sz="4" w:space="0" w:color="auto"/>
            </w:tcBorders>
            <w:shd w:val="clear" w:color="auto" w:fill="auto"/>
            <w:vAlign w:val="center"/>
            <w:hideMark/>
          </w:tcPr>
          <w:p w14:paraId="753C14A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el enlace a los términos y condiciones durante el proceso de registro</w:t>
            </w:r>
          </w:p>
        </w:tc>
        <w:tc>
          <w:tcPr>
            <w:tcW w:w="1240" w:type="dxa"/>
            <w:tcBorders>
              <w:top w:val="nil"/>
              <w:left w:val="nil"/>
              <w:bottom w:val="single" w:sz="4" w:space="0" w:color="auto"/>
              <w:right w:val="single" w:sz="4" w:space="0" w:color="auto"/>
            </w:tcBorders>
            <w:shd w:val="clear" w:color="000000" w:fill="FFFFFF"/>
            <w:vAlign w:val="center"/>
            <w:hideMark/>
          </w:tcPr>
          <w:p w14:paraId="1CF1DA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561267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B0D06E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CED9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436DBC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E58D0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78615D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A481F6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EA02F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6B7FC4C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FAD99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61E6CA2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6DE5D6F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0FEB01D3"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61929FA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7</w:t>
            </w:r>
          </w:p>
        </w:tc>
        <w:tc>
          <w:tcPr>
            <w:tcW w:w="3620" w:type="dxa"/>
            <w:tcBorders>
              <w:top w:val="nil"/>
              <w:left w:val="nil"/>
              <w:bottom w:val="single" w:sz="4" w:space="0" w:color="auto"/>
              <w:right w:val="single" w:sz="4" w:space="0" w:color="auto"/>
            </w:tcBorders>
            <w:shd w:val="clear" w:color="auto" w:fill="auto"/>
            <w:vAlign w:val="center"/>
            <w:hideMark/>
          </w:tcPr>
          <w:p w14:paraId="5102BA4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El sistema debe notificarle al usuario si ha realizado su registro correctamente. </w:t>
            </w:r>
          </w:p>
        </w:tc>
        <w:tc>
          <w:tcPr>
            <w:tcW w:w="1240" w:type="dxa"/>
            <w:tcBorders>
              <w:top w:val="nil"/>
              <w:left w:val="nil"/>
              <w:bottom w:val="single" w:sz="4" w:space="0" w:color="auto"/>
              <w:right w:val="single" w:sz="4" w:space="0" w:color="auto"/>
            </w:tcBorders>
            <w:shd w:val="clear" w:color="000000" w:fill="FFFFFF"/>
            <w:vAlign w:val="center"/>
            <w:hideMark/>
          </w:tcPr>
          <w:p w14:paraId="70B036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327425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427B5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27B2E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AA634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53CFF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014067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4860D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2B7E3B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53A77B2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B2C96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589C7EC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06B95B2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66786968"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45B1AB8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w:t>
            </w:r>
          </w:p>
        </w:tc>
        <w:tc>
          <w:tcPr>
            <w:tcW w:w="3620" w:type="dxa"/>
            <w:tcBorders>
              <w:top w:val="nil"/>
              <w:left w:val="nil"/>
              <w:bottom w:val="single" w:sz="4" w:space="0" w:color="auto"/>
              <w:right w:val="single" w:sz="4" w:space="0" w:color="auto"/>
            </w:tcBorders>
            <w:shd w:val="clear" w:color="000000" w:fill="FFFFFF"/>
            <w:vAlign w:val="center"/>
            <w:hideMark/>
          </w:tcPr>
          <w:p w14:paraId="4C0E5CD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 cuadro de texto donde se pueda digitar el correo electrónico de usuario para registrar una cuenta</w:t>
            </w:r>
          </w:p>
        </w:tc>
        <w:tc>
          <w:tcPr>
            <w:tcW w:w="1240" w:type="dxa"/>
            <w:tcBorders>
              <w:top w:val="nil"/>
              <w:left w:val="nil"/>
              <w:bottom w:val="single" w:sz="4" w:space="0" w:color="auto"/>
              <w:right w:val="single" w:sz="4" w:space="0" w:color="auto"/>
            </w:tcBorders>
            <w:shd w:val="clear" w:color="000000" w:fill="FFFFFF"/>
            <w:vAlign w:val="center"/>
            <w:hideMark/>
          </w:tcPr>
          <w:p w14:paraId="5E0D900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95B658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522DE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5B8C70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CB8EB0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D1E4DC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E9BA9E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4D118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4B7C2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8A306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1424D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000000" w:fill="FFFFFF"/>
            <w:vAlign w:val="center"/>
            <w:hideMark/>
          </w:tcPr>
          <w:p w14:paraId="379DF04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411890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59A0459E"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4709F9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w:t>
            </w:r>
          </w:p>
        </w:tc>
        <w:tc>
          <w:tcPr>
            <w:tcW w:w="3620" w:type="dxa"/>
            <w:tcBorders>
              <w:top w:val="nil"/>
              <w:left w:val="nil"/>
              <w:bottom w:val="single" w:sz="4" w:space="0" w:color="auto"/>
              <w:right w:val="single" w:sz="4" w:space="0" w:color="auto"/>
            </w:tcBorders>
            <w:shd w:val="clear" w:color="000000" w:fill="FFFFFF"/>
            <w:vAlign w:val="center"/>
            <w:hideMark/>
          </w:tcPr>
          <w:p w14:paraId="5FA6168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 calendario para seleccionar la fecha de nacimiento del usuario.</w:t>
            </w:r>
          </w:p>
        </w:tc>
        <w:tc>
          <w:tcPr>
            <w:tcW w:w="1240" w:type="dxa"/>
            <w:tcBorders>
              <w:top w:val="nil"/>
              <w:left w:val="nil"/>
              <w:bottom w:val="single" w:sz="4" w:space="0" w:color="auto"/>
              <w:right w:val="single" w:sz="4" w:space="0" w:color="auto"/>
            </w:tcBorders>
            <w:shd w:val="clear" w:color="000000" w:fill="FFFFFF"/>
            <w:vAlign w:val="center"/>
            <w:hideMark/>
          </w:tcPr>
          <w:p w14:paraId="01BC04C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50F185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F2471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1E8F8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75CA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8EB0A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C04A1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8A732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1362C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64B7B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8BD3EC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000000" w:fill="FFFFFF"/>
            <w:vAlign w:val="center"/>
            <w:hideMark/>
          </w:tcPr>
          <w:p w14:paraId="4F1D241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2BFE66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D2C2B31"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49BAB7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w:t>
            </w:r>
          </w:p>
        </w:tc>
        <w:tc>
          <w:tcPr>
            <w:tcW w:w="3620" w:type="dxa"/>
            <w:tcBorders>
              <w:top w:val="nil"/>
              <w:left w:val="nil"/>
              <w:bottom w:val="single" w:sz="4" w:space="0" w:color="auto"/>
              <w:right w:val="single" w:sz="4" w:space="0" w:color="auto"/>
            </w:tcBorders>
            <w:shd w:val="clear" w:color="auto" w:fill="auto"/>
            <w:vAlign w:val="center"/>
            <w:hideMark/>
          </w:tcPr>
          <w:p w14:paraId="130EEC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dar la opción de iniciar sesión con cuentas de facebook o google+ (la validació esta implicita usando este sistema de login)</w:t>
            </w:r>
          </w:p>
        </w:tc>
        <w:tc>
          <w:tcPr>
            <w:tcW w:w="1240" w:type="dxa"/>
            <w:tcBorders>
              <w:top w:val="nil"/>
              <w:left w:val="nil"/>
              <w:bottom w:val="single" w:sz="4" w:space="0" w:color="auto"/>
              <w:right w:val="single" w:sz="4" w:space="0" w:color="auto"/>
            </w:tcBorders>
            <w:shd w:val="clear" w:color="000000" w:fill="FFFFFF"/>
            <w:vAlign w:val="center"/>
            <w:hideMark/>
          </w:tcPr>
          <w:p w14:paraId="3E976B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0D40C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17AC3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DA02CA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DD354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551598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CE56CF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892D5A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41AC3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960" w:type="dxa"/>
            <w:tcBorders>
              <w:top w:val="nil"/>
              <w:left w:val="nil"/>
              <w:bottom w:val="single" w:sz="4" w:space="0" w:color="auto"/>
              <w:right w:val="single" w:sz="4" w:space="0" w:color="auto"/>
            </w:tcBorders>
            <w:shd w:val="clear" w:color="000000" w:fill="FFFFFF"/>
            <w:vAlign w:val="center"/>
            <w:hideMark/>
          </w:tcPr>
          <w:p w14:paraId="21BBA4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69228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0248D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3544D85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5D0416C6"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281C9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1</w:t>
            </w:r>
          </w:p>
        </w:tc>
        <w:tc>
          <w:tcPr>
            <w:tcW w:w="3620" w:type="dxa"/>
            <w:tcBorders>
              <w:top w:val="nil"/>
              <w:left w:val="nil"/>
              <w:bottom w:val="single" w:sz="4" w:space="0" w:color="auto"/>
              <w:right w:val="single" w:sz="4" w:space="0" w:color="auto"/>
            </w:tcBorders>
            <w:shd w:val="clear" w:color="000000" w:fill="FFFFFF"/>
            <w:vAlign w:val="center"/>
            <w:hideMark/>
          </w:tcPr>
          <w:p w14:paraId="181721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impedir el acceso al sistema si la contraseña dada no corresponde al usuario</w:t>
            </w:r>
          </w:p>
        </w:tc>
        <w:tc>
          <w:tcPr>
            <w:tcW w:w="1240" w:type="dxa"/>
            <w:tcBorders>
              <w:top w:val="nil"/>
              <w:left w:val="nil"/>
              <w:bottom w:val="single" w:sz="4" w:space="0" w:color="auto"/>
              <w:right w:val="single" w:sz="4" w:space="0" w:color="auto"/>
            </w:tcBorders>
            <w:shd w:val="clear" w:color="000000" w:fill="FFFFFF"/>
            <w:vAlign w:val="center"/>
            <w:hideMark/>
          </w:tcPr>
          <w:p w14:paraId="4A78523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4F80B2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AD005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97B32E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5CD94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308615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38A492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2B261AA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FD8D08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6BC3D74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26A6B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000000" w:fill="FFFFFF"/>
            <w:vAlign w:val="center"/>
            <w:hideMark/>
          </w:tcPr>
          <w:p w14:paraId="0CD6B8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2468A16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7E247785"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0EA928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2</w:t>
            </w:r>
          </w:p>
        </w:tc>
        <w:tc>
          <w:tcPr>
            <w:tcW w:w="3620" w:type="dxa"/>
            <w:tcBorders>
              <w:top w:val="nil"/>
              <w:left w:val="nil"/>
              <w:bottom w:val="single" w:sz="4" w:space="0" w:color="auto"/>
              <w:right w:val="single" w:sz="4" w:space="0" w:color="auto"/>
            </w:tcBorders>
            <w:shd w:val="clear" w:color="auto" w:fill="auto"/>
            <w:vAlign w:val="center"/>
            <w:hideMark/>
          </w:tcPr>
          <w:p w14:paraId="420434C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dar la opción al usuario de editar los datos de su cuenta y sus síntomas</w:t>
            </w:r>
          </w:p>
        </w:tc>
        <w:tc>
          <w:tcPr>
            <w:tcW w:w="1240" w:type="dxa"/>
            <w:tcBorders>
              <w:top w:val="nil"/>
              <w:left w:val="nil"/>
              <w:bottom w:val="single" w:sz="4" w:space="0" w:color="auto"/>
              <w:right w:val="single" w:sz="4" w:space="0" w:color="auto"/>
            </w:tcBorders>
            <w:shd w:val="clear" w:color="auto" w:fill="auto"/>
            <w:vAlign w:val="center"/>
            <w:hideMark/>
          </w:tcPr>
          <w:p w14:paraId="3668F0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2CC79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296BAD7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2E9644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EB9A3C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2CDFAC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319FE7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7438C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56DD9E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024C68C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85B69B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75F259E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auto" w:fill="auto"/>
            <w:vAlign w:val="center"/>
            <w:hideMark/>
          </w:tcPr>
          <w:p w14:paraId="6D70095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7744637A"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80A2C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3</w:t>
            </w:r>
          </w:p>
        </w:tc>
        <w:tc>
          <w:tcPr>
            <w:tcW w:w="3620" w:type="dxa"/>
            <w:tcBorders>
              <w:top w:val="nil"/>
              <w:left w:val="nil"/>
              <w:bottom w:val="single" w:sz="4" w:space="0" w:color="auto"/>
              <w:right w:val="single" w:sz="4" w:space="0" w:color="auto"/>
            </w:tcBorders>
            <w:shd w:val="clear" w:color="auto" w:fill="auto"/>
            <w:vAlign w:val="center"/>
            <w:hideMark/>
          </w:tcPr>
          <w:p w14:paraId="19661F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verificar que los datos que se van a cambiar sean correctos</w:t>
            </w:r>
          </w:p>
        </w:tc>
        <w:tc>
          <w:tcPr>
            <w:tcW w:w="1240" w:type="dxa"/>
            <w:tcBorders>
              <w:top w:val="nil"/>
              <w:left w:val="nil"/>
              <w:bottom w:val="single" w:sz="4" w:space="0" w:color="auto"/>
              <w:right w:val="single" w:sz="4" w:space="0" w:color="auto"/>
            </w:tcBorders>
            <w:shd w:val="clear" w:color="000000" w:fill="FFFFFF"/>
            <w:vAlign w:val="center"/>
            <w:hideMark/>
          </w:tcPr>
          <w:p w14:paraId="7DCE6A5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72D326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9660B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ADF485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2E6B9B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86ED3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EA86C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4E60977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AA017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1AA8329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1A8890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799D3BF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2012409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471D2D38"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5A926E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4</w:t>
            </w:r>
          </w:p>
        </w:tc>
        <w:tc>
          <w:tcPr>
            <w:tcW w:w="3620" w:type="dxa"/>
            <w:tcBorders>
              <w:top w:val="nil"/>
              <w:left w:val="nil"/>
              <w:bottom w:val="single" w:sz="4" w:space="0" w:color="auto"/>
              <w:right w:val="single" w:sz="4" w:space="0" w:color="auto"/>
            </w:tcBorders>
            <w:shd w:val="clear" w:color="auto" w:fill="auto"/>
            <w:vAlign w:val="center"/>
            <w:hideMark/>
          </w:tcPr>
          <w:p w14:paraId="154514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tener un botón para aceptar los cambios realizados</w:t>
            </w:r>
          </w:p>
        </w:tc>
        <w:tc>
          <w:tcPr>
            <w:tcW w:w="1240" w:type="dxa"/>
            <w:tcBorders>
              <w:top w:val="nil"/>
              <w:left w:val="nil"/>
              <w:bottom w:val="single" w:sz="4" w:space="0" w:color="auto"/>
              <w:right w:val="single" w:sz="4" w:space="0" w:color="auto"/>
            </w:tcBorders>
            <w:shd w:val="clear" w:color="auto" w:fill="auto"/>
            <w:vAlign w:val="center"/>
            <w:hideMark/>
          </w:tcPr>
          <w:p w14:paraId="161F04C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F07EA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DB3ED1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A9BDE9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8B6AF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37102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166CE2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0FFECC2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CEB2A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24CED48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DBD074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47CE0C4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auto" w:fill="auto"/>
            <w:vAlign w:val="center"/>
            <w:hideMark/>
          </w:tcPr>
          <w:p w14:paraId="46B920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0E20A1BE"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455C855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5</w:t>
            </w:r>
          </w:p>
        </w:tc>
        <w:tc>
          <w:tcPr>
            <w:tcW w:w="3620" w:type="dxa"/>
            <w:tcBorders>
              <w:top w:val="nil"/>
              <w:left w:val="nil"/>
              <w:bottom w:val="single" w:sz="4" w:space="0" w:color="auto"/>
              <w:right w:val="single" w:sz="4" w:space="0" w:color="auto"/>
            </w:tcBorders>
            <w:shd w:val="clear" w:color="auto" w:fill="auto"/>
            <w:vAlign w:val="center"/>
            <w:hideMark/>
          </w:tcPr>
          <w:p w14:paraId="0974968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tener una sección para editar cuentas</w:t>
            </w:r>
          </w:p>
        </w:tc>
        <w:tc>
          <w:tcPr>
            <w:tcW w:w="1240" w:type="dxa"/>
            <w:tcBorders>
              <w:top w:val="nil"/>
              <w:left w:val="nil"/>
              <w:bottom w:val="single" w:sz="4" w:space="0" w:color="auto"/>
              <w:right w:val="single" w:sz="4" w:space="0" w:color="auto"/>
            </w:tcBorders>
            <w:shd w:val="clear" w:color="000000" w:fill="FFFFFF"/>
            <w:vAlign w:val="center"/>
            <w:hideMark/>
          </w:tcPr>
          <w:p w14:paraId="58BF81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5E3574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976B4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4FA3BC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ED457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31D51A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6D1BC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74B5F8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19C3A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180CBF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51C6D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6E958A5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79E981A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5A2ECA7C" w14:textId="77777777" w:rsidTr="00FC4C2C">
        <w:trPr>
          <w:trHeight w:val="30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4E9AC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6</w:t>
            </w:r>
          </w:p>
        </w:tc>
        <w:tc>
          <w:tcPr>
            <w:tcW w:w="3620" w:type="dxa"/>
            <w:tcBorders>
              <w:top w:val="nil"/>
              <w:left w:val="nil"/>
              <w:bottom w:val="single" w:sz="4" w:space="0" w:color="auto"/>
              <w:right w:val="single" w:sz="4" w:space="0" w:color="auto"/>
            </w:tcBorders>
            <w:shd w:val="clear" w:color="auto" w:fill="auto"/>
            <w:vAlign w:val="center"/>
            <w:hideMark/>
          </w:tcPr>
          <w:p w14:paraId="637A20C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permitir cerrar la sesión</w:t>
            </w:r>
          </w:p>
        </w:tc>
        <w:tc>
          <w:tcPr>
            <w:tcW w:w="1240" w:type="dxa"/>
            <w:tcBorders>
              <w:top w:val="nil"/>
              <w:left w:val="nil"/>
              <w:bottom w:val="single" w:sz="4" w:space="0" w:color="auto"/>
              <w:right w:val="single" w:sz="4" w:space="0" w:color="auto"/>
            </w:tcBorders>
            <w:shd w:val="clear" w:color="000000" w:fill="FFFFFF"/>
            <w:vAlign w:val="center"/>
            <w:hideMark/>
          </w:tcPr>
          <w:p w14:paraId="5F4832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FCC31F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7A6CA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4BCC3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78A0FAD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C4F62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92533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2EF79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DCCF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710B2FF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53D18F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3F4632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718D70D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5EEB336D"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01AE3E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7</w:t>
            </w:r>
          </w:p>
        </w:tc>
        <w:tc>
          <w:tcPr>
            <w:tcW w:w="3620" w:type="dxa"/>
            <w:tcBorders>
              <w:top w:val="nil"/>
              <w:left w:val="nil"/>
              <w:bottom w:val="single" w:sz="4" w:space="0" w:color="auto"/>
              <w:right w:val="single" w:sz="4" w:space="0" w:color="auto"/>
            </w:tcBorders>
            <w:shd w:val="clear" w:color="auto" w:fill="auto"/>
            <w:vAlign w:val="center"/>
            <w:hideMark/>
          </w:tcPr>
          <w:p w14:paraId="32A685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dar la opción de borrar una cuenta creada</w:t>
            </w:r>
          </w:p>
        </w:tc>
        <w:tc>
          <w:tcPr>
            <w:tcW w:w="1240" w:type="dxa"/>
            <w:tcBorders>
              <w:top w:val="nil"/>
              <w:left w:val="nil"/>
              <w:bottom w:val="single" w:sz="4" w:space="0" w:color="auto"/>
              <w:right w:val="single" w:sz="4" w:space="0" w:color="auto"/>
            </w:tcBorders>
            <w:shd w:val="clear" w:color="000000" w:fill="FFFFFF"/>
            <w:vAlign w:val="center"/>
            <w:hideMark/>
          </w:tcPr>
          <w:p w14:paraId="3954365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EB53B8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9B9DC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A566D7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50B2658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ED59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A8AFC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0F3D3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50B03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328E9B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3FFBA3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49757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5D108C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18091B19"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020B6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8</w:t>
            </w:r>
          </w:p>
        </w:tc>
        <w:tc>
          <w:tcPr>
            <w:tcW w:w="3620" w:type="dxa"/>
            <w:tcBorders>
              <w:top w:val="nil"/>
              <w:left w:val="nil"/>
              <w:bottom w:val="single" w:sz="4" w:space="0" w:color="auto"/>
              <w:right w:val="single" w:sz="4" w:space="0" w:color="auto"/>
            </w:tcBorders>
            <w:shd w:val="clear" w:color="auto" w:fill="auto"/>
            <w:vAlign w:val="center"/>
            <w:hideMark/>
          </w:tcPr>
          <w:p w14:paraId="021217B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 botón de confirmación antes de ser borrada la cuenta</w:t>
            </w:r>
          </w:p>
        </w:tc>
        <w:tc>
          <w:tcPr>
            <w:tcW w:w="1240" w:type="dxa"/>
            <w:tcBorders>
              <w:top w:val="nil"/>
              <w:left w:val="nil"/>
              <w:bottom w:val="single" w:sz="4" w:space="0" w:color="auto"/>
              <w:right w:val="single" w:sz="4" w:space="0" w:color="auto"/>
            </w:tcBorders>
            <w:shd w:val="clear" w:color="000000" w:fill="FFFFFF"/>
            <w:vAlign w:val="center"/>
            <w:hideMark/>
          </w:tcPr>
          <w:p w14:paraId="0B248C4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425EB2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DBBF92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F52EA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B0207A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7ECDCF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4E528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6402E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741382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4C1316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352A4B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648591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7336CA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76974149"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0614B0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9</w:t>
            </w:r>
          </w:p>
        </w:tc>
        <w:tc>
          <w:tcPr>
            <w:tcW w:w="3620" w:type="dxa"/>
            <w:tcBorders>
              <w:top w:val="nil"/>
              <w:left w:val="nil"/>
              <w:bottom w:val="single" w:sz="4" w:space="0" w:color="auto"/>
              <w:right w:val="single" w:sz="4" w:space="0" w:color="auto"/>
            </w:tcBorders>
            <w:shd w:val="clear" w:color="000000" w:fill="FFFFFF"/>
            <w:vAlign w:val="center"/>
            <w:hideMark/>
          </w:tcPr>
          <w:p w14:paraId="1F870C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requerir de la contraseña para ejecutar el borrado de una cuenta</w:t>
            </w:r>
          </w:p>
        </w:tc>
        <w:tc>
          <w:tcPr>
            <w:tcW w:w="1240" w:type="dxa"/>
            <w:tcBorders>
              <w:top w:val="nil"/>
              <w:left w:val="nil"/>
              <w:bottom w:val="single" w:sz="4" w:space="0" w:color="auto"/>
              <w:right w:val="single" w:sz="4" w:space="0" w:color="auto"/>
            </w:tcBorders>
            <w:shd w:val="clear" w:color="000000" w:fill="FFFFFF"/>
            <w:vAlign w:val="center"/>
            <w:hideMark/>
          </w:tcPr>
          <w:p w14:paraId="1AF0B7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FB7B4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5A55D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41198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21832A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55CCB7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3F5C1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61BFA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A62328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43A7C6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2C451C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000000" w:fill="FFFFFF"/>
            <w:vAlign w:val="center"/>
            <w:hideMark/>
          </w:tcPr>
          <w:p w14:paraId="7081A2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38502B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6D508302"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3B078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0</w:t>
            </w:r>
          </w:p>
        </w:tc>
        <w:tc>
          <w:tcPr>
            <w:tcW w:w="3620" w:type="dxa"/>
            <w:tcBorders>
              <w:top w:val="nil"/>
              <w:left w:val="nil"/>
              <w:bottom w:val="single" w:sz="4" w:space="0" w:color="auto"/>
              <w:right w:val="single" w:sz="4" w:space="0" w:color="auto"/>
            </w:tcBorders>
            <w:shd w:val="clear" w:color="auto" w:fill="auto"/>
            <w:vAlign w:val="center"/>
            <w:hideMark/>
          </w:tcPr>
          <w:p w14:paraId="441D87D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impedir acceder a una cuenta si esta ha sido borrada</w:t>
            </w:r>
          </w:p>
        </w:tc>
        <w:tc>
          <w:tcPr>
            <w:tcW w:w="1240" w:type="dxa"/>
            <w:tcBorders>
              <w:top w:val="nil"/>
              <w:left w:val="nil"/>
              <w:bottom w:val="single" w:sz="4" w:space="0" w:color="auto"/>
              <w:right w:val="single" w:sz="4" w:space="0" w:color="auto"/>
            </w:tcBorders>
            <w:shd w:val="clear" w:color="000000" w:fill="FFFFFF"/>
            <w:vAlign w:val="center"/>
            <w:hideMark/>
          </w:tcPr>
          <w:p w14:paraId="3BF1942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CD93D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12AD08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33C4E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BACCA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EDB493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93B1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11EB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89450F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4CF2EF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D008D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DF0F8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106AD3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33DF75BA"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44BEDD1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1</w:t>
            </w:r>
          </w:p>
        </w:tc>
        <w:tc>
          <w:tcPr>
            <w:tcW w:w="3620" w:type="dxa"/>
            <w:tcBorders>
              <w:top w:val="nil"/>
              <w:left w:val="nil"/>
              <w:bottom w:val="single" w:sz="4" w:space="0" w:color="auto"/>
              <w:right w:val="single" w:sz="4" w:space="0" w:color="auto"/>
            </w:tcBorders>
            <w:shd w:val="clear" w:color="auto" w:fill="auto"/>
            <w:vAlign w:val="center"/>
            <w:hideMark/>
          </w:tcPr>
          <w:p w14:paraId="69355E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eliminar la cuenta de la base de datos cuando esto sea solicitado</w:t>
            </w:r>
          </w:p>
        </w:tc>
        <w:tc>
          <w:tcPr>
            <w:tcW w:w="1240" w:type="dxa"/>
            <w:tcBorders>
              <w:top w:val="nil"/>
              <w:left w:val="nil"/>
              <w:bottom w:val="single" w:sz="4" w:space="0" w:color="auto"/>
              <w:right w:val="single" w:sz="4" w:space="0" w:color="auto"/>
            </w:tcBorders>
            <w:shd w:val="clear" w:color="000000" w:fill="FFFFFF"/>
            <w:vAlign w:val="center"/>
            <w:hideMark/>
          </w:tcPr>
          <w:p w14:paraId="3F8694B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9031C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774976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EE1F7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EE5C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C5FB9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F67A7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68D90D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FF9E5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40DD29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F98D3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2502E3E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7AEEBD4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71841B3B"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EB4380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2</w:t>
            </w:r>
          </w:p>
        </w:tc>
        <w:tc>
          <w:tcPr>
            <w:tcW w:w="3620" w:type="dxa"/>
            <w:tcBorders>
              <w:top w:val="nil"/>
              <w:left w:val="nil"/>
              <w:bottom w:val="single" w:sz="4" w:space="0" w:color="auto"/>
              <w:right w:val="single" w:sz="4" w:space="0" w:color="auto"/>
            </w:tcBorders>
            <w:shd w:val="clear" w:color="000000" w:fill="33CCFF"/>
            <w:vAlign w:val="center"/>
            <w:hideMark/>
          </w:tcPr>
          <w:p w14:paraId="02D5A3F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permitirá que el usuario administrado bloquee a un usuario.</w:t>
            </w:r>
          </w:p>
        </w:tc>
        <w:tc>
          <w:tcPr>
            <w:tcW w:w="1240" w:type="dxa"/>
            <w:tcBorders>
              <w:top w:val="nil"/>
              <w:left w:val="nil"/>
              <w:bottom w:val="single" w:sz="4" w:space="0" w:color="auto"/>
              <w:right w:val="single" w:sz="4" w:space="0" w:color="auto"/>
            </w:tcBorders>
            <w:shd w:val="clear" w:color="000000" w:fill="33CCFF"/>
            <w:vAlign w:val="center"/>
            <w:hideMark/>
          </w:tcPr>
          <w:p w14:paraId="58FFB1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6455612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3A7D68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78233F8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7B4803F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14CDEFB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3B72A54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383BBEE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6716A4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33CCFF"/>
            <w:vAlign w:val="center"/>
            <w:hideMark/>
          </w:tcPr>
          <w:p w14:paraId="6A9F04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33CCFF"/>
            <w:vAlign w:val="center"/>
            <w:hideMark/>
          </w:tcPr>
          <w:p w14:paraId="718E7DE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000000" w:fill="33CCFF"/>
            <w:vAlign w:val="center"/>
            <w:hideMark/>
          </w:tcPr>
          <w:p w14:paraId="0281D3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33CCFF"/>
            <w:vAlign w:val="center"/>
            <w:hideMark/>
          </w:tcPr>
          <w:p w14:paraId="498E41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16349161"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4159A1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3</w:t>
            </w:r>
          </w:p>
        </w:tc>
        <w:tc>
          <w:tcPr>
            <w:tcW w:w="3620" w:type="dxa"/>
            <w:tcBorders>
              <w:top w:val="nil"/>
              <w:left w:val="nil"/>
              <w:bottom w:val="single" w:sz="4" w:space="0" w:color="auto"/>
              <w:right w:val="single" w:sz="4" w:space="0" w:color="auto"/>
            </w:tcBorders>
            <w:shd w:val="clear" w:color="auto" w:fill="auto"/>
            <w:vAlign w:val="center"/>
            <w:hideMark/>
          </w:tcPr>
          <w:p w14:paraId="7BC6827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permitir agregar miembros de la familia</w:t>
            </w:r>
          </w:p>
        </w:tc>
        <w:tc>
          <w:tcPr>
            <w:tcW w:w="1240" w:type="dxa"/>
            <w:tcBorders>
              <w:top w:val="nil"/>
              <w:left w:val="nil"/>
              <w:bottom w:val="single" w:sz="4" w:space="0" w:color="auto"/>
              <w:right w:val="single" w:sz="4" w:space="0" w:color="auto"/>
            </w:tcBorders>
            <w:shd w:val="clear" w:color="000000" w:fill="FFFFFF"/>
            <w:vAlign w:val="center"/>
            <w:hideMark/>
          </w:tcPr>
          <w:p w14:paraId="0988A63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A5C62D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549B9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86E02A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F678BF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7071E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ECE33C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07A483F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66DF6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7E94B83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A6B513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7216CE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700BF7F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25210FE9"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9B9F73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4</w:t>
            </w:r>
          </w:p>
        </w:tc>
        <w:tc>
          <w:tcPr>
            <w:tcW w:w="3620" w:type="dxa"/>
            <w:tcBorders>
              <w:top w:val="nil"/>
              <w:left w:val="nil"/>
              <w:bottom w:val="single" w:sz="4" w:space="0" w:color="auto"/>
              <w:right w:val="single" w:sz="4" w:space="0" w:color="auto"/>
            </w:tcBorders>
            <w:shd w:val="clear" w:color="auto" w:fill="auto"/>
            <w:vAlign w:val="center"/>
            <w:hideMark/>
          </w:tcPr>
          <w:p w14:paraId="6E4D4B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El sistema debe solicitar el documento de identificación del familiar a ser agregado, el cual ya debe tener cuenta. </w:t>
            </w:r>
          </w:p>
        </w:tc>
        <w:tc>
          <w:tcPr>
            <w:tcW w:w="1240" w:type="dxa"/>
            <w:tcBorders>
              <w:top w:val="nil"/>
              <w:left w:val="nil"/>
              <w:bottom w:val="single" w:sz="4" w:space="0" w:color="auto"/>
              <w:right w:val="single" w:sz="4" w:space="0" w:color="auto"/>
            </w:tcBorders>
            <w:shd w:val="clear" w:color="000000" w:fill="FFFFFF"/>
            <w:vAlign w:val="center"/>
            <w:hideMark/>
          </w:tcPr>
          <w:p w14:paraId="26649D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CE8E8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2BE02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43CD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81D65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ACF998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9421FD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8CB893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5BD93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55A93C2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8761D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464391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Familiar</w:t>
            </w:r>
          </w:p>
        </w:tc>
        <w:tc>
          <w:tcPr>
            <w:tcW w:w="1240" w:type="dxa"/>
            <w:tcBorders>
              <w:top w:val="nil"/>
              <w:left w:val="nil"/>
              <w:bottom w:val="single" w:sz="4" w:space="0" w:color="auto"/>
              <w:right w:val="single" w:sz="4" w:space="0" w:color="auto"/>
            </w:tcBorders>
            <w:shd w:val="clear" w:color="000000" w:fill="FFFFFF"/>
            <w:vAlign w:val="center"/>
            <w:hideMark/>
          </w:tcPr>
          <w:p w14:paraId="2943B2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354D7779"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06C31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5</w:t>
            </w:r>
          </w:p>
        </w:tc>
        <w:tc>
          <w:tcPr>
            <w:tcW w:w="3620" w:type="dxa"/>
            <w:tcBorders>
              <w:top w:val="nil"/>
              <w:left w:val="nil"/>
              <w:bottom w:val="single" w:sz="4" w:space="0" w:color="auto"/>
              <w:right w:val="single" w:sz="4" w:space="0" w:color="auto"/>
            </w:tcBorders>
            <w:shd w:val="clear" w:color="000000" w:fill="FFFFFF"/>
            <w:vAlign w:val="center"/>
            <w:hideMark/>
          </w:tcPr>
          <w:p w14:paraId="51ADAC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r permitir al usuario aceptar o rechazar solicitud de familia.</w:t>
            </w:r>
          </w:p>
        </w:tc>
        <w:tc>
          <w:tcPr>
            <w:tcW w:w="1240" w:type="dxa"/>
            <w:tcBorders>
              <w:top w:val="nil"/>
              <w:left w:val="nil"/>
              <w:bottom w:val="single" w:sz="4" w:space="0" w:color="auto"/>
              <w:right w:val="single" w:sz="4" w:space="0" w:color="auto"/>
            </w:tcBorders>
            <w:shd w:val="clear" w:color="000000" w:fill="FFFFFF"/>
            <w:vAlign w:val="center"/>
            <w:hideMark/>
          </w:tcPr>
          <w:p w14:paraId="0EB8BE3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0658BD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2B34E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3E63D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DB95B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0B525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662AAA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23A64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53C976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08A17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CADA61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5CCA94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Familiar</w:t>
            </w:r>
          </w:p>
        </w:tc>
        <w:tc>
          <w:tcPr>
            <w:tcW w:w="1240" w:type="dxa"/>
            <w:tcBorders>
              <w:top w:val="nil"/>
              <w:left w:val="nil"/>
              <w:bottom w:val="single" w:sz="4" w:space="0" w:color="auto"/>
              <w:right w:val="single" w:sz="4" w:space="0" w:color="auto"/>
            </w:tcBorders>
            <w:shd w:val="clear" w:color="000000" w:fill="FFFFFF"/>
            <w:vAlign w:val="center"/>
            <w:hideMark/>
          </w:tcPr>
          <w:p w14:paraId="629CD2B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DEDE51D"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7ED3C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6</w:t>
            </w:r>
          </w:p>
        </w:tc>
        <w:tc>
          <w:tcPr>
            <w:tcW w:w="3620" w:type="dxa"/>
            <w:tcBorders>
              <w:top w:val="nil"/>
              <w:left w:val="nil"/>
              <w:bottom w:val="single" w:sz="4" w:space="0" w:color="auto"/>
              <w:right w:val="single" w:sz="4" w:space="0" w:color="auto"/>
            </w:tcBorders>
            <w:shd w:val="clear" w:color="000000" w:fill="FFFFFF"/>
            <w:vAlign w:val="center"/>
            <w:hideMark/>
          </w:tcPr>
          <w:p w14:paraId="633677F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los familiares del usuario en el perfil del usuario</w:t>
            </w:r>
          </w:p>
        </w:tc>
        <w:tc>
          <w:tcPr>
            <w:tcW w:w="1240" w:type="dxa"/>
            <w:tcBorders>
              <w:top w:val="nil"/>
              <w:left w:val="nil"/>
              <w:bottom w:val="single" w:sz="4" w:space="0" w:color="auto"/>
              <w:right w:val="single" w:sz="4" w:space="0" w:color="auto"/>
            </w:tcBorders>
            <w:shd w:val="clear" w:color="000000" w:fill="FFFFFF"/>
            <w:vAlign w:val="center"/>
            <w:hideMark/>
          </w:tcPr>
          <w:p w14:paraId="3BA49EE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5703CB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DD6E31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7D1FD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E9DC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FC27C1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32013A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09F444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90AA0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57BEDF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0A052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000000" w:fill="FFFFFF"/>
            <w:vAlign w:val="center"/>
            <w:hideMark/>
          </w:tcPr>
          <w:p w14:paraId="31933B3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7853479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A6AABA5"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A7B563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7</w:t>
            </w:r>
          </w:p>
        </w:tc>
        <w:tc>
          <w:tcPr>
            <w:tcW w:w="3620" w:type="dxa"/>
            <w:tcBorders>
              <w:top w:val="nil"/>
              <w:left w:val="nil"/>
              <w:bottom w:val="single" w:sz="4" w:space="0" w:color="auto"/>
              <w:right w:val="single" w:sz="4" w:space="0" w:color="auto"/>
            </w:tcBorders>
            <w:shd w:val="clear" w:color="auto" w:fill="auto"/>
            <w:vAlign w:val="center"/>
            <w:hideMark/>
          </w:tcPr>
          <w:p w14:paraId="08A6425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la lista de familiares para escoger cual será eliminado</w:t>
            </w:r>
          </w:p>
        </w:tc>
        <w:tc>
          <w:tcPr>
            <w:tcW w:w="1240" w:type="dxa"/>
            <w:tcBorders>
              <w:top w:val="nil"/>
              <w:left w:val="nil"/>
              <w:bottom w:val="single" w:sz="4" w:space="0" w:color="auto"/>
              <w:right w:val="single" w:sz="4" w:space="0" w:color="auto"/>
            </w:tcBorders>
            <w:shd w:val="clear" w:color="000000" w:fill="FFFFFF"/>
            <w:vAlign w:val="center"/>
            <w:hideMark/>
          </w:tcPr>
          <w:p w14:paraId="6D4AA6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E208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177FF2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383755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0539A19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F8D18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A8C1B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6BFAE74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387AA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56B2EE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96BD5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28E233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Familiar</w:t>
            </w:r>
          </w:p>
        </w:tc>
        <w:tc>
          <w:tcPr>
            <w:tcW w:w="1240" w:type="dxa"/>
            <w:tcBorders>
              <w:top w:val="nil"/>
              <w:left w:val="nil"/>
              <w:bottom w:val="single" w:sz="4" w:space="0" w:color="auto"/>
              <w:right w:val="single" w:sz="4" w:space="0" w:color="auto"/>
            </w:tcBorders>
            <w:shd w:val="clear" w:color="000000" w:fill="FFFFFF"/>
            <w:vAlign w:val="center"/>
            <w:hideMark/>
          </w:tcPr>
          <w:p w14:paraId="08EDEB5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7AC17E22"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947AB8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8</w:t>
            </w:r>
          </w:p>
        </w:tc>
        <w:tc>
          <w:tcPr>
            <w:tcW w:w="3620" w:type="dxa"/>
            <w:tcBorders>
              <w:top w:val="nil"/>
              <w:left w:val="nil"/>
              <w:bottom w:val="single" w:sz="4" w:space="0" w:color="auto"/>
              <w:right w:val="single" w:sz="4" w:space="0" w:color="auto"/>
            </w:tcBorders>
            <w:shd w:val="clear" w:color="auto" w:fill="auto"/>
            <w:vAlign w:val="center"/>
            <w:hideMark/>
          </w:tcPr>
          <w:p w14:paraId="2D8BA0E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permitir eliminar un miembro de la familia si el usuario lo solicita</w:t>
            </w:r>
          </w:p>
        </w:tc>
        <w:tc>
          <w:tcPr>
            <w:tcW w:w="1240" w:type="dxa"/>
            <w:tcBorders>
              <w:top w:val="nil"/>
              <w:left w:val="nil"/>
              <w:bottom w:val="single" w:sz="4" w:space="0" w:color="auto"/>
              <w:right w:val="single" w:sz="4" w:space="0" w:color="auto"/>
            </w:tcBorders>
            <w:shd w:val="clear" w:color="000000" w:fill="FFFFFF"/>
            <w:vAlign w:val="center"/>
            <w:hideMark/>
          </w:tcPr>
          <w:p w14:paraId="60A7748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132D95D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6DA21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937FE3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212EC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80D0A4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74FE1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96E6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E0ABD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D0BF2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62408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3A52982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Usuario</w:t>
            </w:r>
          </w:p>
        </w:tc>
        <w:tc>
          <w:tcPr>
            <w:tcW w:w="1240" w:type="dxa"/>
            <w:tcBorders>
              <w:top w:val="nil"/>
              <w:left w:val="nil"/>
              <w:bottom w:val="single" w:sz="4" w:space="0" w:color="auto"/>
              <w:right w:val="single" w:sz="4" w:space="0" w:color="auto"/>
            </w:tcBorders>
            <w:shd w:val="clear" w:color="000000" w:fill="FFFFFF"/>
            <w:vAlign w:val="center"/>
            <w:hideMark/>
          </w:tcPr>
          <w:p w14:paraId="0DA47FA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5B2602B6" w14:textId="77777777" w:rsidTr="00FC4C2C">
        <w:trPr>
          <w:trHeight w:val="300"/>
        </w:trPr>
        <w:tc>
          <w:tcPr>
            <w:tcW w:w="19940" w:type="dxa"/>
            <w:gridSpan w:val="15"/>
            <w:tcBorders>
              <w:top w:val="single" w:sz="4" w:space="0" w:color="auto"/>
              <w:left w:val="single" w:sz="4" w:space="0" w:color="auto"/>
              <w:bottom w:val="single" w:sz="4" w:space="0" w:color="auto"/>
              <w:right w:val="single" w:sz="4" w:space="0" w:color="000000"/>
            </w:tcBorders>
            <w:shd w:val="clear" w:color="000000" w:fill="FF0000"/>
            <w:vAlign w:val="bottom"/>
            <w:hideMark/>
          </w:tcPr>
          <w:p w14:paraId="6C10CA19" w14:textId="77777777" w:rsidR="00FC4C2C" w:rsidRPr="00FC4C2C" w:rsidRDefault="00FC4C2C" w:rsidP="00FC4C2C">
            <w:pPr>
              <w:spacing w:after="0" w:line="240" w:lineRule="auto"/>
              <w:jc w:val="left"/>
              <w:rPr>
                <w:rFonts w:ascii="Calibri" w:eastAsia="Times New Roman" w:hAnsi="Calibri" w:cs="Times New Roman"/>
                <w:color w:val="FFFFFF"/>
                <w:sz w:val="20"/>
                <w:szCs w:val="20"/>
                <w:lang w:eastAsia="es-CO"/>
              </w:rPr>
            </w:pPr>
            <w:r w:rsidRPr="00FC4C2C">
              <w:rPr>
                <w:rFonts w:ascii="Calibri" w:eastAsia="Times New Roman" w:hAnsi="Calibri" w:cs="Times New Roman"/>
                <w:color w:val="FFFFFF"/>
                <w:sz w:val="20"/>
                <w:szCs w:val="20"/>
                <w:lang w:eastAsia="es-CO"/>
              </w:rPr>
              <w:t>Triage</w:t>
            </w:r>
          </w:p>
        </w:tc>
      </w:tr>
      <w:tr w:rsidR="00FC4C2C" w:rsidRPr="00FC4C2C" w14:paraId="2B347102"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C42F40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29</w:t>
            </w:r>
          </w:p>
        </w:tc>
        <w:tc>
          <w:tcPr>
            <w:tcW w:w="3620" w:type="dxa"/>
            <w:tcBorders>
              <w:top w:val="nil"/>
              <w:left w:val="nil"/>
              <w:bottom w:val="single" w:sz="4" w:space="0" w:color="auto"/>
              <w:right w:val="single" w:sz="4" w:space="0" w:color="auto"/>
            </w:tcBorders>
            <w:shd w:val="clear" w:color="auto" w:fill="auto"/>
            <w:vAlign w:val="center"/>
            <w:hideMark/>
          </w:tcPr>
          <w:p w14:paraId="0F98B0A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 mapa geográfico de la ubicación del centro de salud más cercano</w:t>
            </w:r>
          </w:p>
        </w:tc>
        <w:tc>
          <w:tcPr>
            <w:tcW w:w="1240" w:type="dxa"/>
            <w:tcBorders>
              <w:top w:val="nil"/>
              <w:left w:val="nil"/>
              <w:bottom w:val="single" w:sz="4" w:space="0" w:color="auto"/>
              <w:right w:val="single" w:sz="4" w:space="0" w:color="auto"/>
            </w:tcBorders>
            <w:shd w:val="clear" w:color="000000" w:fill="FFFFFF"/>
            <w:vAlign w:val="center"/>
            <w:hideMark/>
          </w:tcPr>
          <w:p w14:paraId="6FBE81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A6EEB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C5E972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23D89C5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7F276C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BC424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EBE415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3DE061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79D807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0555D3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5E5217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224134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3A7EBD6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704FBEA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5E01EB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0</w:t>
            </w:r>
          </w:p>
        </w:tc>
        <w:tc>
          <w:tcPr>
            <w:tcW w:w="3620" w:type="dxa"/>
            <w:tcBorders>
              <w:top w:val="nil"/>
              <w:left w:val="nil"/>
              <w:bottom w:val="single" w:sz="4" w:space="0" w:color="auto"/>
              <w:right w:val="single" w:sz="4" w:space="0" w:color="auto"/>
            </w:tcBorders>
            <w:shd w:val="clear" w:color="auto" w:fill="auto"/>
            <w:vAlign w:val="center"/>
            <w:hideMark/>
          </w:tcPr>
          <w:p w14:paraId="5207F74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a lista de posibles enferemedades congenitas.</w:t>
            </w:r>
          </w:p>
        </w:tc>
        <w:tc>
          <w:tcPr>
            <w:tcW w:w="1240" w:type="dxa"/>
            <w:tcBorders>
              <w:top w:val="nil"/>
              <w:left w:val="nil"/>
              <w:bottom w:val="single" w:sz="4" w:space="0" w:color="auto"/>
              <w:right w:val="single" w:sz="4" w:space="0" w:color="auto"/>
            </w:tcBorders>
            <w:shd w:val="clear" w:color="000000" w:fill="FFFFFF"/>
            <w:vAlign w:val="center"/>
            <w:hideMark/>
          </w:tcPr>
          <w:p w14:paraId="16A7191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37B6D1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113DE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24B864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266A367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B85E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1515D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AF3069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85169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6375A5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49237F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4879CF9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041D3A3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3C4A0B3A"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E50EE1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1</w:t>
            </w:r>
          </w:p>
        </w:tc>
        <w:tc>
          <w:tcPr>
            <w:tcW w:w="3620" w:type="dxa"/>
            <w:tcBorders>
              <w:top w:val="nil"/>
              <w:left w:val="nil"/>
              <w:bottom w:val="single" w:sz="4" w:space="0" w:color="auto"/>
              <w:right w:val="single" w:sz="4" w:space="0" w:color="auto"/>
            </w:tcBorders>
            <w:shd w:val="clear" w:color="auto" w:fill="auto"/>
            <w:vAlign w:val="center"/>
            <w:hideMark/>
          </w:tcPr>
          <w:p w14:paraId="41CBE79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almacenar el motivo de la consulta.</w:t>
            </w:r>
          </w:p>
        </w:tc>
        <w:tc>
          <w:tcPr>
            <w:tcW w:w="1240" w:type="dxa"/>
            <w:tcBorders>
              <w:top w:val="nil"/>
              <w:left w:val="nil"/>
              <w:bottom w:val="single" w:sz="4" w:space="0" w:color="auto"/>
              <w:right w:val="single" w:sz="4" w:space="0" w:color="auto"/>
            </w:tcBorders>
            <w:shd w:val="clear" w:color="000000" w:fill="FFFFFF"/>
            <w:vAlign w:val="center"/>
            <w:hideMark/>
          </w:tcPr>
          <w:p w14:paraId="46814F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9CFBBF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16AF09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E9D708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8F1EA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CDFBF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048B8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0D6462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74EACC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047EB6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21E610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427C18A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2DCA131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973E7F5"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F9D95A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2</w:t>
            </w:r>
          </w:p>
        </w:tc>
        <w:tc>
          <w:tcPr>
            <w:tcW w:w="3620" w:type="dxa"/>
            <w:tcBorders>
              <w:top w:val="nil"/>
              <w:left w:val="nil"/>
              <w:bottom w:val="single" w:sz="4" w:space="0" w:color="auto"/>
              <w:right w:val="single" w:sz="4" w:space="0" w:color="auto"/>
            </w:tcBorders>
            <w:shd w:val="clear" w:color="000000" w:fill="FFFFFF"/>
            <w:vAlign w:val="center"/>
            <w:hideMark/>
          </w:tcPr>
          <w:p w14:paraId="5B83CD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tener una sección para consulta de servicios</w:t>
            </w:r>
          </w:p>
        </w:tc>
        <w:tc>
          <w:tcPr>
            <w:tcW w:w="1240" w:type="dxa"/>
            <w:tcBorders>
              <w:top w:val="nil"/>
              <w:left w:val="nil"/>
              <w:bottom w:val="single" w:sz="4" w:space="0" w:color="auto"/>
              <w:right w:val="single" w:sz="4" w:space="0" w:color="auto"/>
            </w:tcBorders>
            <w:shd w:val="clear" w:color="000000" w:fill="FFFFFF"/>
            <w:vAlign w:val="center"/>
            <w:hideMark/>
          </w:tcPr>
          <w:p w14:paraId="6A5CCAB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4DA04D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AF923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2DD16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6AA7F9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5EEB45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189DD7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1016F2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F12E8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136DE6C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A3AC1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000000" w:fill="FFFFFF"/>
            <w:vAlign w:val="center"/>
            <w:hideMark/>
          </w:tcPr>
          <w:p w14:paraId="3B23CBF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000000" w:fill="FFFFFF"/>
            <w:vAlign w:val="center"/>
            <w:hideMark/>
          </w:tcPr>
          <w:p w14:paraId="67552B8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69ACF77"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E967CE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3</w:t>
            </w:r>
          </w:p>
        </w:tc>
        <w:tc>
          <w:tcPr>
            <w:tcW w:w="3620" w:type="dxa"/>
            <w:tcBorders>
              <w:top w:val="nil"/>
              <w:left w:val="nil"/>
              <w:bottom w:val="single" w:sz="4" w:space="0" w:color="auto"/>
              <w:right w:val="single" w:sz="4" w:space="0" w:color="auto"/>
            </w:tcBorders>
            <w:shd w:val="clear" w:color="auto" w:fill="auto"/>
            <w:vAlign w:val="center"/>
            <w:hideMark/>
          </w:tcPr>
          <w:p w14:paraId="6E421D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almacenar los tratamientos quirurgicos que el paciente pudo llevar a cabo.</w:t>
            </w:r>
          </w:p>
        </w:tc>
        <w:tc>
          <w:tcPr>
            <w:tcW w:w="1240" w:type="dxa"/>
            <w:tcBorders>
              <w:top w:val="nil"/>
              <w:left w:val="nil"/>
              <w:bottom w:val="single" w:sz="4" w:space="0" w:color="auto"/>
              <w:right w:val="single" w:sz="4" w:space="0" w:color="auto"/>
            </w:tcBorders>
            <w:shd w:val="clear" w:color="000000" w:fill="FFFFFF"/>
            <w:vAlign w:val="center"/>
            <w:hideMark/>
          </w:tcPr>
          <w:p w14:paraId="796C0B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112C9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8D1F92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A502E6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111DC9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5489AB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D6372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3288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CB023A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3C55EE4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7A3F8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787C9D7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5FB1E49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6A043629" w14:textId="77777777" w:rsidTr="00FC4C2C">
        <w:trPr>
          <w:trHeight w:val="153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C15EF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4</w:t>
            </w:r>
          </w:p>
        </w:tc>
        <w:tc>
          <w:tcPr>
            <w:tcW w:w="3620" w:type="dxa"/>
            <w:tcBorders>
              <w:top w:val="nil"/>
              <w:left w:val="nil"/>
              <w:bottom w:val="single" w:sz="4" w:space="0" w:color="auto"/>
              <w:right w:val="single" w:sz="4" w:space="0" w:color="auto"/>
            </w:tcBorders>
            <w:shd w:val="clear" w:color="auto" w:fill="auto"/>
            <w:vAlign w:val="center"/>
            <w:hideMark/>
          </w:tcPr>
          <w:p w14:paraId="30A2664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presenta una lista de antecedentes de transtornos mentales posibles ( depresión mayor, trastorno bipolar, trastorno psicoticos, ansiedad, trastorno alimentario, trastorno personalidad, impulsividad y agresión)</w:t>
            </w:r>
          </w:p>
        </w:tc>
        <w:tc>
          <w:tcPr>
            <w:tcW w:w="1240" w:type="dxa"/>
            <w:tcBorders>
              <w:top w:val="nil"/>
              <w:left w:val="nil"/>
              <w:bottom w:val="single" w:sz="4" w:space="0" w:color="auto"/>
              <w:right w:val="single" w:sz="4" w:space="0" w:color="auto"/>
            </w:tcBorders>
            <w:shd w:val="clear" w:color="000000" w:fill="FFFFFF"/>
            <w:vAlign w:val="center"/>
            <w:hideMark/>
          </w:tcPr>
          <w:p w14:paraId="613ADCC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A34AB7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1A2C0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BC5D15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FD989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1D33D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0FF1325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3252B6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3FF6C5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68ECB9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C9ADF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3C8DAA5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21CDAA1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47C65E29"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E9EA70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5</w:t>
            </w:r>
          </w:p>
        </w:tc>
        <w:tc>
          <w:tcPr>
            <w:tcW w:w="3620" w:type="dxa"/>
            <w:tcBorders>
              <w:top w:val="nil"/>
              <w:left w:val="nil"/>
              <w:bottom w:val="single" w:sz="4" w:space="0" w:color="auto"/>
              <w:right w:val="single" w:sz="4" w:space="0" w:color="auto"/>
            </w:tcBorders>
            <w:shd w:val="clear" w:color="auto" w:fill="auto"/>
            <w:vAlign w:val="center"/>
            <w:hideMark/>
          </w:tcPr>
          <w:p w14:paraId="6779784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una lista de opciones para la anamnesis remota en un vocabulario que comprenda los diferentes usuarios del sistema.</w:t>
            </w:r>
          </w:p>
        </w:tc>
        <w:tc>
          <w:tcPr>
            <w:tcW w:w="1240" w:type="dxa"/>
            <w:tcBorders>
              <w:top w:val="nil"/>
              <w:left w:val="nil"/>
              <w:bottom w:val="single" w:sz="4" w:space="0" w:color="auto"/>
              <w:right w:val="single" w:sz="4" w:space="0" w:color="auto"/>
            </w:tcBorders>
            <w:shd w:val="clear" w:color="000000" w:fill="FFFFFF"/>
            <w:vAlign w:val="center"/>
            <w:hideMark/>
          </w:tcPr>
          <w:p w14:paraId="3A07138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C8417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27529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CEED3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446FEBC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4B4974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F1CF0F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54E9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892A9D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7D8B52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4F698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6332A0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2833015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19A2F841"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0172DA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6</w:t>
            </w:r>
          </w:p>
        </w:tc>
        <w:tc>
          <w:tcPr>
            <w:tcW w:w="3620" w:type="dxa"/>
            <w:tcBorders>
              <w:top w:val="nil"/>
              <w:left w:val="nil"/>
              <w:bottom w:val="single" w:sz="4" w:space="0" w:color="auto"/>
              <w:right w:val="single" w:sz="4" w:space="0" w:color="auto"/>
            </w:tcBorders>
            <w:shd w:val="clear" w:color="auto" w:fill="auto"/>
            <w:vAlign w:val="center"/>
            <w:hideMark/>
          </w:tcPr>
          <w:p w14:paraId="343F229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almacenar los antecedentes mórbidos (HTA, dislipidemia, asma, diabetes historia de cancer.</w:t>
            </w:r>
          </w:p>
        </w:tc>
        <w:tc>
          <w:tcPr>
            <w:tcW w:w="1240" w:type="dxa"/>
            <w:tcBorders>
              <w:top w:val="nil"/>
              <w:left w:val="nil"/>
              <w:bottom w:val="single" w:sz="4" w:space="0" w:color="auto"/>
              <w:right w:val="single" w:sz="4" w:space="0" w:color="auto"/>
            </w:tcBorders>
            <w:shd w:val="clear" w:color="000000" w:fill="FFFFFF"/>
            <w:vAlign w:val="center"/>
            <w:hideMark/>
          </w:tcPr>
          <w:p w14:paraId="751E697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AC11B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450D2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D1700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6861AE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1C1E6F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6C607D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6279DD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8DF57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5B1A83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34419E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06A18D1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7EAEF96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695577B9"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C1A97A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7</w:t>
            </w:r>
          </w:p>
        </w:tc>
        <w:tc>
          <w:tcPr>
            <w:tcW w:w="3620" w:type="dxa"/>
            <w:tcBorders>
              <w:top w:val="nil"/>
              <w:left w:val="nil"/>
              <w:bottom w:val="single" w:sz="4" w:space="0" w:color="auto"/>
              <w:right w:val="single" w:sz="4" w:space="0" w:color="auto"/>
            </w:tcBorders>
            <w:shd w:val="clear" w:color="auto" w:fill="auto"/>
            <w:vAlign w:val="center"/>
            <w:hideMark/>
          </w:tcPr>
          <w:p w14:paraId="4337AFF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almacenar los antecedentes ginecoobstétricos (Menarquia, menopausia)</w:t>
            </w:r>
          </w:p>
        </w:tc>
        <w:tc>
          <w:tcPr>
            <w:tcW w:w="1240" w:type="dxa"/>
            <w:tcBorders>
              <w:top w:val="nil"/>
              <w:left w:val="nil"/>
              <w:bottom w:val="single" w:sz="4" w:space="0" w:color="auto"/>
              <w:right w:val="single" w:sz="4" w:space="0" w:color="auto"/>
            </w:tcBorders>
            <w:shd w:val="clear" w:color="000000" w:fill="FFFFFF"/>
            <w:vAlign w:val="center"/>
            <w:hideMark/>
          </w:tcPr>
          <w:p w14:paraId="4A6569B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F95A86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1B69B11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0BA772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C79B97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4CC905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CB88A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2946E13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F3AAD5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91872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29DEB3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5F9458D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592130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70%</w:t>
            </w:r>
          </w:p>
        </w:tc>
      </w:tr>
      <w:tr w:rsidR="00FC4C2C" w:rsidRPr="00FC4C2C" w14:paraId="1E61B184"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EDEDF5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8</w:t>
            </w:r>
          </w:p>
        </w:tc>
        <w:tc>
          <w:tcPr>
            <w:tcW w:w="3620" w:type="dxa"/>
            <w:tcBorders>
              <w:top w:val="nil"/>
              <w:left w:val="nil"/>
              <w:bottom w:val="single" w:sz="4" w:space="0" w:color="auto"/>
              <w:right w:val="single" w:sz="4" w:space="0" w:color="auto"/>
            </w:tcBorders>
            <w:shd w:val="clear" w:color="auto" w:fill="auto"/>
            <w:vAlign w:val="center"/>
            <w:hideMark/>
          </w:tcPr>
          <w:p w14:paraId="172B76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almacenar los hábitos del usuario (Tabaco, Alcohol, Otras).</w:t>
            </w:r>
          </w:p>
        </w:tc>
        <w:tc>
          <w:tcPr>
            <w:tcW w:w="1240" w:type="dxa"/>
            <w:tcBorders>
              <w:top w:val="nil"/>
              <w:left w:val="nil"/>
              <w:bottom w:val="single" w:sz="4" w:space="0" w:color="auto"/>
              <w:right w:val="single" w:sz="4" w:space="0" w:color="auto"/>
            </w:tcBorders>
            <w:shd w:val="clear" w:color="000000" w:fill="FFFFFF"/>
            <w:vAlign w:val="center"/>
            <w:hideMark/>
          </w:tcPr>
          <w:p w14:paraId="7960BD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F4100A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C3B0C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D62C5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13AB4F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43E21D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EA4ACA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E7FD54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925425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656E8C5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D0BFC0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2FD007A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5AC3A3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201AE9E"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4E3E6C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39</w:t>
            </w:r>
          </w:p>
        </w:tc>
        <w:tc>
          <w:tcPr>
            <w:tcW w:w="3620" w:type="dxa"/>
            <w:tcBorders>
              <w:top w:val="nil"/>
              <w:left w:val="nil"/>
              <w:bottom w:val="single" w:sz="4" w:space="0" w:color="auto"/>
              <w:right w:val="single" w:sz="4" w:space="0" w:color="auto"/>
            </w:tcBorders>
            <w:shd w:val="clear" w:color="auto" w:fill="auto"/>
            <w:vAlign w:val="center"/>
            <w:hideMark/>
          </w:tcPr>
          <w:p w14:paraId="5619214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calcular el IMC (Requiere de peso y altura).</w:t>
            </w:r>
          </w:p>
        </w:tc>
        <w:tc>
          <w:tcPr>
            <w:tcW w:w="1240" w:type="dxa"/>
            <w:tcBorders>
              <w:top w:val="nil"/>
              <w:left w:val="nil"/>
              <w:bottom w:val="single" w:sz="4" w:space="0" w:color="auto"/>
              <w:right w:val="single" w:sz="4" w:space="0" w:color="auto"/>
            </w:tcBorders>
            <w:shd w:val="clear" w:color="000000" w:fill="FFFFFF"/>
            <w:vAlign w:val="center"/>
            <w:hideMark/>
          </w:tcPr>
          <w:p w14:paraId="1D1DA6F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59AF7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523EAF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DF923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9E4F9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04902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BE777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9DFB90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C9E1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69CA150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8952DF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5E12468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7E29BB4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AAC86C9"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5949C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0</w:t>
            </w:r>
          </w:p>
        </w:tc>
        <w:tc>
          <w:tcPr>
            <w:tcW w:w="3620" w:type="dxa"/>
            <w:tcBorders>
              <w:top w:val="nil"/>
              <w:left w:val="nil"/>
              <w:bottom w:val="single" w:sz="4" w:space="0" w:color="auto"/>
              <w:right w:val="single" w:sz="4" w:space="0" w:color="auto"/>
            </w:tcBorders>
            <w:shd w:val="clear" w:color="auto" w:fill="auto"/>
            <w:vAlign w:val="center"/>
            <w:hideMark/>
          </w:tcPr>
          <w:p w14:paraId="214757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almacenar los medicamentos que la persona consume.</w:t>
            </w:r>
          </w:p>
        </w:tc>
        <w:tc>
          <w:tcPr>
            <w:tcW w:w="1240" w:type="dxa"/>
            <w:tcBorders>
              <w:top w:val="nil"/>
              <w:left w:val="nil"/>
              <w:bottom w:val="single" w:sz="4" w:space="0" w:color="auto"/>
              <w:right w:val="single" w:sz="4" w:space="0" w:color="auto"/>
            </w:tcBorders>
            <w:shd w:val="clear" w:color="000000" w:fill="FFFFFF"/>
            <w:vAlign w:val="center"/>
            <w:hideMark/>
          </w:tcPr>
          <w:p w14:paraId="48E9D27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3AFD6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B178B9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153FF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74D0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25CC3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BCBBF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27390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84662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004F02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722BC4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142F5A8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77B08A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2A7E97B2"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7BBAF4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1</w:t>
            </w:r>
          </w:p>
        </w:tc>
        <w:tc>
          <w:tcPr>
            <w:tcW w:w="3620" w:type="dxa"/>
            <w:tcBorders>
              <w:top w:val="nil"/>
              <w:left w:val="nil"/>
              <w:bottom w:val="single" w:sz="4" w:space="0" w:color="auto"/>
              <w:right w:val="single" w:sz="4" w:space="0" w:color="auto"/>
            </w:tcBorders>
            <w:shd w:val="clear" w:color="auto" w:fill="auto"/>
            <w:vAlign w:val="center"/>
            <w:hideMark/>
          </w:tcPr>
          <w:p w14:paraId="563F091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debe almacenar las alergias que el paciente presenta.</w:t>
            </w:r>
          </w:p>
        </w:tc>
        <w:tc>
          <w:tcPr>
            <w:tcW w:w="1240" w:type="dxa"/>
            <w:tcBorders>
              <w:top w:val="nil"/>
              <w:left w:val="nil"/>
              <w:bottom w:val="single" w:sz="4" w:space="0" w:color="auto"/>
              <w:right w:val="single" w:sz="4" w:space="0" w:color="auto"/>
            </w:tcBorders>
            <w:shd w:val="clear" w:color="000000" w:fill="FFFFFF"/>
            <w:vAlign w:val="center"/>
            <w:hideMark/>
          </w:tcPr>
          <w:p w14:paraId="4B4D4F5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FEA74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08845A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6E444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E1C04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3F4D2B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2452E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30FBAB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3D7AC2A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98AD8F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EB324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498FCE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2CED66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67633E4"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58E616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2</w:t>
            </w:r>
          </w:p>
        </w:tc>
        <w:tc>
          <w:tcPr>
            <w:tcW w:w="3620" w:type="dxa"/>
            <w:tcBorders>
              <w:top w:val="nil"/>
              <w:left w:val="nil"/>
              <w:bottom w:val="single" w:sz="4" w:space="0" w:color="auto"/>
              <w:right w:val="single" w:sz="4" w:space="0" w:color="auto"/>
            </w:tcBorders>
            <w:shd w:val="clear" w:color="auto" w:fill="auto"/>
            <w:vAlign w:val="center"/>
            <w:hideMark/>
          </w:tcPr>
          <w:p w14:paraId="523C83A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almacena los Antecedentes familiares.</w:t>
            </w:r>
          </w:p>
        </w:tc>
        <w:tc>
          <w:tcPr>
            <w:tcW w:w="1240" w:type="dxa"/>
            <w:tcBorders>
              <w:top w:val="nil"/>
              <w:left w:val="nil"/>
              <w:bottom w:val="single" w:sz="4" w:space="0" w:color="auto"/>
              <w:right w:val="single" w:sz="4" w:space="0" w:color="auto"/>
            </w:tcBorders>
            <w:shd w:val="clear" w:color="000000" w:fill="FFFFFF"/>
            <w:vAlign w:val="center"/>
            <w:hideMark/>
          </w:tcPr>
          <w:p w14:paraId="7693EE4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4289AE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4CBF8B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01192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1D2A079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70719F4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1F7E02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D5DFF2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A1302C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165DF3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2D52FDE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63E2FAD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15BE74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53B94426"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FB19BA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3</w:t>
            </w:r>
          </w:p>
        </w:tc>
        <w:tc>
          <w:tcPr>
            <w:tcW w:w="3620" w:type="dxa"/>
            <w:tcBorders>
              <w:top w:val="nil"/>
              <w:left w:val="nil"/>
              <w:bottom w:val="single" w:sz="4" w:space="0" w:color="auto"/>
              <w:right w:val="single" w:sz="4" w:space="0" w:color="auto"/>
            </w:tcBorders>
            <w:shd w:val="clear" w:color="auto" w:fill="auto"/>
            <w:vAlign w:val="center"/>
            <w:hideMark/>
          </w:tcPr>
          <w:p w14:paraId="1BAC354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anamnesis remota: El sistema almacena las inmunizaciones de usuario.</w:t>
            </w:r>
          </w:p>
        </w:tc>
        <w:tc>
          <w:tcPr>
            <w:tcW w:w="1240" w:type="dxa"/>
            <w:tcBorders>
              <w:top w:val="nil"/>
              <w:left w:val="nil"/>
              <w:bottom w:val="single" w:sz="4" w:space="0" w:color="auto"/>
              <w:right w:val="single" w:sz="4" w:space="0" w:color="auto"/>
            </w:tcBorders>
            <w:shd w:val="clear" w:color="000000" w:fill="FFFFFF"/>
            <w:vAlign w:val="center"/>
            <w:hideMark/>
          </w:tcPr>
          <w:p w14:paraId="38838FD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A32492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62C53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D9B81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61BF7CD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A25480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34A15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5C3730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C49F34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4C06EC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0B1477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6C0F6B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Triage</w:t>
            </w:r>
          </w:p>
        </w:tc>
        <w:tc>
          <w:tcPr>
            <w:tcW w:w="1240" w:type="dxa"/>
            <w:tcBorders>
              <w:top w:val="nil"/>
              <w:left w:val="nil"/>
              <w:bottom w:val="single" w:sz="4" w:space="0" w:color="auto"/>
              <w:right w:val="single" w:sz="4" w:space="0" w:color="auto"/>
            </w:tcBorders>
            <w:shd w:val="clear" w:color="000000" w:fill="FFFFFF"/>
            <w:vAlign w:val="center"/>
            <w:hideMark/>
          </w:tcPr>
          <w:p w14:paraId="26A2EF0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723F8253" w14:textId="77777777" w:rsidTr="00FC4C2C">
        <w:trPr>
          <w:trHeight w:val="300"/>
        </w:trPr>
        <w:tc>
          <w:tcPr>
            <w:tcW w:w="19940" w:type="dxa"/>
            <w:gridSpan w:val="15"/>
            <w:tcBorders>
              <w:top w:val="single" w:sz="4" w:space="0" w:color="auto"/>
              <w:left w:val="single" w:sz="4" w:space="0" w:color="auto"/>
              <w:bottom w:val="single" w:sz="4" w:space="0" w:color="auto"/>
              <w:right w:val="single" w:sz="4" w:space="0" w:color="000000"/>
            </w:tcBorders>
            <w:shd w:val="clear" w:color="000000" w:fill="66FF33"/>
            <w:vAlign w:val="bottom"/>
            <w:hideMark/>
          </w:tcPr>
          <w:p w14:paraId="057846C4" w14:textId="77777777" w:rsidR="00FC4C2C" w:rsidRPr="00FC4C2C" w:rsidRDefault="00FC4C2C" w:rsidP="00FC4C2C">
            <w:pPr>
              <w:spacing w:after="0" w:line="240" w:lineRule="auto"/>
              <w:jc w:val="left"/>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es</w:t>
            </w:r>
          </w:p>
        </w:tc>
      </w:tr>
      <w:tr w:rsidR="00FC4C2C" w:rsidRPr="00FC4C2C" w14:paraId="75FDEC6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977A20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4</w:t>
            </w:r>
          </w:p>
        </w:tc>
        <w:tc>
          <w:tcPr>
            <w:tcW w:w="3620" w:type="dxa"/>
            <w:tcBorders>
              <w:top w:val="nil"/>
              <w:left w:val="nil"/>
              <w:bottom w:val="single" w:sz="4" w:space="0" w:color="auto"/>
              <w:right w:val="single" w:sz="4" w:space="0" w:color="auto"/>
            </w:tcBorders>
            <w:shd w:val="clear" w:color="auto" w:fill="auto"/>
            <w:vAlign w:val="center"/>
            <w:hideMark/>
          </w:tcPr>
          <w:p w14:paraId="4D90251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evitar ataques de Inyección SQL.</w:t>
            </w:r>
          </w:p>
        </w:tc>
        <w:tc>
          <w:tcPr>
            <w:tcW w:w="1240" w:type="dxa"/>
            <w:tcBorders>
              <w:top w:val="nil"/>
              <w:left w:val="nil"/>
              <w:bottom w:val="single" w:sz="4" w:space="0" w:color="auto"/>
              <w:right w:val="single" w:sz="4" w:space="0" w:color="auto"/>
            </w:tcBorders>
            <w:shd w:val="clear" w:color="000000" w:fill="FFFFFF"/>
            <w:vAlign w:val="center"/>
            <w:hideMark/>
          </w:tcPr>
          <w:p w14:paraId="2DEB937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184E0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1B39E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2C27CA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7A3449F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30741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086523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2B005AA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000000" w:fill="FFFFFF"/>
            <w:vAlign w:val="center"/>
            <w:hideMark/>
          </w:tcPr>
          <w:p w14:paraId="47A1EF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000000" w:fill="FFFFFF"/>
            <w:vAlign w:val="center"/>
            <w:hideMark/>
          </w:tcPr>
          <w:p w14:paraId="2A7DAF8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000000" w:fill="FFFFFF"/>
            <w:vAlign w:val="center"/>
            <w:hideMark/>
          </w:tcPr>
          <w:p w14:paraId="32C3F83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000000" w:fill="FFFFFF"/>
            <w:vAlign w:val="center"/>
            <w:hideMark/>
          </w:tcPr>
          <w:p w14:paraId="2315D02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Moderaciones</w:t>
            </w:r>
          </w:p>
        </w:tc>
        <w:tc>
          <w:tcPr>
            <w:tcW w:w="1240" w:type="dxa"/>
            <w:tcBorders>
              <w:top w:val="nil"/>
              <w:left w:val="nil"/>
              <w:bottom w:val="single" w:sz="4" w:space="0" w:color="auto"/>
              <w:right w:val="single" w:sz="4" w:space="0" w:color="auto"/>
            </w:tcBorders>
            <w:shd w:val="clear" w:color="000000" w:fill="FFFFFF"/>
            <w:vAlign w:val="center"/>
            <w:hideMark/>
          </w:tcPr>
          <w:p w14:paraId="16DEA21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4B9733F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96227C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5</w:t>
            </w:r>
          </w:p>
        </w:tc>
        <w:tc>
          <w:tcPr>
            <w:tcW w:w="3620" w:type="dxa"/>
            <w:tcBorders>
              <w:top w:val="nil"/>
              <w:left w:val="nil"/>
              <w:bottom w:val="single" w:sz="4" w:space="0" w:color="auto"/>
              <w:right w:val="single" w:sz="4" w:space="0" w:color="auto"/>
            </w:tcBorders>
            <w:shd w:val="clear" w:color="auto" w:fill="auto"/>
            <w:vAlign w:val="center"/>
            <w:hideMark/>
          </w:tcPr>
          <w:p w14:paraId="359C85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poder ser accedido desde cualquier smartphone Android</w:t>
            </w:r>
          </w:p>
        </w:tc>
        <w:tc>
          <w:tcPr>
            <w:tcW w:w="1240" w:type="dxa"/>
            <w:tcBorders>
              <w:top w:val="nil"/>
              <w:left w:val="nil"/>
              <w:bottom w:val="single" w:sz="4" w:space="0" w:color="auto"/>
              <w:right w:val="single" w:sz="4" w:space="0" w:color="auto"/>
            </w:tcBorders>
            <w:shd w:val="clear" w:color="auto" w:fill="auto"/>
            <w:vAlign w:val="center"/>
            <w:hideMark/>
          </w:tcPr>
          <w:p w14:paraId="50A792C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7B638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49EA1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49493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12D9A60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2C3014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E14FD7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64CEE6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06227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087BF0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bottom"/>
            <w:hideMark/>
          </w:tcPr>
          <w:p w14:paraId="22B92D8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bottom"/>
            <w:hideMark/>
          </w:tcPr>
          <w:p w14:paraId="3514DC7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7C5B09E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69D841E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2B05C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6</w:t>
            </w:r>
          </w:p>
        </w:tc>
        <w:tc>
          <w:tcPr>
            <w:tcW w:w="3620" w:type="dxa"/>
            <w:tcBorders>
              <w:top w:val="nil"/>
              <w:left w:val="nil"/>
              <w:bottom w:val="single" w:sz="4" w:space="0" w:color="auto"/>
              <w:right w:val="single" w:sz="4" w:space="0" w:color="auto"/>
            </w:tcBorders>
            <w:shd w:val="clear" w:color="auto" w:fill="auto"/>
            <w:vAlign w:val="center"/>
            <w:hideMark/>
          </w:tcPr>
          <w:p w14:paraId="42D48EB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ser fácil de entender para el usuario.</w:t>
            </w:r>
          </w:p>
        </w:tc>
        <w:tc>
          <w:tcPr>
            <w:tcW w:w="1240" w:type="dxa"/>
            <w:tcBorders>
              <w:top w:val="nil"/>
              <w:left w:val="nil"/>
              <w:bottom w:val="single" w:sz="4" w:space="0" w:color="auto"/>
              <w:right w:val="single" w:sz="4" w:space="0" w:color="auto"/>
            </w:tcBorders>
            <w:shd w:val="clear" w:color="auto" w:fill="auto"/>
            <w:vAlign w:val="center"/>
            <w:hideMark/>
          </w:tcPr>
          <w:p w14:paraId="6F73D3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973AE8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5FA41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CA39C5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BB272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7CD53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AF62C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11F7DF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03154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F87CE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80E7D7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7EEFD5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51E56EC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5D83E91F"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864304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7</w:t>
            </w:r>
          </w:p>
        </w:tc>
        <w:tc>
          <w:tcPr>
            <w:tcW w:w="3620" w:type="dxa"/>
            <w:tcBorders>
              <w:top w:val="nil"/>
              <w:left w:val="nil"/>
              <w:bottom w:val="single" w:sz="4" w:space="0" w:color="auto"/>
              <w:right w:val="single" w:sz="4" w:space="0" w:color="auto"/>
            </w:tcBorders>
            <w:shd w:val="clear" w:color="auto" w:fill="auto"/>
            <w:vAlign w:val="center"/>
            <w:hideMark/>
          </w:tcPr>
          <w:p w14:paraId="269DD27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tener los colores definidos de Tappi</w:t>
            </w:r>
          </w:p>
        </w:tc>
        <w:tc>
          <w:tcPr>
            <w:tcW w:w="1240" w:type="dxa"/>
            <w:tcBorders>
              <w:top w:val="nil"/>
              <w:left w:val="nil"/>
              <w:bottom w:val="single" w:sz="4" w:space="0" w:color="auto"/>
              <w:right w:val="single" w:sz="4" w:space="0" w:color="auto"/>
            </w:tcBorders>
            <w:shd w:val="clear" w:color="auto" w:fill="auto"/>
            <w:vAlign w:val="center"/>
            <w:hideMark/>
          </w:tcPr>
          <w:p w14:paraId="0F9FE69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45CF9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DCF3B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1217C6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535185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50F314A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86BFEB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218A2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60EB80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DB79B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7E67F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30C39C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auto" w:fill="auto"/>
            <w:vAlign w:val="center"/>
            <w:hideMark/>
          </w:tcPr>
          <w:p w14:paraId="5B68C6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059797B3"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8932DC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8</w:t>
            </w:r>
          </w:p>
        </w:tc>
        <w:tc>
          <w:tcPr>
            <w:tcW w:w="3620" w:type="dxa"/>
            <w:tcBorders>
              <w:top w:val="nil"/>
              <w:left w:val="nil"/>
              <w:bottom w:val="single" w:sz="4" w:space="0" w:color="auto"/>
              <w:right w:val="single" w:sz="4" w:space="0" w:color="auto"/>
            </w:tcBorders>
            <w:shd w:val="clear" w:color="auto" w:fill="auto"/>
            <w:vAlign w:val="center"/>
            <w:hideMark/>
          </w:tcPr>
          <w:p w14:paraId="314F9A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las notificaciones con un color que resalte con respecto a la vista de la página</w:t>
            </w:r>
          </w:p>
        </w:tc>
        <w:tc>
          <w:tcPr>
            <w:tcW w:w="1240" w:type="dxa"/>
            <w:tcBorders>
              <w:top w:val="nil"/>
              <w:left w:val="nil"/>
              <w:bottom w:val="single" w:sz="4" w:space="0" w:color="auto"/>
              <w:right w:val="single" w:sz="4" w:space="0" w:color="auto"/>
            </w:tcBorders>
            <w:shd w:val="clear" w:color="auto" w:fill="auto"/>
            <w:vAlign w:val="center"/>
            <w:hideMark/>
          </w:tcPr>
          <w:p w14:paraId="55E473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823AA4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B47C48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B4B30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E7D82B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00C4C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2E434B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7C66EB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291A1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57E5930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D46A38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39FD258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auto" w:fill="auto"/>
            <w:vAlign w:val="center"/>
            <w:hideMark/>
          </w:tcPr>
          <w:p w14:paraId="3F9657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33F9CF52"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23A364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49</w:t>
            </w:r>
          </w:p>
        </w:tc>
        <w:tc>
          <w:tcPr>
            <w:tcW w:w="3620" w:type="dxa"/>
            <w:tcBorders>
              <w:top w:val="nil"/>
              <w:left w:val="nil"/>
              <w:bottom w:val="single" w:sz="4" w:space="0" w:color="auto"/>
              <w:right w:val="single" w:sz="4" w:space="0" w:color="auto"/>
            </w:tcBorders>
            <w:shd w:val="clear" w:color="auto" w:fill="auto"/>
            <w:vAlign w:val="center"/>
            <w:hideMark/>
          </w:tcPr>
          <w:p w14:paraId="4E421F2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responder a las acciones solicitadas en menos de un minuto</w:t>
            </w:r>
          </w:p>
        </w:tc>
        <w:tc>
          <w:tcPr>
            <w:tcW w:w="1240" w:type="dxa"/>
            <w:tcBorders>
              <w:top w:val="nil"/>
              <w:left w:val="nil"/>
              <w:bottom w:val="single" w:sz="4" w:space="0" w:color="auto"/>
              <w:right w:val="single" w:sz="4" w:space="0" w:color="auto"/>
            </w:tcBorders>
            <w:shd w:val="clear" w:color="auto" w:fill="auto"/>
            <w:vAlign w:val="center"/>
            <w:hideMark/>
          </w:tcPr>
          <w:p w14:paraId="59B1687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600920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EEE6A8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B7AD83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2C6E31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302F37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342538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28C1AB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3E9DE3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DFF720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BC61BE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w:t>
            </w:r>
          </w:p>
        </w:tc>
        <w:tc>
          <w:tcPr>
            <w:tcW w:w="1320" w:type="dxa"/>
            <w:tcBorders>
              <w:top w:val="nil"/>
              <w:left w:val="nil"/>
              <w:bottom w:val="single" w:sz="4" w:space="0" w:color="auto"/>
              <w:right w:val="single" w:sz="4" w:space="0" w:color="auto"/>
            </w:tcBorders>
            <w:shd w:val="clear" w:color="auto" w:fill="auto"/>
            <w:vAlign w:val="center"/>
            <w:hideMark/>
          </w:tcPr>
          <w:p w14:paraId="2A2A6BC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3876788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0EC9FF6"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11934A3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0</w:t>
            </w:r>
          </w:p>
        </w:tc>
        <w:tc>
          <w:tcPr>
            <w:tcW w:w="3620" w:type="dxa"/>
            <w:tcBorders>
              <w:top w:val="nil"/>
              <w:left w:val="nil"/>
              <w:bottom w:val="single" w:sz="4" w:space="0" w:color="auto"/>
              <w:right w:val="single" w:sz="4" w:space="0" w:color="auto"/>
            </w:tcBorders>
            <w:shd w:val="clear" w:color="auto" w:fill="auto"/>
            <w:vAlign w:val="center"/>
            <w:hideMark/>
          </w:tcPr>
          <w:p w14:paraId="5A9205A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notificar los errores causados por los usuarios en la parte superior de la página</w:t>
            </w:r>
          </w:p>
        </w:tc>
        <w:tc>
          <w:tcPr>
            <w:tcW w:w="1240" w:type="dxa"/>
            <w:tcBorders>
              <w:top w:val="nil"/>
              <w:left w:val="nil"/>
              <w:bottom w:val="single" w:sz="4" w:space="0" w:color="auto"/>
              <w:right w:val="single" w:sz="4" w:space="0" w:color="auto"/>
            </w:tcBorders>
            <w:shd w:val="clear" w:color="auto" w:fill="auto"/>
            <w:vAlign w:val="center"/>
            <w:hideMark/>
          </w:tcPr>
          <w:p w14:paraId="2EEEC4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8F2B31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31CD27E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680019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7C9B45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017D6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D88153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08A3A2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898EE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6E1000F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7016FB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0D27F9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auto" w:fill="auto"/>
            <w:vAlign w:val="center"/>
            <w:hideMark/>
          </w:tcPr>
          <w:p w14:paraId="5196CAB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757CF5E5"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0C158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1</w:t>
            </w:r>
          </w:p>
        </w:tc>
        <w:tc>
          <w:tcPr>
            <w:tcW w:w="3620" w:type="dxa"/>
            <w:tcBorders>
              <w:top w:val="nil"/>
              <w:left w:val="nil"/>
              <w:bottom w:val="single" w:sz="4" w:space="0" w:color="auto"/>
              <w:right w:val="single" w:sz="4" w:space="0" w:color="auto"/>
            </w:tcBorders>
            <w:shd w:val="clear" w:color="auto" w:fill="auto"/>
            <w:vAlign w:val="center"/>
            <w:hideMark/>
          </w:tcPr>
          <w:p w14:paraId="045B4F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mostrar en todas sus vistas una barra superior donde estén los principales servicios para el usuario.</w:t>
            </w:r>
          </w:p>
        </w:tc>
        <w:tc>
          <w:tcPr>
            <w:tcW w:w="1240" w:type="dxa"/>
            <w:tcBorders>
              <w:top w:val="nil"/>
              <w:left w:val="nil"/>
              <w:bottom w:val="single" w:sz="4" w:space="0" w:color="auto"/>
              <w:right w:val="single" w:sz="4" w:space="0" w:color="auto"/>
            </w:tcBorders>
            <w:shd w:val="clear" w:color="auto" w:fill="auto"/>
            <w:vAlign w:val="center"/>
            <w:hideMark/>
          </w:tcPr>
          <w:p w14:paraId="3E15035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72E2A2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114C6B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517D6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95C0F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21989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8C903F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32A93FD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2030EA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6A55AD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3E3696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i</w:t>
            </w:r>
          </w:p>
        </w:tc>
        <w:tc>
          <w:tcPr>
            <w:tcW w:w="1320" w:type="dxa"/>
            <w:tcBorders>
              <w:top w:val="nil"/>
              <w:left w:val="nil"/>
              <w:bottom w:val="single" w:sz="4" w:space="0" w:color="auto"/>
              <w:right w:val="single" w:sz="4" w:space="0" w:color="auto"/>
            </w:tcBorders>
            <w:shd w:val="clear" w:color="auto" w:fill="auto"/>
            <w:vAlign w:val="center"/>
            <w:hideMark/>
          </w:tcPr>
          <w:p w14:paraId="764E89D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Vista</w:t>
            </w:r>
          </w:p>
        </w:tc>
        <w:tc>
          <w:tcPr>
            <w:tcW w:w="1240" w:type="dxa"/>
            <w:tcBorders>
              <w:top w:val="nil"/>
              <w:left w:val="nil"/>
              <w:bottom w:val="single" w:sz="4" w:space="0" w:color="auto"/>
              <w:right w:val="single" w:sz="4" w:space="0" w:color="auto"/>
            </w:tcBorders>
            <w:shd w:val="clear" w:color="auto" w:fill="auto"/>
            <w:vAlign w:val="center"/>
            <w:hideMark/>
          </w:tcPr>
          <w:p w14:paraId="3E0C35E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068C51C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5F252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2</w:t>
            </w:r>
          </w:p>
        </w:tc>
        <w:tc>
          <w:tcPr>
            <w:tcW w:w="3620" w:type="dxa"/>
            <w:tcBorders>
              <w:top w:val="nil"/>
              <w:left w:val="nil"/>
              <w:bottom w:val="single" w:sz="4" w:space="0" w:color="auto"/>
              <w:right w:val="single" w:sz="4" w:space="0" w:color="auto"/>
            </w:tcBorders>
            <w:shd w:val="clear" w:color="auto" w:fill="auto"/>
            <w:vAlign w:val="center"/>
            <w:hideMark/>
          </w:tcPr>
          <w:p w14:paraId="4C585E2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La información que se envía a través de internet será encriptada por código HASH.    </w:t>
            </w:r>
          </w:p>
        </w:tc>
        <w:tc>
          <w:tcPr>
            <w:tcW w:w="1240" w:type="dxa"/>
            <w:tcBorders>
              <w:top w:val="nil"/>
              <w:left w:val="nil"/>
              <w:bottom w:val="single" w:sz="4" w:space="0" w:color="auto"/>
              <w:right w:val="single" w:sz="4" w:space="0" w:color="auto"/>
            </w:tcBorders>
            <w:shd w:val="clear" w:color="auto" w:fill="auto"/>
            <w:vAlign w:val="center"/>
            <w:hideMark/>
          </w:tcPr>
          <w:p w14:paraId="751FCC9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FF883F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BEB5C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F51BFD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E39544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862F20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6EC906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6D65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BE7A99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0161D53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13D138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3F2290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2C1A43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71968911"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028F36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3</w:t>
            </w:r>
          </w:p>
        </w:tc>
        <w:tc>
          <w:tcPr>
            <w:tcW w:w="3620" w:type="dxa"/>
            <w:tcBorders>
              <w:top w:val="nil"/>
              <w:left w:val="nil"/>
              <w:bottom w:val="single" w:sz="4" w:space="0" w:color="auto"/>
              <w:right w:val="single" w:sz="4" w:space="0" w:color="auto"/>
            </w:tcBorders>
            <w:shd w:val="clear" w:color="auto" w:fill="auto"/>
            <w:vAlign w:val="center"/>
            <w:hideMark/>
          </w:tcPr>
          <w:p w14:paraId="4E0EF9F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Un usuario no autenticado no pueden hacer ningún tipo de operaciones en el sistema aparte de crear cuenta o autenticarse. </w:t>
            </w:r>
          </w:p>
        </w:tc>
        <w:tc>
          <w:tcPr>
            <w:tcW w:w="1240" w:type="dxa"/>
            <w:tcBorders>
              <w:top w:val="nil"/>
              <w:left w:val="nil"/>
              <w:bottom w:val="single" w:sz="4" w:space="0" w:color="auto"/>
              <w:right w:val="single" w:sz="4" w:space="0" w:color="auto"/>
            </w:tcBorders>
            <w:shd w:val="clear" w:color="auto" w:fill="auto"/>
            <w:vAlign w:val="center"/>
            <w:hideMark/>
          </w:tcPr>
          <w:p w14:paraId="2F98EF2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91C2E6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92DAAF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805B03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D46BF1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E1DD8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A0C7B5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3BE3C2A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BAFF7B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8BEAF9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662658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bottom"/>
            <w:hideMark/>
          </w:tcPr>
          <w:p w14:paraId="67DED98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6B4C84F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04E2B7C8"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71542F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4</w:t>
            </w:r>
          </w:p>
        </w:tc>
        <w:tc>
          <w:tcPr>
            <w:tcW w:w="3620" w:type="dxa"/>
            <w:tcBorders>
              <w:top w:val="nil"/>
              <w:left w:val="nil"/>
              <w:bottom w:val="single" w:sz="4" w:space="0" w:color="auto"/>
              <w:right w:val="single" w:sz="4" w:space="0" w:color="auto"/>
            </w:tcBorders>
            <w:shd w:val="clear" w:color="auto" w:fill="auto"/>
            <w:vAlign w:val="center"/>
            <w:hideMark/>
          </w:tcPr>
          <w:p w14:paraId="45B7E0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Un usuario podrá realizar cualquier operación del sistema siguiendo los pasos descritos en el manual.    </w:t>
            </w:r>
          </w:p>
        </w:tc>
        <w:tc>
          <w:tcPr>
            <w:tcW w:w="1240" w:type="dxa"/>
            <w:tcBorders>
              <w:top w:val="nil"/>
              <w:left w:val="nil"/>
              <w:bottom w:val="single" w:sz="4" w:space="0" w:color="auto"/>
              <w:right w:val="single" w:sz="4" w:space="0" w:color="auto"/>
            </w:tcBorders>
            <w:shd w:val="clear" w:color="auto" w:fill="auto"/>
            <w:vAlign w:val="center"/>
            <w:hideMark/>
          </w:tcPr>
          <w:p w14:paraId="3A3883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528DD7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BC48F3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2EB8312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B41EFF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B9FD84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391E3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04A13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4D833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54865A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570FFF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bottom"/>
            <w:hideMark/>
          </w:tcPr>
          <w:p w14:paraId="0B17FB5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321258B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049831FB" w14:textId="77777777" w:rsidTr="00FC4C2C">
        <w:trPr>
          <w:trHeight w:val="102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8B12FD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5</w:t>
            </w:r>
          </w:p>
        </w:tc>
        <w:tc>
          <w:tcPr>
            <w:tcW w:w="3620" w:type="dxa"/>
            <w:tcBorders>
              <w:top w:val="nil"/>
              <w:left w:val="nil"/>
              <w:bottom w:val="single" w:sz="4" w:space="0" w:color="auto"/>
              <w:right w:val="single" w:sz="4" w:space="0" w:color="auto"/>
            </w:tcBorders>
            <w:shd w:val="clear" w:color="auto" w:fill="auto"/>
            <w:vAlign w:val="center"/>
            <w:hideMark/>
          </w:tcPr>
          <w:p w14:paraId="1084860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Cuando se instala una nueva versión del sistema todos los ajustes y configuraciones que hayansido definidos previamente persistirán.    </w:t>
            </w:r>
          </w:p>
        </w:tc>
        <w:tc>
          <w:tcPr>
            <w:tcW w:w="1240" w:type="dxa"/>
            <w:tcBorders>
              <w:top w:val="nil"/>
              <w:left w:val="nil"/>
              <w:bottom w:val="single" w:sz="4" w:space="0" w:color="auto"/>
              <w:right w:val="single" w:sz="4" w:space="0" w:color="auto"/>
            </w:tcBorders>
            <w:shd w:val="clear" w:color="auto" w:fill="auto"/>
            <w:vAlign w:val="center"/>
            <w:hideMark/>
          </w:tcPr>
          <w:p w14:paraId="47165BE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FCFE6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5D586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0B8C78A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6FC8C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1A63C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163315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569476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2E5F27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2A94BA2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6B5E6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2B4FD43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308BF7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03D3198A"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DC22FB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6</w:t>
            </w:r>
          </w:p>
        </w:tc>
        <w:tc>
          <w:tcPr>
            <w:tcW w:w="3620" w:type="dxa"/>
            <w:tcBorders>
              <w:top w:val="nil"/>
              <w:left w:val="nil"/>
              <w:bottom w:val="single" w:sz="4" w:space="0" w:color="auto"/>
              <w:right w:val="single" w:sz="4" w:space="0" w:color="auto"/>
            </w:tcBorders>
            <w:shd w:val="clear" w:color="auto" w:fill="auto"/>
            <w:vAlign w:val="center"/>
            <w:hideMark/>
          </w:tcPr>
          <w:p w14:paraId="7DAD6EE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El sistema debe responder a una petición en no mas de 10 segundos    </w:t>
            </w:r>
          </w:p>
        </w:tc>
        <w:tc>
          <w:tcPr>
            <w:tcW w:w="1240" w:type="dxa"/>
            <w:tcBorders>
              <w:top w:val="nil"/>
              <w:left w:val="nil"/>
              <w:bottom w:val="single" w:sz="4" w:space="0" w:color="auto"/>
              <w:right w:val="single" w:sz="4" w:space="0" w:color="auto"/>
            </w:tcBorders>
            <w:shd w:val="clear" w:color="auto" w:fill="auto"/>
            <w:vAlign w:val="center"/>
            <w:hideMark/>
          </w:tcPr>
          <w:p w14:paraId="01844B3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B4658E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4CE045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E8962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7878F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69C85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DC3CDD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BBBDE9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157E11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6363D2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784D9D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0EA677C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234E099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57FBB28"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487664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7</w:t>
            </w:r>
          </w:p>
        </w:tc>
        <w:tc>
          <w:tcPr>
            <w:tcW w:w="3620" w:type="dxa"/>
            <w:tcBorders>
              <w:top w:val="nil"/>
              <w:left w:val="nil"/>
              <w:bottom w:val="single" w:sz="4" w:space="0" w:color="auto"/>
              <w:right w:val="single" w:sz="4" w:space="0" w:color="auto"/>
            </w:tcBorders>
            <w:shd w:val="clear" w:color="auto" w:fill="auto"/>
            <w:vAlign w:val="center"/>
            <w:hideMark/>
          </w:tcPr>
          <w:p w14:paraId="696B6C8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La información que se envía a través de internet será encriptada por código HASH.    </w:t>
            </w:r>
          </w:p>
        </w:tc>
        <w:tc>
          <w:tcPr>
            <w:tcW w:w="1240" w:type="dxa"/>
            <w:tcBorders>
              <w:top w:val="nil"/>
              <w:left w:val="nil"/>
              <w:bottom w:val="single" w:sz="4" w:space="0" w:color="auto"/>
              <w:right w:val="single" w:sz="4" w:space="0" w:color="auto"/>
            </w:tcBorders>
            <w:shd w:val="clear" w:color="auto" w:fill="auto"/>
            <w:vAlign w:val="center"/>
            <w:hideMark/>
          </w:tcPr>
          <w:p w14:paraId="592FAD3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514207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02D819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D259D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CCCBBD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54DCAF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4704C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337BF4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B2195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478376A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96AA54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2B5458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5DCABB4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5C207759"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03BCCF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8</w:t>
            </w:r>
          </w:p>
        </w:tc>
        <w:tc>
          <w:tcPr>
            <w:tcW w:w="3620" w:type="dxa"/>
            <w:tcBorders>
              <w:top w:val="nil"/>
              <w:left w:val="nil"/>
              <w:bottom w:val="single" w:sz="4" w:space="0" w:color="auto"/>
              <w:right w:val="single" w:sz="4" w:space="0" w:color="auto"/>
            </w:tcBorders>
            <w:shd w:val="clear" w:color="auto" w:fill="auto"/>
            <w:vAlign w:val="center"/>
            <w:hideMark/>
          </w:tcPr>
          <w:p w14:paraId="2133EF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soportar 4 peticiones simultaneas.</w:t>
            </w:r>
          </w:p>
        </w:tc>
        <w:tc>
          <w:tcPr>
            <w:tcW w:w="1240" w:type="dxa"/>
            <w:tcBorders>
              <w:top w:val="nil"/>
              <w:left w:val="nil"/>
              <w:bottom w:val="single" w:sz="4" w:space="0" w:color="auto"/>
              <w:right w:val="single" w:sz="4" w:space="0" w:color="auto"/>
            </w:tcBorders>
            <w:shd w:val="clear" w:color="auto" w:fill="auto"/>
            <w:vAlign w:val="center"/>
            <w:hideMark/>
          </w:tcPr>
          <w:p w14:paraId="60773F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9C2D7A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22D864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2A4E5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B15FC1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575826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819A21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1A6BDD9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720BB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DB8A4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F7B761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2E6E67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5C73A8D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70%</w:t>
            </w:r>
          </w:p>
        </w:tc>
      </w:tr>
      <w:tr w:rsidR="00FC4C2C" w:rsidRPr="00FC4C2C" w14:paraId="6CC29FF9"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648F833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59</w:t>
            </w:r>
          </w:p>
        </w:tc>
        <w:tc>
          <w:tcPr>
            <w:tcW w:w="3620" w:type="dxa"/>
            <w:tcBorders>
              <w:top w:val="nil"/>
              <w:left w:val="nil"/>
              <w:bottom w:val="single" w:sz="4" w:space="0" w:color="auto"/>
              <w:right w:val="single" w:sz="4" w:space="0" w:color="auto"/>
            </w:tcBorders>
            <w:shd w:val="clear" w:color="auto" w:fill="auto"/>
            <w:vAlign w:val="center"/>
            <w:hideMark/>
          </w:tcPr>
          <w:p w14:paraId="70A9FF2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ser programado en Java para Android.</w:t>
            </w:r>
          </w:p>
        </w:tc>
        <w:tc>
          <w:tcPr>
            <w:tcW w:w="1240" w:type="dxa"/>
            <w:tcBorders>
              <w:top w:val="nil"/>
              <w:left w:val="nil"/>
              <w:bottom w:val="single" w:sz="4" w:space="0" w:color="auto"/>
              <w:right w:val="single" w:sz="4" w:space="0" w:color="auto"/>
            </w:tcBorders>
            <w:shd w:val="clear" w:color="auto" w:fill="auto"/>
            <w:vAlign w:val="center"/>
            <w:hideMark/>
          </w:tcPr>
          <w:p w14:paraId="44ADF55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0A944B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8BD4EC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18535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E61D18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9B00F1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23EF60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470AE1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1D2F8B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659BD72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699AAC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7038F2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Diseño</w:t>
            </w:r>
          </w:p>
        </w:tc>
        <w:tc>
          <w:tcPr>
            <w:tcW w:w="1240" w:type="dxa"/>
            <w:tcBorders>
              <w:top w:val="nil"/>
              <w:left w:val="nil"/>
              <w:bottom w:val="single" w:sz="4" w:space="0" w:color="auto"/>
              <w:right w:val="single" w:sz="4" w:space="0" w:color="auto"/>
            </w:tcBorders>
            <w:shd w:val="clear" w:color="auto" w:fill="auto"/>
            <w:vAlign w:val="center"/>
            <w:hideMark/>
          </w:tcPr>
          <w:p w14:paraId="53BBF5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3816B051"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18003B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0</w:t>
            </w:r>
          </w:p>
        </w:tc>
        <w:tc>
          <w:tcPr>
            <w:tcW w:w="3620" w:type="dxa"/>
            <w:tcBorders>
              <w:top w:val="nil"/>
              <w:left w:val="nil"/>
              <w:bottom w:val="single" w:sz="4" w:space="0" w:color="auto"/>
              <w:right w:val="single" w:sz="4" w:space="0" w:color="auto"/>
            </w:tcBorders>
            <w:shd w:val="clear" w:color="auto" w:fill="auto"/>
            <w:vAlign w:val="center"/>
            <w:hideMark/>
          </w:tcPr>
          <w:p w14:paraId="271AC7C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El versionamiento de la aplicación deberá ser administrado en GitHub    </w:t>
            </w:r>
          </w:p>
        </w:tc>
        <w:tc>
          <w:tcPr>
            <w:tcW w:w="1240" w:type="dxa"/>
            <w:tcBorders>
              <w:top w:val="nil"/>
              <w:left w:val="nil"/>
              <w:bottom w:val="single" w:sz="4" w:space="0" w:color="auto"/>
              <w:right w:val="single" w:sz="4" w:space="0" w:color="auto"/>
            </w:tcBorders>
            <w:shd w:val="clear" w:color="auto" w:fill="auto"/>
            <w:vAlign w:val="center"/>
            <w:hideMark/>
          </w:tcPr>
          <w:p w14:paraId="496E669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B62C9F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7EC05A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4A2364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E0934B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238DC3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A646A7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95449B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19BE0A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4405EF9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2C518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4E4C730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Diseño</w:t>
            </w:r>
          </w:p>
        </w:tc>
        <w:tc>
          <w:tcPr>
            <w:tcW w:w="1240" w:type="dxa"/>
            <w:tcBorders>
              <w:top w:val="nil"/>
              <w:left w:val="nil"/>
              <w:bottom w:val="single" w:sz="4" w:space="0" w:color="auto"/>
              <w:right w:val="single" w:sz="4" w:space="0" w:color="auto"/>
            </w:tcBorders>
            <w:shd w:val="clear" w:color="auto" w:fill="auto"/>
            <w:vAlign w:val="center"/>
            <w:hideMark/>
          </w:tcPr>
          <w:p w14:paraId="65E5B32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7AA73BA8"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5976E26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1</w:t>
            </w:r>
          </w:p>
        </w:tc>
        <w:tc>
          <w:tcPr>
            <w:tcW w:w="3620" w:type="dxa"/>
            <w:tcBorders>
              <w:top w:val="nil"/>
              <w:left w:val="nil"/>
              <w:bottom w:val="single" w:sz="4" w:space="0" w:color="auto"/>
              <w:right w:val="single" w:sz="4" w:space="0" w:color="auto"/>
            </w:tcBorders>
            <w:shd w:val="clear" w:color="auto" w:fill="auto"/>
            <w:vAlign w:val="center"/>
            <w:hideMark/>
          </w:tcPr>
          <w:p w14:paraId="40D84E2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La aplicación debera utilizar un paradigma orientado a objetos. </w:t>
            </w:r>
          </w:p>
        </w:tc>
        <w:tc>
          <w:tcPr>
            <w:tcW w:w="1240" w:type="dxa"/>
            <w:tcBorders>
              <w:top w:val="nil"/>
              <w:left w:val="nil"/>
              <w:bottom w:val="single" w:sz="4" w:space="0" w:color="auto"/>
              <w:right w:val="single" w:sz="4" w:space="0" w:color="auto"/>
            </w:tcBorders>
            <w:shd w:val="clear" w:color="auto" w:fill="auto"/>
            <w:vAlign w:val="center"/>
            <w:hideMark/>
          </w:tcPr>
          <w:p w14:paraId="453A11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FAF908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D4862B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CFFA78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6CA9D9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60B8E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4539D6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6CA0E2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08D953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2A1DE2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6D47E7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0103B40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Diseño</w:t>
            </w:r>
          </w:p>
        </w:tc>
        <w:tc>
          <w:tcPr>
            <w:tcW w:w="1240" w:type="dxa"/>
            <w:tcBorders>
              <w:top w:val="nil"/>
              <w:left w:val="nil"/>
              <w:bottom w:val="single" w:sz="4" w:space="0" w:color="auto"/>
              <w:right w:val="single" w:sz="4" w:space="0" w:color="auto"/>
            </w:tcBorders>
            <w:shd w:val="clear" w:color="auto" w:fill="auto"/>
            <w:vAlign w:val="center"/>
            <w:hideMark/>
          </w:tcPr>
          <w:p w14:paraId="061F525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70%</w:t>
            </w:r>
          </w:p>
        </w:tc>
      </w:tr>
      <w:tr w:rsidR="00FC4C2C" w:rsidRPr="00FC4C2C" w14:paraId="61989144"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CA896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2</w:t>
            </w:r>
          </w:p>
        </w:tc>
        <w:tc>
          <w:tcPr>
            <w:tcW w:w="3620" w:type="dxa"/>
            <w:tcBorders>
              <w:top w:val="nil"/>
              <w:left w:val="nil"/>
              <w:bottom w:val="single" w:sz="4" w:space="0" w:color="auto"/>
              <w:right w:val="single" w:sz="4" w:space="0" w:color="auto"/>
            </w:tcBorders>
            <w:shd w:val="clear" w:color="auto" w:fill="auto"/>
            <w:vAlign w:val="center"/>
            <w:hideMark/>
          </w:tcPr>
          <w:p w14:paraId="6A94080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almacenar datos correspondientes a 2 GB de espacio.</w:t>
            </w:r>
          </w:p>
        </w:tc>
        <w:tc>
          <w:tcPr>
            <w:tcW w:w="1240" w:type="dxa"/>
            <w:tcBorders>
              <w:top w:val="nil"/>
              <w:left w:val="nil"/>
              <w:bottom w:val="single" w:sz="4" w:space="0" w:color="auto"/>
              <w:right w:val="single" w:sz="4" w:space="0" w:color="auto"/>
            </w:tcBorders>
            <w:shd w:val="clear" w:color="auto" w:fill="auto"/>
            <w:vAlign w:val="center"/>
            <w:hideMark/>
          </w:tcPr>
          <w:p w14:paraId="4C054D4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273BC3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D07A49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9428B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8DB74C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61C318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2A551E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B43CB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2E023D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3BCCAB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5CED72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5B20C0C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12910C7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2A50BF00"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509BB9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3</w:t>
            </w:r>
          </w:p>
        </w:tc>
        <w:tc>
          <w:tcPr>
            <w:tcW w:w="3620" w:type="dxa"/>
            <w:tcBorders>
              <w:top w:val="nil"/>
              <w:left w:val="nil"/>
              <w:bottom w:val="single" w:sz="4" w:space="0" w:color="auto"/>
              <w:right w:val="single" w:sz="4" w:space="0" w:color="auto"/>
            </w:tcBorders>
            <w:shd w:val="clear" w:color="auto" w:fill="auto"/>
            <w:vAlign w:val="center"/>
            <w:hideMark/>
          </w:tcPr>
          <w:p w14:paraId="516E5A2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 xml:space="preserve">Modelo entidad relación de la base de datos </w:t>
            </w:r>
          </w:p>
        </w:tc>
        <w:tc>
          <w:tcPr>
            <w:tcW w:w="1240" w:type="dxa"/>
            <w:tcBorders>
              <w:top w:val="nil"/>
              <w:left w:val="nil"/>
              <w:bottom w:val="single" w:sz="4" w:space="0" w:color="auto"/>
              <w:right w:val="single" w:sz="4" w:space="0" w:color="auto"/>
            </w:tcBorders>
            <w:shd w:val="clear" w:color="auto" w:fill="auto"/>
            <w:vAlign w:val="center"/>
            <w:hideMark/>
          </w:tcPr>
          <w:p w14:paraId="11869E1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46C544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AE982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B3111B5"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4814D1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F77E47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5858D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FA12EA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588B4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960" w:type="dxa"/>
            <w:tcBorders>
              <w:top w:val="nil"/>
              <w:left w:val="nil"/>
              <w:bottom w:val="single" w:sz="4" w:space="0" w:color="auto"/>
              <w:right w:val="single" w:sz="4" w:space="0" w:color="auto"/>
            </w:tcBorders>
            <w:shd w:val="clear" w:color="auto" w:fill="auto"/>
            <w:vAlign w:val="center"/>
            <w:hideMark/>
          </w:tcPr>
          <w:p w14:paraId="28877D0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0D35F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77FF328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Diseño</w:t>
            </w:r>
          </w:p>
        </w:tc>
        <w:tc>
          <w:tcPr>
            <w:tcW w:w="1240" w:type="dxa"/>
            <w:tcBorders>
              <w:top w:val="nil"/>
              <w:left w:val="nil"/>
              <w:bottom w:val="single" w:sz="4" w:space="0" w:color="auto"/>
              <w:right w:val="single" w:sz="4" w:space="0" w:color="auto"/>
            </w:tcBorders>
            <w:shd w:val="clear" w:color="auto" w:fill="auto"/>
            <w:vAlign w:val="center"/>
            <w:hideMark/>
          </w:tcPr>
          <w:p w14:paraId="14415B1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r w:rsidR="00FC4C2C" w:rsidRPr="00FC4C2C" w14:paraId="25836C91" w14:textId="77777777" w:rsidTr="00FC4C2C">
        <w:trPr>
          <w:trHeight w:val="765"/>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6BC32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4</w:t>
            </w:r>
          </w:p>
        </w:tc>
        <w:tc>
          <w:tcPr>
            <w:tcW w:w="3620" w:type="dxa"/>
            <w:tcBorders>
              <w:top w:val="nil"/>
              <w:left w:val="nil"/>
              <w:bottom w:val="single" w:sz="4" w:space="0" w:color="auto"/>
              <w:right w:val="single" w:sz="4" w:space="0" w:color="auto"/>
            </w:tcBorders>
            <w:shd w:val="clear" w:color="auto" w:fill="auto"/>
            <w:vAlign w:val="center"/>
            <w:hideMark/>
          </w:tcPr>
          <w:p w14:paraId="2CED07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Los usuarios deben autenticarse ante el servicio de directorio centralizado de usuarios de Tappi.</w:t>
            </w:r>
          </w:p>
        </w:tc>
        <w:tc>
          <w:tcPr>
            <w:tcW w:w="1240" w:type="dxa"/>
            <w:tcBorders>
              <w:top w:val="nil"/>
              <w:left w:val="nil"/>
              <w:bottom w:val="single" w:sz="4" w:space="0" w:color="auto"/>
              <w:right w:val="single" w:sz="4" w:space="0" w:color="auto"/>
            </w:tcBorders>
            <w:shd w:val="clear" w:color="auto" w:fill="auto"/>
            <w:vAlign w:val="center"/>
            <w:hideMark/>
          </w:tcPr>
          <w:p w14:paraId="1C4561B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C357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D0FA39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C02AE1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DDCAB7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5AA3C7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EDF35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413F17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2297F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462D2B6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DE8247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bottom"/>
            <w:hideMark/>
          </w:tcPr>
          <w:p w14:paraId="5DCB5BE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5D912D4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0B1B509"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DE8B3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5</w:t>
            </w:r>
          </w:p>
        </w:tc>
        <w:tc>
          <w:tcPr>
            <w:tcW w:w="3620" w:type="dxa"/>
            <w:tcBorders>
              <w:top w:val="nil"/>
              <w:left w:val="nil"/>
              <w:bottom w:val="single" w:sz="4" w:space="0" w:color="auto"/>
              <w:right w:val="single" w:sz="4" w:space="0" w:color="auto"/>
            </w:tcBorders>
            <w:shd w:val="clear" w:color="auto" w:fill="auto"/>
            <w:vAlign w:val="center"/>
            <w:hideMark/>
          </w:tcPr>
          <w:p w14:paraId="23445B4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recuperar su estado frente a un fallo.</w:t>
            </w:r>
          </w:p>
        </w:tc>
        <w:tc>
          <w:tcPr>
            <w:tcW w:w="1240" w:type="dxa"/>
            <w:tcBorders>
              <w:top w:val="nil"/>
              <w:left w:val="nil"/>
              <w:bottom w:val="single" w:sz="4" w:space="0" w:color="auto"/>
              <w:right w:val="single" w:sz="4" w:space="0" w:color="auto"/>
            </w:tcBorders>
            <w:shd w:val="clear" w:color="auto" w:fill="auto"/>
            <w:vAlign w:val="center"/>
            <w:hideMark/>
          </w:tcPr>
          <w:p w14:paraId="106EE28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8F4205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88898C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B59932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466E69D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4DEA1C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BF0951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793CE93"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1C689A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7400889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385305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379B926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664D5B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80%</w:t>
            </w:r>
          </w:p>
        </w:tc>
      </w:tr>
      <w:tr w:rsidR="00FC4C2C" w:rsidRPr="00FC4C2C" w14:paraId="76D761E2"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7C7AE27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6</w:t>
            </w:r>
          </w:p>
        </w:tc>
        <w:tc>
          <w:tcPr>
            <w:tcW w:w="3620" w:type="dxa"/>
            <w:tcBorders>
              <w:top w:val="nil"/>
              <w:left w:val="nil"/>
              <w:bottom w:val="single" w:sz="4" w:space="0" w:color="auto"/>
              <w:right w:val="single" w:sz="4" w:space="0" w:color="auto"/>
            </w:tcBorders>
            <w:shd w:val="clear" w:color="auto" w:fill="auto"/>
            <w:vAlign w:val="center"/>
            <w:hideMark/>
          </w:tcPr>
          <w:p w14:paraId="1150263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emitir una alerta cuando se encuentre un fallo.</w:t>
            </w:r>
          </w:p>
        </w:tc>
        <w:tc>
          <w:tcPr>
            <w:tcW w:w="1240" w:type="dxa"/>
            <w:tcBorders>
              <w:top w:val="nil"/>
              <w:left w:val="nil"/>
              <w:bottom w:val="single" w:sz="4" w:space="0" w:color="auto"/>
              <w:right w:val="single" w:sz="4" w:space="0" w:color="auto"/>
            </w:tcBorders>
            <w:shd w:val="clear" w:color="auto" w:fill="auto"/>
            <w:vAlign w:val="center"/>
            <w:hideMark/>
          </w:tcPr>
          <w:p w14:paraId="4AD7AEA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F53205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30D93B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AE9681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74C120D"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C5D5DC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4E2979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3DD899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4F43F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939817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E288F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051F39E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19FC15A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4F657891"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3FD3207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7</w:t>
            </w:r>
          </w:p>
        </w:tc>
        <w:tc>
          <w:tcPr>
            <w:tcW w:w="3620" w:type="dxa"/>
            <w:tcBorders>
              <w:top w:val="nil"/>
              <w:left w:val="nil"/>
              <w:bottom w:val="single" w:sz="4" w:space="0" w:color="auto"/>
              <w:right w:val="single" w:sz="4" w:space="0" w:color="auto"/>
            </w:tcBorders>
            <w:shd w:val="clear" w:color="auto" w:fill="auto"/>
            <w:vAlign w:val="center"/>
            <w:hideMark/>
          </w:tcPr>
          <w:p w14:paraId="2191A81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utilizar un vocabulario simple para el usuario paciente.</w:t>
            </w:r>
          </w:p>
        </w:tc>
        <w:tc>
          <w:tcPr>
            <w:tcW w:w="1240" w:type="dxa"/>
            <w:tcBorders>
              <w:top w:val="nil"/>
              <w:left w:val="nil"/>
              <w:bottom w:val="single" w:sz="4" w:space="0" w:color="auto"/>
              <w:right w:val="single" w:sz="4" w:space="0" w:color="auto"/>
            </w:tcBorders>
            <w:shd w:val="clear" w:color="auto" w:fill="auto"/>
            <w:vAlign w:val="center"/>
            <w:hideMark/>
          </w:tcPr>
          <w:p w14:paraId="6BEA1D9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F7D521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5C407E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C706CA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6004476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F3468B4"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38A187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7E75979"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716045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1553877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07FB9D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7F085080"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7D054CE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00%</w:t>
            </w:r>
          </w:p>
        </w:tc>
      </w:tr>
      <w:tr w:rsidR="00FC4C2C" w:rsidRPr="00FC4C2C" w14:paraId="376E4212" w14:textId="77777777" w:rsidTr="00FC4C2C">
        <w:trPr>
          <w:trHeight w:val="510"/>
        </w:trPr>
        <w:tc>
          <w:tcPr>
            <w:tcW w:w="400" w:type="dxa"/>
            <w:tcBorders>
              <w:top w:val="nil"/>
              <w:left w:val="single" w:sz="4" w:space="0" w:color="auto"/>
              <w:bottom w:val="single" w:sz="4" w:space="0" w:color="auto"/>
              <w:right w:val="single" w:sz="4" w:space="0" w:color="auto"/>
            </w:tcBorders>
            <w:shd w:val="clear" w:color="auto" w:fill="auto"/>
            <w:vAlign w:val="center"/>
            <w:hideMark/>
          </w:tcPr>
          <w:p w14:paraId="02CF2361"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68</w:t>
            </w:r>
          </w:p>
        </w:tc>
        <w:tc>
          <w:tcPr>
            <w:tcW w:w="3620" w:type="dxa"/>
            <w:tcBorders>
              <w:top w:val="nil"/>
              <w:left w:val="nil"/>
              <w:bottom w:val="single" w:sz="4" w:space="0" w:color="auto"/>
              <w:right w:val="single" w:sz="4" w:space="0" w:color="auto"/>
            </w:tcBorders>
            <w:shd w:val="clear" w:color="auto" w:fill="auto"/>
            <w:vAlign w:val="center"/>
            <w:hideMark/>
          </w:tcPr>
          <w:p w14:paraId="5F8CE567"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El sistema debe utilizar un vocabulario tecnico para el paciente medico.</w:t>
            </w:r>
          </w:p>
        </w:tc>
        <w:tc>
          <w:tcPr>
            <w:tcW w:w="1240" w:type="dxa"/>
            <w:tcBorders>
              <w:top w:val="nil"/>
              <w:left w:val="nil"/>
              <w:bottom w:val="single" w:sz="4" w:space="0" w:color="auto"/>
              <w:right w:val="single" w:sz="4" w:space="0" w:color="auto"/>
            </w:tcBorders>
            <w:shd w:val="clear" w:color="auto" w:fill="auto"/>
            <w:vAlign w:val="center"/>
            <w:hideMark/>
          </w:tcPr>
          <w:p w14:paraId="3B497DDB"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D6E187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53AC97BE"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F46350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0</w:t>
            </w:r>
          </w:p>
        </w:tc>
        <w:tc>
          <w:tcPr>
            <w:tcW w:w="1240" w:type="dxa"/>
            <w:tcBorders>
              <w:top w:val="nil"/>
              <w:left w:val="nil"/>
              <w:bottom w:val="single" w:sz="4" w:space="0" w:color="auto"/>
              <w:right w:val="single" w:sz="4" w:space="0" w:color="auto"/>
            </w:tcBorders>
            <w:shd w:val="clear" w:color="auto" w:fill="auto"/>
            <w:vAlign w:val="center"/>
            <w:hideMark/>
          </w:tcPr>
          <w:p w14:paraId="636E3C8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17156DE6"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2C25DC6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3846E8C"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4A91CD9F"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960" w:type="dxa"/>
            <w:tcBorders>
              <w:top w:val="nil"/>
              <w:left w:val="nil"/>
              <w:bottom w:val="single" w:sz="4" w:space="0" w:color="auto"/>
              <w:right w:val="single" w:sz="4" w:space="0" w:color="auto"/>
            </w:tcBorders>
            <w:shd w:val="clear" w:color="auto" w:fill="auto"/>
            <w:vAlign w:val="center"/>
            <w:hideMark/>
          </w:tcPr>
          <w:p w14:paraId="568A21A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1</w:t>
            </w:r>
          </w:p>
        </w:tc>
        <w:tc>
          <w:tcPr>
            <w:tcW w:w="1240" w:type="dxa"/>
            <w:tcBorders>
              <w:top w:val="nil"/>
              <w:left w:val="nil"/>
              <w:bottom w:val="single" w:sz="4" w:space="0" w:color="auto"/>
              <w:right w:val="single" w:sz="4" w:space="0" w:color="auto"/>
            </w:tcBorders>
            <w:shd w:val="clear" w:color="auto" w:fill="auto"/>
            <w:vAlign w:val="center"/>
            <w:hideMark/>
          </w:tcPr>
          <w:p w14:paraId="0C39FC28"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sí</w:t>
            </w:r>
          </w:p>
        </w:tc>
        <w:tc>
          <w:tcPr>
            <w:tcW w:w="1320" w:type="dxa"/>
            <w:tcBorders>
              <w:top w:val="nil"/>
              <w:left w:val="nil"/>
              <w:bottom w:val="single" w:sz="4" w:space="0" w:color="auto"/>
              <w:right w:val="single" w:sz="4" w:space="0" w:color="auto"/>
            </w:tcBorders>
            <w:shd w:val="clear" w:color="auto" w:fill="auto"/>
            <w:vAlign w:val="center"/>
            <w:hideMark/>
          </w:tcPr>
          <w:p w14:paraId="278B4102"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No Funcional</w:t>
            </w:r>
          </w:p>
        </w:tc>
        <w:tc>
          <w:tcPr>
            <w:tcW w:w="1240" w:type="dxa"/>
            <w:tcBorders>
              <w:top w:val="nil"/>
              <w:left w:val="nil"/>
              <w:bottom w:val="single" w:sz="4" w:space="0" w:color="auto"/>
              <w:right w:val="single" w:sz="4" w:space="0" w:color="auto"/>
            </w:tcBorders>
            <w:shd w:val="clear" w:color="auto" w:fill="auto"/>
            <w:vAlign w:val="center"/>
            <w:hideMark/>
          </w:tcPr>
          <w:p w14:paraId="24499F3A" w14:textId="77777777" w:rsidR="00FC4C2C" w:rsidRPr="00FC4C2C" w:rsidRDefault="00FC4C2C" w:rsidP="00FC4C2C">
            <w:pPr>
              <w:spacing w:after="0" w:line="240" w:lineRule="auto"/>
              <w:jc w:val="center"/>
              <w:rPr>
                <w:rFonts w:ascii="Calibri" w:eastAsia="Times New Roman" w:hAnsi="Calibri" w:cs="Times New Roman"/>
                <w:color w:val="000000"/>
                <w:sz w:val="20"/>
                <w:szCs w:val="20"/>
                <w:lang w:eastAsia="es-CO"/>
              </w:rPr>
            </w:pPr>
            <w:r w:rsidRPr="00FC4C2C">
              <w:rPr>
                <w:rFonts w:ascii="Calibri" w:eastAsia="Times New Roman" w:hAnsi="Calibri" w:cs="Times New Roman"/>
                <w:color w:val="000000"/>
                <w:sz w:val="20"/>
                <w:szCs w:val="20"/>
                <w:lang w:eastAsia="es-CO"/>
              </w:rPr>
              <w:t>90%</w:t>
            </w:r>
          </w:p>
        </w:tc>
      </w:tr>
    </w:tbl>
    <w:p w14:paraId="1881A7D5" w14:textId="77777777" w:rsidR="00FC4C2C" w:rsidRDefault="00FC4C2C" w:rsidP="00DF13F8">
      <w:pPr>
        <w:pStyle w:val="Descripcin"/>
      </w:pPr>
    </w:p>
    <w:p w14:paraId="6CBD789D" w14:textId="59405D6E" w:rsidR="001618A6" w:rsidRPr="001618A6" w:rsidRDefault="00DF13F8" w:rsidP="00DF13F8">
      <w:pPr>
        <w:pStyle w:val="Descripcin"/>
        <w:sectPr w:rsidR="001618A6" w:rsidRPr="001618A6" w:rsidSect="00967F0F">
          <w:pgSz w:w="15840" w:h="12240" w:orient="landscape"/>
          <w:pgMar w:top="567" w:right="567" w:bottom="567" w:left="567" w:header="709" w:footer="709" w:gutter="0"/>
          <w:cols w:space="708"/>
          <w:titlePg/>
          <w:docGrid w:linePitch="360"/>
        </w:sectPr>
      </w:pPr>
      <w:bookmarkStart w:id="115" w:name="_Toc457118900"/>
      <w:r>
        <w:t xml:space="preserve">Tabla </w:t>
      </w:r>
      <w:r w:rsidR="005F4CF4">
        <w:fldChar w:fldCharType="begin"/>
      </w:r>
      <w:r w:rsidR="005F4CF4">
        <w:instrText xml:space="preserve"> SEQ Tabla \* ARABIC </w:instrText>
      </w:r>
      <w:r w:rsidR="005F4CF4">
        <w:fldChar w:fldCharType="separate"/>
      </w:r>
      <w:r w:rsidR="00211A24">
        <w:rPr>
          <w:noProof/>
        </w:rPr>
        <w:t>18</w:t>
      </w:r>
      <w:r w:rsidR="005F4CF4">
        <w:rPr>
          <w:noProof/>
        </w:rPr>
        <w:fldChar w:fldCharType="end"/>
      </w:r>
      <w:r>
        <w:t xml:space="preserve"> Requerimientos</w:t>
      </w:r>
      <w:bookmarkEnd w:id="115"/>
    </w:p>
    <w:p w14:paraId="1AF8FBA8" w14:textId="2E0B0214" w:rsidR="0000636C" w:rsidRDefault="0000636C" w:rsidP="00B97448">
      <w:pPr>
        <w:pStyle w:val="Ttulo2"/>
      </w:pPr>
      <w:bookmarkStart w:id="116" w:name="_Toc455508783"/>
      <w:bookmarkStart w:id="117" w:name="_Toc457118864"/>
      <w:r>
        <w:t>Priorización</w:t>
      </w:r>
      <w:r w:rsidR="007353C7">
        <w:t xml:space="preserve"> y trazabilidad</w:t>
      </w:r>
      <w:bookmarkEnd w:id="116"/>
      <w:bookmarkEnd w:id="117"/>
    </w:p>
    <w:p w14:paraId="5CDB19FF" w14:textId="180509AB" w:rsidR="0000636C" w:rsidRDefault="0000636C" w:rsidP="0000636C">
      <w:r>
        <w:t xml:space="preserve">La priorización se llevó a cabo con una tabla en la cual cada uno de los miembros del grupo indicaba un valor de 0 a 10 de importancia a un requerimiento determinado. </w:t>
      </w:r>
      <w:r w:rsidR="00AB216D">
        <w:t>Adicionalmente hay un esquema de colores el cual indica que azul es prioritario, verde no funcional y los debe de tener, por ultimo rojo para los requerimientos especiales del usuario administrativo. Los requerimientos son prioritarios debido a que se llevó a cabo una matriz de requerimient</w:t>
      </w:r>
      <w:r w:rsidR="00061CD9">
        <w:t xml:space="preserve">o vs requerimientos y estos son </w:t>
      </w:r>
      <w:r w:rsidR="00AB216D">
        <w:t>los que tienen mayor relación unos con otros, dicha tabla se muestra a continuación. De igual manera</w:t>
      </w:r>
      <w:r w:rsidR="003808B9">
        <w:t xml:space="preserve"> se revisó requerimiento por requerimiento para no omitir aquellos que fueran prioritarios pero cuyo dicho valor fuera menor.</w:t>
      </w:r>
    </w:p>
    <w:p w14:paraId="1C069143" w14:textId="69437723" w:rsidR="00AB216D" w:rsidRDefault="00AB216D" w:rsidP="00AB216D">
      <w:pPr>
        <w:pStyle w:val="Ttulo3"/>
      </w:pPr>
      <w:bookmarkStart w:id="118" w:name="_Toc457118865"/>
      <w:r>
        <w:t>Valores prioritarios por miembros del grupo</w:t>
      </w:r>
      <w:bookmarkEnd w:id="118"/>
    </w:p>
    <w:p w14:paraId="3D893BCE" w14:textId="77777777" w:rsidR="002D2DE6" w:rsidRPr="002D2DE6" w:rsidRDefault="002D2DE6" w:rsidP="00061CD9">
      <w:pPr>
        <w:jc w:val="center"/>
      </w:pPr>
    </w:p>
    <w:tbl>
      <w:tblPr>
        <w:tblW w:w="5700" w:type="dxa"/>
        <w:jc w:val="center"/>
        <w:tblCellMar>
          <w:left w:w="70" w:type="dxa"/>
          <w:right w:w="70" w:type="dxa"/>
        </w:tblCellMar>
        <w:tblLook w:val="04A0" w:firstRow="1" w:lastRow="0" w:firstColumn="1" w:lastColumn="0" w:noHBand="0" w:noVBand="1"/>
      </w:tblPr>
      <w:tblGrid>
        <w:gridCol w:w="1971"/>
        <w:gridCol w:w="1440"/>
        <w:gridCol w:w="1786"/>
        <w:gridCol w:w="569"/>
      </w:tblGrid>
      <w:tr w:rsidR="00FC4C2C" w:rsidRPr="00FC4C2C" w14:paraId="6FFD4C36" w14:textId="77777777" w:rsidTr="00FC4C2C">
        <w:trPr>
          <w:trHeight w:val="375"/>
          <w:jc w:val="center"/>
        </w:trPr>
        <w:tc>
          <w:tcPr>
            <w:tcW w:w="5700" w:type="dxa"/>
            <w:gridSpan w:val="4"/>
            <w:tcBorders>
              <w:top w:val="single" w:sz="8" w:space="0" w:color="auto"/>
              <w:left w:val="single" w:sz="8" w:space="0" w:color="auto"/>
              <w:bottom w:val="single" w:sz="8" w:space="0" w:color="auto"/>
              <w:right w:val="single" w:sz="8" w:space="0" w:color="000000"/>
            </w:tcBorders>
            <w:shd w:val="clear" w:color="000000" w:fill="00B050"/>
            <w:noWrap/>
            <w:vAlign w:val="center"/>
            <w:hideMark/>
          </w:tcPr>
          <w:p w14:paraId="31C865FC" w14:textId="77777777" w:rsidR="00FC4C2C" w:rsidRPr="00FC4C2C" w:rsidRDefault="00FC4C2C">
            <w:pPr>
              <w:spacing w:line="240" w:lineRule="auto"/>
              <w:jc w:val="center"/>
              <w:rPr>
                <w:rFonts w:ascii="Arial" w:eastAsia="Times New Roman" w:hAnsi="Arial" w:cs="Arial"/>
                <w:b/>
                <w:bCs/>
                <w:color w:val="000000"/>
                <w:sz w:val="28"/>
                <w:szCs w:val="28"/>
                <w:lang w:eastAsia="es-CO"/>
              </w:rPr>
            </w:pPr>
            <w:r w:rsidRPr="00FC4C2C">
              <w:rPr>
                <w:rFonts w:ascii="Arial" w:eastAsia="Times New Roman" w:hAnsi="Arial" w:cs="Arial"/>
                <w:b/>
                <w:bCs/>
                <w:color w:val="000000"/>
                <w:sz w:val="28"/>
                <w:szCs w:val="28"/>
                <w:lang w:eastAsia="es-CO"/>
              </w:rPr>
              <w:t>VALORACIÓN DE REQUERIMIENTOS</w:t>
            </w:r>
          </w:p>
        </w:tc>
      </w:tr>
      <w:tr w:rsidR="00FC4C2C" w:rsidRPr="00FC4C2C" w14:paraId="4A6EF693" w14:textId="77777777" w:rsidTr="00FC4C2C">
        <w:trPr>
          <w:trHeight w:val="315"/>
          <w:jc w:val="center"/>
        </w:trPr>
        <w:tc>
          <w:tcPr>
            <w:tcW w:w="1971" w:type="dxa"/>
            <w:tcBorders>
              <w:top w:val="nil"/>
              <w:left w:val="single" w:sz="8" w:space="0" w:color="auto"/>
              <w:bottom w:val="single" w:sz="8" w:space="0" w:color="auto"/>
              <w:right w:val="single" w:sz="4" w:space="0" w:color="auto"/>
            </w:tcBorders>
            <w:shd w:val="clear" w:color="000000" w:fill="92D050"/>
            <w:noWrap/>
            <w:vAlign w:val="center"/>
            <w:hideMark/>
          </w:tcPr>
          <w:p w14:paraId="6361A163" w14:textId="77777777" w:rsidR="00FC4C2C" w:rsidRPr="00FC4C2C" w:rsidRDefault="00FC4C2C" w:rsidP="00FC4C2C">
            <w:pPr>
              <w:spacing w:after="0" w:line="240" w:lineRule="auto"/>
              <w:jc w:val="center"/>
              <w:rPr>
                <w:rFonts w:ascii="Arial" w:eastAsia="Times New Roman" w:hAnsi="Arial" w:cs="Arial"/>
                <w:b/>
                <w:bCs/>
                <w:color w:val="000000"/>
                <w:lang w:eastAsia="es-CO"/>
              </w:rPr>
            </w:pPr>
            <w:r w:rsidRPr="00FC4C2C">
              <w:rPr>
                <w:rFonts w:ascii="Arial" w:eastAsia="Times New Roman" w:hAnsi="Arial" w:cs="Arial"/>
                <w:b/>
                <w:bCs/>
                <w:color w:val="000000"/>
                <w:lang w:eastAsia="es-CO"/>
              </w:rPr>
              <w:t>Id requerimiento</w:t>
            </w:r>
          </w:p>
        </w:tc>
        <w:tc>
          <w:tcPr>
            <w:tcW w:w="1440" w:type="dxa"/>
            <w:tcBorders>
              <w:top w:val="nil"/>
              <w:left w:val="nil"/>
              <w:bottom w:val="single" w:sz="8" w:space="0" w:color="auto"/>
              <w:right w:val="single" w:sz="4" w:space="0" w:color="auto"/>
            </w:tcBorders>
            <w:shd w:val="clear" w:color="000000" w:fill="92D050"/>
            <w:noWrap/>
            <w:vAlign w:val="center"/>
            <w:hideMark/>
          </w:tcPr>
          <w:p w14:paraId="337930DA" w14:textId="77777777" w:rsidR="00FC4C2C" w:rsidRPr="00FC4C2C" w:rsidRDefault="00FC4C2C" w:rsidP="00FC4C2C">
            <w:pPr>
              <w:spacing w:after="0" w:line="240" w:lineRule="auto"/>
              <w:jc w:val="center"/>
              <w:rPr>
                <w:rFonts w:ascii="Arial" w:eastAsia="Times New Roman" w:hAnsi="Arial" w:cs="Arial"/>
                <w:b/>
                <w:bCs/>
                <w:color w:val="000000"/>
                <w:lang w:eastAsia="es-CO"/>
              </w:rPr>
            </w:pPr>
            <w:r w:rsidRPr="00FC4C2C">
              <w:rPr>
                <w:rFonts w:ascii="Arial" w:eastAsia="Times New Roman" w:hAnsi="Arial" w:cs="Arial"/>
                <w:b/>
                <w:bCs/>
                <w:color w:val="000000"/>
                <w:lang w:eastAsia="es-CO"/>
              </w:rPr>
              <w:t>Participante</w:t>
            </w:r>
          </w:p>
        </w:tc>
        <w:tc>
          <w:tcPr>
            <w:tcW w:w="1786" w:type="dxa"/>
            <w:tcBorders>
              <w:top w:val="nil"/>
              <w:left w:val="nil"/>
              <w:bottom w:val="single" w:sz="8" w:space="0" w:color="auto"/>
              <w:right w:val="single" w:sz="4" w:space="0" w:color="auto"/>
            </w:tcBorders>
            <w:shd w:val="clear" w:color="000000" w:fill="92D050"/>
            <w:noWrap/>
            <w:vAlign w:val="center"/>
            <w:hideMark/>
          </w:tcPr>
          <w:p w14:paraId="4B53E586" w14:textId="77777777" w:rsidR="00FC4C2C" w:rsidRPr="00FC4C2C" w:rsidRDefault="00FC4C2C" w:rsidP="00FC4C2C">
            <w:pPr>
              <w:spacing w:after="0" w:line="240" w:lineRule="auto"/>
              <w:jc w:val="center"/>
              <w:rPr>
                <w:rFonts w:ascii="Arial" w:eastAsia="Times New Roman" w:hAnsi="Arial" w:cs="Arial"/>
                <w:b/>
                <w:bCs/>
                <w:color w:val="000000"/>
                <w:lang w:eastAsia="es-CO"/>
              </w:rPr>
            </w:pPr>
            <w:r w:rsidRPr="00FC4C2C">
              <w:rPr>
                <w:rFonts w:ascii="Arial" w:eastAsia="Times New Roman" w:hAnsi="Arial" w:cs="Arial"/>
                <w:b/>
                <w:bCs/>
                <w:color w:val="000000"/>
                <w:lang w:eastAsia="es-CO"/>
              </w:rPr>
              <w:t>Valor prioridad</w:t>
            </w:r>
          </w:p>
        </w:tc>
        <w:tc>
          <w:tcPr>
            <w:tcW w:w="503" w:type="dxa"/>
            <w:tcBorders>
              <w:top w:val="nil"/>
              <w:left w:val="nil"/>
              <w:bottom w:val="single" w:sz="8" w:space="0" w:color="auto"/>
              <w:right w:val="single" w:sz="8" w:space="0" w:color="auto"/>
            </w:tcBorders>
            <w:shd w:val="clear" w:color="000000" w:fill="92D050"/>
            <w:noWrap/>
            <w:vAlign w:val="center"/>
            <w:hideMark/>
          </w:tcPr>
          <w:p w14:paraId="6C9926B6" w14:textId="77777777" w:rsidR="00FC4C2C" w:rsidRPr="00FC4C2C" w:rsidRDefault="00FC4C2C" w:rsidP="00FC4C2C">
            <w:pPr>
              <w:spacing w:after="0" w:line="240" w:lineRule="auto"/>
              <w:jc w:val="center"/>
              <w:rPr>
                <w:rFonts w:ascii="Arial" w:eastAsia="Times New Roman" w:hAnsi="Arial" w:cs="Arial"/>
                <w:b/>
                <w:bCs/>
                <w:color w:val="000000"/>
                <w:lang w:eastAsia="es-CO"/>
              </w:rPr>
            </w:pPr>
            <w:r w:rsidRPr="00FC4C2C">
              <w:rPr>
                <w:rFonts w:ascii="Arial" w:eastAsia="Times New Roman" w:hAnsi="Arial" w:cs="Arial"/>
                <w:b/>
                <w:bCs/>
                <w:color w:val="000000"/>
                <w:lang w:eastAsia="es-CO"/>
              </w:rPr>
              <w:t>VF</w:t>
            </w:r>
          </w:p>
        </w:tc>
      </w:tr>
      <w:tr w:rsidR="00FC4C2C" w:rsidRPr="00FC4C2C" w14:paraId="4185E9CD" w14:textId="77777777" w:rsidTr="00FC4C2C">
        <w:trPr>
          <w:trHeight w:val="300"/>
          <w:jc w:val="center"/>
        </w:trPr>
        <w:tc>
          <w:tcPr>
            <w:tcW w:w="1971" w:type="dxa"/>
            <w:vMerge w:val="restart"/>
            <w:tcBorders>
              <w:top w:val="nil"/>
              <w:left w:val="single" w:sz="8" w:space="0" w:color="auto"/>
              <w:bottom w:val="nil"/>
              <w:right w:val="single" w:sz="4" w:space="0" w:color="auto"/>
            </w:tcBorders>
            <w:shd w:val="clear" w:color="000000" w:fill="33CCFF"/>
            <w:noWrap/>
            <w:vAlign w:val="center"/>
            <w:hideMark/>
          </w:tcPr>
          <w:p w14:paraId="1DF632F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1</w:t>
            </w:r>
          </w:p>
        </w:tc>
        <w:tc>
          <w:tcPr>
            <w:tcW w:w="1440" w:type="dxa"/>
            <w:tcBorders>
              <w:top w:val="nil"/>
              <w:left w:val="nil"/>
              <w:bottom w:val="single" w:sz="4" w:space="0" w:color="auto"/>
              <w:right w:val="single" w:sz="4" w:space="0" w:color="auto"/>
            </w:tcBorders>
            <w:shd w:val="clear" w:color="auto" w:fill="auto"/>
            <w:noWrap/>
            <w:vAlign w:val="center"/>
            <w:hideMark/>
          </w:tcPr>
          <w:p w14:paraId="090D946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nil"/>
              <w:left w:val="nil"/>
              <w:bottom w:val="single" w:sz="4" w:space="0" w:color="auto"/>
              <w:right w:val="single" w:sz="4" w:space="0" w:color="auto"/>
            </w:tcBorders>
            <w:shd w:val="clear" w:color="auto" w:fill="auto"/>
            <w:noWrap/>
            <w:vAlign w:val="center"/>
            <w:hideMark/>
          </w:tcPr>
          <w:p w14:paraId="6903247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nil"/>
              <w:left w:val="single" w:sz="4" w:space="0" w:color="auto"/>
              <w:bottom w:val="nil"/>
              <w:right w:val="single" w:sz="8" w:space="0" w:color="auto"/>
            </w:tcBorders>
            <w:shd w:val="clear" w:color="auto" w:fill="auto"/>
            <w:noWrap/>
            <w:vAlign w:val="center"/>
            <w:hideMark/>
          </w:tcPr>
          <w:p w14:paraId="389B868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004307FC" w14:textId="77777777" w:rsidTr="00FC4C2C">
        <w:trPr>
          <w:trHeight w:val="285"/>
          <w:jc w:val="center"/>
        </w:trPr>
        <w:tc>
          <w:tcPr>
            <w:tcW w:w="1971" w:type="dxa"/>
            <w:vMerge/>
            <w:tcBorders>
              <w:top w:val="nil"/>
              <w:left w:val="single" w:sz="8" w:space="0" w:color="auto"/>
              <w:bottom w:val="nil"/>
              <w:right w:val="single" w:sz="4" w:space="0" w:color="auto"/>
            </w:tcBorders>
            <w:vAlign w:val="center"/>
            <w:hideMark/>
          </w:tcPr>
          <w:p w14:paraId="49672CBF"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62C7BF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9CB81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nil"/>
              <w:left w:val="single" w:sz="4" w:space="0" w:color="auto"/>
              <w:bottom w:val="nil"/>
              <w:right w:val="single" w:sz="8" w:space="0" w:color="auto"/>
            </w:tcBorders>
            <w:vAlign w:val="center"/>
            <w:hideMark/>
          </w:tcPr>
          <w:p w14:paraId="6E4FA39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CCD5173" w14:textId="77777777" w:rsidTr="00FC4C2C">
        <w:trPr>
          <w:trHeight w:val="300"/>
          <w:jc w:val="center"/>
        </w:trPr>
        <w:tc>
          <w:tcPr>
            <w:tcW w:w="1971" w:type="dxa"/>
            <w:vMerge/>
            <w:tcBorders>
              <w:top w:val="nil"/>
              <w:left w:val="single" w:sz="8" w:space="0" w:color="auto"/>
              <w:bottom w:val="nil"/>
              <w:right w:val="single" w:sz="4" w:space="0" w:color="auto"/>
            </w:tcBorders>
            <w:vAlign w:val="center"/>
            <w:hideMark/>
          </w:tcPr>
          <w:p w14:paraId="2696106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600590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6640AF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nil"/>
              <w:left w:val="single" w:sz="4" w:space="0" w:color="auto"/>
              <w:bottom w:val="nil"/>
              <w:right w:val="single" w:sz="8" w:space="0" w:color="auto"/>
            </w:tcBorders>
            <w:vAlign w:val="center"/>
            <w:hideMark/>
          </w:tcPr>
          <w:p w14:paraId="370603D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CCFD84A" w14:textId="77777777" w:rsidTr="00FC4C2C">
        <w:trPr>
          <w:trHeight w:val="285"/>
          <w:jc w:val="center"/>
        </w:trPr>
        <w:tc>
          <w:tcPr>
            <w:tcW w:w="1971" w:type="dxa"/>
            <w:vMerge w:val="restart"/>
            <w:tcBorders>
              <w:top w:val="single" w:sz="8" w:space="0" w:color="auto"/>
              <w:left w:val="single" w:sz="8" w:space="0" w:color="auto"/>
              <w:bottom w:val="nil"/>
              <w:right w:val="single" w:sz="4" w:space="0" w:color="auto"/>
            </w:tcBorders>
            <w:shd w:val="clear" w:color="000000" w:fill="33CCFF"/>
            <w:noWrap/>
            <w:vAlign w:val="center"/>
            <w:hideMark/>
          </w:tcPr>
          <w:p w14:paraId="6BBA918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F6DBF7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057D0F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3F944C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1DC21742" w14:textId="77777777" w:rsidTr="00FC4C2C">
        <w:trPr>
          <w:trHeight w:val="285"/>
          <w:jc w:val="center"/>
        </w:trPr>
        <w:tc>
          <w:tcPr>
            <w:tcW w:w="1971" w:type="dxa"/>
            <w:vMerge/>
            <w:tcBorders>
              <w:top w:val="single" w:sz="8" w:space="0" w:color="auto"/>
              <w:left w:val="single" w:sz="8" w:space="0" w:color="auto"/>
              <w:bottom w:val="nil"/>
              <w:right w:val="single" w:sz="4" w:space="0" w:color="auto"/>
            </w:tcBorders>
            <w:vAlign w:val="center"/>
            <w:hideMark/>
          </w:tcPr>
          <w:p w14:paraId="3CA9547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71B35C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9EBACA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4B387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DB22C89" w14:textId="77777777" w:rsidTr="00FC4C2C">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3A02F34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nil"/>
              <w:right w:val="single" w:sz="4" w:space="0" w:color="auto"/>
            </w:tcBorders>
            <w:shd w:val="clear" w:color="auto" w:fill="auto"/>
            <w:noWrap/>
            <w:vAlign w:val="center"/>
            <w:hideMark/>
          </w:tcPr>
          <w:p w14:paraId="1E3BBC6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74B71AB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2F8A0A1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A57A374" w14:textId="77777777" w:rsidTr="00FC4C2C">
        <w:trPr>
          <w:trHeight w:val="285"/>
          <w:jc w:val="center"/>
        </w:trPr>
        <w:tc>
          <w:tcPr>
            <w:tcW w:w="1971" w:type="dxa"/>
            <w:vMerge w:val="restart"/>
            <w:tcBorders>
              <w:top w:val="single" w:sz="8" w:space="0" w:color="auto"/>
              <w:left w:val="single" w:sz="8" w:space="0" w:color="auto"/>
              <w:bottom w:val="nil"/>
              <w:right w:val="single" w:sz="4" w:space="0" w:color="auto"/>
            </w:tcBorders>
            <w:shd w:val="clear" w:color="000000" w:fill="33CCFF"/>
            <w:noWrap/>
            <w:vAlign w:val="center"/>
            <w:hideMark/>
          </w:tcPr>
          <w:p w14:paraId="17635A3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989A12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FF89B4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F69D68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424B9853" w14:textId="77777777" w:rsidTr="00FC4C2C">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7F266BA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FFC258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73899A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16BDEB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925DAAB" w14:textId="77777777" w:rsidTr="00FC4C2C">
        <w:trPr>
          <w:trHeight w:val="315"/>
          <w:jc w:val="center"/>
        </w:trPr>
        <w:tc>
          <w:tcPr>
            <w:tcW w:w="1971" w:type="dxa"/>
            <w:vMerge/>
            <w:tcBorders>
              <w:top w:val="single" w:sz="8" w:space="0" w:color="auto"/>
              <w:left w:val="single" w:sz="8" w:space="0" w:color="auto"/>
              <w:bottom w:val="nil"/>
              <w:right w:val="single" w:sz="4" w:space="0" w:color="auto"/>
            </w:tcBorders>
            <w:vAlign w:val="center"/>
            <w:hideMark/>
          </w:tcPr>
          <w:p w14:paraId="691F886F"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nil"/>
              <w:right w:val="single" w:sz="4" w:space="0" w:color="auto"/>
            </w:tcBorders>
            <w:shd w:val="clear" w:color="auto" w:fill="auto"/>
            <w:noWrap/>
            <w:vAlign w:val="center"/>
            <w:hideMark/>
          </w:tcPr>
          <w:p w14:paraId="79C1F3D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20B3B5E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956271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1050EBD" w14:textId="77777777" w:rsidTr="00FC4C2C">
        <w:trPr>
          <w:trHeight w:val="315"/>
          <w:jc w:val="center"/>
        </w:trPr>
        <w:tc>
          <w:tcPr>
            <w:tcW w:w="1971" w:type="dxa"/>
            <w:vMerge w:val="restart"/>
            <w:tcBorders>
              <w:top w:val="single" w:sz="8" w:space="0" w:color="auto"/>
              <w:left w:val="single" w:sz="8" w:space="0" w:color="auto"/>
              <w:bottom w:val="single" w:sz="8" w:space="0" w:color="000000"/>
              <w:right w:val="single" w:sz="4" w:space="0" w:color="auto"/>
            </w:tcBorders>
            <w:shd w:val="clear" w:color="000000" w:fill="33CCFF"/>
            <w:noWrap/>
            <w:vAlign w:val="center"/>
            <w:hideMark/>
          </w:tcPr>
          <w:p w14:paraId="6C42B8F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6BFF78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D88280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B734AB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22431642" w14:textId="77777777" w:rsidTr="00FC4C2C">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1A13497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0F64E2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420BB3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6BAAB1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4F70E00" w14:textId="77777777" w:rsidTr="00FC4C2C">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02B9A79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75EF58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nil"/>
              <w:right w:val="single" w:sz="4" w:space="0" w:color="auto"/>
            </w:tcBorders>
            <w:shd w:val="clear" w:color="auto" w:fill="auto"/>
            <w:noWrap/>
            <w:vAlign w:val="center"/>
            <w:hideMark/>
          </w:tcPr>
          <w:p w14:paraId="00FDA28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D4FAEF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C6CD6F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4E0C8B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E7FF05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D3477C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0E3C0E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37364BAA"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6802C5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3187D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D35A14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D789D4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771E19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9018C4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B70541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F57DD2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18CD4F8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F21A97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6E9148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6C49C3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FA9AD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B6EA7A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094863D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96E721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D1B1F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4A3314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3A5C37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BA3DB6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92A8D5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07C12F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2F0BD4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89A89C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0AB7A6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4825B9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A47090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2320C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508763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49FD96D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D83FFF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BFF56D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DB3263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CCDB0A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1A22EB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0913A4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74C2A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05B6D5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2E7F385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9CE52C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25E7D22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976765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0A7B73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D2C5BE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67</w:t>
            </w:r>
          </w:p>
        </w:tc>
      </w:tr>
      <w:tr w:rsidR="00FC4C2C" w:rsidRPr="00FC4C2C" w14:paraId="7127CD89"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B49ABE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454851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98200A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B6086F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B8BBC5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F04E60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9F850C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63F1C9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E39695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DDC00E9"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AC5789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0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4AF7BD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B2FACA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EFFFEB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00</w:t>
            </w:r>
          </w:p>
        </w:tc>
      </w:tr>
      <w:tr w:rsidR="00FC4C2C" w:rsidRPr="00FC4C2C" w14:paraId="3A3D091A"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C1BAE3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F7E12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C8484C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12E6C5C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AD1F8F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29306A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D74320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DB10BB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2C1A5F9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7E6F38E"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34494F7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B7B188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C68834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0820AD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00</w:t>
            </w:r>
          </w:p>
        </w:tc>
      </w:tr>
      <w:tr w:rsidR="00FC4C2C" w:rsidRPr="00FC4C2C" w14:paraId="55B9077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21A8EC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E4AD0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2CFCB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8BDD59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920BD76"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660E7E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AD6A2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DCF115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2BD9445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3C86E6A"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811469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9CEBA5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ACF9C7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9B304B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33</w:t>
            </w:r>
          </w:p>
        </w:tc>
      </w:tr>
      <w:tr w:rsidR="00FC4C2C" w:rsidRPr="00FC4C2C" w14:paraId="2D5B996F"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B40D09F"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0901DC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3D2659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98FD14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B0BF246"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E1A039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709015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F852AA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2C1ACB8"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F56571E"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45A42B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5BD634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D9698F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5775DC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73A50532"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E58E4F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35524C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471F8E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365CE3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5A883A2"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CC53A9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665EC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34F6FB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97D440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F92454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CCEC0A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2C2C37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4D116E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467722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33</w:t>
            </w:r>
          </w:p>
        </w:tc>
      </w:tr>
      <w:tr w:rsidR="00FC4C2C" w:rsidRPr="00FC4C2C" w14:paraId="03A710BF"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977FD0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B3389C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33A728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7447DAF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591D803"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B3A14A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36228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DD77E2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F100B6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9983A26"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718DF6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03E627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454E53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7EA7BB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33</w:t>
            </w:r>
          </w:p>
        </w:tc>
      </w:tr>
      <w:tr w:rsidR="00FC4C2C" w:rsidRPr="00FC4C2C" w14:paraId="5C48D78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FFB9F8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323716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1C17BC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16B5ECC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A3B34D0"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180EB9F"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9DC189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BA82D0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6</w:t>
            </w:r>
          </w:p>
        </w:tc>
        <w:tc>
          <w:tcPr>
            <w:tcW w:w="503" w:type="dxa"/>
            <w:vMerge/>
            <w:tcBorders>
              <w:top w:val="single" w:sz="8" w:space="0" w:color="auto"/>
              <w:left w:val="single" w:sz="4" w:space="0" w:color="auto"/>
              <w:bottom w:val="nil"/>
              <w:right w:val="single" w:sz="8" w:space="0" w:color="auto"/>
            </w:tcBorders>
            <w:vAlign w:val="center"/>
            <w:hideMark/>
          </w:tcPr>
          <w:p w14:paraId="4DD3323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3CEAE0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C65E39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BD7B02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C8E964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527D2C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33</w:t>
            </w:r>
          </w:p>
        </w:tc>
      </w:tr>
      <w:tr w:rsidR="00FC4C2C" w:rsidRPr="00FC4C2C" w14:paraId="437190C7"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AF64AA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59AF74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50C6BE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89551D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E7CD0AB"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6CBFCC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AAE54D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CFA56A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ADB69F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C323E4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355E02D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29FE05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A6DB16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D3BDA4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2F0423D9"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E8CB54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7139C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676BBD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410AE8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AD115F9"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CDFF52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6CCB14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5BA086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CE00FF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52A6367"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4244E7D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87F230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06EDFE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88FF15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67</w:t>
            </w:r>
          </w:p>
        </w:tc>
      </w:tr>
      <w:tr w:rsidR="00FC4C2C" w:rsidRPr="00FC4C2C" w14:paraId="187AB6B7"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6346D9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5D076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FF1FAA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128776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BA0CD74"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6C058B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C17E38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B7FBE3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3EB0B1C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203AB53"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02F68A6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7291C5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F30030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FF2005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0C477CA0"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1D05EF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1D77B4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2A114F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8ADBD6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99560FE"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D84AAB1"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95145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33AA88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C60D34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EF80C3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2B6DE3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1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C76E99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8ED614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5BA165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5BFA9F1F"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CF9FA3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D01E8F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D52969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4689A7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4857F1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8B7449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9CE8CD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3FE4BA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DAA2CC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2CC6710"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069DEF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89C61E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263EA0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E14E61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0AA14319"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69A8EC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644A7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C890CB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30BAD59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1DABBAF"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797DAD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7B446B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A0AED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4055423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9A32951"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5F5EF1C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86E4A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A3BE06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61B8AA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00</w:t>
            </w:r>
          </w:p>
        </w:tc>
      </w:tr>
      <w:tr w:rsidR="00FC4C2C" w:rsidRPr="00FC4C2C" w14:paraId="146420E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37503E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B23C24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5E2212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F1F71F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8F6D157"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04EB6F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6CD663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0D8037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A097C6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A62282C"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FF0000"/>
            <w:noWrap/>
            <w:vAlign w:val="center"/>
            <w:hideMark/>
          </w:tcPr>
          <w:p w14:paraId="1FC9C07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9EA32A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8A545A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76EA2A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5DF48AF2"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2ABFB7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ADB22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C694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42DD94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DB5EB52"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9835B2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F4DB17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29D7C6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EB9EC9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C5863E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7115E7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060CAA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C4A311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54A3ED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00</w:t>
            </w:r>
          </w:p>
        </w:tc>
      </w:tr>
      <w:tr w:rsidR="00FC4C2C" w:rsidRPr="00FC4C2C" w14:paraId="2E32EBA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5FDE43F"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82A0F5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09C51C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7F9335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FE8AE00"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287C3F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D764B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E31B2C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3A4AF5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8AFE10A"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C67EB6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9BF7BA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1F6B0D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FEA404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58F1AFD3"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E593E4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0B64D1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CB8EA9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D0B636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98C11CB"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AF3151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A7CA1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A5B8AC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4E8FF0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E6DFE21"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3D9394A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1BB9B5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54276E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1D834C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12270724"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CBAFC2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C69091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48D85E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457AA2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40613C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E499E4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94B194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116D90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4906F2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8D04F31"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4832677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0B8A28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63F6AB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9ED89E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12E2F798"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A7AD05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4973C4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8F10D4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2296EBD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03FE3E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8413D3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9D5326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2FB7CB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74EBAC5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906C748"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E17858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769D5F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241795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4D98D1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4C847FC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417EEC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52FDEB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87F38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03A42DF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359E9A2"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226B25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1954EA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7F8728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14F897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5F285A7"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6B64BD4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2BEF77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3281E3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51D091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00</w:t>
            </w:r>
          </w:p>
        </w:tc>
      </w:tr>
      <w:tr w:rsidR="00FC4C2C" w:rsidRPr="00FC4C2C" w14:paraId="7E3B4A08"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3FE50D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6FA3E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BF02C3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67DC01B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16932F3"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39412B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9EA90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BC86F3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7</w:t>
            </w:r>
          </w:p>
        </w:tc>
        <w:tc>
          <w:tcPr>
            <w:tcW w:w="503" w:type="dxa"/>
            <w:vMerge/>
            <w:tcBorders>
              <w:top w:val="single" w:sz="8" w:space="0" w:color="auto"/>
              <w:left w:val="single" w:sz="4" w:space="0" w:color="auto"/>
              <w:bottom w:val="nil"/>
              <w:right w:val="single" w:sz="8" w:space="0" w:color="auto"/>
            </w:tcBorders>
            <w:vAlign w:val="center"/>
            <w:hideMark/>
          </w:tcPr>
          <w:p w14:paraId="135FE88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00C99EF"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1BD48A4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2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3CA15F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AB8AF5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A2A9E6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00</w:t>
            </w:r>
          </w:p>
        </w:tc>
      </w:tr>
      <w:tr w:rsidR="00FC4C2C" w:rsidRPr="00FC4C2C" w14:paraId="7F1EA5F7"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E7A339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11A63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C5E730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5E6FB92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FDCCF36"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5D1F9A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3635E7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62D1E6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4BF34CF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990733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50633E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A01938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985C33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B9EE3A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786923BC"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5A1780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87477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6CE6C2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818545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8E0F385"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48CED1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D7066B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C207E5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459B10D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5D039D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18EB2E1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1546DC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F04D01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6B12B2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789B9E74"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0472D4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A06CD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67C0D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60109E7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C8B05C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51AD1F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0F4992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2A4A3D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12E695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DC14D8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5C6A0D8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B9579C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06EF9E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C74F3F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2765A64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BC7663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BA84A3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233960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00EEB4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F6BFEA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1A85F8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364F22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2AA28D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4EDBCA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4AD742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D163E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95AB85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85E52D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59D0AA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2FDF48FF"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D4E598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1CC996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126FC8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FB3CD7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CA0E446"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400199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E3274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F668BB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C0A927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0C34461"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3362287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7B86C8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928291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4BD647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767F624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E23047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0704C0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F20DAD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A785C7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EEEE4F5"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FEAD23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8EF19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CD688B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1D46C48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129CC59"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DD26A6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C483A9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9FBCE6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C2922D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2690AD2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B91480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85ECC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FD9176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4664DD7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6857B3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74F1D8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12CFA5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58CD92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774CA6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1B151F3"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29D5478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62699C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1E651E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BE16A2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7BB9121F"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AA1A89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6CCEC5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E929BE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9736A1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9249220"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5F92A73"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2DE229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EE0F5A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73C235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95F5995"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6B06C77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E1E108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26C897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8E2A19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7C25EA8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9FC76A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561CAF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B4A38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3F2294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4679A3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5A2E1D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4BE896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CAA639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FBBD85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06E5925"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2594C9B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80B23C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E679EB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841D3F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51D44BE4"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45E97D1"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BF2E95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0EDBD3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B803DE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E8F2EE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8705CC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9A3BD7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9A87E8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00A19D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0A2E1A4"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5607BBF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3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1C307C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20DA88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107BB2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00</w:t>
            </w:r>
          </w:p>
        </w:tc>
      </w:tr>
      <w:tr w:rsidR="00FC4C2C" w:rsidRPr="00FC4C2C" w14:paraId="228066B3"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3B725B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2E04B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476CAD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5C50CAC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D8EEDE5"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2F0A72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49AA5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61861F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7071EC9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1D8520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4F49402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82E3F4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13F5CD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6D9853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56FBC3DC"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2D0394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93224F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3C21A1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86E9FF8"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79ECCF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395B5C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16C3C0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046FDF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E8962C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2831EA3"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422A492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B44DE5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C13926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5E3E2D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0E78E202"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B3B31B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8EE7BB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00DE81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08D797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41929F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E83272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882583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B7E12C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0EA391B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2762E4F"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446C9DF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5F4B20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75F3B5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B756A2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33</w:t>
            </w:r>
          </w:p>
        </w:tc>
      </w:tr>
      <w:tr w:rsidR="00FC4C2C" w:rsidRPr="00FC4C2C" w14:paraId="06945660"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ADB8C3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39F6CE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621BFF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37CE761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F27E4C9"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3C25F7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2D43F3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38A715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2B8F5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E872AFC"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33CCFF"/>
            <w:noWrap/>
            <w:vAlign w:val="center"/>
            <w:hideMark/>
          </w:tcPr>
          <w:p w14:paraId="1880D27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1177BE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CF8D76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16C9B1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67</w:t>
            </w:r>
          </w:p>
        </w:tc>
      </w:tr>
      <w:tr w:rsidR="00FC4C2C" w:rsidRPr="00FC4C2C" w14:paraId="0E7DE3C2"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288C6A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43A155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35088B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3988DA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4C19B21"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E97388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A6095F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66524E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9</w:t>
            </w:r>
          </w:p>
        </w:tc>
        <w:tc>
          <w:tcPr>
            <w:tcW w:w="503" w:type="dxa"/>
            <w:vMerge/>
            <w:tcBorders>
              <w:top w:val="single" w:sz="8" w:space="0" w:color="auto"/>
              <w:left w:val="single" w:sz="4" w:space="0" w:color="auto"/>
              <w:bottom w:val="nil"/>
              <w:right w:val="single" w:sz="8" w:space="0" w:color="auto"/>
            </w:tcBorders>
            <w:vAlign w:val="center"/>
            <w:hideMark/>
          </w:tcPr>
          <w:p w14:paraId="3145906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FFBD7C3"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26927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719F2F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98A9EF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60103C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5A97885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B91638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3A5010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C2607B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A02057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3AA2D45"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256EFC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C38EA7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E880D9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47EE88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C37E956"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297A7C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F0D475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B77266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5092E0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228CFC8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7FF487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78B7D8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D5B99C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E2668B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C67F53B"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5C0367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9F707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4E45B9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79A101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AB6DFF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B37BF1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4AA82F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C6FEF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D35F9A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717D862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4BA18D0"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56AB7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1FDE90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4E071E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7C48A48"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7904F9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64A7AB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252D27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E60EF2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550E69D"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9F9CC7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F24CE2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206D7B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B8D430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89C42A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BAC001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08CFB6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B947D7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A9E5E8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25D9332"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DB58E3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91E428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8EC024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1F21B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723169E"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AE4A89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124E1B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EF3AB5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5018A4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15456890"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8278E3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088375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4BED5C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81CD5D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20CCE5B"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2C917A8"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79D5C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AF1830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E3B3FD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1929252"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0555C3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4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5BE834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8BE9BD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36DACF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6545FCA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F042BE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152E2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D97B9C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0BFB315"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D2BD55A"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8FA6C3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A16096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A74116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CBA95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CBFB824"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5A4D5B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FA8405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4B87E7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4D7FAD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353ADB29"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2081E5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C809A3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CA9FD8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0714A4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F6C6364"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DF6802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49FEE6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688C34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7B82B9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955976C"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C2DEDF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90FC3A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CD18EC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E5E0E4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0075E2F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39EF2D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3D6C51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15423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3D93FEB"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8D2BFA8"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5916B0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6C4066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59372D7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4D8B63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081292A"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80F76E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4518B4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75828D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C22722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17184F1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6150D8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0B56CC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B1BF6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ACB5F6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F55B01F"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A9EAFE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CFBBA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05F34C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F79D10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189912E"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5526B4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5EA70B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DF2E1D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9CFBCC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1ED6F513"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59373B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4CB23C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0292DB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6CC835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3DA8A51"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7849F5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5E274D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BAA70C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4B5F73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F2A774F"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1F9373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0C91C1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E468A2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32EA2D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7EB3A0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B30040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C17D48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940A07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F591799"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3D02542"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61DD25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11A5AF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4B20CB5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4267E8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5C70B05"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3321B4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44C9B5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9F0A68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030A8C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130ED0A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FFE91E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30825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405369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70D44A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204BBE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A6722F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1B4E2C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36BC01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7B5BC4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CDFC41A"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AAA153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9FBC51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AC466A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BA3256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5C7A2428"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F72FCC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95918C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A17FE4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583CDC6"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CE1966F"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4C9FCD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3F62DB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645466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AAAFE10"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6E0800E"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5550C5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AC86FA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6703D0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AE1E3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50D04E4E"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D9D96E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1B281B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8264D7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077038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34A8EA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258D981"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59D1B8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7735F8E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C9BE26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8ED6690"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E5027F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418F8A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D08100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95BFC5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79028AB9"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6844F91"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ED62C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9F3B58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588B7D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8531741"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190DB8E"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D43DCA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F740B0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1D876D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327D1FD"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6AFDEA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5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3FE3FF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BE85AD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BF0E25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54DC546"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9AF9B1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0DDCCC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806893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DCB24C1"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C15C9B8"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395DB01"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6FFA7A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08CEA56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AAC390E"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E3A04F5"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AE8669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0B4AB6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E1FCA7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4A6CE02"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06D088C5"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2DD09D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4D03B7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386892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B481168"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0B88D00"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91B93B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1FE4BB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3AA7CF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E8934B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6340700"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0306132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B19134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C04BA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C69E99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3C13D120"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4FD521B"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543BE1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2E10C0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E96D91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35C109E"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F4A9D2D"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C7CBE6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8A18DA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8C4DCE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7A2B8C4"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0DF650C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D865BF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682822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7C8A65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79BB7493"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8970A8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57B8FE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04D110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1792E72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C5301E3"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774135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B1654F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2C613D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53F515D2"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C1F1354"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77C513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7434B5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BAD5B1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48B393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CE9BA61"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F354C4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ABBA2E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B641A8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A59AA5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41ECDC0"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D9FFA1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D4A694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6AB574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E39A293"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6C1F634B"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CC80B40"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164818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7CAB5E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6B0EA7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1A5A9187"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B311774"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55D837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F8A8E7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2188DB8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4F5D9D27"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F8DA676"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837BC1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2D383D5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195EAC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0D6BDA08"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5562C37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8F1DEC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1FC991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289D98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7020C68B"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D982D4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20E353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61B736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66268DF4"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5DCC523C"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46DBAD5"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0A54C6D"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071E3A4"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7C36CFBC"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4B2431A"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027BBA3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FA3917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11078F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FFE954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F36749E"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5C502A7"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203A213"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06D91D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6809DE7"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CCBB3A8"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724B91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6DDDCE8"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18708E9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311C112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33F79A56"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DB7F25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4DA052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B044617"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E01BE8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27F46017"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CE8A5CA"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42D1A56"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1583AEC"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00D935DF"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29458B0D"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5170F0C"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0A929A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4" w:space="0" w:color="auto"/>
              <w:right w:val="single" w:sz="4" w:space="0" w:color="auto"/>
            </w:tcBorders>
            <w:shd w:val="clear" w:color="auto" w:fill="auto"/>
            <w:noWrap/>
            <w:vAlign w:val="center"/>
            <w:hideMark/>
          </w:tcPr>
          <w:p w14:paraId="34AF7ED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nil"/>
              <w:right w:val="single" w:sz="8" w:space="0" w:color="auto"/>
            </w:tcBorders>
            <w:vAlign w:val="center"/>
            <w:hideMark/>
          </w:tcPr>
          <w:p w14:paraId="4BA237DA"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7E908494" w14:textId="77777777" w:rsidTr="00FC4C2C">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BF437EE"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REQ-06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31286DF"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8CCD195"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7491204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00</w:t>
            </w:r>
          </w:p>
        </w:tc>
      </w:tr>
      <w:tr w:rsidR="00FC4C2C" w:rsidRPr="00FC4C2C" w14:paraId="436E9D01" w14:textId="77777777" w:rsidTr="00FC4C2C">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93B2FE9"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A9A0C9"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C8A2021"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single" w:sz="8" w:space="0" w:color="000000"/>
              <w:right w:val="single" w:sz="8" w:space="0" w:color="auto"/>
            </w:tcBorders>
            <w:vAlign w:val="center"/>
            <w:hideMark/>
          </w:tcPr>
          <w:p w14:paraId="29FF550D" w14:textId="77777777" w:rsidR="00FC4C2C" w:rsidRPr="00FC4C2C" w:rsidRDefault="00FC4C2C" w:rsidP="00FC4C2C">
            <w:pPr>
              <w:spacing w:after="0" w:line="240" w:lineRule="auto"/>
              <w:jc w:val="left"/>
              <w:rPr>
                <w:rFonts w:ascii="Arial" w:eastAsia="Times New Roman" w:hAnsi="Arial" w:cs="Arial"/>
                <w:color w:val="000000"/>
                <w:lang w:eastAsia="es-CO"/>
              </w:rPr>
            </w:pPr>
          </w:p>
        </w:tc>
      </w:tr>
      <w:tr w:rsidR="00FC4C2C" w:rsidRPr="00FC4C2C" w14:paraId="19E0A0FF" w14:textId="77777777" w:rsidTr="00FC4C2C">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589FB92" w14:textId="77777777" w:rsidR="00FC4C2C" w:rsidRPr="00FC4C2C" w:rsidRDefault="00FC4C2C" w:rsidP="00FC4C2C">
            <w:pPr>
              <w:spacing w:after="0" w:line="240" w:lineRule="auto"/>
              <w:jc w:val="left"/>
              <w:rPr>
                <w:rFonts w:ascii="Arial" w:eastAsia="Times New Roman" w:hAnsi="Arial" w:cs="Arial"/>
                <w:color w:val="000000"/>
                <w:lang w:eastAsia="es-CO"/>
              </w:rPr>
            </w:pPr>
          </w:p>
        </w:tc>
        <w:tc>
          <w:tcPr>
            <w:tcW w:w="1440" w:type="dxa"/>
            <w:tcBorders>
              <w:top w:val="nil"/>
              <w:left w:val="nil"/>
              <w:bottom w:val="single" w:sz="8" w:space="0" w:color="auto"/>
              <w:right w:val="single" w:sz="4" w:space="0" w:color="auto"/>
            </w:tcBorders>
            <w:shd w:val="clear" w:color="auto" w:fill="auto"/>
            <w:noWrap/>
            <w:vAlign w:val="center"/>
            <w:hideMark/>
          </w:tcPr>
          <w:p w14:paraId="1984B91A"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Andres</w:t>
            </w:r>
          </w:p>
        </w:tc>
        <w:tc>
          <w:tcPr>
            <w:tcW w:w="1786" w:type="dxa"/>
            <w:tcBorders>
              <w:top w:val="nil"/>
              <w:left w:val="nil"/>
              <w:bottom w:val="single" w:sz="8" w:space="0" w:color="auto"/>
              <w:right w:val="single" w:sz="4" w:space="0" w:color="auto"/>
            </w:tcBorders>
            <w:shd w:val="clear" w:color="auto" w:fill="auto"/>
            <w:noWrap/>
            <w:vAlign w:val="center"/>
            <w:hideMark/>
          </w:tcPr>
          <w:p w14:paraId="13BDE29B" w14:textId="77777777" w:rsidR="00FC4C2C" w:rsidRPr="00FC4C2C" w:rsidRDefault="00FC4C2C" w:rsidP="00FC4C2C">
            <w:pPr>
              <w:spacing w:after="0" w:line="240" w:lineRule="auto"/>
              <w:jc w:val="center"/>
              <w:rPr>
                <w:rFonts w:ascii="Arial" w:eastAsia="Times New Roman" w:hAnsi="Arial" w:cs="Arial"/>
                <w:color w:val="000000"/>
                <w:lang w:eastAsia="es-CO"/>
              </w:rPr>
            </w:pPr>
            <w:r w:rsidRPr="00FC4C2C">
              <w:rPr>
                <w:rFonts w:ascii="Arial" w:eastAsia="Times New Roman" w:hAnsi="Arial" w:cs="Arial"/>
                <w:color w:val="000000"/>
                <w:lang w:eastAsia="es-CO"/>
              </w:rPr>
              <w:t>8</w:t>
            </w:r>
          </w:p>
        </w:tc>
        <w:tc>
          <w:tcPr>
            <w:tcW w:w="503" w:type="dxa"/>
            <w:vMerge/>
            <w:tcBorders>
              <w:top w:val="single" w:sz="8" w:space="0" w:color="auto"/>
              <w:left w:val="single" w:sz="4" w:space="0" w:color="auto"/>
              <w:bottom w:val="single" w:sz="8" w:space="0" w:color="000000"/>
              <w:right w:val="single" w:sz="8" w:space="0" w:color="auto"/>
            </w:tcBorders>
            <w:vAlign w:val="center"/>
            <w:hideMark/>
          </w:tcPr>
          <w:p w14:paraId="76AB04B6" w14:textId="77777777" w:rsidR="00FC4C2C" w:rsidRPr="00FC4C2C" w:rsidRDefault="00FC4C2C" w:rsidP="00FC4C2C">
            <w:pPr>
              <w:spacing w:after="0" w:line="240" w:lineRule="auto"/>
              <w:jc w:val="left"/>
              <w:rPr>
                <w:rFonts w:ascii="Arial" w:eastAsia="Times New Roman" w:hAnsi="Arial" w:cs="Arial"/>
                <w:color w:val="000000"/>
                <w:lang w:eastAsia="es-CO"/>
              </w:rPr>
            </w:pPr>
          </w:p>
        </w:tc>
      </w:tr>
    </w:tbl>
    <w:p w14:paraId="63445CF2" w14:textId="77777777" w:rsidR="00FC4C2C" w:rsidRDefault="00FC4C2C" w:rsidP="00E4693D">
      <w:pPr>
        <w:pStyle w:val="Descripcin"/>
      </w:pPr>
    </w:p>
    <w:p w14:paraId="62DA1E63" w14:textId="29D98D38" w:rsidR="0000636C" w:rsidRDefault="00E4693D" w:rsidP="00E4693D">
      <w:pPr>
        <w:pStyle w:val="Descripcin"/>
      </w:pPr>
      <w:bookmarkStart w:id="119" w:name="_Toc457118901"/>
      <w:r>
        <w:t xml:space="preserve">Tabla </w:t>
      </w:r>
      <w:r w:rsidR="005F4CF4">
        <w:fldChar w:fldCharType="begin"/>
      </w:r>
      <w:r w:rsidR="005F4CF4">
        <w:instrText xml:space="preserve"> SEQ Tabla \* ARABIC </w:instrText>
      </w:r>
      <w:r w:rsidR="005F4CF4">
        <w:fldChar w:fldCharType="separate"/>
      </w:r>
      <w:r w:rsidR="00211A24">
        <w:rPr>
          <w:noProof/>
        </w:rPr>
        <w:t>19</w:t>
      </w:r>
      <w:r w:rsidR="005F4CF4">
        <w:rPr>
          <w:noProof/>
        </w:rPr>
        <w:fldChar w:fldCharType="end"/>
      </w:r>
      <w:r>
        <w:t xml:space="preserve"> Priorización de requerimientos</w:t>
      </w:r>
      <w:bookmarkEnd w:id="119"/>
    </w:p>
    <w:p w14:paraId="7517B67E" w14:textId="677C3DF2" w:rsidR="003808B9" w:rsidRDefault="00AB216D" w:rsidP="00AB216D">
      <w:pPr>
        <w:pStyle w:val="Ttulo3"/>
      </w:pPr>
      <w:bookmarkStart w:id="120" w:name="_Toc457118866"/>
      <w:r>
        <w:t>Matriz requerimiento vs requerimiento</w:t>
      </w:r>
      <w:bookmarkEnd w:id="120"/>
    </w:p>
    <w:p w14:paraId="569F61A2" w14:textId="728F08EE" w:rsidR="003808B9" w:rsidRPr="003808B9" w:rsidRDefault="003808B9" w:rsidP="003808B9">
      <w:pPr>
        <w:sectPr w:rsidR="003808B9" w:rsidRPr="003808B9" w:rsidSect="007F063E">
          <w:pgSz w:w="12240" w:h="15840"/>
          <w:pgMar w:top="1417" w:right="1701" w:bottom="1417" w:left="1701" w:header="708" w:footer="708" w:gutter="0"/>
          <w:cols w:space="708"/>
          <w:titlePg/>
          <w:docGrid w:linePitch="360"/>
        </w:sectPr>
      </w:pPr>
      <w:r>
        <w:t>La matriz que se muestra a continuación indica la relación entre los requerimientos, cuando estos se relacionan</w:t>
      </w:r>
      <w:r w:rsidR="002D2DE6">
        <w:t xml:space="preserve"> se escribe un 1 y cuando no</w:t>
      </w:r>
      <w:r>
        <w:t>, no se escribe nada.</w:t>
      </w:r>
      <w:r w:rsidR="002D2DE6">
        <w:t xml:space="preserve"> En dicha no se comparan lo</w:t>
      </w:r>
      <w:r w:rsidR="00FA77DC">
        <w:t>s requerimientos no funcionales</w:t>
      </w:r>
      <w:r w:rsidR="00E4693D">
        <w:t>.</w:t>
      </w:r>
    </w:p>
    <w:p w14:paraId="1841CC09" w14:textId="16E92463" w:rsidR="00AB216D" w:rsidRDefault="00AB216D" w:rsidP="00AB216D"/>
    <w:tbl>
      <w:tblPr>
        <w:tblW w:w="24112" w:type="dxa"/>
        <w:tblCellMar>
          <w:left w:w="70" w:type="dxa"/>
          <w:right w:w="70" w:type="dxa"/>
        </w:tblCellMar>
        <w:tblLook w:val="04A0" w:firstRow="1" w:lastRow="0" w:firstColumn="1" w:lastColumn="0" w:noHBand="0" w:noVBand="1"/>
      </w:tblPr>
      <w:tblGrid>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gridCol w:w="548"/>
      </w:tblGrid>
      <w:tr w:rsidR="00FC4C2C" w:rsidRPr="00FC4C2C" w14:paraId="6005F4A0" w14:textId="77777777" w:rsidTr="00FC4C2C">
        <w:trPr>
          <w:trHeight w:val="300"/>
        </w:trPr>
        <w:tc>
          <w:tcPr>
            <w:tcW w:w="5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F76281" w14:textId="77777777" w:rsidR="00FC4C2C" w:rsidRPr="00FC4C2C" w:rsidRDefault="00FC4C2C">
            <w:pPr>
              <w:spacing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78AA6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1</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5D182E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2</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3BEC0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3</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7EBA9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4</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6DF97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val="es-ES" w:eastAsia="es-CO"/>
              </w:rPr>
              <w:t>R 05</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AD3BAA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6</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67AD9A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7</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A1777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8</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151F2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9</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FD5C9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0</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7AE89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1</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DEAD3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2</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4C099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3</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6BCEF3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4</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D7014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5</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FE275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6</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DC065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7</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18F5D2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8</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299675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9</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C16D6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0</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633D98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1</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D02EF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2</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498B7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3</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1CD79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4</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2AC5B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5</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593486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6</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F0A73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7</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5EFF16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8</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B10F9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9</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5540EB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0</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69F65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1</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1C107A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2</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F2A20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3</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E3FDA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4</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2A4DB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5</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098E99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6</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E9A4A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7</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402053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8</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329D4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9</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66D285C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0</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356456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1</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6561DE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2</w:t>
            </w:r>
          </w:p>
        </w:tc>
        <w:tc>
          <w:tcPr>
            <w:tcW w:w="548" w:type="dxa"/>
            <w:tcBorders>
              <w:top w:val="single" w:sz="4" w:space="0" w:color="auto"/>
              <w:left w:val="nil"/>
              <w:bottom w:val="single" w:sz="4" w:space="0" w:color="auto"/>
              <w:right w:val="single" w:sz="4" w:space="0" w:color="auto"/>
            </w:tcBorders>
            <w:shd w:val="clear" w:color="auto" w:fill="auto"/>
            <w:noWrap/>
            <w:vAlign w:val="center"/>
            <w:hideMark/>
          </w:tcPr>
          <w:p w14:paraId="769F80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3</w:t>
            </w:r>
          </w:p>
        </w:tc>
      </w:tr>
      <w:tr w:rsidR="00FC4C2C" w:rsidRPr="00FC4C2C" w14:paraId="5480E12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F867E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1</w:t>
            </w:r>
          </w:p>
        </w:tc>
        <w:tc>
          <w:tcPr>
            <w:tcW w:w="548" w:type="dxa"/>
            <w:tcBorders>
              <w:top w:val="nil"/>
              <w:left w:val="nil"/>
              <w:bottom w:val="single" w:sz="4" w:space="0" w:color="auto"/>
              <w:right w:val="single" w:sz="4" w:space="0" w:color="auto"/>
            </w:tcBorders>
            <w:shd w:val="clear" w:color="000000" w:fill="99FFCC"/>
            <w:noWrap/>
            <w:vAlign w:val="center"/>
            <w:hideMark/>
          </w:tcPr>
          <w:p w14:paraId="45B7C4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0452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EFBD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4C57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C7EE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0BFD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0008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5C68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2473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5F3E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F525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B0773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DA2C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EB36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853FA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E6D2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1684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E94C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1E2F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1DB1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3FD0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1F4A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821D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A276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B6B3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1716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D206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484CF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BD01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DF77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FEAA5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D8E5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E583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F477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A06F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CF71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524E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9BDB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4EEE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2A15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8553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EC27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B9FF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C8CC685"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F4B99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2</w:t>
            </w:r>
          </w:p>
        </w:tc>
        <w:tc>
          <w:tcPr>
            <w:tcW w:w="548" w:type="dxa"/>
            <w:tcBorders>
              <w:top w:val="nil"/>
              <w:left w:val="nil"/>
              <w:bottom w:val="single" w:sz="4" w:space="0" w:color="auto"/>
              <w:right w:val="single" w:sz="4" w:space="0" w:color="auto"/>
            </w:tcBorders>
            <w:shd w:val="clear" w:color="auto" w:fill="auto"/>
            <w:noWrap/>
            <w:vAlign w:val="center"/>
            <w:hideMark/>
          </w:tcPr>
          <w:p w14:paraId="42560D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7A5B59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88EE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435B6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1686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20FEA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D54DE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19F0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36F10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C9D2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8DA4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FB34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1976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EBA2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C1CF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4A5C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D8C1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8829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B89D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74884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9D97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C496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D897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4168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5E5D2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28BB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BA3D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D766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92320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963F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0F5F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DFF1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2F2D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E607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BC4F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4903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1352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5CE6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0B6C0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3BD3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2FE3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30C0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62E2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14CD3D4"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FA8D0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3</w:t>
            </w:r>
          </w:p>
        </w:tc>
        <w:tc>
          <w:tcPr>
            <w:tcW w:w="548" w:type="dxa"/>
            <w:tcBorders>
              <w:top w:val="nil"/>
              <w:left w:val="nil"/>
              <w:bottom w:val="single" w:sz="4" w:space="0" w:color="auto"/>
              <w:right w:val="single" w:sz="4" w:space="0" w:color="auto"/>
            </w:tcBorders>
            <w:shd w:val="clear" w:color="auto" w:fill="auto"/>
            <w:noWrap/>
            <w:vAlign w:val="center"/>
            <w:hideMark/>
          </w:tcPr>
          <w:p w14:paraId="4A4661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091662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ABD94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F7AA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6057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024D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665B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C9E9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06FA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CF37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8A4A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4ECC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1732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FEF2C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B3B7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A2A7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04AF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DB80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EB4E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1CBD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B107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7782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CD73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D2C9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7DEC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E9495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AEB6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8A83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D0DA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6363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DB58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D316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0BAB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C39A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1857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E13C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DC43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1E85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EE4D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2D3F3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E01D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D186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242F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9EB2B20"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B673B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4</w:t>
            </w:r>
          </w:p>
        </w:tc>
        <w:tc>
          <w:tcPr>
            <w:tcW w:w="548" w:type="dxa"/>
            <w:tcBorders>
              <w:top w:val="nil"/>
              <w:left w:val="nil"/>
              <w:bottom w:val="single" w:sz="4" w:space="0" w:color="auto"/>
              <w:right w:val="single" w:sz="4" w:space="0" w:color="auto"/>
            </w:tcBorders>
            <w:shd w:val="clear" w:color="auto" w:fill="auto"/>
            <w:noWrap/>
            <w:vAlign w:val="center"/>
            <w:hideMark/>
          </w:tcPr>
          <w:p w14:paraId="726BA5B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C03D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380A45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7D172A6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C3E6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6D9D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3D46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D899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7CE2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0E15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58A4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9E56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746F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E3A5F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62570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B2B6F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22C7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5E80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84423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EDDE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81758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860B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84DE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66949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5FF3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15CB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3B88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F52E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0D7B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4585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2EBF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6E5C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DD48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453D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6242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A15A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188F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49D0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DFEC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71BE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B43C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8357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C342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3807A5A"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4DE271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5</w:t>
            </w:r>
          </w:p>
        </w:tc>
        <w:tc>
          <w:tcPr>
            <w:tcW w:w="548" w:type="dxa"/>
            <w:tcBorders>
              <w:top w:val="nil"/>
              <w:left w:val="nil"/>
              <w:bottom w:val="single" w:sz="4" w:space="0" w:color="auto"/>
              <w:right w:val="single" w:sz="4" w:space="0" w:color="auto"/>
            </w:tcBorders>
            <w:shd w:val="clear" w:color="auto" w:fill="auto"/>
            <w:noWrap/>
            <w:vAlign w:val="center"/>
            <w:hideMark/>
          </w:tcPr>
          <w:p w14:paraId="031D6D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1B061A0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2192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106B2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BEB3A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3480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32F5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0166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D37E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B754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3A5F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68DC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D5A9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DF6D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8A96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C799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494C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0853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7D9A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A513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F0D2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D00AC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3B11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2B4E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5FD3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4FF4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540D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9C2D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779D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D7FC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F08F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C0D1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33A4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48137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2089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483E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8091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651C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0C67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E51EA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D54F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5B68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B6F2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24DEBB26"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2E28E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val="es-ES" w:eastAsia="es-CO"/>
              </w:rPr>
              <w:t>R 06</w:t>
            </w:r>
          </w:p>
        </w:tc>
        <w:tc>
          <w:tcPr>
            <w:tcW w:w="548" w:type="dxa"/>
            <w:tcBorders>
              <w:top w:val="nil"/>
              <w:left w:val="nil"/>
              <w:bottom w:val="single" w:sz="4" w:space="0" w:color="auto"/>
              <w:right w:val="single" w:sz="4" w:space="0" w:color="auto"/>
            </w:tcBorders>
            <w:shd w:val="clear" w:color="auto" w:fill="auto"/>
            <w:noWrap/>
            <w:vAlign w:val="center"/>
            <w:hideMark/>
          </w:tcPr>
          <w:p w14:paraId="28776E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08E3D5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8E97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47BB0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DEDB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769E57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8C2F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1207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B150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6477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3C8A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A307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56D1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AAC7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ADED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6E0D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195D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286C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E6CE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819D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83ED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3EE5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0917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D119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CF2C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F33C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5E1F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F9F1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C0F0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E574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AC81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FB58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8D82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CCF0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45CDB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F0A0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3E6E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10416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A93E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E0849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4B2A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AD89E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8FE2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5E4FDC9"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0FBE78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7</w:t>
            </w:r>
          </w:p>
        </w:tc>
        <w:tc>
          <w:tcPr>
            <w:tcW w:w="548" w:type="dxa"/>
            <w:tcBorders>
              <w:top w:val="nil"/>
              <w:left w:val="nil"/>
              <w:bottom w:val="single" w:sz="4" w:space="0" w:color="auto"/>
              <w:right w:val="single" w:sz="4" w:space="0" w:color="auto"/>
            </w:tcBorders>
            <w:shd w:val="clear" w:color="auto" w:fill="auto"/>
            <w:noWrap/>
            <w:vAlign w:val="center"/>
            <w:hideMark/>
          </w:tcPr>
          <w:p w14:paraId="192C00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482952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41B3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99CA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EE234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CB0E3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3EE18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3464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065E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6008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36F9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1AF3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FBC2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52220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F15F4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E132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4B432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5CA5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5594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32407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E101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F91E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0109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E74C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7CFD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17CB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E081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D9B9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B716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DE3F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24502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2397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7BA1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F61C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A4AC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84A5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D4F3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87C5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B9D6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761D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500F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6823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33B6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1DF5F06"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CE8FE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8</w:t>
            </w:r>
          </w:p>
        </w:tc>
        <w:tc>
          <w:tcPr>
            <w:tcW w:w="548" w:type="dxa"/>
            <w:tcBorders>
              <w:top w:val="nil"/>
              <w:left w:val="nil"/>
              <w:bottom w:val="single" w:sz="4" w:space="0" w:color="auto"/>
              <w:right w:val="single" w:sz="4" w:space="0" w:color="auto"/>
            </w:tcBorders>
            <w:shd w:val="clear" w:color="auto" w:fill="auto"/>
            <w:noWrap/>
            <w:vAlign w:val="center"/>
            <w:hideMark/>
          </w:tcPr>
          <w:p w14:paraId="316935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C433F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E3A1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B161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F325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EED1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D620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3A343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5FAC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6AACC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724F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69E78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E395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E4CA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401EC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EA4AC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42B5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3496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7199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2937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492F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C16A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120A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3229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74F2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8F2F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2E06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A991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3C27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BDDE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1E8F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66AF9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6A5D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84E8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C631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5B72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3F09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629B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EC72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F816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714F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975F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0026D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85004D5"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14D3D4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09</w:t>
            </w:r>
          </w:p>
        </w:tc>
        <w:tc>
          <w:tcPr>
            <w:tcW w:w="548" w:type="dxa"/>
            <w:tcBorders>
              <w:top w:val="nil"/>
              <w:left w:val="nil"/>
              <w:bottom w:val="single" w:sz="4" w:space="0" w:color="auto"/>
              <w:right w:val="single" w:sz="4" w:space="0" w:color="auto"/>
            </w:tcBorders>
            <w:shd w:val="clear" w:color="auto" w:fill="auto"/>
            <w:noWrap/>
            <w:vAlign w:val="center"/>
            <w:hideMark/>
          </w:tcPr>
          <w:p w14:paraId="7B3392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048603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3653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1E41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BE8C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2DD7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BE34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FA04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97D85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7D81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D0B0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0D17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56AA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D9BA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E664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9B39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F9A7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918A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786B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C15A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B41F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3359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F79F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B08D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2611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88C6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3797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BFB5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A0FA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A5DF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8B5B3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370C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F0C4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C11F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EE07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94B9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A629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A53D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2219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34FC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D503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FE8E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BA5B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0D86D56"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70D637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0</w:t>
            </w:r>
          </w:p>
        </w:tc>
        <w:tc>
          <w:tcPr>
            <w:tcW w:w="548" w:type="dxa"/>
            <w:tcBorders>
              <w:top w:val="nil"/>
              <w:left w:val="nil"/>
              <w:bottom w:val="single" w:sz="4" w:space="0" w:color="auto"/>
              <w:right w:val="single" w:sz="4" w:space="0" w:color="auto"/>
            </w:tcBorders>
            <w:shd w:val="clear" w:color="auto" w:fill="auto"/>
            <w:noWrap/>
            <w:vAlign w:val="center"/>
            <w:hideMark/>
          </w:tcPr>
          <w:p w14:paraId="651EAD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00B83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A935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6C0B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FA4D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8B9B5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D24A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8841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35F2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FA744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0243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E302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F3F7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731B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F1AB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467C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13A8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45FC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F19C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04BF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2935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E97A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06BBD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60D9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9758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3ABD9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88D0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BE4A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407D1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0AB2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6D6F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5772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D709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9165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EAF8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4C44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EDDC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42B51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2AFB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ECAE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E9B4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AEF12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666F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6B00209"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9E75C5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1</w:t>
            </w:r>
          </w:p>
        </w:tc>
        <w:tc>
          <w:tcPr>
            <w:tcW w:w="548" w:type="dxa"/>
            <w:tcBorders>
              <w:top w:val="nil"/>
              <w:left w:val="nil"/>
              <w:bottom w:val="single" w:sz="4" w:space="0" w:color="auto"/>
              <w:right w:val="single" w:sz="4" w:space="0" w:color="auto"/>
            </w:tcBorders>
            <w:shd w:val="clear" w:color="auto" w:fill="auto"/>
            <w:noWrap/>
            <w:vAlign w:val="center"/>
            <w:hideMark/>
          </w:tcPr>
          <w:p w14:paraId="6BCFAA6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CA632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74BA31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BD93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D870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5FDD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C04D0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5849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0AAD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9C69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4D99F7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C37F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F8CB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9A3B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E000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89EB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21D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8C43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04C7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6C3D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910C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8971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C2B70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F416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13FF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378DE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4D08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3EA3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1140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D510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ED47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D0D8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1AEF1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5245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5089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C681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57D3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6726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4ACF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153A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7461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D61E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5706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7B28599"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094B0F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2</w:t>
            </w:r>
          </w:p>
        </w:tc>
        <w:tc>
          <w:tcPr>
            <w:tcW w:w="548" w:type="dxa"/>
            <w:tcBorders>
              <w:top w:val="nil"/>
              <w:left w:val="nil"/>
              <w:bottom w:val="single" w:sz="4" w:space="0" w:color="auto"/>
              <w:right w:val="single" w:sz="4" w:space="0" w:color="auto"/>
            </w:tcBorders>
            <w:shd w:val="clear" w:color="auto" w:fill="auto"/>
            <w:noWrap/>
            <w:vAlign w:val="center"/>
            <w:hideMark/>
          </w:tcPr>
          <w:p w14:paraId="1FA721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69AD7D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3FAE7A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AAD30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6EC6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C9B7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8B574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9F19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A228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0710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0B84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40E105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9DD2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A342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2D2D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3874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E1DD0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E8515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8673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0880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416F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67B1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0C66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D63F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44BB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CCF0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2512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503D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66C6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E3F4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3A79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4304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124F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7BA1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E398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6841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95D7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76B3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D087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D9998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E36C1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B59F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B389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598ABA1"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6BC48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3</w:t>
            </w:r>
          </w:p>
        </w:tc>
        <w:tc>
          <w:tcPr>
            <w:tcW w:w="548" w:type="dxa"/>
            <w:tcBorders>
              <w:top w:val="nil"/>
              <w:left w:val="nil"/>
              <w:bottom w:val="single" w:sz="4" w:space="0" w:color="auto"/>
              <w:right w:val="single" w:sz="4" w:space="0" w:color="auto"/>
            </w:tcBorders>
            <w:shd w:val="clear" w:color="auto" w:fill="auto"/>
            <w:noWrap/>
            <w:vAlign w:val="center"/>
            <w:hideMark/>
          </w:tcPr>
          <w:p w14:paraId="503CE5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44B7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3242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21CC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B708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BED13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6E24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856C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B1F9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C05EE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06CB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AE04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26FDB2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AF40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3BA5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64AE6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747D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FB25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DEF2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05D7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393A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7E63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CE5D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D336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E6B4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A971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83A9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1C07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6AD1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0125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F599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1D83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446D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5232F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EA77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FABC3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13543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935B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37ED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9F14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E34E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4339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1047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2C95902"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CFD05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4</w:t>
            </w:r>
          </w:p>
        </w:tc>
        <w:tc>
          <w:tcPr>
            <w:tcW w:w="548" w:type="dxa"/>
            <w:tcBorders>
              <w:top w:val="nil"/>
              <w:left w:val="nil"/>
              <w:bottom w:val="single" w:sz="4" w:space="0" w:color="auto"/>
              <w:right w:val="single" w:sz="4" w:space="0" w:color="auto"/>
            </w:tcBorders>
            <w:shd w:val="clear" w:color="auto" w:fill="auto"/>
            <w:noWrap/>
            <w:vAlign w:val="center"/>
            <w:hideMark/>
          </w:tcPr>
          <w:p w14:paraId="51CA9F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4F40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71A4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C8AE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E918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5C98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59D9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FD97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AEB5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69A0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459C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9A9F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1ADC5A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29B04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181B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D7D1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84B6F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6CB6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AB5E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5B1F6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CFCF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69F6A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27EF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1A3B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6338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737E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BE16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73911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90DF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EDD5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2BFB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624E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73D2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68CF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F384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2931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4EC74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3FFE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1383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AA15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05F8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1D2B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1474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5DC3F80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1689CA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5</w:t>
            </w:r>
          </w:p>
        </w:tc>
        <w:tc>
          <w:tcPr>
            <w:tcW w:w="548" w:type="dxa"/>
            <w:tcBorders>
              <w:top w:val="nil"/>
              <w:left w:val="nil"/>
              <w:bottom w:val="single" w:sz="4" w:space="0" w:color="auto"/>
              <w:right w:val="single" w:sz="4" w:space="0" w:color="auto"/>
            </w:tcBorders>
            <w:shd w:val="clear" w:color="auto" w:fill="auto"/>
            <w:noWrap/>
            <w:vAlign w:val="center"/>
            <w:hideMark/>
          </w:tcPr>
          <w:p w14:paraId="154FC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DC524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4CD0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F8B0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933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FBF0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495F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E0424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5A92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AA7F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E5F1C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7825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6A33FB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42AD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0401BE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ED56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0BFE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2203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EEE2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7373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26E2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DA25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D046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2B78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B029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3DAA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C49E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1254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3F86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137B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71E6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A1AC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60C0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CE14A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FA50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F90E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A941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5325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C3F2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29A3D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7EE4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09CB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C7F9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057ECB0"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420E61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6</w:t>
            </w:r>
          </w:p>
        </w:tc>
        <w:tc>
          <w:tcPr>
            <w:tcW w:w="548" w:type="dxa"/>
            <w:tcBorders>
              <w:top w:val="nil"/>
              <w:left w:val="nil"/>
              <w:bottom w:val="single" w:sz="4" w:space="0" w:color="auto"/>
              <w:right w:val="single" w:sz="4" w:space="0" w:color="auto"/>
            </w:tcBorders>
            <w:shd w:val="clear" w:color="auto" w:fill="auto"/>
            <w:noWrap/>
            <w:vAlign w:val="center"/>
            <w:hideMark/>
          </w:tcPr>
          <w:p w14:paraId="3CC735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63B8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9A7AB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6C4A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64F0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65FC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A1DB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6A34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6E68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A147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4759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499F3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6DE3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C68C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0B9E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5DD5D9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128F0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06DB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1759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C630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39CE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AD39F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9698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54B9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5801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4E8C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64AB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1667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8EE3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C4866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642F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81E94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E013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48B3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1BB3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B6D3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E031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E65F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E6C42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005F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60FA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7CB2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E196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109627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282018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7</w:t>
            </w:r>
          </w:p>
        </w:tc>
        <w:tc>
          <w:tcPr>
            <w:tcW w:w="548" w:type="dxa"/>
            <w:tcBorders>
              <w:top w:val="nil"/>
              <w:left w:val="nil"/>
              <w:bottom w:val="single" w:sz="4" w:space="0" w:color="auto"/>
              <w:right w:val="single" w:sz="4" w:space="0" w:color="auto"/>
            </w:tcBorders>
            <w:shd w:val="clear" w:color="auto" w:fill="auto"/>
            <w:noWrap/>
            <w:vAlign w:val="center"/>
            <w:hideMark/>
          </w:tcPr>
          <w:p w14:paraId="725D48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BFC8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7B732E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DBF9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01DD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99AA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3541F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3013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7056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AAA7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ED8A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D608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0AAF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FB76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F72A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1969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20E578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3E89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2B8CC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C417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C414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546E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0D5A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4E4D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0ADD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E539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DF100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75A8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BC71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69B4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3CBF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921B2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2886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C471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45C1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0F20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4D5F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50B8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5CC4D2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B9B6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A3CF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5536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2387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98CDA5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01462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8</w:t>
            </w:r>
          </w:p>
        </w:tc>
        <w:tc>
          <w:tcPr>
            <w:tcW w:w="548" w:type="dxa"/>
            <w:tcBorders>
              <w:top w:val="nil"/>
              <w:left w:val="nil"/>
              <w:bottom w:val="single" w:sz="4" w:space="0" w:color="auto"/>
              <w:right w:val="single" w:sz="4" w:space="0" w:color="auto"/>
            </w:tcBorders>
            <w:shd w:val="clear" w:color="auto" w:fill="auto"/>
            <w:noWrap/>
            <w:vAlign w:val="center"/>
            <w:hideMark/>
          </w:tcPr>
          <w:p w14:paraId="390DE3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E5FF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89D2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4F63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ACF1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B78E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EF7B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56AD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5623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926A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FEF3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DE71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A5CA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4A61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9742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D57B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E9E6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584E5F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A747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634C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7287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CFAF6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8952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28D5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A2FA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67427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6E9C1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65E5C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2E01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F99A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A9DE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B8444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1F5F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AF2F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BE5B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B9DC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47FF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302CA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2D31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C340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94AC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BD9A6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D99D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16C8A48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BA08F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19</w:t>
            </w:r>
          </w:p>
        </w:tc>
        <w:tc>
          <w:tcPr>
            <w:tcW w:w="548" w:type="dxa"/>
            <w:tcBorders>
              <w:top w:val="nil"/>
              <w:left w:val="nil"/>
              <w:bottom w:val="single" w:sz="4" w:space="0" w:color="auto"/>
              <w:right w:val="single" w:sz="4" w:space="0" w:color="auto"/>
            </w:tcBorders>
            <w:shd w:val="clear" w:color="auto" w:fill="auto"/>
            <w:noWrap/>
            <w:vAlign w:val="center"/>
            <w:hideMark/>
          </w:tcPr>
          <w:p w14:paraId="39B58EE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3936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7EEE7C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39FD1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B003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8AAC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0535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EDC4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946F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8536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8683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8158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2627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C4EC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BA76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4E0D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7390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7ED0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B01D7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A2E4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2ECF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E1FA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5725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385E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92C8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231F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862A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2B4F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9982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3C44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19BB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38166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C0EE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7EE0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7AAD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709D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58BB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2D880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C838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351CC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9EA72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7F9C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AB39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DC3B93D"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2A5BE9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0</w:t>
            </w:r>
          </w:p>
        </w:tc>
        <w:tc>
          <w:tcPr>
            <w:tcW w:w="548" w:type="dxa"/>
            <w:tcBorders>
              <w:top w:val="nil"/>
              <w:left w:val="nil"/>
              <w:bottom w:val="single" w:sz="4" w:space="0" w:color="auto"/>
              <w:right w:val="single" w:sz="4" w:space="0" w:color="auto"/>
            </w:tcBorders>
            <w:shd w:val="clear" w:color="auto" w:fill="auto"/>
            <w:noWrap/>
            <w:vAlign w:val="center"/>
            <w:hideMark/>
          </w:tcPr>
          <w:p w14:paraId="230902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BF18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5D1110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C36C9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2935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FF9B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EC4A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F483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74DA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ED94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63A58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D167D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8A31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9AA9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752D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5AC4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442D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99F5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64A3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7BF0A4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DD8C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557E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E1891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5482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2632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783B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7FBF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F256A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F4803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E8B0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C240C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3B71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7A39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0A84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903C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5FBE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102F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FA0E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053A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A44B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F904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296B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FBE6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26A2B2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8A64A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1</w:t>
            </w:r>
          </w:p>
        </w:tc>
        <w:tc>
          <w:tcPr>
            <w:tcW w:w="548" w:type="dxa"/>
            <w:tcBorders>
              <w:top w:val="nil"/>
              <w:left w:val="nil"/>
              <w:bottom w:val="single" w:sz="4" w:space="0" w:color="auto"/>
              <w:right w:val="single" w:sz="4" w:space="0" w:color="auto"/>
            </w:tcBorders>
            <w:shd w:val="clear" w:color="auto" w:fill="auto"/>
            <w:noWrap/>
            <w:vAlign w:val="center"/>
            <w:hideMark/>
          </w:tcPr>
          <w:p w14:paraId="7E8BAF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E72D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BDA4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64DA3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156D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1FD7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8EF2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FFBC9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F2070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0477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5BE4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52C6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95020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7A7F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6754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2A5E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67FE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9B818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C478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60CD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60B8B5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22DD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A1E0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34083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2CCE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E8890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DEC6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5F38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05B2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99E1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66FB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CD69E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648B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40CE4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367A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0FBC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ACBC0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B4F7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8BEA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B2DE2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011C1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9E7D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5217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532F5DD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E07A9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2</w:t>
            </w:r>
          </w:p>
        </w:tc>
        <w:tc>
          <w:tcPr>
            <w:tcW w:w="548" w:type="dxa"/>
            <w:tcBorders>
              <w:top w:val="nil"/>
              <w:left w:val="nil"/>
              <w:bottom w:val="single" w:sz="4" w:space="0" w:color="auto"/>
              <w:right w:val="single" w:sz="4" w:space="0" w:color="auto"/>
            </w:tcBorders>
            <w:shd w:val="clear" w:color="auto" w:fill="auto"/>
            <w:noWrap/>
            <w:vAlign w:val="center"/>
            <w:hideMark/>
          </w:tcPr>
          <w:p w14:paraId="36F3F9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B1BF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FCED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3FD6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183B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B3F1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3C9C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479EF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AB056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FB5B2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E477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CF1A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259E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3DDA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E6112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2D1E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F114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9DA50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D1E1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D710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9599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337FB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C378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F4C9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DBC0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824D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5DB6D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0CE5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DD13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31D4A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B73A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3AA71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29EBA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4384D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4C3E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0165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94598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3C52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2304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61FA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D771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1DFB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409F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5C39DA2A"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B2F3E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3</w:t>
            </w:r>
          </w:p>
        </w:tc>
        <w:tc>
          <w:tcPr>
            <w:tcW w:w="548" w:type="dxa"/>
            <w:tcBorders>
              <w:top w:val="nil"/>
              <w:left w:val="nil"/>
              <w:bottom w:val="single" w:sz="4" w:space="0" w:color="auto"/>
              <w:right w:val="single" w:sz="4" w:space="0" w:color="auto"/>
            </w:tcBorders>
            <w:shd w:val="clear" w:color="auto" w:fill="auto"/>
            <w:noWrap/>
            <w:vAlign w:val="center"/>
            <w:hideMark/>
          </w:tcPr>
          <w:p w14:paraId="3E85F5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1DB0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72165B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C357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1073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22C7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4F44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FEAE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7B40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606A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D344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E99A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D34B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13F2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529A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052D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B7FF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D5984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3FB3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DFFC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F06B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648E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58AFCB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2E88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45F4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BE1D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7EFB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80D1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E49A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02A96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2A3A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087A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3FC4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606D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5BA5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F6F5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2ECD3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83A3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17DA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1DA3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04C1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796F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B001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647D0A4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273751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4</w:t>
            </w:r>
          </w:p>
        </w:tc>
        <w:tc>
          <w:tcPr>
            <w:tcW w:w="548" w:type="dxa"/>
            <w:tcBorders>
              <w:top w:val="nil"/>
              <w:left w:val="nil"/>
              <w:bottom w:val="single" w:sz="4" w:space="0" w:color="auto"/>
              <w:right w:val="single" w:sz="4" w:space="0" w:color="auto"/>
            </w:tcBorders>
            <w:shd w:val="clear" w:color="auto" w:fill="auto"/>
            <w:noWrap/>
            <w:vAlign w:val="center"/>
            <w:hideMark/>
          </w:tcPr>
          <w:p w14:paraId="125EF8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5DD8C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51C8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79FC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E07D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4417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453A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EC92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AF9B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FE21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619B3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8D60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C988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829E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16C2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2A1C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59660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F0E0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D0CF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AAE9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C1DA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EAC2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390E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1EEB3C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6C5B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000D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11ED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CEE6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5DB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8C66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4F50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CC92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1D33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4785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D35A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49C9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B5E41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FD55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C2FA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01D0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BAC1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97FB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89E7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29E9180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2C0175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5</w:t>
            </w:r>
          </w:p>
        </w:tc>
        <w:tc>
          <w:tcPr>
            <w:tcW w:w="548" w:type="dxa"/>
            <w:tcBorders>
              <w:top w:val="nil"/>
              <w:left w:val="nil"/>
              <w:bottom w:val="single" w:sz="4" w:space="0" w:color="auto"/>
              <w:right w:val="single" w:sz="4" w:space="0" w:color="auto"/>
            </w:tcBorders>
            <w:shd w:val="clear" w:color="auto" w:fill="auto"/>
            <w:noWrap/>
            <w:vAlign w:val="center"/>
            <w:hideMark/>
          </w:tcPr>
          <w:p w14:paraId="4F0F4D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0AA5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88E7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299E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BD8CC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CF00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4C02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C02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BCF9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BC8C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602A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4ACB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61B8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F935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8EFF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E1578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E827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3934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A4E0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456A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111F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FB28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606D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02431D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63BF4D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1E3A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AE55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126F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5AF1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FF7C7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57C9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D980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2287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B19E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2379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E996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2CDA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C4E3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5337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75FC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59E2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4EB4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8199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6BC3152"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E4B04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6</w:t>
            </w:r>
          </w:p>
        </w:tc>
        <w:tc>
          <w:tcPr>
            <w:tcW w:w="548" w:type="dxa"/>
            <w:tcBorders>
              <w:top w:val="nil"/>
              <w:left w:val="nil"/>
              <w:bottom w:val="single" w:sz="4" w:space="0" w:color="auto"/>
              <w:right w:val="single" w:sz="4" w:space="0" w:color="auto"/>
            </w:tcBorders>
            <w:shd w:val="clear" w:color="auto" w:fill="auto"/>
            <w:noWrap/>
            <w:vAlign w:val="center"/>
            <w:hideMark/>
          </w:tcPr>
          <w:p w14:paraId="4EF1F1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BDD2C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4B825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D52F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98D6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6990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EC25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62000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A802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853E0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A862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CD88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FFC4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1BD90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61CD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2750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3C9B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2E26C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935B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1F37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5A21B1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F74F5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ACEA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6CBD19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8845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5FDC3F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72DC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7F36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5CFA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0484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51AE4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9730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2FA1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5BBE4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A05B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D4BB9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2D35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6EDD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2979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2B9F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8585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61E2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474F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90923D0"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CBCF9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7</w:t>
            </w:r>
          </w:p>
        </w:tc>
        <w:tc>
          <w:tcPr>
            <w:tcW w:w="548" w:type="dxa"/>
            <w:tcBorders>
              <w:top w:val="nil"/>
              <w:left w:val="nil"/>
              <w:bottom w:val="single" w:sz="4" w:space="0" w:color="auto"/>
              <w:right w:val="single" w:sz="4" w:space="0" w:color="auto"/>
            </w:tcBorders>
            <w:shd w:val="clear" w:color="auto" w:fill="auto"/>
            <w:noWrap/>
            <w:vAlign w:val="center"/>
            <w:hideMark/>
          </w:tcPr>
          <w:p w14:paraId="38C6D26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81CE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ECEF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AC2C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26D8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51EA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AA02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2475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A9DD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9B51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9736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17674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E0D4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543C7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9FA0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DA6C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875A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B7ED2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1277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8D53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B7AD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7C866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3DB1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1D62E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D469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E18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694F27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B86B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0890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AB2C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DCFA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9064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6D2E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A6DC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57C5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33BA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8D06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4D36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3D6E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C359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51D7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C2EA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9C08C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06B7143"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7EAFCF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8</w:t>
            </w:r>
          </w:p>
        </w:tc>
        <w:tc>
          <w:tcPr>
            <w:tcW w:w="548" w:type="dxa"/>
            <w:tcBorders>
              <w:top w:val="nil"/>
              <w:left w:val="nil"/>
              <w:bottom w:val="single" w:sz="4" w:space="0" w:color="auto"/>
              <w:right w:val="single" w:sz="4" w:space="0" w:color="auto"/>
            </w:tcBorders>
            <w:shd w:val="clear" w:color="auto" w:fill="auto"/>
            <w:noWrap/>
            <w:vAlign w:val="center"/>
            <w:hideMark/>
          </w:tcPr>
          <w:p w14:paraId="39C6EB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4410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3896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E21F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DF98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E7F5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B690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DBEC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18EA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E797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A11D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0229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07AA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37DE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4FEF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B4FD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7637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38A09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74CA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8277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421A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070D3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919A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BEE10F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0E56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0948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3CE2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69CE47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98CD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1D85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9C20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A1F0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99C3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FE61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DEC0A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92EE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E44B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399A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FB27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174E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3450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07B0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FE72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32AC6A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74E4E4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29</w:t>
            </w:r>
          </w:p>
        </w:tc>
        <w:tc>
          <w:tcPr>
            <w:tcW w:w="548" w:type="dxa"/>
            <w:tcBorders>
              <w:top w:val="nil"/>
              <w:left w:val="nil"/>
              <w:bottom w:val="single" w:sz="4" w:space="0" w:color="auto"/>
              <w:right w:val="single" w:sz="4" w:space="0" w:color="auto"/>
            </w:tcBorders>
            <w:shd w:val="clear" w:color="auto" w:fill="auto"/>
            <w:noWrap/>
            <w:vAlign w:val="center"/>
            <w:hideMark/>
          </w:tcPr>
          <w:p w14:paraId="0C2AF8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94A0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4BCF0F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A2514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1435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4AF3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70F6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B7E5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FA4A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1048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B4C6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1D64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94A72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DC9D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9B51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9ACA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537A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9448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B14A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89D0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08AF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325A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D33D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E934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9896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C4C3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8789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C2F2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EF075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DD71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4FE88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97F8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2449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140E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789CC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6FBE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5F5B3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F7EB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C65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8DE56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A6DB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48BF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E368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1859D976"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4B152FA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0</w:t>
            </w:r>
          </w:p>
        </w:tc>
        <w:tc>
          <w:tcPr>
            <w:tcW w:w="548" w:type="dxa"/>
            <w:tcBorders>
              <w:top w:val="nil"/>
              <w:left w:val="nil"/>
              <w:bottom w:val="single" w:sz="4" w:space="0" w:color="auto"/>
              <w:right w:val="single" w:sz="4" w:space="0" w:color="auto"/>
            </w:tcBorders>
            <w:shd w:val="clear" w:color="auto" w:fill="auto"/>
            <w:noWrap/>
            <w:vAlign w:val="center"/>
            <w:hideMark/>
          </w:tcPr>
          <w:p w14:paraId="06D1A1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2921A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4BFC5F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F32E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5B5D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1B6A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E0C6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31F16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07A6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906B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8BD2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1F1E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E7CF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15EB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E9E7F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75CC0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21BAD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60A3C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CE24A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602A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53ED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BE95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75E0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22B4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73DD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493F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AE6F1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E863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3D19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2417CA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B7B5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CCE36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3DC1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42F90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584EC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6D3A6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9709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435C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3A51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6575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65BD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2E2F8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E1CB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22F54816"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49F82F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1</w:t>
            </w:r>
          </w:p>
        </w:tc>
        <w:tc>
          <w:tcPr>
            <w:tcW w:w="548" w:type="dxa"/>
            <w:tcBorders>
              <w:top w:val="nil"/>
              <w:left w:val="nil"/>
              <w:bottom w:val="single" w:sz="4" w:space="0" w:color="auto"/>
              <w:right w:val="single" w:sz="4" w:space="0" w:color="auto"/>
            </w:tcBorders>
            <w:shd w:val="clear" w:color="auto" w:fill="auto"/>
            <w:noWrap/>
            <w:vAlign w:val="center"/>
            <w:hideMark/>
          </w:tcPr>
          <w:p w14:paraId="51422A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25A8A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167E2B0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458F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AD40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8389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3F4E5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AE35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4A48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DBCA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F31D6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BCFB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177D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4852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940C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9DEE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C0CC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8424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879C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9D5F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5E40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E310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F049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30E0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2C21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1EC0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C78B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4933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40B4D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66364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693C44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1D3A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664C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A3DF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C6B7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7D29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B15F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AE21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46AFB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D0D9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4335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66E01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4B40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74EA7B0B"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6DB3D9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2</w:t>
            </w:r>
          </w:p>
        </w:tc>
        <w:tc>
          <w:tcPr>
            <w:tcW w:w="548" w:type="dxa"/>
            <w:tcBorders>
              <w:top w:val="nil"/>
              <w:left w:val="nil"/>
              <w:bottom w:val="single" w:sz="4" w:space="0" w:color="auto"/>
              <w:right w:val="single" w:sz="4" w:space="0" w:color="auto"/>
            </w:tcBorders>
            <w:shd w:val="clear" w:color="auto" w:fill="auto"/>
            <w:noWrap/>
            <w:vAlign w:val="center"/>
            <w:hideMark/>
          </w:tcPr>
          <w:p w14:paraId="13D5F2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B627D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14232C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78FD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A2B8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8CD0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28B6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F0A5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007A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66EB39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ED38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92A0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1C69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002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5A2D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9F66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3ACA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8637B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1330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470EB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0B65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84D70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F2B6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625E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C0D7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1DCA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F730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FCB9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59A1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82AE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6D70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2A806A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8C730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2602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4C06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A567F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91F6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9A091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5BE7E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DBC7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760A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829C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AE54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15847322"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627F48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3</w:t>
            </w:r>
          </w:p>
        </w:tc>
        <w:tc>
          <w:tcPr>
            <w:tcW w:w="548" w:type="dxa"/>
            <w:tcBorders>
              <w:top w:val="nil"/>
              <w:left w:val="nil"/>
              <w:bottom w:val="single" w:sz="4" w:space="0" w:color="auto"/>
              <w:right w:val="single" w:sz="4" w:space="0" w:color="auto"/>
            </w:tcBorders>
            <w:shd w:val="clear" w:color="auto" w:fill="auto"/>
            <w:noWrap/>
            <w:vAlign w:val="center"/>
            <w:hideMark/>
          </w:tcPr>
          <w:p w14:paraId="481A23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D531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66CA72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9610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1347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A36F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0C82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FFBB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B836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FF21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B66C2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60B7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7D57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A0A5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4C41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E3AF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DB1D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0FC6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46BD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DA4C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C250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A5CF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0B24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28AB1C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D2EA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7058C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09F2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A530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84D60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8BDF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05551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9D5C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5AEA91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D8BB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AFB8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3CD1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47DD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FB63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2512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52BC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1738A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E4F5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A0590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5554A03D"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54190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4</w:t>
            </w:r>
          </w:p>
        </w:tc>
        <w:tc>
          <w:tcPr>
            <w:tcW w:w="548" w:type="dxa"/>
            <w:tcBorders>
              <w:top w:val="nil"/>
              <w:left w:val="nil"/>
              <w:bottom w:val="single" w:sz="4" w:space="0" w:color="auto"/>
              <w:right w:val="single" w:sz="4" w:space="0" w:color="auto"/>
            </w:tcBorders>
            <w:shd w:val="clear" w:color="auto" w:fill="auto"/>
            <w:noWrap/>
            <w:vAlign w:val="center"/>
            <w:hideMark/>
          </w:tcPr>
          <w:p w14:paraId="0F4045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B60B6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75DF22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3159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34E7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B098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E97A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0A65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ECE7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6ED24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8557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87A4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BDC0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8902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4419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876D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92EF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F540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B117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D10D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FA10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60CA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43628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28FE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B4E2A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67F8B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BD220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BCE49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E92B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32DEF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5C11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1C1B3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04DA1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4D4C54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6214A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BE68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B0C5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A4B9B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7534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6F44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A571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FEF4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01CE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0CED91E2"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2A9421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5</w:t>
            </w:r>
          </w:p>
        </w:tc>
        <w:tc>
          <w:tcPr>
            <w:tcW w:w="548" w:type="dxa"/>
            <w:tcBorders>
              <w:top w:val="nil"/>
              <w:left w:val="nil"/>
              <w:bottom w:val="single" w:sz="4" w:space="0" w:color="auto"/>
              <w:right w:val="single" w:sz="4" w:space="0" w:color="auto"/>
            </w:tcBorders>
            <w:shd w:val="clear" w:color="auto" w:fill="auto"/>
            <w:noWrap/>
            <w:vAlign w:val="center"/>
            <w:hideMark/>
          </w:tcPr>
          <w:p w14:paraId="0FD9B1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79F5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3AD0DB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7B2E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B0468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8DFDC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4ECF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798C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0FF1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BFF7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94EE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8D3D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8B6A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7DDB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66B8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BB047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B7E0A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3203E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CC15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684B2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176D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DF4D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B564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E83D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9A7F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1897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77F3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BF50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80676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0B2A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7746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E533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EABD1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64FB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391965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5AF7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DA573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50CB9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A069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EEE7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367CD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5F414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583B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1C6994A5"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1023C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6</w:t>
            </w:r>
          </w:p>
        </w:tc>
        <w:tc>
          <w:tcPr>
            <w:tcW w:w="548" w:type="dxa"/>
            <w:tcBorders>
              <w:top w:val="nil"/>
              <w:left w:val="nil"/>
              <w:bottom w:val="single" w:sz="4" w:space="0" w:color="auto"/>
              <w:right w:val="single" w:sz="4" w:space="0" w:color="auto"/>
            </w:tcBorders>
            <w:shd w:val="clear" w:color="auto" w:fill="auto"/>
            <w:noWrap/>
            <w:vAlign w:val="center"/>
            <w:hideMark/>
          </w:tcPr>
          <w:p w14:paraId="1DCB89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69B69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8E0E0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BC05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3437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2F5F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795E0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1845F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4133B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6A51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BF70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4F1F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7C53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9B44F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B182C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F419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7726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6FB6B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58293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3174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53011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5D1A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CFAB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E2BF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D217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DCBF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BCB2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1608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D3F5E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293DC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34D8E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722A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DB11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3B32A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1216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000000" w:fill="99FFCC"/>
            <w:noWrap/>
            <w:vAlign w:val="center"/>
            <w:hideMark/>
          </w:tcPr>
          <w:p w14:paraId="3E08D3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9B764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15CD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6C03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D881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E00C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5578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FB43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06ACC51F"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978449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7</w:t>
            </w:r>
          </w:p>
        </w:tc>
        <w:tc>
          <w:tcPr>
            <w:tcW w:w="548" w:type="dxa"/>
            <w:tcBorders>
              <w:top w:val="nil"/>
              <w:left w:val="nil"/>
              <w:bottom w:val="single" w:sz="4" w:space="0" w:color="auto"/>
              <w:right w:val="single" w:sz="4" w:space="0" w:color="auto"/>
            </w:tcBorders>
            <w:shd w:val="clear" w:color="auto" w:fill="auto"/>
            <w:noWrap/>
            <w:vAlign w:val="center"/>
            <w:hideMark/>
          </w:tcPr>
          <w:p w14:paraId="35EC867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EE3C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A2FE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0E128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E931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0DF3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392C7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6CEC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CB77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BC02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ABF3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B9AFE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9D09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94A1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0FEB1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5FB5A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CC0F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7CBA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0163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610D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5CFB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20842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7B5A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4655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3BFD4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7021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C99D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AC30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D392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A02B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ABE8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14702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1FFC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326D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948C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37E0F88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4CAC38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071D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05F98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24360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E1A1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108D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1EB2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026D6190"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2D12E0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8</w:t>
            </w:r>
          </w:p>
        </w:tc>
        <w:tc>
          <w:tcPr>
            <w:tcW w:w="548" w:type="dxa"/>
            <w:tcBorders>
              <w:top w:val="nil"/>
              <w:left w:val="nil"/>
              <w:bottom w:val="single" w:sz="4" w:space="0" w:color="auto"/>
              <w:right w:val="single" w:sz="4" w:space="0" w:color="auto"/>
            </w:tcBorders>
            <w:shd w:val="clear" w:color="auto" w:fill="auto"/>
            <w:noWrap/>
            <w:vAlign w:val="center"/>
            <w:hideMark/>
          </w:tcPr>
          <w:p w14:paraId="482DD9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0CA94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C65A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847D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3D9B0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6657E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4836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69562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1B712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6D1EF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DB94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CD58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DA42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2CD1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7FD1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9388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F471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EB113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36D3D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69C1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337E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96BE0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05C36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270A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BBA2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438F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E335D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A9698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76CCE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9F11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620C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88D2C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0A9C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34A1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34AD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6AF7C90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E8AD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7F4A31D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C6789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1AB50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9EAF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BD78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B99A9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39E4F26B"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394493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39</w:t>
            </w:r>
          </w:p>
        </w:tc>
        <w:tc>
          <w:tcPr>
            <w:tcW w:w="548" w:type="dxa"/>
            <w:tcBorders>
              <w:top w:val="nil"/>
              <w:left w:val="nil"/>
              <w:bottom w:val="single" w:sz="4" w:space="0" w:color="auto"/>
              <w:right w:val="single" w:sz="4" w:space="0" w:color="auto"/>
            </w:tcBorders>
            <w:shd w:val="clear" w:color="auto" w:fill="auto"/>
            <w:noWrap/>
            <w:vAlign w:val="center"/>
            <w:hideMark/>
          </w:tcPr>
          <w:p w14:paraId="16E311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01C58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8474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66A647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A9D6C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60A4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A179D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FCC18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3E244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7186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4E2EA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60D3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98E1E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1E922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DA20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2B7C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4D654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3328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A7F90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0851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6243B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0BD5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FA147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F0F0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4375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1130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78488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78260F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CED75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282F3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A878E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32C5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C437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9E950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C940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38BC8FD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4E647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640FC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76BCE8A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3544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EA309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A4CB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00FD1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1CC8BDD0"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F34C15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0</w:t>
            </w:r>
          </w:p>
        </w:tc>
        <w:tc>
          <w:tcPr>
            <w:tcW w:w="548" w:type="dxa"/>
            <w:tcBorders>
              <w:top w:val="nil"/>
              <w:left w:val="nil"/>
              <w:bottom w:val="single" w:sz="4" w:space="0" w:color="auto"/>
              <w:right w:val="single" w:sz="4" w:space="0" w:color="auto"/>
            </w:tcBorders>
            <w:shd w:val="clear" w:color="auto" w:fill="auto"/>
            <w:noWrap/>
            <w:vAlign w:val="center"/>
            <w:hideMark/>
          </w:tcPr>
          <w:p w14:paraId="45E947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66C6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D5CC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B0CC9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8F67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C8DAE7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6BBF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A95BD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E35D89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2C3189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193E6E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20DD14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7238F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4BC0B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2D9A7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8B29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CECF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EBCC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D00AE2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E25B8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35379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CA36D1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49D946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5212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9B7F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773F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CD4572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2131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96DAD5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9FD6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ECE6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85260A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530FC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91441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BED4D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9BA04A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051DB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F54285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A9D98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2AEABE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AA33C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4C932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BB57EA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0B92618"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5C2692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1</w:t>
            </w:r>
          </w:p>
        </w:tc>
        <w:tc>
          <w:tcPr>
            <w:tcW w:w="548" w:type="dxa"/>
            <w:tcBorders>
              <w:top w:val="nil"/>
              <w:left w:val="nil"/>
              <w:bottom w:val="single" w:sz="4" w:space="0" w:color="auto"/>
              <w:right w:val="single" w:sz="4" w:space="0" w:color="auto"/>
            </w:tcBorders>
            <w:shd w:val="clear" w:color="auto" w:fill="auto"/>
            <w:noWrap/>
            <w:vAlign w:val="center"/>
            <w:hideMark/>
          </w:tcPr>
          <w:p w14:paraId="4ED5E6F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097B3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C8309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FCDB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7A1AB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5FDB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564B7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DEBC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F3434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96922D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6B15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24EF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81506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A56D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6DAF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CF1530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0A20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CA0324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8B663C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1E9EC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BE68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8BCBE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F4CF8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C9603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D7C8AB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DE2C1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1FC9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8E658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ED945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58BDF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7B9DF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68F2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20F2C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80DE11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781A07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2F62F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991D06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F402F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227C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0FDC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628705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0FD284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FE16B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0726D084"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19F73D7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2</w:t>
            </w:r>
          </w:p>
        </w:tc>
        <w:tc>
          <w:tcPr>
            <w:tcW w:w="548" w:type="dxa"/>
            <w:tcBorders>
              <w:top w:val="nil"/>
              <w:left w:val="nil"/>
              <w:bottom w:val="single" w:sz="4" w:space="0" w:color="auto"/>
              <w:right w:val="single" w:sz="4" w:space="0" w:color="auto"/>
            </w:tcBorders>
            <w:shd w:val="clear" w:color="auto" w:fill="auto"/>
            <w:noWrap/>
            <w:vAlign w:val="center"/>
            <w:hideMark/>
          </w:tcPr>
          <w:p w14:paraId="3CFEA4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09DAA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5155E1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C70E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27D063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164BF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124C8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B1FA28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7AB534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2A6F87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A973BF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6E4057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B2807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F663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5676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90B5D1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400100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174BF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6F3D4F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33D06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728AA1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E13266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B602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7D9B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B848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5D26B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75476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2404CC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7CF11E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EF15B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22352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35CE6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E0234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B45B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31FB3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24656D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7EB53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AFC19B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474383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99D2D3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DDC301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532D69B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03CCA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FC4C2C" w:rsidRPr="00FC4C2C" w14:paraId="4E0C703D" w14:textId="77777777" w:rsidTr="00FC4C2C">
        <w:trPr>
          <w:trHeight w:val="300"/>
        </w:trPr>
        <w:tc>
          <w:tcPr>
            <w:tcW w:w="548" w:type="dxa"/>
            <w:tcBorders>
              <w:top w:val="nil"/>
              <w:left w:val="single" w:sz="4" w:space="0" w:color="auto"/>
              <w:bottom w:val="single" w:sz="4" w:space="0" w:color="auto"/>
              <w:right w:val="single" w:sz="4" w:space="0" w:color="auto"/>
            </w:tcBorders>
            <w:shd w:val="clear" w:color="auto" w:fill="auto"/>
            <w:noWrap/>
            <w:vAlign w:val="center"/>
            <w:hideMark/>
          </w:tcPr>
          <w:p w14:paraId="771A095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R 43</w:t>
            </w:r>
          </w:p>
        </w:tc>
        <w:tc>
          <w:tcPr>
            <w:tcW w:w="548" w:type="dxa"/>
            <w:tcBorders>
              <w:top w:val="nil"/>
              <w:left w:val="nil"/>
              <w:bottom w:val="single" w:sz="4" w:space="0" w:color="auto"/>
              <w:right w:val="single" w:sz="4" w:space="0" w:color="auto"/>
            </w:tcBorders>
            <w:shd w:val="clear" w:color="auto" w:fill="auto"/>
            <w:noWrap/>
            <w:vAlign w:val="center"/>
            <w:hideMark/>
          </w:tcPr>
          <w:p w14:paraId="3CE4D04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116277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F45ED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EE62AF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F0AA0D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5CA30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8AFAB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64F229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4EE35E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197746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A58785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F0C95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0CCE31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31C70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ADE65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16A416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5C66F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7E7A57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C3BC5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C1C537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5BA75C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D45886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F8E658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4D8E56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FE5443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097784E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93209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FA44C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D1F1B8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2D702C9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36A696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645A6D2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C198D9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B59A45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39024000"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548" w:type="dxa"/>
            <w:tcBorders>
              <w:top w:val="nil"/>
              <w:left w:val="nil"/>
              <w:bottom w:val="single" w:sz="4" w:space="0" w:color="auto"/>
              <w:right w:val="single" w:sz="4" w:space="0" w:color="auto"/>
            </w:tcBorders>
            <w:shd w:val="clear" w:color="auto" w:fill="auto"/>
            <w:noWrap/>
            <w:vAlign w:val="center"/>
            <w:hideMark/>
          </w:tcPr>
          <w:p w14:paraId="265E01D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7F7A482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12F34A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B0473F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54E2920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13088C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auto" w:fill="auto"/>
            <w:noWrap/>
            <w:vAlign w:val="center"/>
            <w:hideMark/>
          </w:tcPr>
          <w:p w14:paraId="4A115D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548" w:type="dxa"/>
            <w:tcBorders>
              <w:top w:val="nil"/>
              <w:left w:val="nil"/>
              <w:bottom w:val="single" w:sz="4" w:space="0" w:color="auto"/>
              <w:right w:val="single" w:sz="4" w:space="0" w:color="auto"/>
            </w:tcBorders>
            <w:shd w:val="clear" w:color="000000" w:fill="99FFCC"/>
            <w:noWrap/>
            <w:vAlign w:val="center"/>
            <w:hideMark/>
          </w:tcPr>
          <w:p w14:paraId="172A550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r>
      <w:tr w:rsidR="005F4CF4" w:rsidRPr="00FC4C2C" w14:paraId="4ED69787" w14:textId="77777777" w:rsidTr="00FC4C2C">
        <w:tblPrEx>
          <w:tblCellMar>
            <w:left w:w="45" w:type="dxa"/>
            <w:right w:w="45" w:type="dxa"/>
          </w:tblCellMar>
        </w:tblPrEx>
        <w:trPr>
          <w:trHeight w:val="195"/>
        </w:trPr>
        <w:tc>
          <w:tcPr>
            <w:tcW w:w="356" w:type="dxa"/>
            <w:tcBorders>
              <w:top w:val="nil"/>
              <w:left w:val="single" w:sz="2" w:space="0" w:color="auto"/>
              <w:bottom w:val="single" w:sz="2" w:space="0" w:color="auto"/>
              <w:right w:val="single" w:sz="2" w:space="0" w:color="auto"/>
            </w:tcBorders>
            <w:shd w:val="clear" w:color="000000" w:fill="E7E6E6"/>
            <w:noWrap/>
            <w:vAlign w:val="center"/>
            <w:hideMark/>
          </w:tcPr>
          <w:p w14:paraId="4E3AC2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356" w:type="dxa"/>
            <w:tcBorders>
              <w:top w:val="nil"/>
              <w:left w:val="nil"/>
              <w:bottom w:val="single" w:sz="2" w:space="0" w:color="auto"/>
              <w:right w:val="single" w:sz="2" w:space="0" w:color="auto"/>
            </w:tcBorders>
            <w:shd w:val="clear" w:color="000000" w:fill="E7E6E6"/>
            <w:noWrap/>
            <w:vAlign w:val="center"/>
            <w:hideMark/>
          </w:tcPr>
          <w:p w14:paraId="3F4B63F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8</w:t>
            </w:r>
          </w:p>
        </w:tc>
        <w:tc>
          <w:tcPr>
            <w:tcW w:w="356" w:type="dxa"/>
            <w:tcBorders>
              <w:top w:val="nil"/>
              <w:left w:val="nil"/>
              <w:bottom w:val="single" w:sz="2" w:space="0" w:color="auto"/>
              <w:right w:val="single" w:sz="2" w:space="0" w:color="auto"/>
            </w:tcBorders>
            <w:shd w:val="clear" w:color="000000" w:fill="E7E6E6"/>
            <w:noWrap/>
            <w:vAlign w:val="center"/>
            <w:hideMark/>
          </w:tcPr>
          <w:p w14:paraId="4A4754B2"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5</w:t>
            </w:r>
          </w:p>
        </w:tc>
        <w:tc>
          <w:tcPr>
            <w:tcW w:w="356" w:type="dxa"/>
            <w:tcBorders>
              <w:top w:val="nil"/>
              <w:left w:val="nil"/>
              <w:bottom w:val="single" w:sz="2" w:space="0" w:color="auto"/>
              <w:right w:val="single" w:sz="2" w:space="0" w:color="auto"/>
            </w:tcBorders>
            <w:shd w:val="clear" w:color="000000" w:fill="E7E6E6"/>
            <w:noWrap/>
            <w:vAlign w:val="center"/>
            <w:hideMark/>
          </w:tcPr>
          <w:p w14:paraId="2D89199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356" w:type="dxa"/>
            <w:tcBorders>
              <w:top w:val="nil"/>
              <w:left w:val="nil"/>
              <w:bottom w:val="single" w:sz="2" w:space="0" w:color="auto"/>
              <w:right w:val="single" w:sz="2" w:space="0" w:color="auto"/>
            </w:tcBorders>
            <w:shd w:val="clear" w:color="000000" w:fill="E7E6E6"/>
            <w:noWrap/>
            <w:vAlign w:val="center"/>
            <w:hideMark/>
          </w:tcPr>
          <w:p w14:paraId="7FA68E8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 </w:t>
            </w:r>
          </w:p>
        </w:tc>
        <w:tc>
          <w:tcPr>
            <w:tcW w:w="356" w:type="dxa"/>
            <w:tcBorders>
              <w:top w:val="nil"/>
              <w:left w:val="nil"/>
              <w:bottom w:val="single" w:sz="2" w:space="0" w:color="auto"/>
              <w:right w:val="single" w:sz="2" w:space="0" w:color="auto"/>
            </w:tcBorders>
            <w:shd w:val="clear" w:color="000000" w:fill="E7E6E6"/>
            <w:noWrap/>
            <w:vAlign w:val="center"/>
            <w:hideMark/>
          </w:tcPr>
          <w:p w14:paraId="33B72D2F"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54D31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D5EA1E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276C66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61A65E4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67C4D45"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9AD2AB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34D198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3</w:t>
            </w:r>
          </w:p>
        </w:tc>
        <w:tc>
          <w:tcPr>
            <w:tcW w:w="356" w:type="dxa"/>
            <w:tcBorders>
              <w:top w:val="nil"/>
              <w:left w:val="nil"/>
              <w:bottom w:val="single" w:sz="2" w:space="0" w:color="auto"/>
              <w:right w:val="single" w:sz="2" w:space="0" w:color="auto"/>
            </w:tcBorders>
            <w:shd w:val="clear" w:color="000000" w:fill="E7E6E6"/>
            <w:noWrap/>
            <w:vAlign w:val="center"/>
            <w:hideMark/>
          </w:tcPr>
          <w:p w14:paraId="6FD948D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DCBBF5C"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0C791E3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D89E0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D7E2B5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356" w:type="dxa"/>
            <w:tcBorders>
              <w:top w:val="nil"/>
              <w:left w:val="nil"/>
              <w:bottom w:val="single" w:sz="2" w:space="0" w:color="auto"/>
              <w:right w:val="single" w:sz="2" w:space="0" w:color="auto"/>
            </w:tcBorders>
            <w:shd w:val="clear" w:color="000000" w:fill="E7E6E6"/>
            <w:noWrap/>
            <w:vAlign w:val="center"/>
            <w:hideMark/>
          </w:tcPr>
          <w:p w14:paraId="7C525D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EE0E6AD"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4FE6E7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1</w:t>
            </w:r>
          </w:p>
        </w:tc>
        <w:tc>
          <w:tcPr>
            <w:tcW w:w="356" w:type="dxa"/>
            <w:tcBorders>
              <w:top w:val="nil"/>
              <w:left w:val="nil"/>
              <w:bottom w:val="single" w:sz="2" w:space="0" w:color="auto"/>
              <w:right w:val="single" w:sz="2" w:space="0" w:color="auto"/>
            </w:tcBorders>
            <w:shd w:val="clear" w:color="000000" w:fill="E7E6E6"/>
            <w:noWrap/>
            <w:vAlign w:val="center"/>
            <w:hideMark/>
          </w:tcPr>
          <w:p w14:paraId="7FE0893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63FC255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5B3092D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5</w:t>
            </w:r>
          </w:p>
        </w:tc>
        <w:tc>
          <w:tcPr>
            <w:tcW w:w="356" w:type="dxa"/>
            <w:tcBorders>
              <w:top w:val="nil"/>
              <w:left w:val="nil"/>
              <w:bottom w:val="single" w:sz="2" w:space="0" w:color="auto"/>
              <w:right w:val="single" w:sz="2" w:space="0" w:color="auto"/>
            </w:tcBorders>
            <w:shd w:val="clear" w:color="000000" w:fill="E7E6E6"/>
            <w:noWrap/>
            <w:vAlign w:val="center"/>
            <w:hideMark/>
          </w:tcPr>
          <w:p w14:paraId="717DB943"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F392EE8"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FC965F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C591C3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019CCE1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79A125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6CBEFF0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64AB0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A5C031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6EFBBE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5608ADB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5FD17AE"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8</w:t>
            </w:r>
          </w:p>
        </w:tc>
        <w:tc>
          <w:tcPr>
            <w:tcW w:w="356" w:type="dxa"/>
            <w:tcBorders>
              <w:top w:val="nil"/>
              <w:left w:val="nil"/>
              <w:bottom w:val="single" w:sz="2" w:space="0" w:color="auto"/>
              <w:right w:val="single" w:sz="2" w:space="0" w:color="auto"/>
            </w:tcBorders>
            <w:shd w:val="clear" w:color="000000" w:fill="E7E6E6"/>
            <w:noWrap/>
            <w:vAlign w:val="center"/>
            <w:hideMark/>
          </w:tcPr>
          <w:p w14:paraId="79822BA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1D17D6A"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CC4F399"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AC1EEE1"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1CF5ED5B"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219F77B4"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7DBFFE57"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c>
          <w:tcPr>
            <w:tcW w:w="356" w:type="dxa"/>
            <w:tcBorders>
              <w:top w:val="nil"/>
              <w:left w:val="nil"/>
              <w:bottom w:val="single" w:sz="2" w:space="0" w:color="auto"/>
              <w:right w:val="single" w:sz="2" w:space="0" w:color="auto"/>
            </w:tcBorders>
            <w:shd w:val="clear" w:color="000000" w:fill="E7E6E6"/>
            <w:noWrap/>
            <w:vAlign w:val="center"/>
            <w:hideMark/>
          </w:tcPr>
          <w:p w14:paraId="498D5A86" w14:textId="77777777" w:rsidR="00FC4C2C" w:rsidRPr="00FC4C2C" w:rsidRDefault="00FC4C2C" w:rsidP="00FC4C2C">
            <w:pPr>
              <w:spacing w:after="0" w:line="240" w:lineRule="auto"/>
              <w:jc w:val="center"/>
              <w:rPr>
                <w:rFonts w:ascii="Calibri" w:eastAsia="Times New Roman" w:hAnsi="Calibri" w:cs="Times New Roman"/>
                <w:color w:val="000000"/>
                <w:lang w:eastAsia="es-CO"/>
              </w:rPr>
            </w:pPr>
            <w:r w:rsidRPr="00FC4C2C">
              <w:rPr>
                <w:rFonts w:ascii="Calibri" w:eastAsia="Times New Roman" w:hAnsi="Calibri" w:cs="Times New Roman"/>
                <w:color w:val="000000"/>
                <w:lang w:eastAsia="es-CO"/>
              </w:rPr>
              <w:t>0</w:t>
            </w:r>
          </w:p>
        </w:tc>
      </w:tr>
    </w:tbl>
    <w:p w14:paraId="1A870F16" w14:textId="77777777" w:rsidR="00FC4C2C" w:rsidRDefault="00FC4C2C" w:rsidP="00BF3EB8">
      <w:pPr>
        <w:pStyle w:val="Descripcin"/>
      </w:pPr>
    </w:p>
    <w:p w14:paraId="10E667D1" w14:textId="59BA15BC" w:rsidR="00AB216D" w:rsidRDefault="00BF3EB8" w:rsidP="00BF3EB8">
      <w:pPr>
        <w:pStyle w:val="Descripcin"/>
        <w:sectPr w:rsidR="00AB216D" w:rsidSect="00AB216D">
          <w:pgSz w:w="15840" w:h="12240" w:orient="landscape"/>
          <w:pgMar w:top="567" w:right="567" w:bottom="567" w:left="567" w:header="709" w:footer="709" w:gutter="0"/>
          <w:cols w:space="708"/>
          <w:titlePg/>
          <w:docGrid w:linePitch="360"/>
        </w:sectPr>
      </w:pPr>
      <w:bookmarkStart w:id="121" w:name="_Toc457118902"/>
      <w:r>
        <w:t xml:space="preserve">Tabla </w:t>
      </w:r>
      <w:r w:rsidR="005F4CF4">
        <w:fldChar w:fldCharType="begin"/>
      </w:r>
      <w:r w:rsidR="005F4CF4">
        <w:instrText xml:space="preserve"> SEQ Tabla \* ARABIC </w:instrText>
      </w:r>
      <w:r w:rsidR="005F4CF4">
        <w:fldChar w:fldCharType="separate"/>
      </w:r>
      <w:r w:rsidR="00211A24">
        <w:rPr>
          <w:noProof/>
        </w:rPr>
        <w:t>20</w:t>
      </w:r>
      <w:r w:rsidR="005F4CF4">
        <w:rPr>
          <w:noProof/>
        </w:rPr>
        <w:fldChar w:fldCharType="end"/>
      </w:r>
      <w:r>
        <w:t xml:space="preserve"> Requerimiento vs Requerimiento</w:t>
      </w:r>
      <w:bookmarkEnd w:id="121"/>
    </w:p>
    <w:p w14:paraId="0690052D" w14:textId="381F8518" w:rsidR="003A725D" w:rsidRDefault="00804DB2" w:rsidP="006A4CC0">
      <w:pPr>
        <w:pStyle w:val="Ttulo1"/>
      </w:pPr>
      <w:bookmarkStart w:id="122" w:name="_Toc455508784"/>
      <w:bookmarkStart w:id="123" w:name="_Toc457118867"/>
      <w:r>
        <w:t>Anexo</w:t>
      </w:r>
      <w:r w:rsidR="003A725D">
        <w:t>s</w:t>
      </w:r>
      <w:bookmarkEnd w:id="122"/>
      <w:bookmarkEnd w:id="123"/>
      <w:r>
        <w:t xml:space="preserve"> </w:t>
      </w:r>
    </w:p>
    <w:p w14:paraId="080B0A72" w14:textId="77777777" w:rsidR="009B56CB" w:rsidRDefault="00804DB2" w:rsidP="003A725D">
      <w:pPr>
        <w:pStyle w:val="Ttulo2"/>
      </w:pPr>
      <w:bookmarkStart w:id="124" w:name="_Toc455508785"/>
      <w:bookmarkStart w:id="125" w:name="_Toc457118868"/>
      <w:r>
        <w:t>Casos de uso</w:t>
      </w:r>
      <w:bookmarkEnd w:id="124"/>
      <w:bookmarkEnd w:id="125"/>
      <w:r w:rsidR="009B56CB">
        <w:t xml:space="preserve"> </w:t>
      </w:r>
    </w:p>
    <w:p w14:paraId="226048E9" w14:textId="18C2183F" w:rsidR="00804DB2" w:rsidRDefault="009B56CB" w:rsidP="009B56CB">
      <w:r>
        <w:t xml:space="preserve">A continuación se muestran unas tablas con los casos de uso de la aplicación, el formato y cierta información fue extraída de </w:t>
      </w:r>
      <w:r>
        <w:fldChar w:fldCharType="begin"/>
      </w:r>
      <w:r>
        <w:instrText xml:space="preserve"> ADDIN ZOTERO_ITEM CSL_CITATION {"citationID":"gq6m1h36c","properties":{"formattedCitation":"[1]","plainCitation":"[1]"},"citationItems":[{"id":904,"uris":["http://zotero.org/users/2930129/items/84PSBNJ6"],"uri":["http://zotero.org/users/2930129/items/84PSBNJ6"],"itemData":{"id":904,"type":"article","title":"RAWR SRS","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9B56CB">
        <w:rPr>
          <w:rFonts w:ascii="Calibri Light" w:hAnsi="Calibri Light"/>
          <w:sz w:val="26"/>
        </w:rPr>
        <w:t>[1]</w:t>
      </w:r>
      <w:r>
        <w:fldChar w:fldCharType="end"/>
      </w:r>
      <w:r>
        <w:t>.</w:t>
      </w:r>
    </w:p>
    <w:tbl>
      <w:tblPr>
        <w:tblStyle w:val="Sombreadomedio1-nfasis1"/>
        <w:tblW w:w="8637" w:type="dxa"/>
        <w:tblLook w:val="04A0" w:firstRow="1" w:lastRow="0" w:firstColumn="1" w:lastColumn="0" w:noHBand="0" w:noVBand="1"/>
      </w:tblPr>
      <w:tblGrid>
        <w:gridCol w:w="1169"/>
        <w:gridCol w:w="1798"/>
        <w:gridCol w:w="5670"/>
      </w:tblGrid>
      <w:tr w:rsidR="003A725D" w:rsidRPr="00594382" w14:paraId="3CABA205" w14:textId="77777777" w:rsidTr="00BF3EB8">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06076579" w14:textId="77777777" w:rsidR="003A725D" w:rsidRPr="00594382" w:rsidRDefault="003A725D" w:rsidP="006F66EF">
            <w:pPr>
              <w:jc w:val="center"/>
            </w:pPr>
            <w:r w:rsidRPr="00594382">
              <w:t>Código-Actor</w:t>
            </w:r>
          </w:p>
        </w:tc>
        <w:tc>
          <w:tcPr>
            <w:tcW w:w="1798" w:type="dxa"/>
            <w:vAlign w:val="center"/>
            <w:hideMark/>
          </w:tcPr>
          <w:p w14:paraId="64CC780B" w14:textId="77777777" w:rsidR="003A725D" w:rsidRPr="00594382" w:rsidRDefault="003A725D" w:rsidP="006F66EF">
            <w:pPr>
              <w:jc w:val="center"/>
              <w:cnfStyle w:val="100000000000" w:firstRow="1" w:lastRow="0" w:firstColumn="0" w:lastColumn="0" w:oddVBand="0" w:evenVBand="0" w:oddHBand="0" w:evenHBand="0" w:firstRowFirstColumn="0" w:firstRowLastColumn="0" w:lastRowFirstColumn="0" w:lastRowLastColumn="0"/>
            </w:pPr>
            <w:r w:rsidRPr="00594382">
              <w:t>Actor-Rol</w:t>
            </w:r>
          </w:p>
        </w:tc>
        <w:tc>
          <w:tcPr>
            <w:tcW w:w="5670" w:type="dxa"/>
            <w:vAlign w:val="center"/>
            <w:hideMark/>
          </w:tcPr>
          <w:p w14:paraId="13263AD4" w14:textId="77777777" w:rsidR="003A725D" w:rsidRPr="00594382" w:rsidRDefault="003A725D" w:rsidP="006F66EF">
            <w:pPr>
              <w:jc w:val="center"/>
              <w:cnfStyle w:val="100000000000" w:firstRow="1" w:lastRow="0" w:firstColumn="0" w:lastColumn="0" w:oddVBand="0" w:evenVBand="0" w:oddHBand="0" w:evenHBand="0" w:firstRowFirstColumn="0" w:firstRowLastColumn="0" w:lastRowFirstColumn="0" w:lastRowLastColumn="0"/>
            </w:pPr>
            <w:r w:rsidRPr="00594382">
              <w:t>Responsabilidades / Objetivo</w:t>
            </w:r>
          </w:p>
        </w:tc>
      </w:tr>
      <w:tr w:rsidR="003A725D" w:rsidRPr="00594382" w14:paraId="788C2EA5" w14:textId="77777777" w:rsidTr="00BF3EB8">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4C039F0D" w14:textId="5445DE59" w:rsidR="003A725D" w:rsidRPr="00594382" w:rsidRDefault="006726DA" w:rsidP="006F66EF">
            <w:pPr>
              <w:jc w:val="center"/>
            </w:pPr>
            <w:r>
              <w:t>ACT1</w:t>
            </w:r>
          </w:p>
        </w:tc>
        <w:tc>
          <w:tcPr>
            <w:tcW w:w="1798" w:type="dxa"/>
            <w:vAlign w:val="center"/>
            <w:hideMark/>
          </w:tcPr>
          <w:p w14:paraId="41F985AC" w14:textId="0A400A73"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rPr>
                <w:rFonts w:cs="Arial"/>
                <w:b/>
              </w:rPr>
            </w:pPr>
            <w:r w:rsidRPr="00594382">
              <w:rPr>
                <w:rFonts w:cs="Arial"/>
              </w:rPr>
              <w:t xml:space="preserve">Usuario </w:t>
            </w:r>
            <w:r w:rsidR="00B97448">
              <w:rPr>
                <w:rFonts w:cs="Arial"/>
              </w:rPr>
              <w:t>Paciente</w:t>
            </w:r>
          </w:p>
          <w:p w14:paraId="1C89EA0F" w14:textId="77777777"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p>
        </w:tc>
        <w:tc>
          <w:tcPr>
            <w:tcW w:w="5670" w:type="dxa"/>
            <w:vAlign w:val="center"/>
            <w:hideMark/>
          </w:tcPr>
          <w:p w14:paraId="71E4FB5E" w14:textId="3BCD3089"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r>
              <w:t>Usuario que puede ingresar al sistema para agregar familiares y relaciones a los presentes usuarios.</w:t>
            </w:r>
          </w:p>
        </w:tc>
      </w:tr>
      <w:tr w:rsidR="003A725D" w:rsidRPr="00594382" w14:paraId="499560E0" w14:textId="77777777" w:rsidTr="00BF3EB8">
        <w:trPr>
          <w:cnfStyle w:val="000000010000" w:firstRow="0" w:lastRow="0" w:firstColumn="0" w:lastColumn="0" w:oddVBand="0" w:evenVBand="0" w:oddHBand="0" w:evenHBand="1"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34E6668E" w14:textId="0C12D7C4" w:rsidR="003A725D" w:rsidRPr="00594382" w:rsidRDefault="006726DA" w:rsidP="006F66EF">
            <w:pPr>
              <w:jc w:val="center"/>
            </w:pPr>
            <w:r>
              <w:t>ACT2</w:t>
            </w:r>
          </w:p>
        </w:tc>
        <w:tc>
          <w:tcPr>
            <w:tcW w:w="1798" w:type="dxa"/>
            <w:vAlign w:val="center"/>
            <w:hideMark/>
          </w:tcPr>
          <w:p w14:paraId="05F91DBF" w14:textId="12B9EE78" w:rsidR="003A725D" w:rsidRPr="00594382" w:rsidRDefault="003A725D" w:rsidP="006F66EF">
            <w:pPr>
              <w:jc w:val="center"/>
              <w:cnfStyle w:val="000000010000" w:firstRow="0" w:lastRow="0" w:firstColumn="0" w:lastColumn="0" w:oddVBand="0" w:evenVBand="0" w:oddHBand="0" w:evenHBand="1" w:firstRowFirstColumn="0" w:firstRowLastColumn="0" w:lastRowFirstColumn="0" w:lastRowLastColumn="0"/>
              <w:rPr>
                <w:rFonts w:cs="Arial"/>
                <w:b/>
              </w:rPr>
            </w:pPr>
            <w:r>
              <w:rPr>
                <w:rFonts w:cs="Arial"/>
              </w:rPr>
              <w:t>Medico</w:t>
            </w:r>
          </w:p>
          <w:p w14:paraId="40F6D8CA" w14:textId="77777777" w:rsidR="003A725D" w:rsidRPr="00594382" w:rsidRDefault="003A725D" w:rsidP="006F66EF">
            <w:pPr>
              <w:jc w:val="center"/>
              <w:cnfStyle w:val="000000010000" w:firstRow="0" w:lastRow="0" w:firstColumn="0" w:lastColumn="0" w:oddVBand="0" w:evenVBand="0" w:oddHBand="0" w:evenHBand="1" w:firstRowFirstColumn="0" w:firstRowLastColumn="0" w:lastRowFirstColumn="0" w:lastRowLastColumn="0"/>
            </w:pPr>
          </w:p>
        </w:tc>
        <w:tc>
          <w:tcPr>
            <w:tcW w:w="5670" w:type="dxa"/>
            <w:vAlign w:val="center"/>
            <w:hideMark/>
          </w:tcPr>
          <w:p w14:paraId="58E7A442" w14:textId="0CA96C2C" w:rsidR="003A725D" w:rsidRPr="00594382" w:rsidRDefault="003A725D" w:rsidP="003A725D">
            <w:pPr>
              <w:jc w:val="center"/>
              <w:cnfStyle w:val="000000010000" w:firstRow="0" w:lastRow="0" w:firstColumn="0" w:lastColumn="0" w:oddVBand="0" w:evenVBand="0" w:oddHBand="0" w:evenHBand="1" w:firstRowFirstColumn="0" w:firstRowLastColumn="0" w:lastRowFirstColumn="0" w:lastRowLastColumn="0"/>
            </w:pPr>
            <w:r>
              <w:t>Usuario que presenta conocimientos médicos y maneja lenguaje técnico.</w:t>
            </w:r>
          </w:p>
        </w:tc>
      </w:tr>
      <w:tr w:rsidR="003A725D" w:rsidRPr="00594382" w14:paraId="36106180" w14:textId="77777777" w:rsidTr="00BF3EB8">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169" w:type="dxa"/>
            <w:vAlign w:val="center"/>
            <w:hideMark/>
          </w:tcPr>
          <w:p w14:paraId="02B2569B" w14:textId="45440DAB" w:rsidR="003A725D" w:rsidRPr="00594382" w:rsidRDefault="006726DA" w:rsidP="006F66EF">
            <w:pPr>
              <w:jc w:val="center"/>
            </w:pPr>
            <w:r>
              <w:t>ACT3</w:t>
            </w:r>
          </w:p>
        </w:tc>
        <w:tc>
          <w:tcPr>
            <w:tcW w:w="1798" w:type="dxa"/>
            <w:vAlign w:val="center"/>
            <w:hideMark/>
          </w:tcPr>
          <w:p w14:paraId="0EB13B00" w14:textId="74745248" w:rsidR="003A725D" w:rsidRPr="00594382" w:rsidRDefault="003A725D" w:rsidP="006F66EF">
            <w:pPr>
              <w:jc w:val="center"/>
              <w:cnfStyle w:val="000000100000" w:firstRow="0" w:lastRow="0" w:firstColumn="0" w:lastColumn="0" w:oddVBand="0" w:evenVBand="0" w:oddHBand="1" w:evenHBand="0" w:firstRowFirstColumn="0" w:firstRowLastColumn="0" w:lastRowFirstColumn="0" w:lastRowLastColumn="0"/>
            </w:pPr>
            <w:r>
              <w:rPr>
                <w:rFonts w:cs="Arial"/>
              </w:rPr>
              <w:t>Administrador</w:t>
            </w:r>
          </w:p>
        </w:tc>
        <w:tc>
          <w:tcPr>
            <w:tcW w:w="5670" w:type="dxa"/>
            <w:vAlign w:val="center"/>
            <w:hideMark/>
          </w:tcPr>
          <w:p w14:paraId="40311571" w14:textId="37794E17" w:rsidR="003A725D" w:rsidRPr="00594382" w:rsidRDefault="003A725D" w:rsidP="005933AB">
            <w:pPr>
              <w:keepNext/>
              <w:jc w:val="center"/>
              <w:cnfStyle w:val="000000100000" w:firstRow="0" w:lastRow="0" w:firstColumn="0" w:lastColumn="0" w:oddVBand="0" w:evenVBand="0" w:oddHBand="1" w:evenHBand="0" w:firstRowFirstColumn="0" w:firstRowLastColumn="0" w:lastRowFirstColumn="0" w:lastRowLastColumn="0"/>
            </w:pPr>
            <w:r>
              <w:t>Usuario encargado de evitar abusos y presente un acceso completo al sistema</w:t>
            </w:r>
          </w:p>
        </w:tc>
      </w:tr>
    </w:tbl>
    <w:p w14:paraId="48C10DC1" w14:textId="6B74E332" w:rsidR="003A725D" w:rsidRDefault="005933AB" w:rsidP="005933AB">
      <w:pPr>
        <w:pStyle w:val="Descripcin"/>
      </w:pPr>
      <w:bookmarkStart w:id="126" w:name="_Toc457118903"/>
      <w:r>
        <w:t xml:space="preserve">Tabla </w:t>
      </w:r>
      <w:r w:rsidR="005F4CF4">
        <w:fldChar w:fldCharType="begin"/>
      </w:r>
      <w:r w:rsidR="005F4CF4">
        <w:instrText xml:space="preserve"> SEQ Tabla \* ARABIC </w:instrText>
      </w:r>
      <w:r w:rsidR="005F4CF4">
        <w:fldChar w:fldCharType="separate"/>
      </w:r>
      <w:r w:rsidR="00211A24">
        <w:rPr>
          <w:noProof/>
        </w:rPr>
        <w:t>21</w:t>
      </w:r>
      <w:r w:rsidR="005F4CF4">
        <w:rPr>
          <w:noProof/>
        </w:rPr>
        <w:fldChar w:fldCharType="end"/>
      </w:r>
      <w:r>
        <w:t xml:space="preserve"> CU Actores</w:t>
      </w:r>
      <w:bookmarkEnd w:id="126"/>
    </w:p>
    <w:p w14:paraId="5224AB90" w14:textId="75F8F2FE" w:rsidR="00745B48" w:rsidRPr="003A725D" w:rsidRDefault="00B97448" w:rsidP="00745B48">
      <w:pPr>
        <w:pStyle w:val="Ttulo3"/>
      </w:pPr>
      <w:bookmarkStart w:id="127" w:name="_Toc455508786"/>
      <w:bookmarkStart w:id="128" w:name="_Toc457118869"/>
      <w:r>
        <w:t>Crear</w:t>
      </w:r>
      <w:r w:rsidR="00745B48">
        <w:t xml:space="preserve"> usuario</w:t>
      </w:r>
      <w:bookmarkEnd w:id="127"/>
      <w:bookmarkEnd w:id="128"/>
    </w:p>
    <w:tbl>
      <w:tblPr>
        <w:tblStyle w:val="Sombreadomedio1-nfasis1"/>
        <w:tblW w:w="0" w:type="auto"/>
        <w:tblLook w:val="04A0" w:firstRow="1" w:lastRow="0" w:firstColumn="1" w:lastColumn="0" w:noHBand="0" w:noVBand="1"/>
      </w:tblPr>
      <w:tblGrid>
        <w:gridCol w:w="4390"/>
        <w:gridCol w:w="4428"/>
      </w:tblGrid>
      <w:tr w:rsidR="00745B48" w:rsidRPr="00594382" w14:paraId="73DC028B" w14:textId="77777777" w:rsidTr="00745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69547DF" w14:textId="77777777" w:rsidR="00745B48" w:rsidRPr="00594382" w:rsidRDefault="00745B48" w:rsidP="006F66EF">
            <w:pPr>
              <w:jc w:val="center"/>
              <w:rPr>
                <w:rFonts w:cs="Arial"/>
                <w:b w:val="0"/>
                <w:color w:val="auto"/>
              </w:rPr>
            </w:pPr>
            <w:r w:rsidRPr="00594382">
              <w:rPr>
                <w:rFonts w:cs="Arial"/>
                <w:color w:val="auto"/>
              </w:rPr>
              <w:t>Sección Caso de Uso</w:t>
            </w:r>
          </w:p>
        </w:tc>
        <w:tc>
          <w:tcPr>
            <w:tcW w:w="4428" w:type="dxa"/>
          </w:tcPr>
          <w:p w14:paraId="67F31791" w14:textId="77777777" w:rsidR="00745B48" w:rsidRPr="00594382" w:rsidRDefault="00745B48" w:rsidP="006F66E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745B48" w:rsidRPr="00594382" w14:paraId="4C1B9CAE"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A5A8BC6" w14:textId="77777777" w:rsidR="00745B48" w:rsidRPr="00594382" w:rsidRDefault="00745B48" w:rsidP="006F66EF">
            <w:pPr>
              <w:jc w:val="left"/>
              <w:rPr>
                <w:rFonts w:cs="Arial"/>
              </w:rPr>
            </w:pPr>
            <w:r w:rsidRPr="00594382">
              <w:rPr>
                <w:rFonts w:cs="Arial"/>
              </w:rPr>
              <w:t>Identificador</w:t>
            </w:r>
          </w:p>
        </w:tc>
        <w:tc>
          <w:tcPr>
            <w:tcW w:w="4428" w:type="dxa"/>
          </w:tcPr>
          <w:p w14:paraId="5EB11FBE" w14:textId="77777777" w:rsidR="00745B48" w:rsidRPr="00594382" w:rsidRDefault="00745B48" w:rsidP="006F66EF">
            <w:pPr>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1</w:t>
            </w:r>
          </w:p>
        </w:tc>
      </w:tr>
      <w:tr w:rsidR="00745B48" w:rsidRPr="00594382" w14:paraId="3C7F48A0"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97221B4" w14:textId="77777777" w:rsidR="00745B48" w:rsidRPr="00594382" w:rsidRDefault="00745B48" w:rsidP="006F66EF">
            <w:pPr>
              <w:jc w:val="left"/>
              <w:rPr>
                <w:rFonts w:cs="Arial"/>
              </w:rPr>
            </w:pPr>
            <w:r w:rsidRPr="00594382">
              <w:rPr>
                <w:rFonts w:cs="Arial"/>
              </w:rPr>
              <w:t>Nombre</w:t>
            </w:r>
          </w:p>
        </w:tc>
        <w:tc>
          <w:tcPr>
            <w:tcW w:w="4428" w:type="dxa"/>
          </w:tcPr>
          <w:p w14:paraId="4A83C73D" w14:textId="5D166198"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Crear</w:t>
            </w:r>
            <w:r w:rsidR="00383F9B">
              <w:rPr>
                <w:rFonts w:cs="Arial"/>
              </w:rPr>
              <w:t xml:space="preserve"> usuario</w:t>
            </w:r>
          </w:p>
        </w:tc>
      </w:tr>
      <w:tr w:rsidR="00745B48" w:rsidRPr="00594382" w14:paraId="10341797"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A11F751" w14:textId="77777777" w:rsidR="00745B48" w:rsidRPr="00594382" w:rsidRDefault="00745B48" w:rsidP="006F66EF">
            <w:pPr>
              <w:jc w:val="left"/>
              <w:rPr>
                <w:rFonts w:cs="Arial"/>
              </w:rPr>
            </w:pPr>
            <w:r w:rsidRPr="00594382">
              <w:rPr>
                <w:rFonts w:cs="Arial"/>
              </w:rPr>
              <w:t>Actor Principal</w:t>
            </w:r>
          </w:p>
        </w:tc>
        <w:tc>
          <w:tcPr>
            <w:tcW w:w="4428" w:type="dxa"/>
          </w:tcPr>
          <w:p w14:paraId="1E49CC6C" w14:textId="20DF4524" w:rsidR="00745B48" w:rsidRPr="00594382" w:rsidRDefault="00745B48" w:rsidP="006F66EF">
            <w:pPr>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Act1</w:t>
            </w:r>
            <w:r w:rsidR="0034224C">
              <w:rPr>
                <w:rFonts w:cs="Arial"/>
              </w:rPr>
              <w:t xml:space="preserve">, Act2 </w:t>
            </w:r>
          </w:p>
        </w:tc>
      </w:tr>
      <w:tr w:rsidR="00745B48" w:rsidRPr="00594382" w14:paraId="0529687A"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979B2DB" w14:textId="77777777" w:rsidR="00745B48" w:rsidRPr="00594382" w:rsidRDefault="00745B48" w:rsidP="006F66EF">
            <w:pPr>
              <w:jc w:val="left"/>
              <w:rPr>
                <w:rFonts w:cs="Arial"/>
              </w:rPr>
            </w:pPr>
            <w:r w:rsidRPr="00594382">
              <w:rPr>
                <w:rFonts w:cs="Arial"/>
              </w:rPr>
              <w:t>Interesados y Stakeholders</w:t>
            </w:r>
          </w:p>
        </w:tc>
        <w:tc>
          <w:tcPr>
            <w:tcW w:w="4428" w:type="dxa"/>
          </w:tcPr>
          <w:p w14:paraId="0CCF3B7A" w14:textId="6037CE0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Act1</w:t>
            </w:r>
            <w:r w:rsidR="0034224C">
              <w:rPr>
                <w:rFonts w:cs="Arial"/>
              </w:rPr>
              <w:t>, Act2</w:t>
            </w:r>
          </w:p>
        </w:tc>
      </w:tr>
      <w:tr w:rsidR="00745B48" w:rsidRPr="00594382" w14:paraId="7B51FB4C"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099C9CB" w14:textId="77777777" w:rsidR="00745B48" w:rsidRPr="00594382" w:rsidRDefault="00745B48" w:rsidP="006F66EF">
            <w:pPr>
              <w:jc w:val="left"/>
              <w:rPr>
                <w:rFonts w:cs="Arial"/>
              </w:rPr>
            </w:pPr>
            <w:r w:rsidRPr="00594382">
              <w:rPr>
                <w:rFonts w:cs="Arial"/>
              </w:rPr>
              <w:t>Precondiciones</w:t>
            </w:r>
          </w:p>
        </w:tc>
        <w:tc>
          <w:tcPr>
            <w:tcW w:w="4428" w:type="dxa"/>
          </w:tcPr>
          <w:p w14:paraId="46DF306F" w14:textId="77777777" w:rsidR="00745B48" w:rsidRPr="00594382" w:rsidRDefault="00745B48" w:rsidP="00BF3EB8">
            <w:pPr>
              <w:pStyle w:val="Prrafodelista"/>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 de usuario no utilizado</w:t>
            </w:r>
          </w:p>
        </w:tc>
      </w:tr>
      <w:tr w:rsidR="00745B48" w:rsidRPr="00594382" w14:paraId="781CF160"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3227ECF" w14:textId="77777777" w:rsidR="00745B48" w:rsidRPr="00594382" w:rsidRDefault="00745B48" w:rsidP="006F66EF">
            <w:pPr>
              <w:jc w:val="left"/>
              <w:rPr>
                <w:rFonts w:cs="Arial"/>
              </w:rPr>
            </w:pPr>
            <w:r w:rsidRPr="00594382">
              <w:rPr>
                <w:rFonts w:cs="Arial"/>
              </w:rPr>
              <w:t>Postcondiciones</w:t>
            </w:r>
          </w:p>
        </w:tc>
        <w:tc>
          <w:tcPr>
            <w:tcW w:w="4428" w:type="dxa"/>
          </w:tcPr>
          <w:p w14:paraId="2D6789C4" w14:textId="77777777" w:rsidR="00745B48" w:rsidRPr="00594382" w:rsidRDefault="00745B48" w:rsidP="00BF3EB8">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creado</w:t>
            </w:r>
          </w:p>
        </w:tc>
      </w:tr>
      <w:tr w:rsidR="00745B48" w:rsidRPr="00594382" w14:paraId="497A927E"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964F387" w14:textId="77777777" w:rsidR="00745B48" w:rsidRPr="00594382" w:rsidRDefault="00745B48" w:rsidP="006F66EF">
            <w:pPr>
              <w:jc w:val="left"/>
              <w:rPr>
                <w:rFonts w:cs="Arial"/>
              </w:rPr>
            </w:pPr>
            <w:r w:rsidRPr="00594382">
              <w:rPr>
                <w:rFonts w:cs="Arial"/>
              </w:rPr>
              <w:t>Escenario de éxito principal</w:t>
            </w:r>
          </w:p>
        </w:tc>
        <w:tc>
          <w:tcPr>
            <w:tcW w:w="4428" w:type="dxa"/>
          </w:tcPr>
          <w:p w14:paraId="00DF3B11" w14:textId="3D06947C" w:rsidR="00745B48" w:rsidRPr="00594382" w:rsidRDefault="00745B48"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selecciona crear usuario</w:t>
            </w:r>
          </w:p>
          <w:p w14:paraId="0EE9B76C" w14:textId="7E2547E1" w:rsidR="00745B48" w:rsidRDefault="00745B48"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w:t>
            </w:r>
            <w:r>
              <w:rPr>
                <w:rFonts w:cs="Arial"/>
              </w:rPr>
              <w:t>l</w:t>
            </w:r>
            <w:r w:rsidRPr="00594382">
              <w:rPr>
                <w:rFonts w:cs="Arial"/>
              </w:rPr>
              <w:t>lena formulario de ingreso</w:t>
            </w:r>
          </w:p>
          <w:p w14:paraId="77437560" w14:textId="278B3C54" w:rsidR="00C6087A" w:rsidRPr="00594382" w:rsidRDefault="00C6087A"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 cambia foto de perfil</w:t>
            </w:r>
          </w:p>
          <w:p w14:paraId="372E5F36" w14:textId="2244B17E" w:rsidR="00745B48" w:rsidRPr="00594382" w:rsidRDefault="00745B48"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w:t>
            </w:r>
            <w:r w:rsidRPr="00594382">
              <w:rPr>
                <w:rFonts w:cs="Arial"/>
              </w:rPr>
              <w:t xml:space="preserve"> envía información formulario</w:t>
            </w:r>
          </w:p>
          <w:p w14:paraId="090769B5" w14:textId="77777777" w:rsidR="00745B48" w:rsidRPr="00594382" w:rsidRDefault="00745B48"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valida información</w:t>
            </w:r>
          </w:p>
          <w:p w14:paraId="7C6F00B1" w14:textId="49DF1C25" w:rsidR="00745B48" w:rsidRPr="00594382" w:rsidRDefault="00745B48" w:rsidP="006E24EE">
            <w:pPr>
              <w:pStyle w:val="Prrafodelista"/>
              <w:numPr>
                <w:ilvl w:val="0"/>
                <w:numId w:val="1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Sistema crea </w:t>
            </w:r>
            <w:r>
              <w:rPr>
                <w:rFonts w:cs="Arial"/>
              </w:rPr>
              <w:t>usuario</w:t>
            </w:r>
          </w:p>
        </w:tc>
      </w:tr>
      <w:tr w:rsidR="00745B48" w:rsidRPr="00594382" w14:paraId="27FFCBD7"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52BFEA" w14:textId="77777777" w:rsidR="00745B48" w:rsidRPr="00594382" w:rsidRDefault="00745B48" w:rsidP="006F66EF">
            <w:pPr>
              <w:jc w:val="left"/>
              <w:rPr>
                <w:rFonts w:cs="Arial"/>
              </w:rPr>
            </w:pPr>
            <w:r w:rsidRPr="00594382">
              <w:rPr>
                <w:rFonts w:cs="Arial"/>
              </w:rPr>
              <w:t>Extensiones o flujos alternativos</w:t>
            </w:r>
          </w:p>
        </w:tc>
        <w:tc>
          <w:tcPr>
            <w:tcW w:w="4428" w:type="dxa"/>
          </w:tcPr>
          <w:p w14:paraId="47997389" w14:textId="7777777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Datos no válidos</w:t>
            </w:r>
          </w:p>
          <w:p w14:paraId="64F22E9A" w14:textId="77777777" w:rsidR="00745B48" w:rsidRPr="00594382" w:rsidRDefault="00745B48" w:rsidP="006E24EE">
            <w:pPr>
              <w:pStyle w:val="Prrafodelista"/>
              <w:numPr>
                <w:ilvl w:val="0"/>
                <w:numId w:val="1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errónea.</w:t>
            </w:r>
          </w:p>
          <w:p w14:paraId="39F2B000" w14:textId="77777777" w:rsidR="00745B48" w:rsidRPr="00594382" w:rsidRDefault="00745B48" w:rsidP="006E24EE">
            <w:pPr>
              <w:pStyle w:val="Prrafodelista"/>
              <w:numPr>
                <w:ilvl w:val="0"/>
                <w:numId w:val="1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Reanudación ingreso de datos.</w:t>
            </w:r>
          </w:p>
          <w:p w14:paraId="2E56B29D" w14:textId="77777777" w:rsidR="00745B48" w:rsidRPr="00594382" w:rsidRDefault="00745B48" w:rsidP="006F66EF">
            <w:pPr>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Error en el sistema</w:t>
            </w:r>
          </w:p>
          <w:p w14:paraId="4F0EF6DE" w14:textId="77777777" w:rsidR="00745B48" w:rsidRPr="00594382" w:rsidRDefault="00745B48" w:rsidP="006E24EE">
            <w:pPr>
              <w:pStyle w:val="Prrafodelista"/>
              <w:numPr>
                <w:ilvl w:val="0"/>
                <w:numId w:val="1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pide intentarlo más tarde.</w:t>
            </w:r>
          </w:p>
          <w:p w14:paraId="7D5B05F0" w14:textId="45E488F3" w:rsidR="00745B48" w:rsidRPr="0034224C" w:rsidRDefault="00745B48" w:rsidP="006E24EE">
            <w:pPr>
              <w:pStyle w:val="Prrafodelista"/>
              <w:numPr>
                <w:ilvl w:val="0"/>
                <w:numId w:val="1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hace rollback de la transacción realizada.</w:t>
            </w:r>
          </w:p>
        </w:tc>
      </w:tr>
      <w:tr w:rsidR="00745B48" w:rsidRPr="00594382" w14:paraId="047A2785"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B3BB021" w14:textId="77777777" w:rsidR="00745B48" w:rsidRPr="00594382" w:rsidRDefault="00745B48" w:rsidP="006F66EF">
            <w:pPr>
              <w:rPr>
                <w:rFonts w:cs="Arial"/>
              </w:rPr>
            </w:pPr>
            <w:r w:rsidRPr="00594382">
              <w:rPr>
                <w:rFonts w:cs="Arial"/>
              </w:rPr>
              <w:t>Requerimientos especiales</w:t>
            </w:r>
          </w:p>
        </w:tc>
        <w:tc>
          <w:tcPr>
            <w:tcW w:w="4428" w:type="dxa"/>
          </w:tcPr>
          <w:p w14:paraId="532318C5" w14:textId="012B60F8" w:rsidR="00745B48" w:rsidRPr="00745B48" w:rsidRDefault="00745B48" w:rsidP="00A84B26">
            <w:pPr>
              <w:pStyle w:val="Prrafodelist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p>
        </w:tc>
      </w:tr>
      <w:tr w:rsidR="00745B48" w:rsidRPr="00594382" w14:paraId="3EA84C3A"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D4AC6A6" w14:textId="77777777" w:rsidR="00745B48" w:rsidRPr="00594382" w:rsidRDefault="00745B48" w:rsidP="006F66EF">
            <w:pPr>
              <w:rPr>
                <w:rFonts w:cs="Arial"/>
              </w:rPr>
            </w:pPr>
            <w:r w:rsidRPr="00594382">
              <w:rPr>
                <w:rFonts w:cs="Arial"/>
              </w:rPr>
              <w:t>Lista tecnológica y variaciones de datos</w:t>
            </w:r>
          </w:p>
        </w:tc>
        <w:tc>
          <w:tcPr>
            <w:tcW w:w="4428" w:type="dxa"/>
          </w:tcPr>
          <w:p w14:paraId="18B3A406" w14:textId="77777777" w:rsidR="00745B48" w:rsidRPr="00594382" w:rsidRDefault="00745B48" w:rsidP="006F66E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745B48" w:rsidRPr="00594382" w14:paraId="3639329C" w14:textId="77777777" w:rsidTr="00745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98122F0" w14:textId="77777777" w:rsidR="00745B48" w:rsidRPr="00594382" w:rsidRDefault="00745B48" w:rsidP="006F66EF">
            <w:pPr>
              <w:rPr>
                <w:rFonts w:cs="Arial"/>
              </w:rPr>
            </w:pPr>
            <w:r w:rsidRPr="00594382">
              <w:rPr>
                <w:rFonts w:cs="Arial"/>
              </w:rPr>
              <w:t>Frecuencia de Ocurrencia</w:t>
            </w:r>
          </w:p>
        </w:tc>
        <w:tc>
          <w:tcPr>
            <w:tcW w:w="4428" w:type="dxa"/>
          </w:tcPr>
          <w:p w14:paraId="4A26312C" w14:textId="77777777" w:rsidR="00745B48" w:rsidRPr="00594382" w:rsidRDefault="00745B48" w:rsidP="006F66E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ndeterminada</w:t>
            </w:r>
          </w:p>
        </w:tc>
      </w:tr>
      <w:tr w:rsidR="00745B48" w:rsidRPr="00594382" w14:paraId="30B23CAC" w14:textId="77777777" w:rsidTr="00745B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B576B67" w14:textId="77777777" w:rsidR="00745B48" w:rsidRPr="00594382" w:rsidRDefault="00745B48" w:rsidP="006F66EF">
            <w:pPr>
              <w:rPr>
                <w:rFonts w:cs="Arial"/>
              </w:rPr>
            </w:pPr>
            <w:r w:rsidRPr="00594382">
              <w:rPr>
                <w:rFonts w:cs="Arial"/>
              </w:rPr>
              <w:t>Temas abiertos</w:t>
            </w:r>
          </w:p>
        </w:tc>
        <w:tc>
          <w:tcPr>
            <w:tcW w:w="4428" w:type="dxa"/>
          </w:tcPr>
          <w:p w14:paraId="73C03B5C" w14:textId="77777777" w:rsidR="00745B48" w:rsidRPr="00594382" w:rsidRDefault="00745B48" w:rsidP="005933AB">
            <w:pPr>
              <w:keepNex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o</w:t>
            </w:r>
          </w:p>
        </w:tc>
      </w:tr>
    </w:tbl>
    <w:p w14:paraId="085BEC13" w14:textId="05C0293F" w:rsidR="00804DB2" w:rsidRDefault="005933AB" w:rsidP="005933AB">
      <w:pPr>
        <w:pStyle w:val="Descripcin"/>
      </w:pPr>
      <w:bookmarkStart w:id="129" w:name="_Toc457118904"/>
      <w:r>
        <w:t xml:space="preserve">Tabla </w:t>
      </w:r>
      <w:r w:rsidR="005F4CF4">
        <w:fldChar w:fldCharType="begin"/>
      </w:r>
      <w:r w:rsidR="005F4CF4">
        <w:instrText xml:space="preserve"> SEQ Tabla \* ARABIC </w:instrText>
      </w:r>
      <w:r w:rsidR="005F4CF4">
        <w:fldChar w:fldCharType="separate"/>
      </w:r>
      <w:r w:rsidR="00211A24">
        <w:rPr>
          <w:noProof/>
        </w:rPr>
        <w:t>22</w:t>
      </w:r>
      <w:r w:rsidR="005F4CF4">
        <w:rPr>
          <w:noProof/>
        </w:rPr>
        <w:fldChar w:fldCharType="end"/>
      </w:r>
      <w:r>
        <w:t>: CU crear usuario</w:t>
      </w:r>
      <w:bookmarkEnd w:id="129"/>
    </w:p>
    <w:p w14:paraId="5AB59901" w14:textId="78816A92" w:rsidR="00383F9B" w:rsidRDefault="00B97448" w:rsidP="00383F9B">
      <w:pPr>
        <w:pStyle w:val="Ttulo3"/>
      </w:pPr>
      <w:bookmarkStart w:id="130" w:name="_Toc455508787"/>
      <w:bookmarkStart w:id="131" w:name="_Toc457118870"/>
      <w:r>
        <w:t>Iniciar sesión</w:t>
      </w:r>
      <w:bookmarkEnd w:id="130"/>
      <w:bookmarkEnd w:id="131"/>
    </w:p>
    <w:tbl>
      <w:tblPr>
        <w:tblStyle w:val="Sombreadomedio1-nfasis1"/>
        <w:tblW w:w="0" w:type="auto"/>
        <w:tblLook w:val="04A0" w:firstRow="1" w:lastRow="0" w:firstColumn="1" w:lastColumn="0" w:noHBand="0" w:noVBand="1"/>
      </w:tblPr>
      <w:tblGrid>
        <w:gridCol w:w="4393"/>
        <w:gridCol w:w="4425"/>
      </w:tblGrid>
      <w:tr w:rsidR="0034224C" w:rsidRPr="00594382" w14:paraId="3A579E80"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956FCD9" w14:textId="77777777" w:rsidR="0034224C" w:rsidRPr="00594382" w:rsidRDefault="0034224C" w:rsidP="0006045F">
            <w:pPr>
              <w:jc w:val="center"/>
              <w:rPr>
                <w:rFonts w:cs="Arial"/>
                <w:b w:val="0"/>
                <w:color w:val="auto"/>
              </w:rPr>
            </w:pPr>
            <w:r w:rsidRPr="00594382">
              <w:rPr>
                <w:rFonts w:cs="Arial"/>
                <w:color w:val="auto"/>
              </w:rPr>
              <w:t>Sección Caso de Uso</w:t>
            </w:r>
          </w:p>
        </w:tc>
        <w:tc>
          <w:tcPr>
            <w:tcW w:w="4675" w:type="dxa"/>
          </w:tcPr>
          <w:p w14:paraId="192EFAC9" w14:textId="77777777" w:rsidR="0034224C" w:rsidRPr="00594382" w:rsidRDefault="0034224C"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4224C" w:rsidRPr="00594382" w14:paraId="733A99DB" w14:textId="77777777" w:rsidTr="0034224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4E687827" w14:textId="77777777" w:rsidR="0034224C" w:rsidRPr="00594382" w:rsidRDefault="0034224C" w:rsidP="0006045F">
            <w:pPr>
              <w:jc w:val="center"/>
              <w:rPr>
                <w:rFonts w:cs="Arial"/>
              </w:rPr>
            </w:pPr>
            <w:r w:rsidRPr="00594382">
              <w:rPr>
                <w:rFonts w:cs="Arial"/>
              </w:rPr>
              <w:t>Identificador</w:t>
            </w:r>
          </w:p>
        </w:tc>
        <w:tc>
          <w:tcPr>
            <w:tcW w:w="4675" w:type="dxa"/>
          </w:tcPr>
          <w:p w14:paraId="18D66057" w14:textId="53071445" w:rsidR="0034224C"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2</w:t>
            </w:r>
          </w:p>
        </w:tc>
      </w:tr>
      <w:tr w:rsidR="0034224C" w:rsidRPr="00594382" w14:paraId="478B1C29" w14:textId="77777777" w:rsidTr="0034224C">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2A2D65DD" w14:textId="77777777" w:rsidR="0034224C" w:rsidRPr="00594382" w:rsidRDefault="0034224C" w:rsidP="0006045F">
            <w:pPr>
              <w:jc w:val="center"/>
              <w:rPr>
                <w:rFonts w:cs="Arial"/>
              </w:rPr>
            </w:pPr>
            <w:r w:rsidRPr="00594382">
              <w:rPr>
                <w:rFonts w:cs="Arial"/>
              </w:rPr>
              <w:t>Identificador Pantalla</w:t>
            </w:r>
          </w:p>
        </w:tc>
        <w:tc>
          <w:tcPr>
            <w:tcW w:w="4675" w:type="dxa"/>
          </w:tcPr>
          <w:p w14:paraId="2AA99A24" w14:textId="77777777" w:rsidR="0034224C"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34224C" w:rsidRPr="00594382" w14:paraId="3E3B000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C43CDE" w14:textId="77777777" w:rsidR="0034224C" w:rsidRPr="00594382" w:rsidRDefault="0034224C" w:rsidP="0006045F">
            <w:pPr>
              <w:jc w:val="center"/>
              <w:rPr>
                <w:rFonts w:cs="Arial"/>
              </w:rPr>
            </w:pPr>
            <w:r w:rsidRPr="00594382">
              <w:rPr>
                <w:rFonts w:cs="Arial"/>
              </w:rPr>
              <w:t>Nombre</w:t>
            </w:r>
          </w:p>
        </w:tc>
        <w:tc>
          <w:tcPr>
            <w:tcW w:w="4675" w:type="dxa"/>
          </w:tcPr>
          <w:p w14:paraId="095FE0A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Iniciar Sesión</w:t>
            </w:r>
          </w:p>
        </w:tc>
      </w:tr>
      <w:tr w:rsidR="0034224C" w:rsidRPr="00594382" w14:paraId="40CCD47C"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7CC257" w14:textId="77777777" w:rsidR="0034224C" w:rsidRPr="00594382" w:rsidRDefault="0034224C" w:rsidP="0006045F">
            <w:pPr>
              <w:jc w:val="center"/>
              <w:rPr>
                <w:rFonts w:cs="Arial"/>
              </w:rPr>
            </w:pPr>
            <w:r w:rsidRPr="00594382">
              <w:rPr>
                <w:rFonts w:cs="Arial"/>
              </w:rPr>
              <w:t>Actor Principal</w:t>
            </w:r>
          </w:p>
        </w:tc>
        <w:tc>
          <w:tcPr>
            <w:tcW w:w="4675" w:type="dxa"/>
          </w:tcPr>
          <w:p w14:paraId="65386D7A" w14:textId="425B3AF0"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 Act2, Act3</w:t>
            </w:r>
          </w:p>
        </w:tc>
      </w:tr>
      <w:tr w:rsidR="0034224C" w:rsidRPr="00594382" w14:paraId="15F1CFF0"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D0079DC" w14:textId="77777777" w:rsidR="0034224C" w:rsidRPr="00594382" w:rsidRDefault="0034224C" w:rsidP="0006045F">
            <w:pPr>
              <w:jc w:val="center"/>
              <w:rPr>
                <w:rFonts w:cs="Arial"/>
              </w:rPr>
            </w:pPr>
            <w:r w:rsidRPr="00594382">
              <w:rPr>
                <w:rFonts w:cs="Arial"/>
              </w:rPr>
              <w:t>Interesados y Stakeholders</w:t>
            </w:r>
          </w:p>
        </w:tc>
        <w:tc>
          <w:tcPr>
            <w:tcW w:w="4675" w:type="dxa"/>
          </w:tcPr>
          <w:p w14:paraId="664F941B" w14:textId="4CEEE6DD"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 Act2, Act3</w:t>
            </w:r>
          </w:p>
        </w:tc>
      </w:tr>
      <w:tr w:rsidR="0034224C" w:rsidRPr="00594382" w14:paraId="41955375"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C2F4E3" w14:textId="77777777" w:rsidR="0034224C" w:rsidRPr="00594382" w:rsidRDefault="0034224C" w:rsidP="0006045F">
            <w:pPr>
              <w:jc w:val="center"/>
              <w:rPr>
                <w:rFonts w:cs="Arial"/>
              </w:rPr>
            </w:pPr>
            <w:r w:rsidRPr="00594382">
              <w:rPr>
                <w:rFonts w:cs="Arial"/>
              </w:rPr>
              <w:t>Precondiciones</w:t>
            </w:r>
          </w:p>
        </w:tc>
        <w:tc>
          <w:tcPr>
            <w:tcW w:w="4675" w:type="dxa"/>
          </w:tcPr>
          <w:p w14:paraId="6A39AC56" w14:textId="77777777" w:rsidR="0034224C" w:rsidRPr="00D508A4" w:rsidRDefault="0034224C"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y contraseña existentes</w:t>
            </w:r>
          </w:p>
        </w:tc>
      </w:tr>
      <w:tr w:rsidR="0034224C" w:rsidRPr="00594382" w14:paraId="43ED0862"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AF7EC8" w14:textId="77777777" w:rsidR="0034224C" w:rsidRPr="00594382" w:rsidRDefault="0034224C" w:rsidP="0006045F">
            <w:pPr>
              <w:jc w:val="center"/>
              <w:rPr>
                <w:rFonts w:cs="Arial"/>
              </w:rPr>
            </w:pPr>
            <w:r>
              <w:rPr>
                <w:rFonts w:cs="Arial"/>
              </w:rPr>
              <w:t>Post-condiciones</w:t>
            </w:r>
          </w:p>
        </w:tc>
        <w:tc>
          <w:tcPr>
            <w:tcW w:w="4675" w:type="dxa"/>
          </w:tcPr>
          <w:p w14:paraId="1F9F78E1"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Usuario autenticado y validado</w:t>
            </w:r>
          </w:p>
        </w:tc>
      </w:tr>
      <w:tr w:rsidR="0034224C" w:rsidRPr="00594382" w14:paraId="64DEDBC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677DBA" w14:textId="77777777" w:rsidR="0034224C" w:rsidRPr="00594382" w:rsidRDefault="0034224C" w:rsidP="0006045F">
            <w:pPr>
              <w:jc w:val="center"/>
              <w:rPr>
                <w:rFonts w:cs="Arial"/>
              </w:rPr>
            </w:pPr>
            <w:r w:rsidRPr="00594382">
              <w:rPr>
                <w:rFonts w:cs="Arial"/>
              </w:rPr>
              <w:t>Escenario de éxito principal</w:t>
            </w:r>
          </w:p>
        </w:tc>
        <w:tc>
          <w:tcPr>
            <w:tcW w:w="4675" w:type="dxa"/>
          </w:tcPr>
          <w:p w14:paraId="584F3883" w14:textId="77777777" w:rsidR="0034224C" w:rsidRDefault="0034224C" w:rsidP="006E24EE">
            <w:pPr>
              <w:pStyle w:val="Prrafodelista"/>
              <w:numPr>
                <w:ilvl w:val="0"/>
                <w:numId w:val="2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información</w:t>
            </w:r>
          </w:p>
          <w:p w14:paraId="7237E1D0" w14:textId="77777777" w:rsidR="0034224C" w:rsidRPr="00B30918" w:rsidRDefault="0034224C" w:rsidP="006E24EE">
            <w:pPr>
              <w:pStyle w:val="Prrafodelista"/>
              <w:numPr>
                <w:ilvl w:val="0"/>
                <w:numId w:val="2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istema Valida datos</w:t>
            </w:r>
          </w:p>
        </w:tc>
      </w:tr>
      <w:tr w:rsidR="0034224C" w:rsidRPr="00594382" w14:paraId="0C07DA63"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A32F66" w14:textId="77777777" w:rsidR="0034224C" w:rsidRPr="00594382" w:rsidRDefault="0034224C" w:rsidP="0006045F">
            <w:pPr>
              <w:jc w:val="center"/>
              <w:rPr>
                <w:rFonts w:cs="Arial"/>
              </w:rPr>
            </w:pPr>
            <w:r w:rsidRPr="00594382">
              <w:rPr>
                <w:rFonts w:cs="Arial"/>
              </w:rPr>
              <w:t>Extensiones o flujos alternativos</w:t>
            </w:r>
          </w:p>
        </w:tc>
        <w:tc>
          <w:tcPr>
            <w:tcW w:w="4675" w:type="dxa"/>
          </w:tcPr>
          <w:p w14:paraId="135E336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1FE78822" w14:textId="77777777" w:rsidR="0034224C" w:rsidRPr="00594382" w:rsidRDefault="0034224C" w:rsidP="006E24EE">
            <w:pPr>
              <w:pStyle w:val="Prrafodelista"/>
              <w:numPr>
                <w:ilvl w:val="0"/>
                <w:numId w:val="2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105E4849" w14:textId="77777777" w:rsidR="0034224C" w:rsidRPr="00594382" w:rsidRDefault="0034224C" w:rsidP="006E24EE">
            <w:pPr>
              <w:pStyle w:val="Prrafodelista"/>
              <w:numPr>
                <w:ilvl w:val="0"/>
                <w:numId w:val="2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4224C" w:rsidRPr="00594382" w14:paraId="75C6F9BA"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51AE7B" w14:textId="77777777" w:rsidR="0034224C" w:rsidRPr="00594382" w:rsidRDefault="0034224C" w:rsidP="0006045F">
            <w:pPr>
              <w:jc w:val="center"/>
              <w:rPr>
                <w:rFonts w:cs="Arial"/>
              </w:rPr>
            </w:pPr>
            <w:r w:rsidRPr="00594382">
              <w:rPr>
                <w:rFonts w:cs="Arial"/>
              </w:rPr>
              <w:t>Requerimientos especiales</w:t>
            </w:r>
          </w:p>
        </w:tc>
        <w:tc>
          <w:tcPr>
            <w:tcW w:w="4675" w:type="dxa"/>
          </w:tcPr>
          <w:p w14:paraId="3A1C9683" w14:textId="73DA7D31" w:rsidR="0034224C" w:rsidRPr="0034224C" w:rsidRDefault="0034224C" w:rsidP="00A84B26">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4224C" w:rsidRPr="00594382" w14:paraId="60CF0B60"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67421D" w14:textId="77777777" w:rsidR="0034224C" w:rsidRPr="00594382" w:rsidRDefault="0034224C" w:rsidP="0006045F">
            <w:pPr>
              <w:jc w:val="center"/>
              <w:rPr>
                <w:rFonts w:cs="Arial"/>
              </w:rPr>
            </w:pPr>
            <w:r w:rsidRPr="00594382">
              <w:rPr>
                <w:rFonts w:cs="Arial"/>
              </w:rPr>
              <w:t>Lista tecnológica y variaciones de datos</w:t>
            </w:r>
          </w:p>
        </w:tc>
        <w:tc>
          <w:tcPr>
            <w:tcW w:w="4675" w:type="dxa"/>
          </w:tcPr>
          <w:p w14:paraId="2D6041F4"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34224C" w:rsidRPr="00594382" w14:paraId="11F1C38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1F444A2" w14:textId="77777777" w:rsidR="0034224C" w:rsidRPr="00594382" w:rsidRDefault="0034224C" w:rsidP="0006045F">
            <w:pPr>
              <w:jc w:val="center"/>
              <w:rPr>
                <w:rFonts w:cs="Arial"/>
              </w:rPr>
            </w:pPr>
            <w:r w:rsidRPr="00594382">
              <w:rPr>
                <w:rFonts w:cs="Arial"/>
              </w:rPr>
              <w:t>Frecuencia de Ocurrencia</w:t>
            </w:r>
          </w:p>
        </w:tc>
        <w:tc>
          <w:tcPr>
            <w:tcW w:w="4675" w:type="dxa"/>
          </w:tcPr>
          <w:p w14:paraId="12F9BDC4" w14:textId="77777777"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4224C" w:rsidRPr="00594382" w14:paraId="7BADB7B9"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2E7BD50" w14:textId="77777777" w:rsidR="0034224C" w:rsidRPr="00594382" w:rsidRDefault="0034224C" w:rsidP="0006045F">
            <w:pPr>
              <w:jc w:val="center"/>
              <w:rPr>
                <w:rFonts w:cs="Arial"/>
              </w:rPr>
            </w:pPr>
            <w:r w:rsidRPr="00594382">
              <w:rPr>
                <w:rFonts w:cs="Arial"/>
              </w:rPr>
              <w:t>Temas abiertos</w:t>
            </w:r>
          </w:p>
        </w:tc>
        <w:tc>
          <w:tcPr>
            <w:tcW w:w="4675" w:type="dxa"/>
          </w:tcPr>
          <w:p w14:paraId="0F564550" w14:textId="77777777" w:rsidR="0034224C" w:rsidRPr="00594382" w:rsidRDefault="0034224C"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B994904" w14:textId="3B13A380" w:rsidR="0034224C" w:rsidRPr="0034224C" w:rsidRDefault="005933AB" w:rsidP="005933AB">
      <w:pPr>
        <w:pStyle w:val="Descripcin"/>
      </w:pPr>
      <w:bookmarkStart w:id="132" w:name="_Toc457118905"/>
      <w:r>
        <w:t xml:space="preserve">Tabla </w:t>
      </w:r>
      <w:r w:rsidR="005F4CF4">
        <w:fldChar w:fldCharType="begin"/>
      </w:r>
      <w:r w:rsidR="005F4CF4">
        <w:instrText xml:space="preserve"> SEQ Tabla \* ARABIC </w:instrText>
      </w:r>
      <w:r w:rsidR="005F4CF4">
        <w:fldChar w:fldCharType="separate"/>
      </w:r>
      <w:r w:rsidR="00211A24">
        <w:rPr>
          <w:noProof/>
        </w:rPr>
        <w:t>23</w:t>
      </w:r>
      <w:r w:rsidR="005F4CF4">
        <w:rPr>
          <w:noProof/>
        </w:rPr>
        <w:fldChar w:fldCharType="end"/>
      </w:r>
      <w:r>
        <w:t xml:space="preserve"> CU iniciar sesion</w:t>
      </w:r>
      <w:bookmarkEnd w:id="132"/>
    </w:p>
    <w:p w14:paraId="17E2687D" w14:textId="0CF2EB58" w:rsidR="00383F9B" w:rsidRDefault="00383F9B" w:rsidP="00383F9B">
      <w:pPr>
        <w:pStyle w:val="Ttulo3"/>
      </w:pPr>
      <w:bookmarkStart w:id="133" w:name="_Toc455508788"/>
      <w:bookmarkStart w:id="134" w:name="_Toc457118871"/>
      <w:r>
        <w:t>Cerrar sesión</w:t>
      </w:r>
      <w:bookmarkEnd w:id="133"/>
      <w:bookmarkEnd w:id="134"/>
    </w:p>
    <w:tbl>
      <w:tblPr>
        <w:tblStyle w:val="Sombreadomedio1-nfasis1"/>
        <w:tblW w:w="0" w:type="auto"/>
        <w:tblLook w:val="04A0" w:firstRow="1" w:lastRow="0" w:firstColumn="1" w:lastColumn="0" w:noHBand="0" w:noVBand="1"/>
      </w:tblPr>
      <w:tblGrid>
        <w:gridCol w:w="4393"/>
        <w:gridCol w:w="4425"/>
      </w:tblGrid>
      <w:tr w:rsidR="0034224C" w:rsidRPr="00594382" w14:paraId="60189EDD"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A735CC7" w14:textId="77777777" w:rsidR="0034224C" w:rsidRPr="00594382" w:rsidRDefault="0034224C" w:rsidP="0006045F">
            <w:pPr>
              <w:jc w:val="center"/>
              <w:rPr>
                <w:rFonts w:cs="Arial"/>
                <w:b w:val="0"/>
                <w:color w:val="auto"/>
              </w:rPr>
            </w:pPr>
            <w:r w:rsidRPr="00594382">
              <w:rPr>
                <w:rFonts w:cs="Arial"/>
                <w:color w:val="auto"/>
              </w:rPr>
              <w:t>Sección Caso de Uso</w:t>
            </w:r>
          </w:p>
        </w:tc>
        <w:tc>
          <w:tcPr>
            <w:tcW w:w="4425" w:type="dxa"/>
          </w:tcPr>
          <w:p w14:paraId="56BB076C" w14:textId="77777777" w:rsidR="0034224C" w:rsidRPr="00594382" w:rsidRDefault="0034224C"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4224C" w:rsidRPr="00594382" w14:paraId="34ED152C" w14:textId="77777777" w:rsidTr="0034224C">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393" w:type="dxa"/>
          </w:tcPr>
          <w:p w14:paraId="2B935BF4" w14:textId="77777777" w:rsidR="0034224C" w:rsidRPr="00594382" w:rsidRDefault="0034224C" w:rsidP="0006045F">
            <w:pPr>
              <w:jc w:val="center"/>
              <w:rPr>
                <w:rFonts w:cs="Arial"/>
              </w:rPr>
            </w:pPr>
            <w:r w:rsidRPr="00594382">
              <w:rPr>
                <w:rFonts w:cs="Arial"/>
              </w:rPr>
              <w:t>Identificador</w:t>
            </w:r>
          </w:p>
        </w:tc>
        <w:tc>
          <w:tcPr>
            <w:tcW w:w="4425" w:type="dxa"/>
          </w:tcPr>
          <w:p w14:paraId="4F3B670C" w14:textId="13C5546B" w:rsidR="0034224C"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w:t>
            </w:r>
          </w:p>
        </w:tc>
      </w:tr>
      <w:tr w:rsidR="0034224C" w:rsidRPr="00594382" w14:paraId="54140458" w14:textId="77777777" w:rsidTr="0034224C">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393" w:type="dxa"/>
          </w:tcPr>
          <w:p w14:paraId="0651FC59" w14:textId="77777777" w:rsidR="0034224C" w:rsidRPr="00594382" w:rsidRDefault="0034224C" w:rsidP="0006045F">
            <w:pPr>
              <w:jc w:val="center"/>
              <w:rPr>
                <w:rFonts w:cs="Arial"/>
              </w:rPr>
            </w:pPr>
            <w:r w:rsidRPr="00594382">
              <w:rPr>
                <w:rFonts w:cs="Arial"/>
              </w:rPr>
              <w:t>Identificador Pantalla</w:t>
            </w:r>
          </w:p>
        </w:tc>
        <w:tc>
          <w:tcPr>
            <w:tcW w:w="4425" w:type="dxa"/>
          </w:tcPr>
          <w:p w14:paraId="124AA120" w14:textId="77777777" w:rsidR="0034224C"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34224C" w:rsidRPr="00594382" w14:paraId="03BDEE6B"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EF774E5" w14:textId="77777777" w:rsidR="0034224C" w:rsidRPr="00594382" w:rsidRDefault="0034224C" w:rsidP="0006045F">
            <w:pPr>
              <w:jc w:val="center"/>
              <w:rPr>
                <w:rFonts w:cs="Arial"/>
              </w:rPr>
            </w:pPr>
            <w:r w:rsidRPr="00594382">
              <w:rPr>
                <w:rFonts w:cs="Arial"/>
              </w:rPr>
              <w:t>Nombre</w:t>
            </w:r>
          </w:p>
        </w:tc>
        <w:tc>
          <w:tcPr>
            <w:tcW w:w="4425" w:type="dxa"/>
          </w:tcPr>
          <w:p w14:paraId="164C2F44"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Cerrar Sesión</w:t>
            </w:r>
          </w:p>
        </w:tc>
      </w:tr>
      <w:tr w:rsidR="0034224C" w:rsidRPr="00594382" w14:paraId="330857C7"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28702084" w14:textId="77777777" w:rsidR="0034224C" w:rsidRPr="00594382" w:rsidRDefault="0034224C" w:rsidP="0034224C">
            <w:pPr>
              <w:jc w:val="center"/>
              <w:rPr>
                <w:rFonts w:cs="Arial"/>
              </w:rPr>
            </w:pPr>
            <w:r w:rsidRPr="00594382">
              <w:rPr>
                <w:rFonts w:cs="Arial"/>
              </w:rPr>
              <w:t>Actor Principal</w:t>
            </w:r>
          </w:p>
        </w:tc>
        <w:tc>
          <w:tcPr>
            <w:tcW w:w="4425" w:type="dxa"/>
          </w:tcPr>
          <w:p w14:paraId="709C30C8" w14:textId="7CE281FE" w:rsidR="0034224C" w:rsidRPr="00594382" w:rsidRDefault="0034224C" w:rsidP="0034224C">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 Act2, Act3</w:t>
            </w:r>
          </w:p>
        </w:tc>
      </w:tr>
      <w:tr w:rsidR="0034224C" w:rsidRPr="00594382" w14:paraId="22E6238F"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621C2F27" w14:textId="77777777" w:rsidR="0034224C" w:rsidRPr="00594382" w:rsidRDefault="0034224C" w:rsidP="0034224C">
            <w:pPr>
              <w:jc w:val="center"/>
              <w:rPr>
                <w:rFonts w:cs="Arial"/>
              </w:rPr>
            </w:pPr>
            <w:r w:rsidRPr="00594382">
              <w:rPr>
                <w:rFonts w:cs="Arial"/>
              </w:rPr>
              <w:t>Interesados y Stakeholders</w:t>
            </w:r>
          </w:p>
        </w:tc>
        <w:tc>
          <w:tcPr>
            <w:tcW w:w="4425" w:type="dxa"/>
          </w:tcPr>
          <w:p w14:paraId="6E49DE68" w14:textId="164E5C96" w:rsidR="0034224C" w:rsidRPr="00594382" w:rsidRDefault="0034224C" w:rsidP="0034224C">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 Act2, Act3</w:t>
            </w:r>
          </w:p>
        </w:tc>
      </w:tr>
      <w:tr w:rsidR="0034224C" w:rsidRPr="00594382" w14:paraId="5F558F4F"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1EEEE73" w14:textId="77777777" w:rsidR="0034224C" w:rsidRPr="00594382" w:rsidRDefault="0034224C" w:rsidP="0006045F">
            <w:pPr>
              <w:jc w:val="center"/>
              <w:rPr>
                <w:rFonts w:cs="Arial"/>
              </w:rPr>
            </w:pPr>
            <w:r w:rsidRPr="00594382">
              <w:rPr>
                <w:rFonts w:cs="Arial"/>
              </w:rPr>
              <w:t>Precondiciones</w:t>
            </w:r>
          </w:p>
        </w:tc>
        <w:tc>
          <w:tcPr>
            <w:tcW w:w="4425" w:type="dxa"/>
          </w:tcPr>
          <w:p w14:paraId="763EB93F" w14:textId="77777777" w:rsidR="0034224C" w:rsidRPr="00D508A4" w:rsidRDefault="0034224C"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y contraseña existentes</w:t>
            </w:r>
          </w:p>
        </w:tc>
      </w:tr>
      <w:tr w:rsidR="0034224C" w:rsidRPr="00594382" w14:paraId="19379E74"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067B96A" w14:textId="77777777" w:rsidR="0034224C" w:rsidRPr="00594382" w:rsidRDefault="0034224C" w:rsidP="0006045F">
            <w:pPr>
              <w:jc w:val="center"/>
              <w:rPr>
                <w:rFonts w:cs="Arial"/>
              </w:rPr>
            </w:pPr>
            <w:r>
              <w:rPr>
                <w:rFonts w:cs="Arial"/>
              </w:rPr>
              <w:t>Post-condiciones</w:t>
            </w:r>
          </w:p>
        </w:tc>
        <w:tc>
          <w:tcPr>
            <w:tcW w:w="4425" w:type="dxa"/>
          </w:tcPr>
          <w:p w14:paraId="5641110A"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Usuario autenticado y validado</w:t>
            </w:r>
          </w:p>
        </w:tc>
      </w:tr>
      <w:tr w:rsidR="0034224C" w:rsidRPr="00594382" w14:paraId="3A70FC90"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05C67840" w14:textId="77777777" w:rsidR="0034224C" w:rsidRPr="00594382" w:rsidRDefault="0034224C" w:rsidP="0006045F">
            <w:pPr>
              <w:jc w:val="center"/>
              <w:rPr>
                <w:rFonts w:cs="Arial"/>
              </w:rPr>
            </w:pPr>
            <w:r w:rsidRPr="00594382">
              <w:rPr>
                <w:rFonts w:cs="Arial"/>
              </w:rPr>
              <w:t>Escenario de éxito principal</w:t>
            </w:r>
          </w:p>
        </w:tc>
        <w:tc>
          <w:tcPr>
            <w:tcW w:w="4425" w:type="dxa"/>
          </w:tcPr>
          <w:p w14:paraId="29FFD3E4" w14:textId="77777777" w:rsidR="0034224C" w:rsidRDefault="0034224C" w:rsidP="006E24EE">
            <w:pPr>
              <w:pStyle w:val="Prrafodelista"/>
              <w:numPr>
                <w:ilvl w:val="0"/>
                <w:numId w:val="2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información</w:t>
            </w:r>
          </w:p>
          <w:p w14:paraId="5670A4D9" w14:textId="77777777" w:rsidR="0034224C" w:rsidRPr="00B30918" w:rsidRDefault="0034224C" w:rsidP="006E24EE">
            <w:pPr>
              <w:pStyle w:val="Prrafodelista"/>
              <w:numPr>
                <w:ilvl w:val="0"/>
                <w:numId w:val="2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istema Valida datos</w:t>
            </w:r>
          </w:p>
        </w:tc>
      </w:tr>
      <w:tr w:rsidR="0034224C" w:rsidRPr="00594382" w14:paraId="5BC56DF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B95F116" w14:textId="77777777" w:rsidR="0034224C" w:rsidRPr="00594382" w:rsidRDefault="0034224C" w:rsidP="0006045F">
            <w:pPr>
              <w:jc w:val="center"/>
              <w:rPr>
                <w:rFonts w:cs="Arial"/>
              </w:rPr>
            </w:pPr>
            <w:r w:rsidRPr="00594382">
              <w:rPr>
                <w:rFonts w:cs="Arial"/>
              </w:rPr>
              <w:t>Extensiones o flujos alternativos</w:t>
            </w:r>
          </w:p>
        </w:tc>
        <w:tc>
          <w:tcPr>
            <w:tcW w:w="4425" w:type="dxa"/>
          </w:tcPr>
          <w:p w14:paraId="624EAB7D"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7F15B3B9" w14:textId="77777777" w:rsidR="0034224C" w:rsidRPr="00594382" w:rsidRDefault="0034224C" w:rsidP="006E24EE">
            <w:pPr>
              <w:pStyle w:val="Prrafodelista"/>
              <w:numPr>
                <w:ilvl w:val="0"/>
                <w:numId w:val="2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7E9CADD3" w14:textId="77777777" w:rsidR="0034224C" w:rsidRPr="00594382" w:rsidRDefault="0034224C" w:rsidP="006E24EE">
            <w:pPr>
              <w:pStyle w:val="Prrafodelista"/>
              <w:numPr>
                <w:ilvl w:val="0"/>
                <w:numId w:val="2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4224C" w:rsidRPr="00594382" w14:paraId="090188FD"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40186F60" w14:textId="77777777" w:rsidR="0034224C" w:rsidRPr="00594382" w:rsidRDefault="0034224C" w:rsidP="0006045F">
            <w:pPr>
              <w:jc w:val="center"/>
              <w:rPr>
                <w:rFonts w:cs="Arial"/>
              </w:rPr>
            </w:pPr>
            <w:r w:rsidRPr="00594382">
              <w:rPr>
                <w:rFonts w:cs="Arial"/>
              </w:rPr>
              <w:t>Requerimientos especiales</w:t>
            </w:r>
          </w:p>
        </w:tc>
        <w:tc>
          <w:tcPr>
            <w:tcW w:w="4425" w:type="dxa"/>
          </w:tcPr>
          <w:p w14:paraId="2F19BA01" w14:textId="098C871B" w:rsidR="0034224C" w:rsidRPr="0034224C" w:rsidRDefault="0034224C" w:rsidP="00A84B26">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4224C" w:rsidRPr="00594382" w14:paraId="189F2DAE"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1AF11679" w14:textId="77777777" w:rsidR="0034224C" w:rsidRPr="00594382" w:rsidRDefault="0034224C" w:rsidP="0006045F">
            <w:pPr>
              <w:jc w:val="center"/>
              <w:rPr>
                <w:rFonts w:cs="Arial"/>
              </w:rPr>
            </w:pPr>
            <w:r w:rsidRPr="00594382">
              <w:rPr>
                <w:rFonts w:cs="Arial"/>
              </w:rPr>
              <w:t>Lista tecnológica y variaciones de datos</w:t>
            </w:r>
          </w:p>
        </w:tc>
        <w:tc>
          <w:tcPr>
            <w:tcW w:w="4425" w:type="dxa"/>
          </w:tcPr>
          <w:p w14:paraId="2DF7DB27" w14:textId="77777777" w:rsidR="0034224C"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34224C" w:rsidRPr="00594382" w14:paraId="15D03C54"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2DA81CC4" w14:textId="77777777" w:rsidR="0034224C" w:rsidRPr="00594382" w:rsidRDefault="0034224C" w:rsidP="0006045F">
            <w:pPr>
              <w:jc w:val="center"/>
              <w:rPr>
                <w:rFonts w:cs="Arial"/>
              </w:rPr>
            </w:pPr>
            <w:r w:rsidRPr="00594382">
              <w:rPr>
                <w:rFonts w:cs="Arial"/>
              </w:rPr>
              <w:t>Frecuencia de Ocurrencia</w:t>
            </w:r>
          </w:p>
        </w:tc>
        <w:tc>
          <w:tcPr>
            <w:tcW w:w="4425" w:type="dxa"/>
          </w:tcPr>
          <w:p w14:paraId="256459A8" w14:textId="77777777" w:rsidR="0034224C"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4224C" w:rsidRPr="00594382" w14:paraId="4B525997"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3" w:type="dxa"/>
          </w:tcPr>
          <w:p w14:paraId="70A72221" w14:textId="77777777" w:rsidR="0034224C" w:rsidRPr="00594382" w:rsidRDefault="0034224C" w:rsidP="0006045F">
            <w:pPr>
              <w:jc w:val="center"/>
              <w:rPr>
                <w:rFonts w:cs="Arial"/>
              </w:rPr>
            </w:pPr>
            <w:r w:rsidRPr="00594382">
              <w:rPr>
                <w:rFonts w:cs="Arial"/>
              </w:rPr>
              <w:t>Temas abiertos</w:t>
            </w:r>
          </w:p>
        </w:tc>
        <w:tc>
          <w:tcPr>
            <w:tcW w:w="4425" w:type="dxa"/>
          </w:tcPr>
          <w:p w14:paraId="56D52DFE" w14:textId="77777777" w:rsidR="0034224C" w:rsidRPr="00594382" w:rsidRDefault="0034224C"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243025D" w14:textId="0F27E716" w:rsidR="00383F9B" w:rsidRPr="00383F9B" w:rsidRDefault="005933AB" w:rsidP="005933AB">
      <w:pPr>
        <w:pStyle w:val="Descripcin"/>
      </w:pPr>
      <w:bookmarkStart w:id="135" w:name="_Toc457118906"/>
      <w:r>
        <w:t xml:space="preserve">Tabla </w:t>
      </w:r>
      <w:r w:rsidR="005F4CF4">
        <w:fldChar w:fldCharType="begin"/>
      </w:r>
      <w:r w:rsidR="005F4CF4">
        <w:instrText xml:space="preserve"> SEQ Tabla \* ARABIC </w:instrText>
      </w:r>
      <w:r w:rsidR="005F4CF4">
        <w:fldChar w:fldCharType="separate"/>
      </w:r>
      <w:r w:rsidR="00211A24">
        <w:rPr>
          <w:noProof/>
        </w:rPr>
        <w:t>24</w:t>
      </w:r>
      <w:r w:rsidR="005F4CF4">
        <w:rPr>
          <w:noProof/>
        </w:rPr>
        <w:fldChar w:fldCharType="end"/>
      </w:r>
      <w:r>
        <w:t xml:space="preserve"> CU cerrar sesión</w:t>
      </w:r>
      <w:bookmarkEnd w:id="135"/>
    </w:p>
    <w:p w14:paraId="0D66AC58" w14:textId="58B31D72" w:rsidR="00383F9B" w:rsidRDefault="00383F9B" w:rsidP="00383F9B">
      <w:pPr>
        <w:pStyle w:val="Ttulo3"/>
      </w:pPr>
      <w:bookmarkStart w:id="136" w:name="_Toc455508789"/>
      <w:bookmarkStart w:id="137" w:name="_Toc457118872"/>
      <w:r>
        <w:t>Ingresar síntomas</w:t>
      </w:r>
      <w:bookmarkEnd w:id="136"/>
      <w:bookmarkEnd w:id="137"/>
    </w:p>
    <w:tbl>
      <w:tblPr>
        <w:tblStyle w:val="Sombreadomedio1-nfasis1"/>
        <w:tblW w:w="0" w:type="auto"/>
        <w:tblLook w:val="04A0" w:firstRow="1" w:lastRow="0" w:firstColumn="1" w:lastColumn="0" w:noHBand="0" w:noVBand="1"/>
      </w:tblPr>
      <w:tblGrid>
        <w:gridCol w:w="4390"/>
        <w:gridCol w:w="4428"/>
      </w:tblGrid>
      <w:tr w:rsidR="00383F9B" w:rsidRPr="00594382" w14:paraId="3DAF58ED" w14:textId="77777777" w:rsidTr="003422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4B8BD3" w14:textId="77777777" w:rsidR="00383F9B" w:rsidRPr="00594382" w:rsidRDefault="00383F9B" w:rsidP="0006045F">
            <w:pPr>
              <w:jc w:val="center"/>
              <w:rPr>
                <w:rFonts w:cs="Arial"/>
                <w:b w:val="0"/>
                <w:color w:val="auto"/>
              </w:rPr>
            </w:pPr>
            <w:r w:rsidRPr="00594382">
              <w:rPr>
                <w:rFonts w:cs="Arial"/>
                <w:color w:val="auto"/>
              </w:rPr>
              <w:t>Sección Caso de Uso</w:t>
            </w:r>
          </w:p>
        </w:tc>
        <w:tc>
          <w:tcPr>
            <w:tcW w:w="4675" w:type="dxa"/>
          </w:tcPr>
          <w:p w14:paraId="28401697" w14:textId="77777777" w:rsidR="00383F9B" w:rsidRPr="00594382" w:rsidRDefault="00383F9B"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383F9B" w:rsidRPr="00594382" w14:paraId="7D36D11A"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AF34D2C" w14:textId="77777777" w:rsidR="00383F9B" w:rsidRPr="00594382" w:rsidRDefault="00383F9B" w:rsidP="0006045F">
            <w:pPr>
              <w:jc w:val="center"/>
              <w:rPr>
                <w:rFonts w:cs="Arial"/>
              </w:rPr>
            </w:pPr>
            <w:r w:rsidRPr="00594382">
              <w:rPr>
                <w:rFonts w:cs="Arial"/>
              </w:rPr>
              <w:t>Identificador</w:t>
            </w:r>
          </w:p>
        </w:tc>
        <w:tc>
          <w:tcPr>
            <w:tcW w:w="4675" w:type="dxa"/>
          </w:tcPr>
          <w:p w14:paraId="32E458FE" w14:textId="1855FE2C" w:rsidR="00383F9B" w:rsidRPr="00594382" w:rsidRDefault="0034224C"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w:t>
            </w:r>
          </w:p>
        </w:tc>
      </w:tr>
      <w:tr w:rsidR="00383F9B" w:rsidRPr="00594382" w14:paraId="76251002"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B00C191" w14:textId="77777777" w:rsidR="00383F9B" w:rsidRPr="00594382" w:rsidRDefault="00383F9B" w:rsidP="0006045F">
            <w:pPr>
              <w:jc w:val="center"/>
              <w:rPr>
                <w:rFonts w:cs="Arial"/>
              </w:rPr>
            </w:pPr>
            <w:r w:rsidRPr="00594382">
              <w:rPr>
                <w:rFonts w:cs="Arial"/>
              </w:rPr>
              <w:t>Identificador Pantalla</w:t>
            </w:r>
          </w:p>
        </w:tc>
        <w:tc>
          <w:tcPr>
            <w:tcW w:w="4675" w:type="dxa"/>
          </w:tcPr>
          <w:p w14:paraId="270E998A" w14:textId="3A968079" w:rsidR="00383F9B" w:rsidRPr="00594382" w:rsidRDefault="0034224C"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383F9B" w:rsidRPr="00594382" w14:paraId="76350141"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6E40482" w14:textId="77777777" w:rsidR="00383F9B" w:rsidRPr="00594382" w:rsidRDefault="00383F9B" w:rsidP="0006045F">
            <w:pPr>
              <w:jc w:val="center"/>
              <w:rPr>
                <w:rFonts w:cs="Arial"/>
              </w:rPr>
            </w:pPr>
            <w:r w:rsidRPr="00594382">
              <w:rPr>
                <w:rFonts w:cs="Arial"/>
              </w:rPr>
              <w:t>Nombre</w:t>
            </w:r>
          </w:p>
        </w:tc>
        <w:tc>
          <w:tcPr>
            <w:tcW w:w="4675" w:type="dxa"/>
          </w:tcPr>
          <w:p w14:paraId="748D925D" w14:textId="2FB61B6A" w:rsidR="00383F9B"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síntomas</w:t>
            </w:r>
          </w:p>
        </w:tc>
      </w:tr>
      <w:tr w:rsidR="00383F9B" w:rsidRPr="00594382" w14:paraId="2FF80915"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A7E0409" w14:textId="77777777" w:rsidR="00383F9B" w:rsidRPr="00594382" w:rsidRDefault="00383F9B" w:rsidP="0006045F">
            <w:pPr>
              <w:jc w:val="center"/>
              <w:rPr>
                <w:rFonts w:cs="Arial"/>
              </w:rPr>
            </w:pPr>
            <w:r w:rsidRPr="00594382">
              <w:rPr>
                <w:rFonts w:cs="Arial"/>
              </w:rPr>
              <w:t>Actor Principal</w:t>
            </w:r>
          </w:p>
        </w:tc>
        <w:tc>
          <w:tcPr>
            <w:tcW w:w="4675" w:type="dxa"/>
          </w:tcPr>
          <w:p w14:paraId="7F6DBCFC" w14:textId="7DCA1AE9" w:rsidR="00383F9B" w:rsidRPr="00594382" w:rsidRDefault="0034224C"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383F9B" w:rsidRPr="00594382" w14:paraId="44987C1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813615" w14:textId="77777777" w:rsidR="00383F9B" w:rsidRPr="00594382" w:rsidRDefault="00383F9B" w:rsidP="0006045F">
            <w:pPr>
              <w:jc w:val="center"/>
              <w:rPr>
                <w:rFonts w:cs="Arial"/>
              </w:rPr>
            </w:pPr>
            <w:r w:rsidRPr="00594382">
              <w:rPr>
                <w:rFonts w:cs="Arial"/>
              </w:rPr>
              <w:t>Interesados y Stakeholders</w:t>
            </w:r>
          </w:p>
        </w:tc>
        <w:tc>
          <w:tcPr>
            <w:tcW w:w="4675" w:type="dxa"/>
          </w:tcPr>
          <w:p w14:paraId="4D049A18" w14:textId="34FBD597" w:rsidR="00383F9B" w:rsidRPr="00594382" w:rsidRDefault="0034224C"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383F9B" w:rsidRPr="00594382" w14:paraId="5D2E4A0F"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8DD2B04" w14:textId="77777777" w:rsidR="00383F9B" w:rsidRPr="00594382" w:rsidRDefault="00383F9B" w:rsidP="0006045F">
            <w:pPr>
              <w:jc w:val="center"/>
              <w:rPr>
                <w:rFonts w:cs="Arial"/>
              </w:rPr>
            </w:pPr>
            <w:r w:rsidRPr="00594382">
              <w:rPr>
                <w:rFonts w:cs="Arial"/>
              </w:rPr>
              <w:t>Precondiciones</w:t>
            </w:r>
          </w:p>
        </w:tc>
        <w:tc>
          <w:tcPr>
            <w:tcW w:w="4675" w:type="dxa"/>
          </w:tcPr>
          <w:p w14:paraId="47C7F5D2" w14:textId="77777777" w:rsidR="00383F9B" w:rsidRPr="00594382" w:rsidRDefault="00383F9B"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383F9B" w:rsidRPr="00594382" w14:paraId="5A27BAB5" w14:textId="77777777" w:rsidTr="0034224C">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Pr>
          <w:p w14:paraId="53DC1A4F" w14:textId="77777777" w:rsidR="00383F9B" w:rsidRPr="00594382" w:rsidRDefault="00383F9B" w:rsidP="0006045F">
            <w:pPr>
              <w:jc w:val="center"/>
              <w:rPr>
                <w:rFonts w:cs="Arial"/>
              </w:rPr>
            </w:pPr>
            <w:r w:rsidRPr="00594382">
              <w:rPr>
                <w:rFonts w:cs="Arial"/>
              </w:rPr>
              <w:t>Postcondiciones</w:t>
            </w:r>
          </w:p>
        </w:tc>
        <w:tc>
          <w:tcPr>
            <w:tcW w:w="4675" w:type="dxa"/>
          </w:tcPr>
          <w:p w14:paraId="3DEA2204" w14:textId="5EB92990" w:rsidR="00383F9B" w:rsidRPr="00594382" w:rsidRDefault="0034224C" w:rsidP="0006045F">
            <w:pPr>
              <w:pStyle w:val="Prrafodelist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Síntomas ingresados en el sistema</w:t>
            </w:r>
          </w:p>
        </w:tc>
      </w:tr>
      <w:tr w:rsidR="00383F9B" w:rsidRPr="00594382" w14:paraId="78DEA4B3"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132A7FE" w14:textId="77777777" w:rsidR="00383F9B" w:rsidRPr="00594382" w:rsidRDefault="00383F9B" w:rsidP="0006045F">
            <w:pPr>
              <w:jc w:val="center"/>
              <w:rPr>
                <w:rFonts w:cs="Arial"/>
              </w:rPr>
            </w:pPr>
            <w:r w:rsidRPr="00594382">
              <w:rPr>
                <w:rFonts w:cs="Arial"/>
              </w:rPr>
              <w:t>Escenario de éxito principal</w:t>
            </w:r>
          </w:p>
        </w:tc>
        <w:tc>
          <w:tcPr>
            <w:tcW w:w="4675" w:type="dxa"/>
          </w:tcPr>
          <w:p w14:paraId="4F6386E0" w14:textId="6243EECE" w:rsidR="00383F9B" w:rsidRPr="00594382" w:rsidRDefault="00383F9B" w:rsidP="006E24EE">
            <w:pPr>
              <w:pStyle w:val="Prrafodelista"/>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selecciona </w:t>
            </w:r>
            <w:r w:rsidR="0034224C">
              <w:rPr>
                <w:rFonts w:cs="Arial"/>
              </w:rPr>
              <w:t xml:space="preserve">ingresar </w:t>
            </w:r>
            <w:r w:rsidR="009B56CB">
              <w:rPr>
                <w:rFonts w:cs="Arial"/>
              </w:rPr>
              <w:t>síntomas</w:t>
            </w:r>
          </w:p>
          <w:p w14:paraId="383A23C8" w14:textId="1DAE6226" w:rsidR="00383F9B" w:rsidRPr="00594382" w:rsidRDefault="00383F9B" w:rsidP="006E24EE">
            <w:pPr>
              <w:pStyle w:val="Prrafodelista"/>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ingresa información </w:t>
            </w:r>
          </w:p>
          <w:p w14:paraId="297B726B" w14:textId="77777777" w:rsidR="00383F9B" w:rsidRPr="00594382" w:rsidRDefault="00383F9B" w:rsidP="006E24EE">
            <w:pPr>
              <w:pStyle w:val="Prrafodelista"/>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7FE146A3" w14:textId="77777777" w:rsidR="00383F9B" w:rsidRPr="00594382" w:rsidRDefault="00383F9B" w:rsidP="006E24EE">
            <w:pPr>
              <w:pStyle w:val="Prrafodelista"/>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005FDE45" w14:textId="77777777" w:rsidR="00383F9B" w:rsidRPr="00594382" w:rsidRDefault="00383F9B" w:rsidP="006E24EE">
            <w:pPr>
              <w:pStyle w:val="Prrafodelista"/>
              <w:numPr>
                <w:ilvl w:val="0"/>
                <w:numId w:val="2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guarda información</w:t>
            </w:r>
          </w:p>
        </w:tc>
      </w:tr>
      <w:tr w:rsidR="00383F9B" w:rsidRPr="00594382" w14:paraId="06FF8EBF"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0616A9B" w14:textId="77777777" w:rsidR="00383F9B" w:rsidRPr="00594382" w:rsidRDefault="00383F9B" w:rsidP="0006045F">
            <w:pPr>
              <w:jc w:val="center"/>
              <w:rPr>
                <w:rFonts w:cs="Arial"/>
              </w:rPr>
            </w:pPr>
            <w:r w:rsidRPr="00594382">
              <w:rPr>
                <w:rFonts w:cs="Arial"/>
              </w:rPr>
              <w:t>Extensiones o flujos alternativos</w:t>
            </w:r>
          </w:p>
        </w:tc>
        <w:tc>
          <w:tcPr>
            <w:tcW w:w="4675" w:type="dxa"/>
          </w:tcPr>
          <w:p w14:paraId="04437CAD"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C12AD73" w14:textId="77777777" w:rsidR="00383F9B" w:rsidRPr="00594382" w:rsidRDefault="00383F9B" w:rsidP="006E24EE">
            <w:pPr>
              <w:pStyle w:val="Prrafodelista"/>
              <w:numPr>
                <w:ilvl w:val="0"/>
                <w:numId w:val="2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6394DBE2" w14:textId="77777777" w:rsidR="00383F9B" w:rsidRPr="00594382" w:rsidRDefault="00383F9B" w:rsidP="006E24EE">
            <w:pPr>
              <w:pStyle w:val="Prrafodelista"/>
              <w:numPr>
                <w:ilvl w:val="0"/>
                <w:numId w:val="2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60C45566"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70D2443" w14:textId="77777777" w:rsidR="00383F9B" w:rsidRPr="00594382" w:rsidRDefault="00383F9B" w:rsidP="006E24EE">
            <w:pPr>
              <w:pStyle w:val="Prrafodelista"/>
              <w:numPr>
                <w:ilvl w:val="0"/>
                <w:numId w:val="2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529A5D71" w14:textId="158DA4CF" w:rsidR="00383F9B" w:rsidRPr="009B56CB" w:rsidRDefault="00383F9B" w:rsidP="006E24EE">
            <w:pPr>
              <w:pStyle w:val="Prrafodelista"/>
              <w:numPr>
                <w:ilvl w:val="0"/>
                <w:numId w:val="2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383F9B" w:rsidRPr="00594382" w14:paraId="334A7B03"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513EEEF" w14:textId="77777777" w:rsidR="00383F9B" w:rsidRPr="00594382" w:rsidRDefault="00383F9B" w:rsidP="0006045F">
            <w:pPr>
              <w:jc w:val="center"/>
              <w:rPr>
                <w:rFonts w:cs="Arial"/>
              </w:rPr>
            </w:pPr>
            <w:r w:rsidRPr="00594382">
              <w:rPr>
                <w:rFonts w:cs="Arial"/>
              </w:rPr>
              <w:t>Requerimientos especiales</w:t>
            </w:r>
          </w:p>
        </w:tc>
        <w:tc>
          <w:tcPr>
            <w:tcW w:w="4675" w:type="dxa"/>
          </w:tcPr>
          <w:p w14:paraId="22C9D058" w14:textId="0E518297" w:rsidR="00383F9B" w:rsidRPr="009B56CB" w:rsidRDefault="00383F9B" w:rsidP="00A84B26">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383F9B" w:rsidRPr="00594382" w14:paraId="4CE4314E"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B5E0106" w14:textId="77777777" w:rsidR="00383F9B" w:rsidRPr="00594382" w:rsidRDefault="00383F9B" w:rsidP="0006045F">
            <w:pPr>
              <w:jc w:val="center"/>
              <w:rPr>
                <w:rFonts w:cs="Arial"/>
              </w:rPr>
            </w:pPr>
            <w:r w:rsidRPr="00594382">
              <w:rPr>
                <w:rFonts w:cs="Arial"/>
              </w:rPr>
              <w:t>Lista tecnológica y variaciones de datos</w:t>
            </w:r>
          </w:p>
        </w:tc>
        <w:tc>
          <w:tcPr>
            <w:tcW w:w="4675" w:type="dxa"/>
          </w:tcPr>
          <w:p w14:paraId="705A2256" w14:textId="77777777" w:rsidR="00383F9B" w:rsidRPr="00594382" w:rsidRDefault="00383F9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383F9B" w:rsidRPr="00594382" w14:paraId="7B9527DE" w14:textId="77777777" w:rsidTr="0034224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44651C" w14:textId="77777777" w:rsidR="00383F9B" w:rsidRPr="00594382" w:rsidRDefault="00383F9B" w:rsidP="0006045F">
            <w:pPr>
              <w:jc w:val="center"/>
              <w:rPr>
                <w:rFonts w:cs="Arial"/>
              </w:rPr>
            </w:pPr>
            <w:r w:rsidRPr="00594382">
              <w:rPr>
                <w:rFonts w:cs="Arial"/>
              </w:rPr>
              <w:t>Frecuencia de Ocurrencia</w:t>
            </w:r>
          </w:p>
        </w:tc>
        <w:tc>
          <w:tcPr>
            <w:tcW w:w="4675" w:type="dxa"/>
          </w:tcPr>
          <w:p w14:paraId="7FE7D2F6" w14:textId="77777777" w:rsidR="00383F9B" w:rsidRPr="00594382" w:rsidRDefault="00383F9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383F9B" w:rsidRPr="00594382" w14:paraId="37D19C06" w14:textId="77777777" w:rsidTr="003422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4275D45" w14:textId="77777777" w:rsidR="00383F9B" w:rsidRPr="00594382" w:rsidRDefault="00383F9B" w:rsidP="0006045F">
            <w:pPr>
              <w:jc w:val="center"/>
              <w:rPr>
                <w:rFonts w:cs="Arial"/>
              </w:rPr>
            </w:pPr>
            <w:r w:rsidRPr="00594382">
              <w:rPr>
                <w:rFonts w:cs="Arial"/>
              </w:rPr>
              <w:t>Temas abiertos</w:t>
            </w:r>
          </w:p>
        </w:tc>
        <w:tc>
          <w:tcPr>
            <w:tcW w:w="4675" w:type="dxa"/>
          </w:tcPr>
          <w:p w14:paraId="1531F005" w14:textId="77777777" w:rsidR="00383F9B" w:rsidRPr="00594382" w:rsidRDefault="00383F9B"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07638731" w14:textId="5F0A7150" w:rsidR="00383F9B" w:rsidRPr="00383F9B" w:rsidRDefault="005933AB" w:rsidP="005933AB">
      <w:pPr>
        <w:pStyle w:val="Descripcin"/>
      </w:pPr>
      <w:bookmarkStart w:id="138" w:name="_Toc457118907"/>
      <w:r>
        <w:t xml:space="preserve">Tabla </w:t>
      </w:r>
      <w:r w:rsidR="005F4CF4">
        <w:fldChar w:fldCharType="begin"/>
      </w:r>
      <w:r w:rsidR="005F4CF4">
        <w:instrText xml:space="preserve"> SEQ Tabla \* ARABIC </w:instrText>
      </w:r>
      <w:r w:rsidR="005F4CF4">
        <w:fldChar w:fldCharType="separate"/>
      </w:r>
      <w:r w:rsidR="00211A24">
        <w:rPr>
          <w:noProof/>
        </w:rPr>
        <w:t>25</w:t>
      </w:r>
      <w:r w:rsidR="005F4CF4">
        <w:rPr>
          <w:noProof/>
        </w:rPr>
        <w:fldChar w:fldCharType="end"/>
      </w:r>
      <w:r>
        <w:t xml:space="preserve"> CU Ingresar sintomas</w:t>
      </w:r>
      <w:bookmarkEnd w:id="138"/>
    </w:p>
    <w:p w14:paraId="3BB06020" w14:textId="5084C05A" w:rsidR="00B97448" w:rsidRDefault="00383F9B" w:rsidP="00B97448">
      <w:pPr>
        <w:pStyle w:val="Ttulo3"/>
      </w:pPr>
      <w:bookmarkStart w:id="139" w:name="_Toc455508790"/>
      <w:bookmarkStart w:id="140" w:name="_Toc457118873"/>
      <w:r>
        <w:t>Ingresar a</w:t>
      </w:r>
      <w:r w:rsidR="00B97448">
        <w:t>ntecedentes familiares</w:t>
      </w:r>
      <w:bookmarkEnd w:id="139"/>
      <w:bookmarkEnd w:id="140"/>
    </w:p>
    <w:tbl>
      <w:tblPr>
        <w:tblStyle w:val="Sombreadomedio1-nfasis1"/>
        <w:tblW w:w="0" w:type="auto"/>
        <w:tblLook w:val="04A0" w:firstRow="1" w:lastRow="0" w:firstColumn="1" w:lastColumn="0" w:noHBand="0" w:noVBand="1"/>
      </w:tblPr>
      <w:tblGrid>
        <w:gridCol w:w="4387"/>
        <w:gridCol w:w="4431"/>
      </w:tblGrid>
      <w:tr w:rsidR="009B56CB" w:rsidRPr="00594382" w14:paraId="0F9C7658"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7135408" w14:textId="77777777" w:rsidR="009B56CB" w:rsidRPr="00594382" w:rsidRDefault="009B56CB" w:rsidP="0006045F">
            <w:pPr>
              <w:jc w:val="center"/>
              <w:rPr>
                <w:rFonts w:cs="Arial"/>
                <w:b w:val="0"/>
                <w:color w:val="auto"/>
              </w:rPr>
            </w:pPr>
            <w:r w:rsidRPr="00594382">
              <w:rPr>
                <w:rFonts w:cs="Arial"/>
                <w:color w:val="auto"/>
              </w:rPr>
              <w:t>Sección Caso de Uso</w:t>
            </w:r>
          </w:p>
        </w:tc>
        <w:tc>
          <w:tcPr>
            <w:tcW w:w="4675" w:type="dxa"/>
          </w:tcPr>
          <w:p w14:paraId="5B8B71E0" w14:textId="77777777" w:rsidR="009B56CB" w:rsidRPr="00594382" w:rsidRDefault="009B56CB"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9B56CB" w:rsidRPr="00594382" w14:paraId="3907B79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074CAE4" w14:textId="77777777" w:rsidR="009B56CB" w:rsidRPr="00594382" w:rsidRDefault="009B56CB" w:rsidP="0006045F">
            <w:pPr>
              <w:jc w:val="center"/>
              <w:rPr>
                <w:rFonts w:cs="Arial"/>
              </w:rPr>
            </w:pPr>
            <w:r w:rsidRPr="00594382">
              <w:rPr>
                <w:rFonts w:cs="Arial"/>
              </w:rPr>
              <w:t>Identificador</w:t>
            </w:r>
          </w:p>
        </w:tc>
        <w:tc>
          <w:tcPr>
            <w:tcW w:w="4675" w:type="dxa"/>
          </w:tcPr>
          <w:p w14:paraId="1B9833CB" w14:textId="77777777" w:rsidR="009B56CB" w:rsidRPr="00594382" w:rsidRDefault="009B56CB"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4</w:t>
            </w:r>
          </w:p>
        </w:tc>
      </w:tr>
      <w:tr w:rsidR="009B56CB" w:rsidRPr="00594382" w14:paraId="368AC00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81B97E0" w14:textId="77777777" w:rsidR="009B56CB" w:rsidRPr="00594382" w:rsidRDefault="009B56CB" w:rsidP="0006045F">
            <w:pPr>
              <w:jc w:val="center"/>
              <w:rPr>
                <w:rFonts w:cs="Arial"/>
              </w:rPr>
            </w:pPr>
            <w:r w:rsidRPr="00594382">
              <w:rPr>
                <w:rFonts w:cs="Arial"/>
              </w:rPr>
              <w:t>Identificador Pantalla</w:t>
            </w:r>
          </w:p>
        </w:tc>
        <w:tc>
          <w:tcPr>
            <w:tcW w:w="4675" w:type="dxa"/>
          </w:tcPr>
          <w:p w14:paraId="559E575F" w14:textId="77777777" w:rsidR="009B56CB" w:rsidRPr="00594382" w:rsidRDefault="009B56CB"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9B56CB" w:rsidRPr="00594382" w14:paraId="2D0C6A1A"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3F60206" w14:textId="77777777" w:rsidR="009B56CB" w:rsidRPr="00594382" w:rsidRDefault="009B56CB" w:rsidP="0006045F">
            <w:pPr>
              <w:jc w:val="center"/>
              <w:rPr>
                <w:rFonts w:cs="Arial"/>
              </w:rPr>
            </w:pPr>
            <w:r w:rsidRPr="00594382">
              <w:rPr>
                <w:rFonts w:cs="Arial"/>
              </w:rPr>
              <w:t>Nombre</w:t>
            </w:r>
          </w:p>
        </w:tc>
        <w:tc>
          <w:tcPr>
            <w:tcW w:w="4675" w:type="dxa"/>
          </w:tcPr>
          <w:p w14:paraId="0FB8511C" w14:textId="5D5157FD" w:rsidR="009B56CB" w:rsidRPr="00594382" w:rsidRDefault="009B56CB" w:rsidP="009B56CB">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antecedentes familiares</w:t>
            </w:r>
          </w:p>
        </w:tc>
      </w:tr>
      <w:tr w:rsidR="009B56CB" w:rsidRPr="00594382" w14:paraId="471C984F"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04F337F" w14:textId="77777777" w:rsidR="009B56CB" w:rsidRPr="00594382" w:rsidRDefault="009B56CB" w:rsidP="0006045F">
            <w:pPr>
              <w:jc w:val="center"/>
              <w:rPr>
                <w:rFonts w:cs="Arial"/>
              </w:rPr>
            </w:pPr>
            <w:r w:rsidRPr="00594382">
              <w:rPr>
                <w:rFonts w:cs="Arial"/>
              </w:rPr>
              <w:t>Actor Principal</w:t>
            </w:r>
          </w:p>
        </w:tc>
        <w:tc>
          <w:tcPr>
            <w:tcW w:w="4675" w:type="dxa"/>
          </w:tcPr>
          <w:p w14:paraId="097776FE"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9B56CB" w:rsidRPr="00594382" w14:paraId="49CAEACD"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F0BE4B8" w14:textId="77777777" w:rsidR="009B56CB" w:rsidRPr="00594382" w:rsidRDefault="009B56CB" w:rsidP="0006045F">
            <w:pPr>
              <w:jc w:val="center"/>
              <w:rPr>
                <w:rFonts w:cs="Arial"/>
              </w:rPr>
            </w:pPr>
            <w:r w:rsidRPr="00594382">
              <w:rPr>
                <w:rFonts w:cs="Arial"/>
              </w:rPr>
              <w:t>Interesados y Stakeholders</w:t>
            </w:r>
          </w:p>
        </w:tc>
        <w:tc>
          <w:tcPr>
            <w:tcW w:w="4675" w:type="dxa"/>
          </w:tcPr>
          <w:p w14:paraId="76522E66"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9B56CB" w:rsidRPr="00594382" w14:paraId="3221145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89E9C1C" w14:textId="77777777" w:rsidR="009B56CB" w:rsidRPr="00594382" w:rsidRDefault="009B56CB" w:rsidP="0006045F">
            <w:pPr>
              <w:jc w:val="center"/>
              <w:rPr>
                <w:rFonts w:cs="Arial"/>
              </w:rPr>
            </w:pPr>
            <w:r w:rsidRPr="00594382">
              <w:rPr>
                <w:rFonts w:cs="Arial"/>
              </w:rPr>
              <w:t>Precondiciones</w:t>
            </w:r>
          </w:p>
        </w:tc>
        <w:tc>
          <w:tcPr>
            <w:tcW w:w="4675" w:type="dxa"/>
          </w:tcPr>
          <w:p w14:paraId="47D78549" w14:textId="506CD385" w:rsidR="009B56CB" w:rsidRPr="00A84B26" w:rsidRDefault="009B56CB"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A84B26">
              <w:rPr>
                <w:rFonts w:cs="Arial"/>
              </w:rPr>
              <w:t>Usuario validado e identificado</w:t>
            </w:r>
          </w:p>
        </w:tc>
      </w:tr>
      <w:tr w:rsidR="009B56CB" w:rsidRPr="00594382" w14:paraId="55013156" w14:textId="77777777" w:rsidTr="0006045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Pr>
          <w:p w14:paraId="3A153640" w14:textId="77777777" w:rsidR="009B56CB" w:rsidRPr="00594382" w:rsidRDefault="009B56CB" w:rsidP="0006045F">
            <w:pPr>
              <w:jc w:val="center"/>
              <w:rPr>
                <w:rFonts w:cs="Arial"/>
              </w:rPr>
            </w:pPr>
            <w:r w:rsidRPr="00594382">
              <w:rPr>
                <w:rFonts w:cs="Arial"/>
              </w:rPr>
              <w:t>Postcondiciones</w:t>
            </w:r>
          </w:p>
        </w:tc>
        <w:tc>
          <w:tcPr>
            <w:tcW w:w="4675" w:type="dxa"/>
          </w:tcPr>
          <w:p w14:paraId="5ACF1262" w14:textId="31E3AD64" w:rsidR="009B56CB" w:rsidRPr="009B56CB" w:rsidRDefault="009B56CB" w:rsidP="0006045F">
            <w:pPr>
              <w:pStyle w:val="Prrafodelist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9B56CB">
              <w:rPr>
                <w:rFonts w:cs="Arial"/>
              </w:rPr>
              <w:t>Síntomas ingresados en el sistema</w:t>
            </w:r>
          </w:p>
        </w:tc>
      </w:tr>
      <w:tr w:rsidR="009B56CB" w:rsidRPr="00594382" w14:paraId="7A41793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9CE9420" w14:textId="19061ADE" w:rsidR="009B56CB" w:rsidRPr="00594382" w:rsidRDefault="009B56CB" w:rsidP="0006045F">
            <w:pPr>
              <w:jc w:val="center"/>
              <w:rPr>
                <w:rFonts w:cs="Arial"/>
              </w:rPr>
            </w:pPr>
            <w:r w:rsidRPr="00594382">
              <w:rPr>
                <w:rFonts w:cs="Arial"/>
              </w:rPr>
              <w:t>Escenario de éxito principal</w:t>
            </w:r>
          </w:p>
        </w:tc>
        <w:tc>
          <w:tcPr>
            <w:tcW w:w="4675" w:type="dxa"/>
          </w:tcPr>
          <w:p w14:paraId="751547F8" w14:textId="266A8201" w:rsidR="009B56CB" w:rsidRPr="00594382" w:rsidRDefault="009B56CB" w:rsidP="006E24EE">
            <w:pPr>
              <w:pStyle w:val="Prrafodelista"/>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selecciona </w:t>
            </w:r>
            <w:r>
              <w:rPr>
                <w:rFonts w:cs="Arial"/>
              </w:rPr>
              <w:t>ingresar antecedentes</w:t>
            </w:r>
          </w:p>
          <w:p w14:paraId="4C76E5B6" w14:textId="77777777" w:rsidR="009B56CB" w:rsidRPr="00594382" w:rsidRDefault="009B56CB" w:rsidP="006E24EE">
            <w:pPr>
              <w:pStyle w:val="Prrafodelista"/>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ingresa información </w:t>
            </w:r>
          </w:p>
          <w:p w14:paraId="08575142" w14:textId="77777777" w:rsidR="009B56CB" w:rsidRPr="00594382" w:rsidRDefault="009B56CB" w:rsidP="006E24EE">
            <w:pPr>
              <w:pStyle w:val="Prrafodelista"/>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18D51829" w14:textId="77777777" w:rsidR="009B56CB" w:rsidRPr="00594382" w:rsidRDefault="009B56CB" w:rsidP="006E24EE">
            <w:pPr>
              <w:pStyle w:val="Prrafodelista"/>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420CA5CD" w14:textId="77777777" w:rsidR="009B56CB" w:rsidRPr="00594382" w:rsidRDefault="009B56CB" w:rsidP="006E24EE">
            <w:pPr>
              <w:pStyle w:val="Prrafodelista"/>
              <w:numPr>
                <w:ilvl w:val="0"/>
                <w:numId w:val="2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guarda información</w:t>
            </w:r>
          </w:p>
        </w:tc>
      </w:tr>
      <w:tr w:rsidR="009B56CB" w:rsidRPr="00594382" w14:paraId="10F16B56"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D35732" w14:textId="77777777" w:rsidR="009B56CB" w:rsidRPr="00594382" w:rsidRDefault="009B56CB" w:rsidP="0006045F">
            <w:pPr>
              <w:jc w:val="center"/>
              <w:rPr>
                <w:rFonts w:cs="Arial"/>
              </w:rPr>
            </w:pPr>
            <w:r w:rsidRPr="00594382">
              <w:rPr>
                <w:rFonts w:cs="Arial"/>
              </w:rPr>
              <w:t>Extensiones o flujos alternativos</w:t>
            </w:r>
          </w:p>
        </w:tc>
        <w:tc>
          <w:tcPr>
            <w:tcW w:w="4675" w:type="dxa"/>
          </w:tcPr>
          <w:p w14:paraId="12C4DF86"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5BFE0A9" w14:textId="77777777" w:rsidR="009B56CB" w:rsidRPr="00594382" w:rsidRDefault="009B56CB" w:rsidP="006E24EE">
            <w:pPr>
              <w:pStyle w:val="Prrafodelista"/>
              <w:numPr>
                <w:ilvl w:val="0"/>
                <w:numId w:val="3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4D1A8A16" w14:textId="77777777" w:rsidR="009B56CB" w:rsidRPr="00594382" w:rsidRDefault="009B56CB" w:rsidP="006E24EE">
            <w:pPr>
              <w:pStyle w:val="Prrafodelista"/>
              <w:numPr>
                <w:ilvl w:val="0"/>
                <w:numId w:val="3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0E304DE7"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E295D93" w14:textId="77777777" w:rsidR="009B56CB" w:rsidRPr="00594382" w:rsidRDefault="009B56CB" w:rsidP="006E24EE">
            <w:pPr>
              <w:pStyle w:val="Prrafodelista"/>
              <w:numPr>
                <w:ilvl w:val="0"/>
                <w:numId w:val="3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3F7B542" w14:textId="77777777" w:rsidR="009B56CB" w:rsidRPr="009B56CB" w:rsidRDefault="009B56CB" w:rsidP="006E24EE">
            <w:pPr>
              <w:pStyle w:val="Prrafodelista"/>
              <w:numPr>
                <w:ilvl w:val="0"/>
                <w:numId w:val="3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9B56CB" w:rsidRPr="00594382" w14:paraId="4EB988F6"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AF8B3A" w14:textId="77777777" w:rsidR="009B56CB" w:rsidRPr="00594382" w:rsidRDefault="009B56CB" w:rsidP="0006045F">
            <w:pPr>
              <w:jc w:val="center"/>
              <w:rPr>
                <w:rFonts w:cs="Arial"/>
              </w:rPr>
            </w:pPr>
            <w:r w:rsidRPr="00594382">
              <w:rPr>
                <w:rFonts w:cs="Arial"/>
              </w:rPr>
              <w:t>Requerimientos especiales</w:t>
            </w:r>
          </w:p>
        </w:tc>
        <w:tc>
          <w:tcPr>
            <w:tcW w:w="4675" w:type="dxa"/>
          </w:tcPr>
          <w:p w14:paraId="217CE067" w14:textId="40E359F8" w:rsidR="009B56CB" w:rsidRPr="009B56CB" w:rsidRDefault="009B56CB" w:rsidP="006E24EE">
            <w:pPr>
              <w:pStyle w:val="Prrafodelista"/>
              <w:numPr>
                <w:ilvl w:val="0"/>
                <w:numId w:val="2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9B56CB" w:rsidRPr="00594382" w14:paraId="77F4127E"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C83263" w14:textId="77777777" w:rsidR="009B56CB" w:rsidRPr="00594382" w:rsidRDefault="009B56CB" w:rsidP="0006045F">
            <w:pPr>
              <w:jc w:val="center"/>
              <w:rPr>
                <w:rFonts w:cs="Arial"/>
              </w:rPr>
            </w:pPr>
            <w:r w:rsidRPr="00594382">
              <w:rPr>
                <w:rFonts w:cs="Arial"/>
              </w:rPr>
              <w:t>Lista tecnológica y variaciones de datos</w:t>
            </w:r>
          </w:p>
        </w:tc>
        <w:tc>
          <w:tcPr>
            <w:tcW w:w="4675" w:type="dxa"/>
          </w:tcPr>
          <w:p w14:paraId="2141E4D2"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9B56CB" w:rsidRPr="00594382" w14:paraId="04D4AD20"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76738B" w14:textId="77777777" w:rsidR="009B56CB" w:rsidRPr="00594382" w:rsidRDefault="009B56CB" w:rsidP="0006045F">
            <w:pPr>
              <w:jc w:val="center"/>
              <w:rPr>
                <w:rFonts w:cs="Arial"/>
              </w:rPr>
            </w:pPr>
            <w:r w:rsidRPr="00594382">
              <w:rPr>
                <w:rFonts w:cs="Arial"/>
              </w:rPr>
              <w:t>Frecuencia de Ocurrencia</w:t>
            </w:r>
          </w:p>
        </w:tc>
        <w:tc>
          <w:tcPr>
            <w:tcW w:w="4675" w:type="dxa"/>
          </w:tcPr>
          <w:p w14:paraId="003B7A6F"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9B56CB" w:rsidRPr="00594382" w14:paraId="67B5464D"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E024BF6" w14:textId="77777777" w:rsidR="009B56CB" w:rsidRPr="00594382" w:rsidRDefault="009B56CB" w:rsidP="0006045F">
            <w:pPr>
              <w:jc w:val="center"/>
              <w:rPr>
                <w:rFonts w:cs="Arial"/>
              </w:rPr>
            </w:pPr>
            <w:r w:rsidRPr="00594382">
              <w:rPr>
                <w:rFonts w:cs="Arial"/>
              </w:rPr>
              <w:t>Temas abiertos</w:t>
            </w:r>
          </w:p>
        </w:tc>
        <w:tc>
          <w:tcPr>
            <w:tcW w:w="4675" w:type="dxa"/>
          </w:tcPr>
          <w:p w14:paraId="69291270" w14:textId="77777777" w:rsidR="009B56CB" w:rsidRPr="00594382" w:rsidRDefault="009B56CB"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11DDE04" w14:textId="6CA6151A" w:rsidR="00383F9B" w:rsidRPr="00383F9B" w:rsidRDefault="005933AB" w:rsidP="005933AB">
      <w:pPr>
        <w:pStyle w:val="Descripcin"/>
      </w:pPr>
      <w:bookmarkStart w:id="141" w:name="_Toc457118908"/>
      <w:r>
        <w:t xml:space="preserve">Tabla </w:t>
      </w:r>
      <w:r w:rsidR="005F4CF4">
        <w:fldChar w:fldCharType="begin"/>
      </w:r>
      <w:r w:rsidR="005F4CF4">
        <w:instrText xml:space="preserve"> SEQ Tabla \* ARABIC </w:instrText>
      </w:r>
      <w:r w:rsidR="005F4CF4">
        <w:fldChar w:fldCharType="separate"/>
      </w:r>
      <w:r w:rsidR="00211A24">
        <w:rPr>
          <w:noProof/>
        </w:rPr>
        <w:t>26</w:t>
      </w:r>
      <w:r w:rsidR="005F4CF4">
        <w:rPr>
          <w:noProof/>
        </w:rPr>
        <w:fldChar w:fldCharType="end"/>
      </w:r>
      <w:r>
        <w:t xml:space="preserve"> CU antecedentes</w:t>
      </w:r>
      <w:bookmarkEnd w:id="141"/>
    </w:p>
    <w:p w14:paraId="5E0504E9" w14:textId="58EF6127" w:rsidR="00383F9B" w:rsidRDefault="00383F9B" w:rsidP="00383F9B">
      <w:pPr>
        <w:pStyle w:val="Ttulo3"/>
      </w:pPr>
      <w:bookmarkStart w:id="142" w:name="_Toc455508791"/>
      <w:bookmarkStart w:id="143" w:name="_Toc457118874"/>
      <w:r>
        <w:t>Agregar miembro de la familia</w:t>
      </w:r>
      <w:bookmarkEnd w:id="142"/>
      <w:bookmarkEnd w:id="143"/>
    </w:p>
    <w:tbl>
      <w:tblPr>
        <w:tblStyle w:val="Sombreadomedio1-nfasis1"/>
        <w:tblW w:w="0" w:type="auto"/>
        <w:tblLook w:val="04A0" w:firstRow="1" w:lastRow="0" w:firstColumn="1" w:lastColumn="0" w:noHBand="0" w:noVBand="1"/>
      </w:tblPr>
      <w:tblGrid>
        <w:gridCol w:w="4401"/>
        <w:gridCol w:w="4417"/>
      </w:tblGrid>
      <w:tr w:rsidR="009B56CB" w:rsidRPr="00594382" w14:paraId="684FAAA5" w14:textId="77777777" w:rsidTr="00A84B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3742899" w14:textId="77777777" w:rsidR="009B56CB" w:rsidRPr="00594382" w:rsidRDefault="009B56CB" w:rsidP="0006045F">
            <w:pPr>
              <w:jc w:val="center"/>
              <w:rPr>
                <w:rFonts w:cs="Arial"/>
                <w:b w:val="0"/>
                <w:color w:val="auto"/>
              </w:rPr>
            </w:pPr>
            <w:r w:rsidRPr="00594382">
              <w:rPr>
                <w:rFonts w:cs="Arial"/>
                <w:color w:val="auto"/>
              </w:rPr>
              <w:t>Sección Caso de Uso</w:t>
            </w:r>
          </w:p>
        </w:tc>
        <w:tc>
          <w:tcPr>
            <w:tcW w:w="4417" w:type="dxa"/>
          </w:tcPr>
          <w:p w14:paraId="2A465C4C" w14:textId="77777777" w:rsidR="009B56CB" w:rsidRPr="00594382" w:rsidRDefault="009B56CB"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9B56CB" w:rsidRPr="00594382" w14:paraId="5EAB6617"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3527061" w14:textId="77777777" w:rsidR="009B56CB" w:rsidRPr="00594382" w:rsidRDefault="009B56CB" w:rsidP="0006045F">
            <w:pPr>
              <w:jc w:val="center"/>
              <w:rPr>
                <w:rFonts w:cs="Arial"/>
              </w:rPr>
            </w:pPr>
            <w:r w:rsidRPr="00594382">
              <w:rPr>
                <w:rFonts w:cs="Arial"/>
              </w:rPr>
              <w:t>Identificador</w:t>
            </w:r>
          </w:p>
        </w:tc>
        <w:tc>
          <w:tcPr>
            <w:tcW w:w="4417" w:type="dxa"/>
          </w:tcPr>
          <w:p w14:paraId="1CAE1D6B" w14:textId="55400296" w:rsidR="009B56CB" w:rsidRPr="00594382" w:rsidRDefault="009B56CB"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6</w:t>
            </w:r>
          </w:p>
        </w:tc>
      </w:tr>
      <w:tr w:rsidR="009B56CB" w:rsidRPr="00594382" w14:paraId="73530718"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7078607C" w14:textId="77777777" w:rsidR="009B56CB" w:rsidRPr="00594382" w:rsidRDefault="009B56CB" w:rsidP="0006045F">
            <w:pPr>
              <w:jc w:val="center"/>
              <w:rPr>
                <w:rFonts w:cs="Arial"/>
              </w:rPr>
            </w:pPr>
            <w:r w:rsidRPr="00594382">
              <w:rPr>
                <w:rFonts w:cs="Arial"/>
              </w:rPr>
              <w:t>Identificador Pantalla</w:t>
            </w:r>
          </w:p>
        </w:tc>
        <w:tc>
          <w:tcPr>
            <w:tcW w:w="4417" w:type="dxa"/>
          </w:tcPr>
          <w:p w14:paraId="551A76F9" w14:textId="118BEA56" w:rsidR="009B56CB" w:rsidRPr="00594382" w:rsidRDefault="009B56CB"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A84B26" w:rsidRPr="00594382" w14:paraId="272C8195"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3441F59" w14:textId="77777777" w:rsidR="00A84B26" w:rsidRPr="00594382" w:rsidRDefault="00A84B26" w:rsidP="00A84B26">
            <w:pPr>
              <w:jc w:val="center"/>
              <w:rPr>
                <w:rFonts w:cs="Arial"/>
              </w:rPr>
            </w:pPr>
            <w:r w:rsidRPr="00594382">
              <w:rPr>
                <w:rFonts w:cs="Arial"/>
              </w:rPr>
              <w:t>Nombre</w:t>
            </w:r>
          </w:p>
        </w:tc>
        <w:tc>
          <w:tcPr>
            <w:tcW w:w="4417" w:type="dxa"/>
          </w:tcPr>
          <w:p w14:paraId="77738E71" w14:textId="68C29944" w:rsidR="00A84B26" w:rsidRPr="00594382" w:rsidRDefault="00A84B26" w:rsidP="00A84B26">
            <w:pPr>
              <w:cnfStyle w:val="000000100000" w:firstRow="0" w:lastRow="0" w:firstColumn="0" w:lastColumn="0" w:oddVBand="0" w:evenVBand="0" w:oddHBand="1" w:evenHBand="0" w:firstRowFirstColumn="0" w:firstRowLastColumn="0" w:lastRowFirstColumn="0" w:lastRowLastColumn="0"/>
              <w:rPr>
                <w:rFonts w:cs="Arial"/>
              </w:rPr>
            </w:pPr>
            <w:r>
              <w:rPr>
                <w:rFonts w:cs="Arial"/>
              </w:rPr>
              <w:t>Agregar miembro de la familia</w:t>
            </w:r>
          </w:p>
        </w:tc>
      </w:tr>
      <w:tr w:rsidR="00A84B26" w:rsidRPr="00594382" w14:paraId="7DAB17DD"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717406C5" w14:textId="0C5371CE" w:rsidR="00A84B26" w:rsidRPr="00594382" w:rsidRDefault="00A84B26" w:rsidP="00A84B26">
            <w:pPr>
              <w:jc w:val="center"/>
              <w:rPr>
                <w:rFonts w:cs="Arial"/>
              </w:rPr>
            </w:pPr>
            <w:r w:rsidRPr="00594382">
              <w:rPr>
                <w:rFonts w:cs="Arial"/>
              </w:rPr>
              <w:t>Actor Principal</w:t>
            </w:r>
          </w:p>
        </w:tc>
        <w:tc>
          <w:tcPr>
            <w:tcW w:w="4417" w:type="dxa"/>
          </w:tcPr>
          <w:p w14:paraId="0B34A503" w14:textId="525E724A" w:rsidR="00A84B26" w:rsidRPr="00594382" w:rsidRDefault="00A84B26" w:rsidP="00A84B26">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A84B26" w:rsidRPr="00594382" w14:paraId="3AA7F9FC"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27BF66D5" w14:textId="77777777" w:rsidR="00A84B26" w:rsidRPr="00594382" w:rsidRDefault="00A84B26" w:rsidP="00A84B26">
            <w:pPr>
              <w:jc w:val="center"/>
              <w:rPr>
                <w:rFonts w:cs="Arial"/>
              </w:rPr>
            </w:pPr>
            <w:r w:rsidRPr="00594382">
              <w:rPr>
                <w:rFonts w:cs="Arial"/>
              </w:rPr>
              <w:t>Interesados y Stakeholders</w:t>
            </w:r>
          </w:p>
        </w:tc>
        <w:tc>
          <w:tcPr>
            <w:tcW w:w="4417" w:type="dxa"/>
          </w:tcPr>
          <w:p w14:paraId="74D8C26E" w14:textId="19CF0A6C" w:rsidR="00A84B26" w:rsidRPr="00594382" w:rsidRDefault="00A84B26" w:rsidP="00A84B26">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9B56CB" w:rsidRPr="00594382" w14:paraId="3A62B536"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92E147C" w14:textId="77777777" w:rsidR="009B56CB" w:rsidRPr="00594382" w:rsidRDefault="009B56CB" w:rsidP="0006045F">
            <w:pPr>
              <w:jc w:val="center"/>
              <w:rPr>
                <w:rFonts w:cs="Arial"/>
              </w:rPr>
            </w:pPr>
            <w:r w:rsidRPr="00594382">
              <w:rPr>
                <w:rFonts w:cs="Arial"/>
              </w:rPr>
              <w:t>Precondiciones</w:t>
            </w:r>
          </w:p>
        </w:tc>
        <w:tc>
          <w:tcPr>
            <w:tcW w:w="4417" w:type="dxa"/>
          </w:tcPr>
          <w:p w14:paraId="57D4AE04" w14:textId="77777777" w:rsidR="009B56CB" w:rsidRPr="00594382" w:rsidRDefault="009B56CB" w:rsidP="006E24EE">
            <w:pPr>
              <w:pStyle w:val="Prrafodelista"/>
              <w:numPr>
                <w:ilvl w:val="0"/>
                <w:numId w:val="2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w:t>
            </w:r>
          </w:p>
          <w:p w14:paraId="1524A88C" w14:textId="77777777" w:rsidR="009B56CB" w:rsidRPr="00594382" w:rsidRDefault="009B56CB" w:rsidP="006E24EE">
            <w:pPr>
              <w:pStyle w:val="Prrafodelista"/>
              <w:numPr>
                <w:ilvl w:val="0"/>
                <w:numId w:val="2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a agregar existente</w:t>
            </w:r>
          </w:p>
        </w:tc>
      </w:tr>
      <w:tr w:rsidR="009B56CB" w:rsidRPr="00594382" w14:paraId="37F74864" w14:textId="77777777" w:rsidTr="00A84B2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401" w:type="dxa"/>
          </w:tcPr>
          <w:p w14:paraId="77CEB4DA" w14:textId="77777777" w:rsidR="009B56CB" w:rsidRPr="00594382" w:rsidRDefault="009B56CB" w:rsidP="0006045F">
            <w:pPr>
              <w:jc w:val="center"/>
              <w:rPr>
                <w:rFonts w:cs="Arial"/>
              </w:rPr>
            </w:pPr>
            <w:r w:rsidRPr="00594382">
              <w:rPr>
                <w:rFonts w:cs="Arial"/>
              </w:rPr>
              <w:t>Postcondiciones</w:t>
            </w:r>
          </w:p>
        </w:tc>
        <w:tc>
          <w:tcPr>
            <w:tcW w:w="4417" w:type="dxa"/>
          </w:tcPr>
          <w:p w14:paraId="4FFD0009" w14:textId="77777777" w:rsidR="009B56CB" w:rsidRPr="00594382" w:rsidRDefault="009B56CB" w:rsidP="0006045F">
            <w:pPr>
              <w:pStyle w:val="Prrafodelist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olicitud de amistad enviada</w:t>
            </w:r>
          </w:p>
        </w:tc>
      </w:tr>
      <w:tr w:rsidR="009B56CB" w:rsidRPr="00594382" w14:paraId="61390F5B"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24A0E61E" w14:textId="77777777" w:rsidR="009B56CB" w:rsidRPr="00594382" w:rsidRDefault="009B56CB" w:rsidP="0006045F">
            <w:pPr>
              <w:jc w:val="center"/>
              <w:rPr>
                <w:rFonts w:cs="Arial"/>
              </w:rPr>
            </w:pPr>
            <w:r w:rsidRPr="00594382">
              <w:rPr>
                <w:rFonts w:cs="Arial"/>
              </w:rPr>
              <w:t>Escenario de éxito principal</w:t>
            </w:r>
          </w:p>
        </w:tc>
        <w:tc>
          <w:tcPr>
            <w:tcW w:w="4417" w:type="dxa"/>
          </w:tcPr>
          <w:p w14:paraId="4BA8D2CE" w14:textId="77777777" w:rsidR="009B56CB" w:rsidRPr="00594382" w:rsidRDefault="009B56CB" w:rsidP="006E24EE">
            <w:pPr>
              <w:pStyle w:val="Prrafodelista"/>
              <w:numPr>
                <w:ilvl w:val="0"/>
                <w:numId w:val="30"/>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selecciona usuario a agregar</w:t>
            </w:r>
          </w:p>
          <w:p w14:paraId="26AC14BC" w14:textId="77777777" w:rsidR="009B56CB" w:rsidRPr="00594382" w:rsidRDefault="009B56CB" w:rsidP="006E24EE">
            <w:pPr>
              <w:pStyle w:val="Prrafodelista"/>
              <w:numPr>
                <w:ilvl w:val="0"/>
                <w:numId w:val="30"/>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solicitud al sistema</w:t>
            </w:r>
          </w:p>
          <w:p w14:paraId="32A4395A" w14:textId="77777777" w:rsidR="009B56CB" w:rsidRPr="00594382" w:rsidRDefault="009B56CB" w:rsidP="006E24EE">
            <w:pPr>
              <w:pStyle w:val="Prrafodelista"/>
              <w:numPr>
                <w:ilvl w:val="0"/>
                <w:numId w:val="30"/>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envía solicitud a usuario por agregar</w:t>
            </w:r>
          </w:p>
        </w:tc>
      </w:tr>
      <w:tr w:rsidR="009B56CB" w:rsidRPr="00594382" w14:paraId="5335C05D"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650EF1D8" w14:textId="77777777" w:rsidR="009B56CB" w:rsidRPr="00594382" w:rsidRDefault="009B56CB" w:rsidP="0006045F">
            <w:pPr>
              <w:jc w:val="center"/>
              <w:rPr>
                <w:rFonts w:cs="Arial"/>
              </w:rPr>
            </w:pPr>
            <w:r w:rsidRPr="00594382">
              <w:rPr>
                <w:rFonts w:cs="Arial"/>
              </w:rPr>
              <w:t>Extensiones o flujos alternativos</w:t>
            </w:r>
          </w:p>
        </w:tc>
        <w:tc>
          <w:tcPr>
            <w:tcW w:w="4417" w:type="dxa"/>
          </w:tcPr>
          <w:p w14:paraId="636C779D" w14:textId="16CB4827" w:rsidR="009B56CB" w:rsidRPr="00A84B26" w:rsidRDefault="009B56CB" w:rsidP="00A84B26">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r w:rsidR="00A84B26">
              <w:rPr>
                <w:rFonts w:cs="Arial"/>
              </w:rPr>
              <w:t xml:space="preserve">: </w:t>
            </w:r>
            <w:r w:rsidRPr="00A84B26">
              <w:rPr>
                <w:rFonts w:cs="Arial"/>
              </w:rPr>
              <w:t>Sistema pide intentarlo más tarde.</w:t>
            </w:r>
          </w:p>
        </w:tc>
      </w:tr>
      <w:tr w:rsidR="009B56CB" w:rsidRPr="00594382" w14:paraId="513F0AD1"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0219311" w14:textId="77777777" w:rsidR="009B56CB" w:rsidRPr="00594382" w:rsidRDefault="009B56CB" w:rsidP="0006045F">
            <w:pPr>
              <w:jc w:val="center"/>
              <w:rPr>
                <w:rFonts w:cs="Arial"/>
              </w:rPr>
            </w:pPr>
            <w:r w:rsidRPr="00594382">
              <w:rPr>
                <w:rFonts w:cs="Arial"/>
              </w:rPr>
              <w:t>Requerimientos especiales</w:t>
            </w:r>
          </w:p>
        </w:tc>
        <w:tc>
          <w:tcPr>
            <w:tcW w:w="4417" w:type="dxa"/>
          </w:tcPr>
          <w:p w14:paraId="28C96547" w14:textId="1DEFB96B" w:rsidR="009B56CB" w:rsidRPr="00A84B26" w:rsidRDefault="009B56CB" w:rsidP="00A84B26">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9B56CB" w:rsidRPr="00594382" w14:paraId="27DFF3EB"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7A8ECC57" w14:textId="77777777" w:rsidR="009B56CB" w:rsidRPr="00594382" w:rsidRDefault="009B56CB" w:rsidP="0006045F">
            <w:pPr>
              <w:jc w:val="center"/>
              <w:rPr>
                <w:rFonts w:cs="Arial"/>
              </w:rPr>
            </w:pPr>
            <w:r w:rsidRPr="00594382">
              <w:rPr>
                <w:rFonts w:cs="Arial"/>
              </w:rPr>
              <w:t>Lista tecnológica y variaciones de datos</w:t>
            </w:r>
          </w:p>
        </w:tc>
        <w:tc>
          <w:tcPr>
            <w:tcW w:w="4417" w:type="dxa"/>
          </w:tcPr>
          <w:p w14:paraId="53420C55"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9B56CB" w:rsidRPr="00594382" w14:paraId="7599BC6F"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59D4C72" w14:textId="77777777" w:rsidR="009B56CB" w:rsidRPr="00594382" w:rsidRDefault="009B56CB" w:rsidP="0006045F">
            <w:pPr>
              <w:jc w:val="center"/>
              <w:rPr>
                <w:rFonts w:cs="Arial"/>
              </w:rPr>
            </w:pPr>
            <w:r w:rsidRPr="00594382">
              <w:rPr>
                <w:rFonts w:cs="Arial"/>
              </w:rPr>
              <w:t>Frecuencia de Ocurrencia</w:t>
            </w:r>
          </w:p>
        </w:tc>
        <w:tc>
          <w:tcPr>
            <w:tcW w:w="4417" w:type="dxa"/>
          </w:tcPr>
          <w:p w14:paraId="0E8A9599"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9B56CB" w:rsidRPr="00594382" w14:paraId="70CE1E8E"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25DEF4D3" w14:textId="77777777" w:rsidR="009B56CB" w:rsidRPr="00594382" w:rsidRDefault="009B56CB" w:rsidP="0006045F">
            <w:pPr>
              <w:jc w:val="center"/>
              <w:rPr>
                <w:rFonts w:cs="Arial"/>
              </w:rPr>
            </w:pPr>
            <w:r w:rsidRPr="00594382">
              <w:rPr>
                <w:rFonts w:cs="Arial"/>
              </w:rPr>
              <w:t>Temas abiertos</w:t>
            </w:r>
          </w:p>
        </w:tc>
        <w:tc>
          <w:tcPr>
            <w:tcW w:w="4417" w:type="dxa"/>
          </w:tcPr>
          <w:p w14:paraId="7562F7EC"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r w:rsidR="009B56CB" w:rsidRPr="00594382" w14:paraId="2F6A6B26"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2E771750" w14:textId="77777777" w:rsidR="009B56CB" w:rsidRPr="00594382" w:rsidRDefault="009B56CB" w:rsidP="0006045F">
            <w:pPr>
              <w:jc w:val="center"/>
              <w:rPr>
                <w:rFonts w:cs="Arial"/>
              </w:rPr>
            </w:pPr>
            <w:r w:rsidRPr="00594382">
              <w:rPr>
                <w:rFonts w:cs="Arial"/>
              </w:rPr>
              <w:t>Lista tecnológica y variaciones de datos</w:t>
            </w:r>
          </w:p>
        </w:tc>
        <w:tc>
          <w:tcPr>
            <w:tcW w:w="4417" w:type="dxa"/>
          </w:tcPr>
          <w:p w14:paraId="29C616EE" w14:textId="77777777" w:rsidR="009B56CB" w:rsidRPr="00594382" w:rsidRDefault="009B56CB"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9B56CB" w:rsidRPr="00594382" w14:paraId="7F682072"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209D5D9C" w14:textId="77777777" w:rsidR="009B56CB" w:rsidRPr="00594382" w:rsidRDefault="009B56CB" w:rsidP="0006045F">
            <w:pPr>
              <w:jc w:val="center"/>
              <w:rPr>
                <w:rFonts w:cs="Arial"/>
              </w:rPr>
            </w:pPr>
            <w:r w:rsidRPr="00594382">
              <w:rPr>
                <w:rFonts w:cs="Arial"/>
              </w:rPr>
              <w:t>Frecuencia de Ocurrencia</w:t>
            </w:r>
          </w:p>
        </w:tc>
        <w:tc>
          <w:tcPr>
            <w:tcW w:w="4417" w:type="dxa"/>
          </w:tcPr>
          <w:p w14:paraId="501CE41E" w14:textId="77777777" w:rsidR="009B56CB" w:rsidRPr="00594382" w:rsidRDefault="009B56CB"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ndeterminada</w:t>
            </w:r>
          </w:p>
        </w:tc>
      </w:tr>
      <w:tr w:rsidR="009B56CB" w:rsidRPr="00594382" w14:paraId="551321C7"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01" w:type="dxa"/>
          </w:tcPr>
          <w:p w14:paraId="58B1B58A" w14:textId="77777777" w:rsidR="009B56CB" w:rsidRPr="00594382" w:rsidRDefault="009B56CB" w:rsidP="0006045F">
            <w:pPr>
              <w:jc w:val="center"/>
              <w:rPr>
                <w:rFonts w:cs="Arial"/>
              </w:rPr>
            </w:pPr>
            <w:r w:rsidRPr="00594382">
              <w:rPr>
                <w:rFonts w:cs="Arial"/>
              </w:rPr>
              <w:t>Temas abiertos</w:t>
            </w:r>
          </w:p>
        </w:tc>
        <w:tc>
          <w:tcPr>
            <w:tcW w:w="4417" w:type="dxa"/>
          </w:tcPr>
          <w:p w14:paraId="348E605A" w14:textId="77777777" w:rsidR="009B56CB" w:rsidRPr="00594382" w:rsidRDefault="009B56CB" w:rsidP="005933AB">
            <w:pPr>
              <w:keepNex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o</w:t>
            </w:r>
          </w:p>
        </w:tc>
      </w:tr>
    </w:tbl>
    <w:p w14:paraId="726F0D46" w14:textId="1D075392" w:rsidR="00383F9B" w:rsidRDefault="005933AB" w:rsidP="005933AB">
      <w:pPr>
        <w:pStyle w:val="Descripcin"/>
      </w:pPr>
      <w:bookmarkStart w:id="144" w:name="_Toc457118909"/>
      <w:r>
        <w:t xml:space="preserve">Tabla </w:t>
      </w:r>
      <w:r w:rsidR="005F4CF4">
        <w:fldChar w:fldCharType="begin"/>
      </w:r>
      <w:r w:rsidR="005F4CF4">
        <w:instrText xml:space="preserve"> SEQ Tabla \* ARABIC </w:instrText>
      </w:r>
      <w:r w:rsidR="005F4CF4">
        <w:fldChar w:fldCharType="separate"/>
      </w:r>
      <w:r w:rsidR="00211A24">
        <w:rPr>
          <w:noProof/>
        </w:rPr>
        <w:t>27</w:t>
      </w:r>
      <w:r w:rsidR="005F4CF4">
        <w:rPr>
          <w:noProof/>
        </w:rPr>
        <w:fldChar w:fldCharType="end"/>
      </w:r>
      <w:r>
        <w:t xml:space="preserve"> CU agregar familiar</w:t>
      </w:r>
      <w:bookmarkEnd w:id="144"/>
    </w:p>
    <w:p w14:paraId="498A6349" w14:textId="43AA135E" w:rsidR="00383F9B" w:rsidRDefault="00383F9B" w:rsidP="00383F9B">
      <w:pPr>
        <w:pStyle w:val="Ttulo3"/>
      </w:pPr>
      <w:bookmarkStart w:id="145" w:name="_Toc455508792"/>
      <w:bookmarkStart w:id="146" w:name="_Toc457118875"/>
      <w:r>
        <w:t>Eliminar miembro familia</w:t>
      </w:r>
      <w:bookmarkEnd w:id="145"/>
      <w:bookmarkEnd w:id="146"/>
    </w:p>
    <w:tbl>
      <w:tblPr>
        <w:tblStyle w:val="Sombreadomedio1-nfasis1"/>
        <w:tblW w:w="0" w:type="auto"/>
        <w:tblLook w:val="04A0" w:firstRow="1" w:lastRow="0" w:firstColumn="1" w:lastColumn="0" w:noHBand="0" w:noVBand="1"/>
      </w:tblPr>
      <w:tblGrid>
        <w:gridCol w:w="4390"/>
        <w:gridCol w:w="4428"/>
      </w:tblGrid>
      <w:tr w:rsidR="00A84B26" w:rsidRPr="00594382" w14:paraId="779AFDCE" w14:textId="77777777" w:rsidTr="00A84B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8D81FC3" w14:textId="77777777" w:rsidR="00A84B26" w:rsidRPr="00594382" w:rsidRDefault="00A84B26" w:rsidP="0006045F">
            <w:pPr>
              <w:jc w:val="center"/>
              <w:rPr>
                <w:rFonts w:cs="Arial"/>
                <w:b w:val="0"/>
                <w:color w:val="auto"/>
              </w:rPr>
            </w:pPr>
            <w:r w:rsidRPr="00594382">
              <w:rPr>
                <w:rFonts w:cs="Arial"/>
                <w:color w:val="auto"/>
              </w:rPr>
              <w:t>Sección Caso de Uso</w:t>
            </w:r>
          </w:p>
        </w:tc>
        <w:tc>
          <w:tcPr>
            <w:tcW w:w="4428" w:type="dxa"/>
          </w:tcPr>
          <w:p w14:paraId="064747D2" w14:textId="77777777" w:rsidR="00A84B26" w:rsidRPr="00594382" w:rsidRDefault="00A84B26"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A84B26" w:rsidRPr="00594382" w14:paraId="068EA07E"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007C2B9" w14:textId="77777777" w:rsidR="00A84B26" w:rsidRPr="00594382" w:rsidRDefault="00A84B26" w:rsidP="0006045F">
            <w:pPr>
              <w:jc w:val="center"/>
              <w:rPr>
                <w:rFonts w:cs="Arial"/>
              </w:rPr>
            </w:pPr>
            <w:r w:rsidRPr="00594382">
              <w:rPr>
                <w:rFonts w:cs="Arial"/>
              </w:rPr>
              <w:t>Identificador</w:t>
            </w:r>
          </w:p>
        </w:tc>
        <w:tc>
          <w:tcPr>
            <w:tcW w:w="4428" w:type="dxa"/>
          </w:tcPr>
          <w:p w14:paraId="14C5E27D" w14:textId="3971A91B" w:rsidR="00A84B26" w:rsidRPr="00594382" w:rsidRDefault="00A84B26"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7</w:t>
            </w:r>
          </w:p>
        </w:tc>
      </w:tr>
      <w:tr w:rsidR="00A84B26" w:rsidRPr="00594382" w14:paraId="57E6EFE7"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8AFB567" w14:textId="77777777" w:rsidR="00A84B26" w:rsidRPr="00594382" w:rsidRDefault="00A84B26" w:rsidP="0006045F">
            <w:pPr>
              <w:jc w:val="center"/>
              <w:rPr>
                <w:rFonts w:cs="Arial"/>
              </w:rPr>
            </w:pPr>
            <w:r w:rsidRPr="00594382">
              <w:rPr>
                <w:rFonts w:cs="Arial"/>
              </w:rPr>
              <w:t>Identificador Pantalla</w:t>
            </w:r>
          </w:p>
        </w:tc>
        <w:tc>
          <w:tcPr>
            <w:tcW w:w="4428" w:type="dxa"/>
          </w:tcPr>
          <w:p w14:paraId="77CEE9A9" w14:textId="06C57C50" w:rsidR="00A84B26" w:rsidRPr="00594382" w:rsidRDefault="00A84B26"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A84B26" w:rsidRPr="00594382" w14:paraId="01B4B0F6"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18E6654" w14:textId="77777777" w:rsidR="00A84B26" w:rsidRPr="00594382" w:rsidRDefault="00A84B26" w:rsidP="0006045F">
            <w:pPr>
              <w:jc w:val="center"/>
              <w:rPr>
                <w:rFonts w:cs="Arial"/>
              </w:rPr>
            </w:pPr>
            <w:r w:rsidRPr="00594382">
              <w:rPr>
                <w:rFonts w:cs="Arial"/>
              </w:rPr>
              <w:t>Nombre</w:t>
            </w:r>
          </w:p>
        </w:tc>
        <w:tc>
          <w:tcPr>
            <w:tcW w:w="4428" w:type="dxa"/>
          </w:tcPr>
          <w:p w14:paraId="5EF8968E" w14:textId="07555F29" w:rsidR="00A84B26" w:rsidRPr="00594382" w:rsidRDefault="00A84B26" w:rsidP="00A84B26">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Eliminar </w:t>
            </w:r>
            <w:r>
              <w:rPr>
                <w:rFonts w:cs="Arial"/>
              </w:rPr>
              <w:t>miembro familia</w:t>
            </w:r>
          </w:p>
        </w:tc>
      </w:tr>
      <w:tr w:rsidR="00A84B26" w:rsidRPr="00594382" w14:paraId="01D9E72D"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BF58C03" w14:textId="77777777" w:rsidR="00A84B26" w:rsidRPr="00594382" w:rsidRDefault="00A84B26" w:rsidP="00A84B26">
            <w:pPr>
              <w:jc w:val="center"/>
              <w:rPr>
                <w:rFonts w:cs="Arial"/>
              </w:rPr>
            </w:pPr>
            <w:r w:rsidRPr="00594382">
              <w:rPr>
                <w:rFonts w:cs="Arial"/>
              </w:rPr>
              <w:t>Actor Principal</w:t>
            </w:r>
          </w:p>
        </w:tc>
        <w:tc>
          <w:tcPr>
            <w:tcW w:w="4428" w:type="dxa"/>
          </w:tcPr>
          <w:p w14:paraId="6608FCDF" w14:textId="3B0DED8E" w:rsidR="00A84B26" w:rsidRPr="00594382" w:rsidRDefault="00A84B26" w:rsidP="00A84B26">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A84B26" w:rsidRPr="00594382" w14:paraId="4358218D"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F864A52" w14:textId="77777777" w:rsidR="00A84B26" w:rsidRPr="00594382" w:rsidRDefault="00A84B26" w:rsidP="00A84B26">
            <w:pPr>
              <w:jc w:val="center"/>
              <w:rPr>
                <w:rFonts w:cs="Arial"/>
              </w:rPr>
            </w:pPr>
            <w:r w:rsidRPr="00594382">
              <w:rPr>
                <w:rFonts w:cs="Arial"/>
              </w:rPr>
              <w:t>Interesados y Stakeholders</w:t>
            </w:r>
          </w:p>
        </w:tc>
        <w:tc>
          <w:tcPr>
            <w:tcW w:w="4428" w:type="dxa"/>
          </w:tcPr>
          <w:p w14:paraId="7DDDDC44" w14:textId="7F098802" w:rsidR="00A84B26" w:rsidRPr="00594382" w:rsidRDefault="00A84B26" w:rsidP="00A84B26">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A84B26" w:rsidRPr="00594382" w14:paraId="7E25B92E"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70BFA03" w14:textId="77777777" w:rsidR="00A84B26" w:rsidRPr="00594382" w:rsidRDefault="00A84B26" w:rsidP="0006045F">
            <w:pPr>
              <w:jc w:val="center"/>
              <w:rPr>
                <w:rFonts w:cs="Arial"/>
              </w:rPr>
            </w:pPr>
            <w:r w:rsidRPr="00594382">
              <w:rPr>
                <w:rFonts w:cs="Arial"/>
              </w:rPr>
              <w:t>Precondiciones</w:t>
            </w:r>
          </w:p>
        </w:tc>
        <w:tc>
          <w:tcPr>
            <w:tcW w:w="4428" w:type="dxa"/>
          </w:tcPr>
          <w:p w14:paraId="11830C20" w14:textId="77777777" w:rsidR="00A84B26" w:rsidRPr="00594382" w:rsidRDefault="00A84B26" w:rsidP="006E24EE">
            <w:pPr>
              <w:pStyle w:val="Prrafodelista"/>
              <w:numPr>
                <w:ilvl w:val="0"/>
                <w:numId w:val="3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p w14:paraId="6B74E297" w14:textId="2F5CF9A1" w:rsidR="00A84B26" w:rsidRPr="00594382" w:rsidRDefault="00A84B26" w:rsidP="006E24EE">
            <w:pPr>
              <w:pStyle w:val="Prrafodelista"/>
              <w:numPr>
                <w:ilvl w:val="0"/>
                <w:numId w:val="33"/>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Familiar</w:t>
            </w:r>
            <w:r w:rsidRPr="00594382">
              <w:rPr>
                <w:rFonts w:cs="Arial"/>
              </w:rPr>
              <w:t xml:space="preserve"> validad</w:t>
            </w:r>
            <w:r>
              <w:rPr>
                <w:rFonts w:cs="Arial"/>
              </w:rPr>
              <w:t>o e identificado</w:t>
            </w:r>
          </w:p>
        </w:tc>
      </w:tr>
      <w:tr w:rsidR="00A84B26" w:rsidRPr="00594382" w14:paraId="6BEF1103" w14:textId="77777777" w:rsidTr="00A84B26">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083E2382" w14:textId="77777777" w:rsidR="00A84B26" w:rsidRPr="00594382" w:rsidRDefault="00A84B26" w:rsidP="0006045F">
            <w:pPr>
              <w:jc w:val="center"/>
              <w:rPr>
                <w:rFonts w:cs="Arial"/>
              </w:rPr>
            </w:pPr>
            <w:r w:rsidRPr="00594382">
              <w:rPr>
                <w:rFonts w:cs="Arial"/>
              </w:rPr>
              <w:t>Postcondiciones</w:t>
            </w:r>
          </w:p>
        </w:tc>
        <w:tc>
          <w:tcPr>
            <w:tcW w:w="4428" w:type="dxa"/>
          </w:tcPr>
          <w:p w14:paraId="52E4E733" w14:textId="45D3D258" w:rsidR="00A84B26" w:rsidRPr="00594382" w:rsidRDefault="00A84B26" w:rsidP="006E24EE">
            <w:pPr>
              <w:pStyle w:val="Prrafodelista"/>
              <w:numPr>
                <w:ilvl w:val="0"/>
                <w:numId w:val="3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Información </w:t>
            </w:r>
            <w:r>
              <w:rPr>
                <w:rFonts w:cs="Arial"/>
              </w:rPr>
              <w:t>familiar borrado</w:t>
            </w:r>
          </w:p>
          <w:p w14:paraId="3286797A" w14:textId="6DFA8E04" w:rsidR="00A84B26" w:rsidRPr="00594382" w:rsidRDefault="00A84B26" w:rsidP="006E24EE">
            <w:pPr>
              <w:pStyle w:val="Prrafodelista"/>
              <w:numPr>
                <w:ilvl w:val="0"/>
                <w:numId w:val="3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Información </w:t>
            </w:r>
            <w:r w:rsidR="00BF3EB8">
              <w:rPr>
                <w:rFonts w:cs="Arial"/>
              </w:rPr>
              <w:t xml:space="preserve">de </w:t>
            </w:r>
            <w:r w:rsidRPr="00594382">
              <w:rPr>
                <w:rFonts w:cs="Arial"/>
              </w:rPr>
              <w:t>usuario actualizada</w:t>
            </w:r>
          </w:p>
        </w:tc>
      </w:tr>
      <w:tr w:rsidR="00A84B26" w:rsidRPr="00594382" w14:paraId="172D5714"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D6C9C2C" w14:textId="77777777" w:rsidR="00A84B26" w:rsidRPr="00594382" w:rsidRDefault="00A84B26" w:rsidP="0006045F">
            <w:pPr>
              <w:jc w:val="center"/>
              <w:rPr>
                <w:rFonts w:cs="Arial"/>
              </w:rPr>
            </w:pPr>
            <w:r w:rsidRPr="00594382">
              <w:rPr>
                <w:rFonts w:cs="Arial"/>
              </w:rPr>
              <w:t>Escenario de éxito principal</w:t>
            </w:r>
          </w:p>
        </w:tc>
        <w:tc>
          <w:tcPr>
            <w:tcW w:w="4428" w:type="dxa"/>
          </w:tcPr>
          <w:p w14:paraId="5AB01608" w14:textId="6704B6D2" w:rsidR="00A84B26" w:rsidRPr="00594382" w:rsidRDefault="00A84B26" w:rsidP="006E24EE">
            <w:pPr>
              <w:pStyle w:val="Prrafodelista"/>
              <w:numPr>
                <w:ilvl w:val="0"/>
                <w:numId w:val="3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selecciona </w:t>
            </w:r>
            <w:r w:rsidR="0006045F">
              <w:rPr>
                <w:rFonts w:cs="Arial"/>
              </w:rPr>
              <w:t>familiar</w:t>
            </w:r>
            <w:r w:rsidR="00BF3EB8">
              <w:rPr>
                <w:rFonts w:cs="Arial"/>
              </w:rPr>
              <w:t xml:space="preserve"> </w:t>
            </w:r>
            <w:r w:rsidRPr="00594382">
              <w:rPr>
                <w:rFonts w:cs="Arial"/>
              </w:rPr>
              <w:t>a eliminar</w:t>
            </w:r>
          </w:p>
          <w:p w14:paraId="304A06C6" w14:textId="77777777" w:rsidR="00A84B26" w:rsidRPr="00594382" w:rsidRDefault="00A84B26" w:rsidP="006E24EE">
            <w:pPr>
              <w:pStyle w:val="Prrafodelista"/>
              <w:numPr>
                <w:ilvl w:val="0"/>
                <w:numId w:val="3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datos al sistema</w:t>
            </w:r>
          </w:p>
          <w:p w14:paraId="22F2B9EA" w14:textId="77777777" w:rsidR="00A84B26" w:rsidRPr="00594382" w:rsidRDefault="00A84B26" w:rsidP="006E24EE">
            <w:pPr>
              <w:pStyle w:val="Prrafodelista"/>
              <w:numPr>
                <w:ilvl w:val="0"/>
                <w:numId w:val="3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54D313A2" w14:textId="670D2E88" w:rsidR="00A84B26" w:rsidRPr="00594382" w:rsidRDefault="00A84B26" w:rsidP="006E24EE">
            <w:pPr>
              <w:pStyle w:val="Prrafodelista"/>
              <w:numPr>
                <w:ilvl w:val="0"/>
                <w:numId w:val="3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elimina información </w:t>
            </w:r>
            <w:r w:rsidR="0006045F">
              <w:rPr>
                <w:rFonts w:cs="Arial"/>
              </w:rPr>
              <w:t>familiar</w:t>
            </w:r>
          </w:p>
          <w:p w14:paraId="40A50E96" w14:textId="77777777" w:rsidR="00A84B26" w:rsidRPr="00594382" w:rsidRDefault="00A84B26" w:rsidP="006E24EE">
            <w:pPr>
              <w:pStyle w:val="Prrafodelista"/>
              <w:numPr>
                <w:ilvl w:val="0"/>
                <w:numId w:val="35"/>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información</w:t>
            </w:r>
          </w:p>
        </w:tc>
      </w:tr>
      <w:tr w:rsidR="00A84B26" w:rsidRPr="00594382" w14:paraId="352C7200"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17251CA" w14:textId="77777777" w:rsidR="00A84B26" w:rsidRPr="00594382" w:rsidRDefault="00A84B26" w:rsidP="0006045F">
            <w:pPr>
              <w:jc w:val="center"/>
              <w:rPr>
                <w:rFonts w:cs="Arial"/>
              </w:rPr>
            </w:pPr>
            <w:r w:rsidRPr="00594382">
              <w:rPr>
                <w:rFonts w:cs="Arial"/>
              </w:rPr>
              <w:t>Extensiones o flujos alternativos</w:t>
            </w:r>
          </w:p>
        </w:tc>
        <w:tc>
          <w:tcPr>
            <w:tcW w:w="4428" w:type="dxa"/>
          </w:tcPr>
          <w:p w14:paraId="59B87CB6" w14:textId="77777777" w:rsidR="00A84B26" w:rsidRPr="00594382" w:rsidRDefault="00A84B26"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15953327" w14:textId="77777777" w:rsidR="00A84B26" w:rsidRPr="00594382" w:rsidRDefault="00A84B26" w:rsidP="006E24EE">
            <w:pPr>
              <w:pStyle w:val="Prrafodelista"/>
              <w:numPr>
                <w:ilvl w:val="0"/>
                <w:numId w:val="3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17D81B43" w14:textId="77777777" w:rsidR="00A84B26" w:rsidRPr="00594382" w:rsidRDefault="00A84B26" w:rsidP="006E24EE">
            <w:pPr>
              <w:pStyle w:val="Prrafodelista"/>
              <w:numPr>
                <w:ilvl w:val="0"/>
                <w:numId w:val="3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589AA6BD" w14:textId="77777777" w:rsidR="00A84B26" w:rsidRPr="00594382" w:rsidRDefault="00A84B26"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3FFB92DA" w14:textId="77777777" w:rsidR="00A84B26" w:rsidRPr="00594382" w:rsidRDefault="00A84B26" w:rsidP="006E24EE">
            <w:pPr>
              <w:pStyle w:val="Prrafodelista"/>
              <w:numPr>
                <w:ilvl w:val="0"/>
                <w:numId w:val="36"/>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313D8824" w14:textId="77777777" w:rsidR="00A84B26" w:rsidRPr="00594382" w:rsidRDefault="00A84B26" w:rsidP="006E24EE">
            <w:pPr>
              <w:pStyle w:val="Prrafodelista"/>
              <w:numPr>
                <w:ilvl w:val="0"/>
                <w:numId w:val="36"/>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p w14:paraId="209CA9D7" w14:textId="77777777" w:rsidR="00A84B26" w:rsidRPr="00594382" w:rsidRDefault="00A84B26" w:rsidP="0006045F">
            <w:pPr>
              <w:pStyle w:val="Prrafodelista"/>
              <w:cnfStyle w:val="000000100000" w:firstRow="0" w:lastRow="0" w:firstColumn="0" w:lastColumn="0" w:oddVBand="0" w:evenVBand="0" w:oddHBand="1" w:evenHBand="0" w:firstRowFirstColumn="0" w:firstRowLastColumn="0" w:lastRowFirstColumn="0" w:lastRowLastColumn="0"/>
              <w:rPr>
                <w:rFonts w:cs="Arial"/>
              </w:rPr>
            </w:pPr>
          </w:p>
        </w:tc>
      </w:tr>
      <w:tr w:rsidR="00A84B26" w:rsidRPr="00594382" w14:paraId="5F044AF5"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51E3C20" w14:textId="77777777" w:rsidR="00A84B26" w:rsidRPr="00594382" w:rsidRDefault="00A84B26" w:rsidP="0006045F">
            <w:pPr>
              <w:jc w:val="center"/>
              <w:rPr>
                <w:rFonts w:cs="Arial"/>
              </w:rPr>
            </w:pPr>
            <w:r w:rsidRPr="00594382">
              <w:rPr>
                <w:rFonts w:cs="Arial"/>
              </w:rPr>
              <w:t>Requerimientos especiales</w:t>
            </w:r>
          </w:p>
        </w:tc>
        <w:tc>
          <w:tcPr>
            <w:tcW w:w="4428" w:type="dxa"/>
          </w:tcPr>
          <w:p w14:paraId="3F454211" w14:textId="77777777" w:rsidR="00A84B26" w:rsidRPr="00594382" w:rsidRDefault="00A84B26"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A84B26" w:rsidRPr="00594382" w14:paraId="50CE32B3"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2BC8F77" w14:textId="77777777" w:rsidR="00A84B26" w:rsidRPr="00594382" w:rsidRDefault="00A84B26" w:rsidP="0006045F">
            <w:pPr>
              <w:jc w:val="center"/>
              <w:rPr>
                <w:rFonts w:cs="Arial"/>
              </w:rPr>
            </w:pPr>
            <w:r w:rsidRPr="00594382">
              <w:rPr>
                <w:rFonts w:cs="Arial"/>
              </w:rPr>
              <w:t>Lista tecnológica y variaciones de datos</w:t>
            </w:r>
          </w:p>
        </w:tc>
        <w:tc>
          <w:tcPr>
            <w:tcW w:w="4428" w:type="dxa"/>
          </w:tcPr>
          <w:p w14:paraId="56D8A8BD" w14:textId="77777777" w:rsidR="00A84B26" w:rsidRPr="00594382" w:rsidRDefault="00A84B26"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A84B26" w:rsidRPr="00594382" w14:paraId="7990BD3B" w14:textId="77777777" w:rsidTr="00A84B2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17BE747" w14:textId="77777777" w:rsidR="00A84B26" w:rsidRPr="00594382" w:rsidRDefault="00A84B26" w:rsidP="0006045F">
            <w:pPr>
              <w:jc w:val="center"/>
              <w:rPr>
                <w:rFonts w:cs="Arial"/>
              </w:rPr>
            </w:pPr>
            <w:r w:rsidRPr="00594382">
              <w:rPr>
                <w:rFonts w:cs="Arial"/>
              </w:rPr>
              <w:t>Frecuencia de Ocurrencia</w:t>
            </w:r>
          </w:p>
        </w:tc>
        <w:tc>
          <w:tcPr>
            <w:tcW w:w="4428" w:type="dxa"/>
          </w:tcPr>
          <w:p w14:paraId="596457FF" w14:textId="77777777" w:rsidR="00A84B26" w:rsidRPr="00594382" w:rsidRDefault="00A84B26"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A84B26" w:rsidRPr="00594382" w14:paraId="572F04E8" w14:textId="77777777" w:rsidTr="00A84B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0B87A58" w14:textId="77777777" w:rsidR="00A84B26" w:rsidRPr="00594382" w:rsidRDefault="00A84B26" w:rsidP="0006045F">
            <w:pPr>
              <w:jc w:val="center"/>
              <w:rPr>
                <w:rFonts w:cs="Arial"/>
              </w:rPr>
            </w:pPr>
            <w:r w:rsidRPr="00594382">
              <w:rPr>
                <w:rFonts w:cs="Arial"/>
              </w:rPr>
              <w:t>Temas abiertos</w:t>
            </w:r>
          </w:p>
        </w:tc>
        <w:tc>
          <w:tcPr>
            <w:tcW w:w="4428" w:type="dxa"/>
          </w:tcPr>
          <w:p w14:paraId="003A49D4" w14:textId="77777777" w:rsidR="00A84B26" w:rsidRPr="00594382" w:rsidRDefault="00A84B26"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D12A954" w14:textId="33B7240D" w:rsidR="005933AB" w:rsidRDefault="005933AB">
      <w:pPr>
        <w:pStyle w:val="Descripcin"/>
      </w:pPr>
      <w:bookmarkStart w:id="147" w:name="_Toc457118910"/>
      <w:r>
        <w:t xml:space="preserve">Tabla </w:t>
      </w:r>
      <w:r w:rsidR="005F4CF4">
        <w:fldChar w:fldCharType="begin"/>
      </w:r>
      <w:r w:rsidR="005F4CF4">
        <w:instrText xml:space="preserve"> SEQ Tabla \* ARABIC </w:instrText>
      </w:r>
      <w:r w:rsidR="005F4CF4">
        <w:fldChar w:fldCharType="separate"/>
      </w:r>
      <w:r w:rsidR="00211A24">
        <w:rPr>
          <w:noProof/>
        </w:rPr>
        <w:t>28</w:t>
      </w:r>
      <w:r w:rsidR="005F4CF4">
        <w:rPr>
          <w:noProof/>
        </w:rPr>
        <w:fldChar w:fldCharType="end"/>
      </w:r>
      <w:r>
        <w:t xml:space="preserve"> CU eliminar miembro familia</w:t>
      </w:r>
      <w:bookmarkEnd w:id="147"/>
    </w:p>
    <w:p w14:paraId="6EB5C30E" w14:textId="44EC1B9A" w:rsidR="00383F9B" w:rsidRDefault="00383F9B" w:rsidP="00383F9B">
      <w:pPr>
        <w:pStyle w:val="Ttulo3"/>
      </w:pPr>
      <w:bookmarkStart w:id="148" w:name="_Toc455508793"/>
      <w:bookmarkStart w:id="149" w:name="_Toc457118876"/>
      <w:r>
        <w:t>Eliminar usuario</w:t>
      </w:r>
      <w:bookmarkEnd w:id="148"/>
      <w:bookmarkEnd w:id="149"/>
    </w:p>
    <w:tbl>
      <w:tblPr>
        <w:tblStyle w:val="Sombreadomedio1-nfasis1"/>
        <w:tblW w:w="0" w:type="auto"/>
        <w:tblLook w:val="04A0" w:firstRow="1" w:lastRow="0" w:firstColumn="1" w:lastColumn="0" w:noHBand="0" w:noVBand="1"/>
      </w:tblPr>
      <w:tblGrid>
        <w:gridCol w:w="4390"/>
        <w:gridCol w:w="4428"/>
      </w:tblGrid>
      <w:tr w:rsidR="0006045F" w:rsidRPr="00594382" w14:paraId="4E516FBE"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D2991B5"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428" w:type="dxa"/>
          </w:tcPr>
          <w:p w14:paraId="7EC7B400"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651779B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5389CB9" w14:textId="77777777" w:rsidR="0006045F" w:rsidRPr="00594382" w:rsidRDefault="0006045F" w:rsidP="0006045F">
            <w:pPr>
              <w:jc w:val="center"/>
              <w:rPr>
                <w:rFonts w:cs="Arial"/>
              </w:rPr>
            </w:pPr>
            <w:r w:rsidRPr="00594382">
              <w:rPr>
                <w:rFonts w:cs="Arial"/>
              </w:rPr>
              <w:t>Identificador</w:t>
            </w:r>
          </w:p>
        </w:tc>
        <w:tc>
          <w:tcPr>
            <w:tcW w:w="4428" w:type="dxa"/>
          </w:tcPr>
          <w:p w14:paraId="07E130BD" w14:textId="2B7D34E5" w:rsidR="0006045F" w:rsidRPr="00594382" w:rsidRDefault="0006045F"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w:t>
            </w:r>
          </w:p>
        </w:tc>
      </w:tr>
      <w:tr w:rsidR="0006045F" w:rsidRPr="00594382" w14:paraId="4515EC04"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0A5E82E" w14:textId="77777777" w:rsidR="0006045F" w:rsidRPr="00594382" w:rsidRDefault="0006045F" w:rsidP="0006045F">
            <w:pPr>
              <w:jc w:val="center"/>
              <w:rPr>
                <w:rFonts w:cs="Arial"/>
              </w:rPr>
            </w:pPr>
            <w:r w:rsidRPr="00594382">
              <w:rPr>
                <w:rFonts w:cs="Arial"/>
              </w:rPr>
              <w:t>Identificador Pantalla</w:t>
            </w:r>
          </w:p>
        </w:tc>
        <w:tc>
          <w:tcPr>
            <w:tcW w:w="4428" w:type="dxa"/>
          </w:tcPr>
          <w:p w14:paraId="07C9001C"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Pr>
                <w:rFonts w:cs="Arial"/>
              </w:rPr>
              <w:t>Ninguno</w:t>
            </w:r>
          </w:p>
        </w:tc>
      </w:tr>
      <w:tr w:rsidR="0006045F" w:rsidRPr="00594382" w14:paraId="732D0939"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0C37FB" w14:textId="77777777" w:rsidR="0006045F" w:rsidRPr="00594382" w:rsidRDefault="0006045F" w:rsidP="0006045F">
            <w:pPr>
              <w:jc w:val="center"/>
              <w:rPr>
                <w:rFonts w:cs="Arial"/>
              </w:rPr>
            </w:pPr>
            <w:r w:rsidRPr="00594382">
              <w:rPr>
                <w:rFonts w:cs="Arial"/>
              </w:rPr>
              <w:t>Nombre</w:t>
            </w:r>
          </w:p>
        </w:tc>
        <w:tc>
          <w:tcPr>
            <w:tcW w:w="4428" w:type="dxa"/>
          </w:tcPr>
          <w:p w14:paraId="70CC92EA" w14:textId="5E48B271"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Eliminar </w:t>
            </w:r>
            <w:r>
              <w:rPr>
                <w:rFonts w:cs="Arial"/>
              </w:rPr>
              <w:t>usuario</w:t>
            </w:r>
          </w:p>
        </w:tc>
      </w:tr>
      <w:tr w:rsidR="0006045F" w:rsidRPr="00594382" w14:paraId="1F910CC1"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1C7D768" w14:textId="77777777" w:rsidR="0006045F" w:rsidRPr="00594382" w:rsidRDefault="0006045F" w:rsidP="0006045F">
            <w:pPr>
              <w:jc w:val="center"/>
              <w:rPr>
                <w:rFonts w:cs="Arial"/>
              </w:rPr>
            </w:pPr>
            <w:r w:rsidRPr="00594382">
              <w:rPr>
                <w:rFonts w:cs="Arial"/>
              </w:rPr>
              <w:t>Actor Principal</w:t>
            </w:r>
          </w:p>
        </w:tc>
        <w:tc>
          <w:tcPr>
            <w:tcW w:w="4428" w:type="dxa"/>
          </w:tcPr>
          <w:p w14:paraId="0A9F6276"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06045F" w:rsidRPr="00594382" w14:paraId="27F785BA"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AA31152" w14:textId="77777777" w:rsidR="0006045F" w:rsidRPr="00594382" w:rsidRDefault="0006045F" w:rsidP="0006045F">
            <w:pPr>
              <w:jc w:val="center"/>
              <w:rPr>
                <w:rFonts w:cs="Arial"/>
              </w:rPr>
            </w:pPr>
            <w:r w:rsidRPr="00594382">
              <w:rPr>
                <w:rFonts w:cs="Arial"/>
              </w:rPr>
              <w:t>Interesados y Stakeholders</w:t>
            </w:r>
          </w:p>
        </w:tc>
        <w:tc>
          <w:tcPr>
            <w:tcW w:w="4428" w:type="dxa"/>
          </w:tcPr>
          <w:p w14:paraId="7CDC3C05"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06045F" w:rsidRPr="00594382" w14:paraId="2C6946FD" w14:textId="77777777" w:rsidTr="0006045F">
        <w:trPr>
          <w:cnfStyle w:val="000000010000" w:firstRow="0" w:lastRow="0" w:firstColumn="0" w:lastColumn="0" w:oddVBand="0" w:evenVBand="0" w:oddHBand="0" w:evenHBand="1"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4390" w:type="dxa"/>
          </w:tcPr>
          <w:p w14:paraId="5DD1F86D" w14:textId="77777777" w:rsidR="0006045F" w:rsidRPr="00594382" w:rsidRDefault="0006045F" w:rsidP="0006045F">
            <w:pPr>
              <w:jc w:val="center"/>
              <w:rPr>
                <w:rFonts w:cs="Arial"/>
              </w:rPr>
            </w:pPr>
            <w:r w:rsidRPr="00594382">
              <w:rPr>
                <w:rFonts w:cs="Arial"/>
              </w:rPr>
              <w:t>Precondiciones</w:t>
            </w:r>
          </w:p>
        </w:tc>
        <w:tc>
          <w:tcPr>
            <w:tcW w:w="4428" w:type="dxa"/>
          </w:tcPr>
          <w:p w14:paraId="00C1F88F" w14:textId="1B35BDE7" w:rsidR="0006045F" w:rsidRPr="0006045F"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06045F" w:rsidRPr="00594382" w14:paraId="23665FC2" w14:textId="77777777" w:rsidTr="0006045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5DD524DC" w14:textId="77777777" w:rsidR="0006045F" w:rsidRPr="00594382" w:rsidRDefault="0006045F" w:rsidP="0006045F">
            <w:pPr>
              <w:jc w:val="center"/>
              <w:rPr>
                <w:rFonts w:cs="Arial"/>
              </w:rPr>
            </w:pPr>
            <w:r w:rsidRPr="00594382">
              <w:rPr>
                <w:rFonts w:cs="Arial"/>
              </w:rPr>
              <w:t>Postcondiciones</w:t>
            </w:r>
          </w:p>
        </w:tc>
        <w:tc>
          <w:tcPr>
            <w:tcW w:w="4428" w:type="dxa"/>
          </w:tcPr>
          <w:p w14:paraId="309D738B" w14:textId="6A4005DA" w:rsidR="0006045F" w:rsidRPr="00594382" w:rsidRDefault="0006045F" w:rsidP="0006045F">
            <w:pPr>
              <w:pStyle w:val="Prrafodelista"/>
              <w:spacing w:line="240" w:lineRule="auto"/>
              <w:ind w:left="1080"/>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nformación usuario actualizada</w:t>
            </w:r>
          </w:p>
        </w:tc>
      </w:tr>
      <w:tr w:rsidR="0006045F" w:rsidRPr="00594382" w14:paraId="5EEACD9B"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9745B29" w14:textId="77777777" w:rsidR="0006045F" w:rsidRPr="00594382" w:rsidRDefault="0006045F" w:rsidP="0006045F">
            <w:pPr>
              <w:jc w:val="center"/>
              <w:rPr>
                <w:rFonts w:cs="Arial"/>
              </w:rPr>
            </w:pPr>
            <w:r w:rsidRPr="00594382">
              <w:rPr>
                <w:rFonts w:cs="Arial"/>
              </w:rPr>
              <w:t>Escenario de éxito principal</w:t>
            </w:r>
          </w:p>
        </w:tc>
        <w:tc>
          <w:tcPr>
            <w:tcW w:w="4428" w:type="dxa"/>
          </w:tcPr>
          <w:p w14:paraId="6FDA0AE2" w14:textId="5AF9A9EE" w:rsidR="0006045F" w:rsidRPr="00594382" w:rsidRDefault="0006045F" w:rsidP="006E24EE">
            <w:pPr>
              <w:pStyle w:val="Prrafodelista"/>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selecciona eliminar</w:t>
            </w:r>
          </w:p>
          <w:p w14:paraId="1AE07BE3" w14:textId="77777777" w:rsidR="0006045F" w:rsidRPr="00594382" w:rsidRDefault="0006045F" w:rsidP="006E24EE">
            <w:pPr>
              <w:pStyle w:val="Prrafodelista"/>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datos al sistema</w:t>
            </w:r>
          </w:p>
          <w:p w14:paraId="30FD69A4" w14:textId="77777777" w:rsidR="0006045F" w:rsidRPr="00594382" w:rsidRDefault="0006045F" w:rsidP="006E24EE">
            <w:pPr>
              <w:pStyle w:val="Prrafodelista"/>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valida datos</w:t>
            </w:r>
          </w:p>
          <w:p w14:paraId="04CA7892" w14:textId="05C1E4A8" w:rsidR="0006045F" w:rsidRPr="00594382" w:rsidRDefault="0006045F" w:rsidP="006E24EE">
            <w:pPr>
              <w:pStyle w:val="Prrafodelista"/>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elimina </w:t>
            </w:r>
            <w:r>
              <w:rPr>
                <w:rFonts w:cs="Arial"/>
              </w:rPr>
              <w:t>usuario</w:t>
            </w:r>
          </w:p>
          <w:p w14:paraId="66803129" w14:textId="77777777" w:rsidR="0006045F" w:rsidRPr="00594382" w:rsidRDefault="0006045F" w:rsidP="006E24EE">
            <w:pPr>
              <w:pStyle w:val="Prrafodelista"/>
              <w:numPr>
                <w:ilvl w:val="0"/>
                <w:numId w:val="38"/>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información</w:t>
            </w:r>
          </w:p>
        </w:tc>
      </w:tr>
      <w:tr w:rsidR="0006045F" w:rsidRPr="00594382" w14:paraId="506FE7D1"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DE99BC" w14:textId="77777777" w:rsidR="0006045F" w:rsidRPr="00594382" w:rsidRDefault="0006045F" w:rsidP="0006045F">
            <w:pPr>
              <w:jc w:val="center"/>
              <w:rPr>
                <w:rFonts w:cs="Arial"/>
              </w:rPr>
            </w:pPr>
            <w:r w:rsidRPr="00594382">
              <w:rPr>
                <w:rFonts w:cs="Arial"/>
              </w:rPr>
              <w:t>Extensiones o flujos alternativos</w:t>
            </w:r>
          </w:p>
        </w:tc>
        <w:tc>
          <w:tcPr>
            <w:tcW w:w="4428" w:type="dxa"/>
          </w:tcPr>
          <w:p w14:paraId="26BCA6C0"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2E55EB7E" w14:textId="77777777" w:rsidR="0006045F" w:rsidRPr="00594382" w:rsidRDefault="0006045F" w:rsidP="006E24EE">
            <w:pPr>
              <w:pStyle w:val="Prrafodelista"/>
              <w:numPr>
                <w:ilvl w:val="0"/>
                <w:numId w:val="39"/>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31380F26" w14:textId="77777777" w:rsidR="0006045F" w:rsidRPr="00594382" w:rsidRDefault="0006045F" w:rsidP="006E24EE">
            <w:pPr>
              <w:pStyle w:val="Prrafodelista"/>
              <w:numPr>
                <w:ilvl w:val="0"/>
                <w:numId w:val="39"/>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4EA9FE7E"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6A9511DF" w14:textId="77777777" w:rsidR="0006045F" w:rsidRPr="00594382" w:rsidRDefault="0006045F" w:rsidP="006E24EE">
            <w:pPr>
              <w:pStyle w:val="Prrafodelista"/>
              <w:numPr>
                <w:ilvl w:val="0"/>
                <w:numId w:val="4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5D67C6B" w14:textId="1EA84283" w:rsidR="0006045F" w:rsidRPr="00001AEA" w:rsidRDefault="0006045F" w:rsidP="00001AEA">
            <w:pPr>
              <w:pStyle w:val="Prrafodelista"/>
              <w:numPr>
                <w:ilvl w:val="0"/>
                <w:numId w:val="4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73704293"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1D19AF" w14:textId="77777777" w:rsidR="0006045F" w:rsidRPr="00594382" w:rsidRDefault="0006045F" w:rsidP="0006045F">
            <w:pPr>
              <w:jc w:val="center"/>
              <w:rPr>
                <w:rFonts w:cs="Arial"/>
              </w:rPr>
            </w:pPr>
            <w:r w:rsidRPr="00594382">
              <w:rPr>
                <w:rFonts w:cs="Arial"/>
              </w:rPr>
              <w:t>Requerimientos especiales</w:t>
            </w:r>
          </w:p>
        </w:tc>
        <w:tc>
          <w:tcPr>
            <w:tcW w:w="4428" w:type="dxa"/>
          </w:tcPr>
          <w:p w14:paraId="276F49D5" w14:textId="77777777" w:rsidR="0006045F" w:rsidRPr="00594382"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4D1A7A03"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4B6E535" w14:textId="77777777" w:rsidR="0006045F" w:rsidRPr="00594382" w:rsidRDefault="0006045F" w:rsidP="0006045F">
            <w:pPr>
              <w:jc w:val="center"/>
              <w:rPr>
                <w:rFonts w:cs="Arial"/>
              </w:rPr>
            </w:pPr>
            <w:r w:rsidRPr="00594382">
              <w:rPr>
                <w:rFonts w:cs="Arial"/>
              </w:rPr>
              <w:t>Lista tecnológica y variaciones de datos</w:t>
            </w:r>
          </w:p>
        </w:tc>
        <w:tc>
          <w:tcPr>
            <w:tcW w:w="4428" w:type="dxa"/>
          </w:tcPr>
          <w:p w14:paraId="6783F9FE"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06045F" w:rsidRPr="00594382" w14:paraId="52EB37F5"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BC79EC8" w14:textId="77777777" w:rsidR="0006045F" w:rsidRPr="00594382" w:rsidRDefault="0006045F" w:rsidP="0006045F">
            <w:pPr>
              <w:jc w:val="center"/>
              <w:rPr>
                <w:rFonts w:cs="Arial"/>
              </w:rPr>
            </w:pPr>
            <w:r w:rsidRPr="00594382">
              <w:rPr>
                <w:rFonts w:cs="Arial"/>
              </w:rPr>
              <w:t>Frecuencia de Ocurrencia</w:t>
            </w:r>
          </w:p>
        </w:tc>
        <w:tc>
          <w:tcPr>
            <w:tcW w:w="4428" w:type="dxa"/>
          </w:tcPr>
          <w:p w14:paraId="04232265"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40D85987"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4CEA5D8" w14:textId="77777777" w:rsidR="0006045F" w:rsidRPr="00594382" w:rsidRDefault="0006045F" w:rsidP="0006045F">
            <w:pPr>
              <w:jc w:val="center"/>
              <w:rPr>
                <w:rFonts w:cs="Arial"/>
              </w:rPr>
            </w:pPr>
            <w:r w:rsidRPr="00594382">
              <w:rPr>
                <w:rFonts w:cs="Arial"/>
              </w:rPr>
              <w:t>Temas abiertos</w:t>
            </w:r>
          </w:p>
        </w:tc>
        <w:tc>
          <w:tcPr>
            <w:tcW w:w="4428" w:type="dxa"/>
          </w:tcPr>
          <w:p w14:paraId="26BD2244"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476AC328" w14:textId="63F75D92" w:rsidR="00383F9B" w:rsidRPr="00383F9B" w:rsidRDefault="005933AB" w:rsidP="005933AB">
      <w:pPr>
        <w:pStyle w:val="Descripcin"/>
      </w:pPr>
      <w:bookmarkStart w:id="150" w:name="_Toc457118911"/>
      <w:r>
        <w:t xml:space="preserve">Tabla </w:t>
      </w:r>
      <w:r w:rsidR="005F4CF4">
        <w:fldChar w:fldCharType="begin"/>
      </w:r>
      <w:r w:rsidR="005F4CF4">
        <w:instrText xml:space="preserve"> SEQ Tabla \* ARABIC </w:instrText>
      </w:r>
      <w:r w:rsidR="005F4CF4">
        <w:fldChar w:fldCharType="separate"/>
      </w:r>
      <w:r w:rsidR="00211A24">
        <w:rPr>
          <w:noProof/>
        </w:rPr>
        <w:t>29</w:t>
      </w:r>
      <w:r w:rsidR="005F4CF4">
        <w:rPr>
          <w:noProof/>
        </w:rPr>
        <w:fldChar w:fldCharType="end"/>
      </w:r>
      <w:r>
        <w:t xml:space="preserve"> CU eliminar usuario</w:t>
      </w:r>
      <w:bookmarkEnd w:id="150"/>
    </w:p>
    <w:p w14:paraId="4E08DBFB" w14:textId="5F48D618" w:rsidR="00383F9B" w:rsidRDefault="00383F9B" w:rsidP="00383F9B">
      <w:pPr>
        <w:pStyle w:val="Ttulo3"/>
      </w:pPr>
      <w:bookmarkStart w:id="151" w:name="_Toc455508794"/>
      <w:bookmarkStart w:id="152" w:name="_Toc457118877"/>
      <w:r>
        <w:t>Editar información usuario</w:t>
      </w:r>
      <w:bookmarkEnd w:id="151"/>
      <w:bookmarkEnd w:id="152"/>
      <w:r>
        <w:t xml:space="preserve"> </w:t>
      </w:r>
    </w:p>
    <w:tbl>
      <w:tblPr>
        <w:tblStyle w:val="Sombreadomedio1-nfasis1"/>
        <w:tblW w:w="0" w:type="auto"/>
        <w:tblLook w:val="04A0" w:firstRow="1" w:lastRow="0" w:firstColumn="1" w:lastColumn="0" w:noHBand="0" w:noVBand="1"/>
      </w:tblPr>
      <w:tblGrid>
        <w:gridCol w:w="4390"/>
        <w:gridCol w:w="4428"/>
      </w:tblGrid>
      <w:tr w:rsidR="0006045F" w:rsidRPr="00594382" w14:paraId="0F8E6A99"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B743DE"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428" w:type="dxa"/>
          </w:tcPr>
          <w:p w14:paraId="12B39CAE"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506D2323"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59C2993" w14:textId="77777777" w:rsidR="0006045F" w:rsidRPr="00594382" w:rsidRDefault="0006045F" w:rsidP="0006045F">
            <w:pPr>
              <w:jc w:val="center"/>
              <w:rPr>
                <w:rFonts w:cs="Arial"/>
              </w:rPr>
            </w:pPr>
            <w:r w:rsidRPr="00594382">
              <w:rPr>
                <w:rFonts w:cs="Arial"/>
              </w:rPr>
              <w:t>Identificador</w:t>
            </w:r>
          </w:p>
        </w:tc>
        <w:tc>
          <w:tcPr>
            <w:tcW w:w="4428" w:type="dxa"/>
          </w:tcPr>
          <w:p w14:paraId="32F3DCDF" w14:textId="5BEE3B75" w:rsidR="0006045F" w:rsidRPr="00594382" w:rsidRDefault="0006045F"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8</w:t>
            </w:r>
          </w:p>
        </w:tc>
      </w:tr>
      <w:tr w:rsidR="0006045F" w:rsidRPr="00594382" w14:paraId="569A2AC0"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5E9E48A" w14:textId="77777777" w:rsidR="0006045F" w:rsidRPr="00594382" w:rsidRDefault="0006045F" w:rsidP="0006045F">
            <w:pPr>
              <w:jc w:val="center"/>
              <w:rPr>
                <w:rFonts w:cs="Arial"/>
              </w:rPr>
            </w:pPr>
            <w:r w:rsidRPr="00594382">
              <w:rPr>
                <w:rFonts w:cs="Arial"/>
              </w:rPr>
              <w:t>Identificador Pantalla</w:t>
            </w:r>
          </w:p>
        </w:tc>
        <w:tc>
          <w:tcPr>
            <w:tcW w:w="4428" w:type="dxa"/>
          </w:tcPr>
          <w:p w14:paraId="78F1280B"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06045F" w:rsidRPr="00594382" w14:paraId="49E0FB29"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366F238" w14:textId="77777777" w:rsidR="0006045F" w:rsidRPr="00594382" w:rsidRDefault="0006045F" w:rsidP="0006045F">
            <w:pPr>
              <w:jc w:val="center"/>
              <w:rPr>
                <w:rFonts w:cs="Arial"/>
              </w:rPr>
            </w:pPr>
            <w:r w:rsidRPr="00594382">
              <w:rPr>
                <w:rFonts w:cs="Arial"/>
              </w:rPr>
              <w:t>Nombre</w:t>
            </w:r>
          </w:p>
        </w:tc>
        <w:tc>
          <w:tcPr>
            <w:tcW w:w="4428" w:type="dxa"/>
          </w:tcPr>
          <w:p w14:paraId="4F6752D1" w14:textId="336947D5"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Editar información usuario</w:t>
            </w:r>
          </w:p>
        </w:tc>
      </w:tr>
      <w:tr w:rsidR="0006045F" w:rsidRPr="00594382" w14:paraId="3595B707"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7102890" w14:textId="77777777" w:rsidR="0006045F" w:rsidRPr="00594382" w:rsidRDefault="0006045F" w:rsidP="0006045F">
            <w:pPr>
              <w:jc w:val="center"/>
              <w:rPr>
                <w:rFonts w:cs="Arial"/>
              </w:rPr>
            </w:pPr>
            <w:r w:rsidRPr="00594382">
              <w:rPr>
                <w:rFonts w:cs="Arial"/>
              </w:rPr>
              <w:t>Actor Principal</w:t>
            </w:r>
          </w:p>
        </w:tc>
        <w:tc>
          <w:tcPr>
            <w:tcW w:w="4428" w:type="dxa"/>
          </w:tcPr>
          <w:p w14:paraId="21F0FFE5" w14:textId="2C3935BC"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06045F" w:rsidRPr="00594382" w14:paraId="27245382"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B9B6248" w14:textId="77777777" w:rsidR="0006045F" w:rsidRPr="00594382" w:rsidRDefault="0006045F" w:rsidP="0006045F">
            <w:pPr>
              <w:jc w:val="center"/>
              <w:rPr>
                <w:rFonts w:cs="Arial"/>
              </w:rPr>
            </w:pPr>
            <w:r w:rsidRPr="00594382">
              <w:rPr>
                <w:rFonts w:cs="Arial"/>
              </w:rPr>
              <w:t>Interesados y Stakeholders</w:t>
            </w:r>
          </w:p>
        </w:tc>
        <w:tc>
          <w:tcPr>
            <w:tcW w:w="4428" w:type="dxa"/>
          </w:tcPr>
          <w:p w14:paraId="23163CB9" w14:textId="0FBDBD54"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06045F" w:rsidRPr="00594382" w14:paraId="6F20379B"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7A474F3" w14:textId="77777777" w:rsidR="0006045F" w:rsidRPr="00594382" w:rsidRDefault="0006045F" w:rsidP="0006045F">
            <w:pPr>
              <w:jc w:val="center"/>
              <w:rPr>
                <w:rFonts w:cs="Arial"/>
              </w:rPr>
            </w:pPr>
            <w:r w:rsidRPr="00594382">
              <w:rPr>
                <w:rFonts w:cs="Arial"/>
              </w:rPr>
              <w:t>Precondiciones</w:t>
            </w:r>
          </w:p>
        </w:tc>
        <w:tc>
          <w:tcPr>
            <w:tcW w:w="4428" w:type="dxa"/>
          </w:tcPr>
          <w:p w14:paraId="3B275622" w14:textId="77777777" w:rsidR="0006045F" w:rsidRPr="00594382"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p>
        </w:tc>
      </w:tr>
      <w:tr w:rsidR="0006045F" w:rsidRPr="00594382" w14:paraId="725D5880" w14:textId="77777777" w:rsidTr="0006045F">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42022CAB" w14:textId="77777777" w:rsidR="0006045F" w:rsidRPr="00594382" w:rsidRDefault="0006045F" w:rsidP="0006045F">
            <w:pPr>
              <w:jc w:val="center"/>
              <w:rPr>
                <w:rFonts w:cs="Arial"/>
              </w:rPr>
            </w:pPr>
            <w:r w:rsidRPr="00594382">
              <w:rPr>
                <w:rFonts w:cs="Arial"/>
              </w:rPr>
              <w:t>Postcondiciones</w:t>
            </w:r>
          </w:p>
        </w:tc>
        <w:tc>
          <w:tcPr>
            <w:tcW w:w="4428" w:type="dxa"/>
          </w:tcPr>
          <w:p w14:paraId="68788398" w14:textId="23612BA2" w:rsidR="0006045F" w:rsidRPr="00594382" w:rsidRDefault="0006045F" w:rsidP="0006045F">
            <w:pPr>
              <w:pStyle w:val="Prrafodelista"/>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 xml:space="preserve">Información </w:t>
            </w:r>
            <w:r>
              <w:rPr>
                <w:rFonts w:cs="Arial"/>
              </w:rPr>
              <w:t>Usuario</w:t>
            </w:r>
            <w:r w:rsidRPr="00594382">
              <w:rPr>
                <w:rFonts w:cs="Arial"/>
              </w:rPr>
              <w:t xml:space="preserve"> Actualizada</w:t>
            </w:r>
          </w:p>
        </w:tc>
      </w:tr>
      <w:tr w:rsidR="0006045F" w:rsidRPr="00594382" w14:paraId="20D0547F"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2191121" w14:textId="77777777" w:rsidR="0006045F" w:rsidRPr="00594382" w:rsidRDefault="0006045F" w:rsidP="0006045F">
            <w:pPr>
              <w:jc w:val="center"/>
              <w:rPr>
                <w:rFonts w:cs="Arial"/>
              </w:rPr>
            </w:pPr>
            <w:r w:rsidRPr="00594382">
              <w:rPr>
                <w:rFonts w:cs="Arial"/>
              </w:rPr>
              <w:t>Escenario de éxito principal</w:t>
            </w:r>
          </w:p>
        </w:tc>
        <w:tc>
          <w:tcPr>
            <w:tcW w:w="4428" w:type="dxa"/>
          </w:tcPr>
          <w:p w14:paraId="16B2BE63" w14:textId="5AD0E7E9" w:rsidR="0006045F" w:rsidRPr="00594382" w:rsidRDefault="0006045F" w:rsidP="006E24EE">
            <w:pPr>
              <w:pStyle w:val="Prrafodelista"/>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Usuario edita información </w:t>
            </w:r>
          </w:p>
          <w:p w14:paraId="623E9390" w14:textId="77777777" w:rsidR="0006045F" w:rsidRPr="00594382" w:rsidRDefault="0006045F" w:rsidP="006E24EE">
            <w:pPr>
              <w:pStyle w:val="Prrafodelista"/>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15AFE39E" w14:textId="77777777" w:rsidR="0006045F" w:rsidRPr="00594382" w:rsidRDefault="0006045F" w:rsidP="006E24EE">
            <w:pPr>
              <w:pStyle w:val="Prrafodelista"/>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17BBD1E2" w14:textId="77777777" w:rsidR="0006045F" w:rsidRPr="00594382" w:rsidRDefault="0006045F" w:rsidP="006E24EE">
            <w:pPr>
              <w:pStyle w:val="Prrafodelista"/>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1B6F8865" w14:textId="77777777" w:rsidR="0006045F" w:rsidRPr="00594382" w:rsidRDefault="0006045F" w:rsidP="006E24EE">
            <w:pPr>
              <w:pStyle w:val="Prrafodelista"/>
              <w:numPr>
                <w:ilvl w:val="0"/>
                <w:numId w:val="41"/>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p>
        </w:tc>
      </w:tr>
      <w:tr w:rsidR="0006045F" w:rsidRPr="00594382" w14:paraId="39264068"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34662C0" w14:textId="77777777" w:rsidR="0006045F" w:rsidRPr="00594382" w:rsidRDefault="0006045F" w:rsidP="0006045F">
            <w:pPr>
              <w:jc w:val="center"/>
              <w:rPr>
                <w:rFonts w:cs="Arial"/>
              </w:rPr>
            </w:pPr>
            <w:r w:rsidRPr="00594382">
              <w:rPr>
                <w:rFonts w:cs="Arial"/>
              </w:rPr>
              <w:t>Extensiones o flujos alternativos</w:t>
            </w:r>
          </w:p>
        </w:tc>
        <w:tc>
          <w:tcPr>
            <w:tcW w:w="4428" w:type="dxa"/>
          </w:tcPr>
          <w:p w14:paraId="6E475F0D"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431666F0" w14:textId="77777777" w:rsidR="0006045F" w:rsidRPr="00594382" w:rsidRDefault="0006045F" w:rsidP="006E24EE">
            <w:pPr>
              <w:pStyle w:val="Prrafodelista"/>
              <w:numPr>
                <w:ilvl w:val="0"/>
                <w:numId w:val="4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4D77F0B6" w14:textId="77777777" w:rsidR="0006045F" w:rsidRPr="00594382" w:rsidRDefault="0006045F" w:rsidP="006E24EE">
            <w:pPr>
              <w:pStyle w:val="Prrafodelista"/>
              <w:numPr>
                <w:ilvl w:val="0"/>
                <w:numId w:val="42"/>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0D5A42B3"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5ABD7291" w14:textId="77777777" w:rsidR="0006045F" w:rsidRPr="00594382" w:rsidRDefault="0006045F" w:rsidP="006E24EE">
            <w:pPr>
              <w:pStyle w:val="Prrafodelista"/>
              <w:numPr>
                <w:ilvl w:val="0"/>
                <w:numId w:val="4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293BF7F" w14:textId="1262AD69" w:rsidR="0006045F" w:rsidRPr="00594382" w:rsidRDefault="0006045F" w:rsidP="00201E5C">
            <w:pPr>
              <w:pStyle w:val="Prrafodelista"/>
              <w:numPr>
                <w:ilvl w:val="0"/>
                <w:numId w:val="4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7BFF7727"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B81A462" w14:textId="77777777" w:rsidR="0006045F" w:rsidRPr="00594382" w:rsidRDefault="0006045F" w:rsidP="0006045F">
            <w:pPr>
              <w:jc w:val="center"/>
              <w:rPr>
                <w:rFonts w:cs="Arial"/>
              </w:rPr>
            </w:pPr>
            <w:r w:rsidRPr="00594382">
              <w:rPr>
                <w:rFonts w:cs="Arial"/>
              </w:rPr>
              <w:t>Requerimientos especiales</w:t>
            </w:r>
          </w:p>
        </w:tc>
        <w:tc>
          <w:tcPr>
            <w:tcW w:w="4428" w:type="dxa"/>
          </w:tcPr>
          <w:p w14:paraId="263FE34B" w14:textId="77777777" w:rsidR="0006045F" w:rsidRPr="00594382"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1C1653FC"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28B1B3E" w14:textId="77777777" w:rsidR="0006045F" w:rsidRPr="00594382" w:rsidRDefault="0006045F" w:rsidP="0006045F">
            <w:pPr>
              <w:jc w:val="center"/>
              <w:rPr>
                <w:rFonts w:cs="Arial"/>
              </w:rPr>
            </w:pPr>
            <w:r w:rsidRPr="00594382">
              <w:rPr>
                <w:rFonts w:cs="Arial"/>
              </w:rPr>
              <w:t>Lista tecnológica y variaciones de datos</w:t>
            </w:r>
          </w:p>
        </w:tc>
        <w:tc>
          <w:tcPr>
            <w:tcW w:w="4428" w:type="dxa"/>
          </w:tcPr>
          <w:p w14:paraId="7DA0C79A"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06045F" w:rsidRPr="00594382" w14:paraId="0266ECE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FA0B9E6" w14:textId="77777777" w:rsidR="0006045F" w:rsidRPr="00594382" w:rsidRDefault="0006045F" w:rsidP="0006045F">
            <w:pPr>
              <w:jc w:val="center"/>
              <w:rPr>
                <w:rFonts w:cs="Arial"/>
              </w:rPr>
            </w:pPr>
            <w:r w:rsidRPr="00594382">
              <w:rPr>
                <w:rFonts w:cs="Arial"/>
              </w:rPr>
              <w:t>Frecuencia de Ocurrencia</w:t>
            </w:r>
          </w:p>
        </w:tc>
        <w:tc>
          <w:tcPr>
            <w:tcW w:w="4428" w:type="dxa"/>
          </w:tcPr>
          <w:p w14:paraId="74086DBD"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2A0E62A7"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19B8D39" w14:textId="77777777" w:rsidR="0006045F" w:rsidRPr="00594382" w:rsidRDefault="0006045F" w:rsidP="0006045F">
            <w:pPr>
              <w:jc w:val="center"/>
              <w:rPr>
                <w:rFonts w:cs="Arial"/>
              </w:rPr>
            </w:pPr>
            <w:r w:rsidRPr="00594382">
              <w:rPr>
                <w:rFonts w:cs="Arial"/>
              </w:rPr>
              <w:t>Temas abiertos</w:t>
            </w:r>
          </w:p>
        </w:tc>
        <w:tc>
          <w:tcPr>
            <w:tcW w:w="4428" w:type="dxa"/>
          </w:tcPr>
          <w:p w14:paraId="078590BD"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6459B99A" w14:textId="74C7DE81" w:rsidR="00383F9B" w:rsidRPr="00383F9B" w:rsidRDefault="005933AB" w:rsidP="005933AB">
      <w:pPr>
        <w:pStyle w:val="Descripcin"/>
      </w:pPr>
      <w:bookmarkStart w:id="153" w:name="_Toc457118912"/>
      <w:r>
        <w:t xml:space="preserve">Tabla </w:t>
      </w:r>
      <w:r w:rsidR="005F4CF4">
        <w:fldChar w:fldCharType="begin"/>
      </w:r>
      <w:r w:rsidR="005F4CF4">
        <w:instrText xml:space="preserve"> SEQ Tabla \* ARABIC </w:instrText>
      </w:r>
      <w:r w:rsidR="005F4CF4">
        <w:fldChar w:fldCharType="separate"/>
      </w:r>
      <w:r w:rsidR="00211A24">
        <w:rPr>
          <w:noProof/>
        </w:rPr>
        <w:t>30</w:t>
      </w:r>
      <w:r w:rsidR="005F4CF4">
        <w:rPr>
          <w:noProof/>
        </w:rPr>
        <w:fldChar w:fldCharType="end"/>
      </w:r>
      <w:r>
        <w:t xml:space="preserve"> CU editar información</w:t>
      </w:r>
      <w:bookmarkEnd w:id="153"/>
    </w:p>
    <w:p w14:paraId="72992BEC" w14:textId="7936E209" w:rsidR="00383F9B" w:rsidRDefault="00383F9B" w:rsidP="00383F9B">
      <w:pPr>
        <w:pStyle w:val="Ttulo3"/>
      </w:pPr>
      <w:bookmarkStart w:id="154" w:name="_Toc455508795"/>
      <w:bookmarkStart w:id="155" w:name="_Toc457118878"/>
      <w:r>
        <w:t>Administrar cuentas</w:t>
      </w:r>
      <w:bookmarkEnd w:id="154"/>
      <w:bookmarkEnd w:id="155"/>
    </w:p>
    <w:tbl>
      <w:tblPr>
        <w:tblStyle w:val="Sombreadomedio1-nfasis1"/>
        <w:tblW w:w="0" w:type="auto"/>
        <w:tblLook w:val="04A0" w:firstRow="1" w:lastRow="0" w:firstColumn="1" w:lastColumn="0" w:noHBand="0" w:noVBand="1"/>
      </w:tblPr>
      <w:tblGrid>
        <w:gridCol w:w="4384"/>
        <w:gridCol w:w="4434"/>
      </w:tblGrid>
      <w:tr w:rsidR="0006045F" w:rsidRPr="00594382" w14:paraId="4D2D598A" w14:textId="77777777" w:rsidTr="000604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E2FF1E2" w14:textId="77777777" w:rsidR="0006045F" w:rsidRPr="00594382" w:rsidRDefault="0006045F" w:rsidP="0006045F">
            <w:pPr>
              <w:jc w:val="center"/>
              <w:rPr>
                <w:rFonts w:cs="Arial"/>
                <w:b w:val="0"/>
                <w:color w:val="auto"/>
              </w:rPr>
            </w:pPr>
            <w:r w:rsidRPr="00594382">
              <w:rPr>
                <w:rFonts w:cs="Arial"/>
                <w:color w:val="auto"/>
              </w:rPr>
              <w:t>Sección Caso de Uso</w:t>
            </w:r>
          </w:p>
        </w:tc>
        <w:tc>
          <w:tcPr>
            <w:tcW w:w="4675" w:type="dxa"/>
          </w:tcPr>
          <w:p w14:paraId="305F2579" w14:textId="77777777" w:rsidR="0006045F" w:rsidRPr="00594382" w:rsidRDefault="0006045F" w:rsidP="0006045F">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06045F" w:rsidRPr="00594382" w14:paraId="41973779" w14:textId="77777777" w:rsidTr="0006045F">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5FD0E104" w14:textId="77777777" w:rsidR="0006045F" w:rsidRPr="00594382" w:rsidRDefault="0006045F" w:rsidP="0006045F">
            <w:pPr>
              <w:jc w:val="center"/>
              <w:rPr>
                <w:rFonts w:cs="Arial"/>
              </w:rPr>
            </w:pPr>
            <w:r w:rsidRPr="00594382">
              <w:rPr>
                <w:rFonts w:cs="Arial"/>
              </w:rPr>
              <w:t>Identificador</w:t>
            </w:r>
          </w:p>
        </w:tc>
        <w:tc>
          <w:tcPr>
            <w:tcW w:w="4675" w:type="dxa"/>
          </w:tcPr>
          <w:p w14:paraId="6B554725" w14:textId="7F7FB195" w:rsidR="0006045F" w:rsidRPr="00594382" w:rsidRDefault="0006045F" w:rsidP="0006045F">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0</w:t>
            </w:r>
          </w:p>
        </w:tc>
      </w:tr>
      <w:tr w:rsidR="0006045F" w:rsidRPr="00594382" w14:paraId="1215EA5E" w14:textId="77777777" w:rsidTr="0006045F">
        <w:trPr>
          <w:cnfStyle w:val="000000010000" w:firstRow="0" w:lastRow="0" w:firstColumn="0" w:lastColumn="0" w:oddVBand="0" w:evenVBand="0" w:oddHBand="0" w:evenHBand="1"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4675" w:type="dxa"/>
          </w:tcPr>
          <w:p w14:paraId="6137FF7C" w14:textId="77777777" w:rsidR="0006045F" w:rsidRPr="00594382" w:rsidRDefault="0006045F" w:rsidP="0006045F">
            <w:pPr>
              <w:jc w:val="center"/>
              <w:rPr>
                <w:rFonts w:cs="Arial"/>
              </w:rPr>
            </w:pPr>
            <w:r w:rsidRPr="00594382">
              <w:rPr>
                <w:rFonts w:cs="Arial"/>
              </w:rPr>
              <w:t>Identificador Pantalla</w:t>
            </w:r>
          </w:p>
        </w:tc>
        <w:tc>
          <w:tcPr>
            <w:tcW w:w="4675" w:type="dxa"/>
          </w:tcPr>
          <w:p w14:paraId="3C5132C8" w14:textId="77777777" w:rsidR="0006045F" w:rsidRPr="00594382" w:rsidRDefault="0006045F" w:rsidP="0006045F">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06045F" w:rsidRPr="00594382" w14:paraId="50679116"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DCCC51A" w14:textId="77777777" w:rsidR="0006045F" w:rsidRPr="00594382" w:rsidRDefault="0006045F" w:rsidP="0006045F">
            <w:pPr>
              <w:jc w:val="center"/>
              <w:rPr>
                <w:rFonts w:cs="Arial"/>
              </w:rPr>
            </w:pPr>
            <w:r w:rsidRPr="00594382">
              <w:rPr>
                <w:rFonts w:cs="Arial"/>
              </w:rPr>
              <w:t>Nombre</w:t>
            </w:r>
          </w:p>
        </w:tc>
        <w:tc>
          <w:tcPr>
            <w:tcW w:w="4675" w:type="dxa"/>
          </w:tcPr>
          <w:p w14:paraId="63B2760C" w14:textId="37EF31EC"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dministrar cuentas</w:t>
            </w:r>
          </w:p>
        </w:tc>
      </w:tr>
      <w:tr w:rsidR="0006045F" w:rsidRPr="00594382" w14:paraId="58C98B79"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035D3F5" w14:textId="77777777" w:rsidR="0006045F" w:rsidRPr="00594382" w:rsidRDefault="0006045F" w:rsidP="0006045F">
            <w:pPr>
              <w:jc w:val="center"/>
              <w:rPr>
                <w:rFonts w:cs="Arial"/>
              </w:rPr>
            </w:pPr>
            <w:r w:rsidRPr="00594382">
              <w:rPr>
                <w:rFonts w:cs="Arial"/>
              </w:rPr>
              <w:t>Actor Principal</w:t>
            </w:r>
          </w:p>
        </w:tc>
        <w:tc>
          <w:tcPr>
            <w:tcW w:w="4675" w:type="dxa"/>
          </w:tcPr>
          <w:p w14:paraId="1C11251D" w14:textId="4C201BD6"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Pr>
                <w:rFonts w:cs="Arial"/>
              </w:rPr>
              <w:t>Act3</w:t>
            </w:r>
          </w:p>
        </w:tc>
      </w:tr>
      <w:tr w:rsidR="0006045F" w:rsidRPr="00594382" w14:paraId="25C87BCB"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F874CD" w14:textId="77777777" w:rsidR="0006045F" w:rsidRPr="00594382" w:rsidRDefault="0006045F" w:rsidP="0006045F">
            <w:pPr>
              <w:jc w:val="center"/>
              <w:rPr>
                <w:rFonts w:cs="Arial"/>
              </w:rPr>
            </w:pPr>
            <w:r w:rsidRPr="00594382">
              <w:rPr>
                <w:rFonts w:cs="Arial"/>
              </w:rPr>
              <w:t>Interesados y Stakeholders</w:t>
            </w:r>
          </w:p>
        </w:tc>
        <w:tc>
          <w:tcPr>
            <w:tcW w:w="4675" w:type="dxa"/>
          </w:tcPr>
          <w:p w14:paraId="44A5C021" w14:textId="56284713"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Pr>
                <w:rFonts w:cs="Arial"/>
              </w:rPr>
              <w:t>Atct, Act2, Act3</w:t>
            </w:r>
          </w:p>
        </w:tc>
      </w:tr>
      <w:tr w:rsidR="0006045F" w:rsidRPr="00594382" w14:paraId="2E468B5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741F15E" w14:textId="77777777" w:rsidR="0006045F" w:rsidRPr="00594382" w:rsidRDefault="0006045F" w:rsidP="0006045F">
            <w:pPr>
              <w:jc w:val="center"/>
              <w:rPr>
                <w:rFonts w:cs="Arial"/>
              </w:rPr>
            </w:pPr>
            <w:r w:rsidRPr="00594382">
              <w:rPr>
                <w:rFonts w:cs="Arial"/>
              </w:rPr>
              <w:t>Precondiciones</w:t>
            </w:r>
          </w:p>
        </w:tc>
        <w:tc>
          <w:tcPr>
            <w:tcW w:w="4675" w:type="dxa"/>
          </w:tcPr>
          <w:p w14:paraId="57D555B9" w14:textId="40E038AA" w:rsidR="0006045F" w:rsidRPr="00594382"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Actividad inadecuada de parte de un usuario paciente o médico.</w:t>
            </w:r>
          </w:p>
        </w:tc>
      </w:tr>
      <w:tr w:rsidR="0006045F" w:rsidRPr="00594382" w14:paraId="7FD04EE4"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35CB9CF" w14:textId="77777777" w:rsidR="0006045F" w:rsidRPr="00594382" w:rsidRDefault="0006045F" w:rsidP="0006045F">
            <w:pPr>
              <w:jc w:val="center"/>
              <w:rPr>
                <w:rFonts w:cs="Arial"/>
              </w:rPr>
            </w:pPr>
            <w:r w:rsidRPr="00594382">
              <w:rPr>
                <w:rFonts w:cs="Arial"/>
              </w:rPr>
              <w:t>Postcondiciones</w:t>
            </w:r>
          </w:p>
        </w:tc>
        <w:tc>
          <w:tcPr>
            <w:tcW w:w="4675" w:type="dxa"/>
          </w:tcPr>
          <w:p w14:paraId="77512A4A" w14:textId="3F5E231C"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Usuario bloqueado</w:t>
            </w:r>
          </w:p>
        </w:tc>
      </w:tr>
      <w:tr w:rsidR="0006045F" w:rsidRPr="00594382" w14:paraId="3DB8D74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56F8453" w14:textId="77777777" w:rsidR="0006045F" w:rsidRPr="00594382" w:rsidRDefault="0006045F" w:rsidP="0006045F">
            <w:pPr>
              <w:jc w:val="center"/>
              <w:rPr>
                <w:rFonts w:cs="Arial"/>
              </w:rPr>
            </w:pPr>
            <w:r w:rsidRPr="00594382">
              <w:rPr>
                <w:rFonts w:cs="Arial"/>
              </w:rPr>
              <w:t>Escenario de éxito principal</w:t>
            </w:r>
          </w:p>
        </w:tc>
        <w:tc>
          <w:tcPr>
            <w:tcW w:w="4675" w:type="dxa"/>
          </w:tcPr>
          <w:p w14:paraId="52345BF6" w14:textId="04AD5580" w:rsidR="0006045F" w:rsidRPr="00594382" w:rsidRDefault="0006045F" w:rsidP="006E24EE">
            <w:pPr>
              <w:pStyle w:val="Prrafodelista"/>
              <w:numPr>
                <w:ilvl w:val="0"/>
                <w:numId w:val="44"/>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dministrador bloquea al usuario</w:t>
            </w:r>
          </w:p>
        </w:tc>
      </w:tr>
      <w:tr w:rsidR="0006045F" w:rsidRPr="00594382" w14:paraId="495A60A1"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7281370" w14:textId="77777777" w:rsidR="0006045F" w:rsidRPr="00594382" w:rsidRDefault="0006045F" w:rsidP="0006045F">
            <w:pPr>
              <w:jc w:val="center"/>
              <w:rPr>
                <w:rFonts w:cs="Arial"/>
              </w:rPr>
            </w:pPr>
            <w:r w:rsidRPr="00594382">
              <w:rPr>
                <w:rFonts w:cs="Arial"/>
              </w:rPr>
              <w:t>Extensiones o flujos alternativos</w:t>
            </w:r>
          </w:p>
        </w:tc>
        <w:tc>
          <w:tcPr>
            <w:tcW w:w="4675" w:type="dxa"/>
          </w:tcPr>
          <w:p w14:paraId="577E9C8F"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2F48F0F1" w14:textId="77777777" w:rsidR="0006045F" w:rsidRPr="00594382" w:rsidRDefault="0006045F" w:rsidP="006E24EE">
            <w:pPr>
              <w:pStyle w:val="Prrafodelista"/>
              <w:numPr>
                <w:ilvl w:val="0"/>
                <w:numId w:val="45"/>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1C5022F9" w14:textId="77777777" w:rsidR="0006045F" w:rsidRPr="00594382" w:rsidRDefault="0006045F" w:rsidP="006E24EE">
            <w:pPr>
              <w:pStyle w:val="Prrafodelista"/>
              <w:numPr>
                <w:ilvl w:val="0"/>
                <w:numId w:val="45"/>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06045F" w:rsidRPr="00594382" w14:paraId="6AE4711A"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B39E6D8" w14:textId="77777777" w:rsidR="0006045F" w:rsidRPr="00594382" w:rsidRDefault="0006045F" w:rsidP="0006045F">
            <w:pPr>
              <w:jc w:val="center"/>
              <w:rPr>
                <w:rFonts w:cs="Arial"/>
              </w:rPr>
            </w:pPr>
            <w:r w:rsidRPr="00594382">
              <w:rPr>
                <w:rFonts w:cs="Arial"/>
              </w:rPr>
              <w:t>Requerimientos especiales</w:t>
            </w:r>
          </w:p>
        </w:tc>
        <w:tc>
          <w:tcPr>
            <w:tcW w:w="4675" w:type="dxa"/>
          </w:tcPr>
          <w:p w14:paraId="750C1091" w14:textId="525D87F1" w:rsidR="0006045F" w:rsidRPr="00594382" w:rsidRDefault="0006045F" w:rsidP="0006045F">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06045F" w:rsidRPr="00594382" w14:paraId="7C543E00"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8D3D7F9" w14:textId="77777777" w:rsidR="0006045F" w:rsidRPr="00594382" w:rsidRDefault="0006045F" w:rsidP="0006045F">
            <w:pPr>
              <w:jc w:val="center"/>
              <w:rPr>
                <w:rFonts w:cs="Arial"/>
              </w:rPr>
            </w:pPr>
            <w:r w:rsidRPr="00594382">
              <w:rPr>
                <w:rFonts w:cs="Arial"/>
              </w:rPr>
              <w:t>Lista tecnológica y variaciones de datos</w:t>
            </w:r>
          </w:p>
        </w:tc>
        <w:tc>
          <w:tcPr>
            <w:tcW w:w="4675" w:type="dxa"/>
          </w:tcPr>
          <w:p w14:paraId="52114A17" w14:textId="77777777" w:rsidR="0006045F" w:rsidRPr="00594382" w:rsidRDefault="0006045F" w:rsidP="0006045F">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IDE  base de datos SQL developer</w:t>
            </w:r>
          </w:p>
        </w:tc>
      </w:tr>
      <w:tr w:rsidR="0006045F" w:rsidRPr="00594382" w14:paraId="2B082D3C" w14:textId="77777777" w:rsidTr="0006045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DB8A8C" w14:textId="77777777" w:rsidR="0006045F" w:rsidRPr="00594382" w:rsidRDefault="0006045F" w:rsidP="0006045F">
            <w:pPr>
              <w:jc w:val="center"/>
              <w:rPr>
                <w:rFonts w:cs="Arial"/>
              </w:rPr>
            </w:pPr>
            <w:r w:rsidRPr="00594382">
              <w:rPr>
                <w:rFonts w:cs="Arial"/>
              </w:rPr>
              <w:t>Frecuencia de Ocurrencia</w:t>
            </w:r>
          </w:p>
        </w:tc>
        <w:tc>
          <w:tcPr>
            <w:tcW w:w="4675" w:type="dxa"/>
          </w:tcPr>
          <w:p w14:paraId="6F5F0322" w14:textId="77777777" w:rsidR="0006045F" w:rsidRPr="00594382" w:rsidRDefault="0006045F" w:rsidP="0006045F">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06045F" w:rsidRPr="00594382" w14:paraId="0649633E" w14:textId="77777777" w:rsidTr="000604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3BC1044" w14:textId="77777777" w:rsidR="0006045F" w:rsidRPr="00594382" w:rsidRDefault="0006045F" w:rsidP="0006045F">
            <w:pPr>
              <w:jc w:val="center"/>
              <w:rPr>
                <w:rFonts w:cs="Arial"/>
              </w:rPr>
            </w:pPr>
            <w:r w:rsidRPr="00594382">
              <w:rPr>
                <w:rFonts w:cs="Arial"/>
              </w:rPr>
              <w:t>Temas abiertos</w:t>
            </w:r>
          </w:p>
        </w:tc>
        <w:tc>
          <w:tcPr>
            <w:tcW w:w="4675" w:type="dxa"/>
          </w:tcPr>
          <w:p w14:paraId="10C8E6C2" w14:textId="77777777" w:rsidR="0006045F" w:rsidRPr="00594382" w:rsidRDefault="0006045F" w:rsidP="005933AB">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3EC10BD7" w14:textId="0176B16B" w:rsidR="00B97448" w:rsidRDefault="005933AB" w:rsidP="005933AB">
      <w:pPr>
        <w:pStyle w:val="Descripcin"/>
      </w:pPr>
      <w:bookmarkStart w:id="156" w:name="_Toc457118913"/>
      <w:r>
        <w:t xml:space="preserve">Tabla </w:t>
      </w:r>
      <w:r w:rsidR="005F4CF4">
        <w:fldChar w:fldCharType="begin"/>
      </w:r>
      <w:r w:rsidR="005F4CF4">
        <w:instrText xml:space="preserve"> SEQ Tabla \* ARABIC </w:instrText>
      </w:r>
      <w:r w:rsidR="005F4CF4">
        <w:fldChar w:fldCharType="separate"/>
      </w:r>
      <w:r w:rsidR="00211A24">
        <w:rPr>
          <w:noProof/>
        </w:rPr>
        <w:t>31</w:t>
      </w:r>
      <w:r w:rsidR="005F4CF4">
        <w:rPr>
          <w:noProof/>
        </w:rPr>
        <w:fldChar w:fldCharType="end"/>
      </w:r>
      <w:r>
        <w:t xml:space="preserve"> CU administrar cuentas</w:t>
      </w:r>
      <w:bookmarkEnd w:id="156"/>
    </w:p>
    <w:p w14:paraId="4C6D59E1" w14:textId="4D1D79BD" w:rsidR="006D34BB" w:rsidRDefault="006D34BB" w:rsidP="006D34BB">
      <w:pPr>
        <w:pStyle w:val="Ttulo3"/>
      </w:pPr>
      <w:bookmarkStart w:id="157" w:name="_Toc457118879"/>
      <w:r>
        <w:t>Georreferenciar hospital cercano</w:t>
      </w:r>
      <w:bookmarkEnd w:id="157"/>
    </w:p>
    <w:tbl>
      <w:tblPr>
        <w:tblStyle w:val="Sombreadomedio1-nfasis1"/>
        <w:tblW w:w="0" w:type="auto"/>
        <w:tblLook w:val="04A0" w:firstRow="1" w:lastRow="0" w:firstColumn="1" w:lastColumn="0" w:noHBand="0" w:noVBand="1"/>
      </w:tblPr>
      <w:tblGrid>
        <w:gridCol w:w="4390"/>
        <w:gridCol w:w="4428"/>
      </w:tblGrid>
      <w:tr w:rsidR="006D34BB" w:rsidRPr="00594382" w14:paraId="268FA71D" w14:textId="77777777" w:rsidTr="00E037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EFCF8C" w14:textId="77777777" w:rsidR="006D34BB" w:rsidRPr="00594382" w:rsidRDefault="006D34BB" w:rsidP="00E037F4">
            <w:pPr>
              <w:jc w:val="center"/>
              <w:rPr>
                <w:rFonts w:cs="Arial"/>
                <w:b w:val="0"/>
                <w:color w:val="auto"/>
              </w:rPr>
            </w:pPr>
            <w:r w:rsidRPr="00594382">
              <w:rPr>
                <w:rFonts w:cs="Arial"/>
                <w:color w:val="auto"/>
              </w:rPr>
              <w:t>Sección Caso de Uso</w:t>
            </w:r>
          </w:p>
        </w:tc>
        <w:tc>
          <w:tcPr>
            <w:tcW w:w="4428" w:type="dxa"/>
          </w:tcPr>
          <w:p w14:paraId="50FA1F4D" w14:textId="77777777" w:rsidR="006D34BB" w:rsidRPr="00594382" w:rsidRDefault="006D34BB" w:rsidP="00E037F4">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6D34BB" w:rsidRPr="00594382" w14:paraId="1BEF3E8D"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00ACAB7" w14:textId="77777777" w:rsidR="006D34BB" w:rsidRPr="00594382" w:rsidRDefault="006D34BB" w:rsidP="00E037F4">
            <w:pPr>
              <w:jc w:val="center"/>
              <w:rPr>
                <w:rFonts w:cs="Arial"/>
              </w:rPr>
            </w:pPr>
            <w:r w:rsidRPr="00594382">
              <w:rPr>
                <w:rFonts w:cs="Arial"/>
              </w:rPr>
              <w:t>Identificador</w:t>
            </w:r>
          </w:p>
        </w:tc>
        <w:tc>
          <w:tcPr>
            <w:tcW w:w="4428" w:type="dxa"/>
          </w:tcPr>
          <w:p w14:paraId="690FBDBF" w14:textId="17E66E85" w:rsidR="006D34BB" w:rsidRPr="00594382" w:rsidRDefault="006D34BB" w:rsidP="00E037F4">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1</w:t>
            </w:r>
          </w:p>
        </w:tc>
      </w:tr>
      <w:tr w:rsidR="006D34BB" w:rsidRPr="00594382" w14:paraId="0112A362"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43F6BDB" w14:textId="77777777" w:rsidR="006D34BB" w:rsidRPr="00594382" w:rsidRDefault="006D34BB" w:rsidP="00E037F4">
            <w:pPr>
              <w:jc w:val="center"/>
              <w:rPr>
                <w:rFonts w:cs="Arial"/>
              </w:rPr>
            </w:pPr>
            <w:r w:rsidRPr="00594382">
              <w:rPr>
                <w:rFonts w:cs="Arial"/>
              </w:rPr>
              <w:t>Identificador Pantalla</w:t>
            </w:r>
          </w:p>
        </w:tc>
        <w:tc>
          <w:tcPr>
            <w:tcW w:w="4428" w:type="dxa"/>
          </w:tcPr>
          <w:p w14:paraId="50199915" w14:textId="77777777" w:rsidR="006D34BB" w:rsidRPr="00594382" w:rsidRDefault="006D34BB" w:rsidP="00E037F4">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6D34BB" w:rsidRPr="00594382" w14:paraId="6EC245C2"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3129788" w14:textId="77777777" w:rsidR="006D34BB" w:rsidRPr="00594382" w:rsidRDefault="006D34BB" w:rsidP="00E037F4">
            <w:pPr>
              <w:jc w:val="center"/>
              <w:rPr>
                <w:rFonts w:cs="Arial"/>
              </w:rPr>
            </w:pPr>
            <w:r w:rsidRPr="00594382">
              <w:rPr>
                <w:rFonts w:cs="Arial"/>
              </w:rPr>
              <w:t>Nombre</w:t>
            </w:r>
          </w:p>
        </w:tc>
        <w:tc>
          <w:tcPr>
            <w:tcW w:w="4428" w:type="dxa"/>
          </w:tcPr>
          <w:p w14:paraId="3B4C0756" w14:textId="32057403"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6D34BB">
              <w:rPr>
                <w:rFonts w:cs="Arial"/>
              </w:rPr>
              <w:t>Georreferenciar hospital cercano</w:t>
            </w:r>
          </w:p>
        </w:tc>
      </w:tr>
      <w:tr w:rsidR="006D34BB" w:rsidRPr="00594382" w14:paraId="475D3598"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DFB0350" w14:textId="77777777" w:rsidR="006D34BB" w:rsidRPr="00594382" w:rsidRDefault="006D34BB" w:rsidP="00E037F4">
            <w:pPr>
              <w:jc w:val="center"/>
              <w:rPr>
                <w:rFonts w:cs="Arial"/>
              </w:rPr>
            </w:pPr>
            <w:r w:rsidRPr="00594382">
              <w:rPr>
                <w:rFonts w:cs="Arial"/>
              </w:rPr>
              <w:t>Actor Principal</w:t>
            </w:r>
          </w:p>
        </w:tc>
        <w:tc>
          <w:tcPr>
            <w:tcW w:w="4428" w:type="dxa"/>
          </w:tcPr>
          <w:p w14:paraId="11BAD3D4" w14:textId="77777777" w:rsidR="006D34BB" w:rsidRPr="00594382" w:rsidRDefault="006D34BB" w:rsidP="00E037F4">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6D34BB" w:rsidRPr="00594382" w14:paraId="2563B4E1"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DDDF04B" w14:textId="77777777" w:rsidR="006D34BB" w:rsidRPr="00594382" w:rsidRDefault="006D34BB" w:rsidP="00E037F4">
            <w:pPr>
              <w:jc w:val="center"/>
              <w:rPr>
                <w:rFonts w:cs="Arial"/>
              </w:rPr>
            </w:pPr>
            <w:r w:rsidRPr="00594382">
              <w:rPr>
                <w:rFonts w:cs="Arial"/>
              </w:rPr>
              <w:t>Interesados y Stakeholders</w:t>
            </w:r>
          </w:p>
        </w:tc>
        <w:tc>
          <w:tcPr>
            <w:tcW w:w="4428" w:type="dxa"/>
          </w:tcPr>
          <w:p w14:paraId="2658528D"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6D34BB" w:rsidRPr="00594382" w14:paraId="66E0E930"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D1EE46A" w14:textId="77777777" w:rsidR="006D34BB" w:rsidRPr="00594382" w:rsidRDefault="006D34BB" w:rsidP="00E037F4">
            <w:pPr>
              <w:jc w:val="center"/>
              <w:rPr>
                <w:rFonts w:cs="Arial"/>
              </w:rPr>
            </w:pPr>
            <w:r w:rsidRPr="00594382">
              <w:rPr>
                <w:rFonts w:cs="Arial"/>
              </w:rPr>
              <w:t>Precondiciones</w:t>
            </w:r>
          </w:p>
        </w:tc>
        <w:tc>
          <w:tcPr>
            <w:tcW w:w="4428" w:type="dxa"/>
          </w:tcPr>
          <w:p w14:paraId="531F9C46" w14:textId="77777777" w:rsidR="006D34BB" w:rsidRDefault="006D34BB" w:rsidP="00001AEA">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validado e identificado</w:t>
            </w:r>
            <w:r>
              <w:rPr>
                <w:rFonts w:cs="Arial"/>
              </w:rPr>
              <w:t>.</w:t>
            </w:r>
          </w:p>
          <w:p w14:paraId="688A5373" w14:textId="27B77375" w:rsidR="006D34BB" w:rsidRDefault="006D34BB" w:rsidP="00001AEA">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Síntomas almacenados.</w:t>
            </w:r>
          </w:p>
          <w:p w14:paraId="67BABBD6" w14:textId="77777777" w:rsidR="006D34BB" w:rsidRDefault="006D34BB" w:rsidP="00001AEA">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Historia clínica almacenada.</w:t>
            </w:r>
          </w:p>
          <w:p w14:paraId="252DBE0E" w14:textId="0FC3D313" w:rsidR="006D34BB" w:rsidRPr="00594382" w:rsidRDefault="006D34BB" w:rsidP="00001AEA">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GPS del Smartphone encendido.</w:t>
            </w:r>
          </w:p>
        </w:tc>
      </w:tr>
      <w:tr w:rsidR="006D34BB" w:rsidRPr="00594382" w14:paraId="2DC875A6" w14:textId="77777777" w:rsidTr="00E037F4">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5D5EC8ED" w14:textId="1DB05ABD" w:rsidR="006D34BB" w:rsidRPr="00594382" w:rsidRDefault="006D34BB" w:rsidP="00E037F4">
            <w:pPr>
              <w:jc w:val="center"/>
              <w:rPr>
                <w:rFonts w:cs="Arial"/>
              </w:rPr>
            </w:pPr>
            <w:r w:rsidRPr="00594382">
              <w:rPr>
                <w:rFonts w:cs="Arial"/>
              </w:rPr>
              <w:t>Postcondiciones</w:t>
            </w:r>
          </w:p>
        </w:tc>
        <w:tc>
          <w:tcPr>
            <w:tcW w:w="4428" w:type="dxa"/>
          </w:tcPr>
          <w:p w14:paraId="184F1AEB" w14:textId="4F28B529" w:rsidR="006D34BB" w:rsidRPr="00594382" w:rsidRDefault="006D34BB" w:rsidP="00001AEA">
            <w:pPr>
              <w:pStyle w:val="Prrafodelista"/>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Georrefencia del hospital con la ubicación más cercana indicada por el celular.</w:t>
            </w:r>
          </w:p>
        </w:tc>
      </w:tr>
      <w:tr w:rsidR="006D34BB" w:rsidRPr="00594382" w14:paraId="2ACB57C1"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E5637B2" w14:textId="77777777" w:rsidR="006D34BB" w:rsidRPr="00594382" w:rsidRDefault="006D34BB" w:rsidP="00E037F4">
            <w:pPr>
              <w:jc w:val="center"/>
              <w:rPr>
                <w:rFonts w:cs="Arial"/>
              </w:rPr>
            </w:pPr>
            <w:r w:rsidRPr="00594382">
              <w:rPr>
                <w:rFonts w:cs="Arial"/>
              </w:rPr>
              <w:t>Escenario de éxito principal</w:t>
            </w:r>
          </w:p>
        </w:tc>
        <w:tc>
          <w:tcPr>
            <w:tcW w:w="4428" w:type="dxa"/>
          </w:tcPr>
          <w:p w14:paraId="4CA39210" w14:textId="753D614D" w:rsidR="006D34BB" w:rsidRPr="00594382" w:rsidRDefault="006D34BB" w:rsidP="006D34BB">
            <w:pPr>
              <w:pStyle w:val="Prrafodelista"/>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ctiva su GPS</w:t>
            </w:r>
          </w:p>
          <w:p w14:paraId="3A2746F4" w14:textId="77777777" w:rsidR="006D34BB" w:rsidRPr="00594382" w:rsidRDefault="006D34BB" w:rsidP="006D34BB">
            <w:pPr>
              <w:pStyle w:val="Prrafodelista"/>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0FD9E200" w14:textId="77777777" w:rsidR="006D34BB" w:rsidRPr="00594382" w:rsidRDefault="006D34BB" w:rsidP="006D34BB">
            <w:pPr>
              <w:pStyle w:val="Prrafodelista"/>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34BFC7EF" w14:textId="77777777" w:rsidR="006D34BB" w:rsidRPr="00594382" w:rsidRDefault="006D34BB" w:rsidP="006D34BB">
            <w:pPr>
              <w:pStyle w:val="Prrafodelista"/>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3C65DC90" w14:textId="7F6866CD" w:rsidR="006D34BB" w:rsidRPr="00594382" w:rsidRDefault="006D34BB" w:rsidP="006D34BB">
            <w:pPr>
              <w:pStyle w:val="Prrafodelista"/>
              <w:numPr>
                <w:ilvl w:val="0"/>
                <w:numId w:val="46"/>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r>
              <w:rPr>
                <w:rFonts w:cs="Arial"/>
              </w:rPr>
              <w:t xml:space="preserve"> y ubicación más cercana</w:t>
            </w:r>
          </w:p>
        </w:tc>
      </w:tr>
      <w:tr w:rsidR="006D34BB" w:rsidRPr="00594382" w14:paraId="6FAA5C65"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5F25FFA" w14:textId="77777777" w:rsidR="006D34BB" w:rsidRPr="00594382" w:rsidRDefault="006D34BB" w:rsidP="00E037F4">
            <w:pPr>
              <w:jc w:val="center"/>
              <w:rPr>
                <w:rFonts w:cs="Arial"/>
              </w:rPr>
            </w:pPr>
            <w:r w:rsidRPr="00594382">
              <w:rPr>
                <w:rFonts w:cs="Arial"/>
              </w:rPr>
              <w:t>Extensiones o flujos alternativos</w:t>
            </w:r>
          </w:p>
        </w:tc>
        <w:tc>
          <w:tcPr>
            <w:tcW w:w="4428" w:type="dxa"/>
          </w:tcPr>
          <w:p w14:paraId="4E58E3FE"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432F6FE0" w14:textId="77777777" w:rsidR="006D34BB" w:rsidRPr="00594382" w:rsidRDefault="006D34BB" w:rsidP="006D34BB">
            <w:pPr>
              <w:pStyle w:val="Prrafodelista"/>
              <w:numPr>
                <w:ilvl w:val="0"/>
                <w:numId w:val="4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0DE3ADBC" w14:textId="77777777" w:rsidR="006D34BB" w:rsidRPr="00594382" w:rsidRDefault="006D34BB" w:rsidP="006D34BB">
            <w:pPr>
              <w:pStyle w:val="Prrafodelista"/>
              <w:numPr>
                <w:ilvl w:val="0"/>
                <w:numId w:val="47"/>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728CB21A"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1A99811D" w14:textId="77777777" w:rsidR="006D34BB" w:rsidRPr="00594382" w:rsidRDefault="006D34BB" w:rsidP="006D34BB">
            <w:pPr>
              <w:pStyle w:val="Prrafodelista"/>
              <w:numPr>
                <w:ilvl w:val="0"/>
                <w:numId w:val="4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70F4854A" w14:textId="138B6BE5" w:rsidR="006D34BB" w:rsidRPr="0078026E" w:rsidRDefault="006D34BB" w:rsidP="00E037F4">
            <w:pPr>
              <w:pStyle w:val="Prrafodelista"/>
              <w:numPr>
                <w:ilvl w:val="0"/>
                <w:numId w:val="48"/>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6D34BB" w:rsidRPr="00594382" w14:paraId="63BCDE3C"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5A779E9" w14:textId="77777777" w:rsidR="006D34BB" w:rsidRPr="00594382" w:rsidRDefault="006D34BB" w:rsidP="00E037F4">
            <w:pPr>
              <w:jc w:val="center"/>
              <w:rPr>
                <w:rFonts w:cs="Arial"/>
              </w:rPr>
            </w:pPr>
            <w:r w:rsidRPr="00594382">
              <w:rPr>
                <w:rFonts w:cs="Arial"/>
              </w:rPr>
              <w:t>Requerimientos especiales</w:t>
            </w:r>
          </w:p>
        </w:tc>
        <w:tc>
          <w:tcPr>
            <w:tcW w:w="4428" w:type="dxa"/>
          </w:tcPr>
          <w:p w14:paraId="34FCDD27" w14:textId="77777777" w:rsidR="006D34BB" w:rsidRPr="00594382" w:rsidRDefault="006D34BB" w:rsidP="00E037F4">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6D34BB" w:rsidRPr="00594382" w14:paraId="752564C6"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FA67F0F" w14:textId="77777777" w:rsidR="006D34BB" w:rsidRPr="00594382" w:rsidRDefault="006D34BB" w:rsidP="00E037F4">
            <w:pPr>
              <w:jc w:val="center"/>
              <w:rPr>
                <w:rFonts w:cs="Arial"/>
              </w:rPr>
            </w:pPr>
            <w:r w:rsidRPr="00594382">
              <w:rPr>
                <w:rFonts w:cs="Arial"/>
              </w:rPr>
              <w:t>Lista tecnológica y variaciones de datos</w:t>
            </w:r>
          </w:p>
        </w:tc>
        <w:tc>
          <w:tcPr>
            <w:tcW w:w="4428" w:type="dxa"/>
          </w:tcPr>
          <w:p w14:paraId="1165456F" w14:textId="77777777" w:rsidR="006D34BB" w:rsidRPr="00594382" w:rsidRDefault="006D34BB" w:rsidP="00E037F4">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6D34BB" w:rsidRPr="00594382" w14:paraId="5625D000" w14:textId="77777777" w:rsidTr="00E037F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697FBA3" w14:textId="77777777" w:rsidR="006D34BB" w:rsidRPr="00594382" w:rsidRDefault="006D34BB" w:rsidP="00E037F4">
            <w:pPr>
              <w:jc w:val="center"/>
              <w:rPr>
                <w:rFonts w:cs="Arial"/>
              </w:rPr>
            </w:pPr>
            <w:r w:rsidRPr="00594382">
              <w:rPr>
                <w:rFonts w:cs="Arial"/>
              </w:rPr>
              <w:t>Frecuencia de Ocurrencia</w:t>
            </w:r>
          </w:p>
        </w:tc>
        <w:tc>
          <w:tcPr>
            <w:tcW w:w="4428" w:type="dxa"/>
          </w:tcPr>
          <w:p w14:paraId="7F9D71DB" w14:textId="77777777" w:rsidR="006D34BB" w:rsidRPr="00594382" w:rsidRDefault="006D34BB" w:rsidP="00E037F4">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6D34BB" w:rsidRPr="00594382" w14:paraId="2C7F093F" w14:textId="77777777" w:rsidTr="00E03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3A96A25" w14:textId="77777777" w:rsidR="006D34BB" w:rsidRPr="00594382" w:rsidRDefault="006D34BB" w:rsidP="00E037F4">
            <w:pPr>
              <w:jc w:val="center"/>
              <w:rPr>
                <w:rFonts w:cs="Arial"/>
              </w:rPr>
            </w:pPr>
            <w:r w:rsidRPr="00594382">
              <w:rPr>
                <w:rFonts w:cs="Arial"/>
              </w:rPr>
              <w:t>Temas abiertos</w:t>
            </w:r>
          </w:p>
        </w:tc>
        <w:tc>
          <w:tcPr>
            <w:tcW w:w="4428" w:type="dxa"/>
          </w:tcPr>
          <w:p w14:paraId="1559AE43" w14:textId="77777777" w:rsidR="006D34BB" w:rsidRPr="00594382" w:rsidRDefault="006D34BB" w:rsidP="00001AEA">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1F37B996" w14:textId="2AAC7B52" w:rsidR="005933AB" w:rsidRDefault="00001AEA" w:rsidP="00001AEA">
      <w:pPr>
        <w:pStyle w:val="Descripcin"/>
      </w:pPr>
      <w:bookmarkStart w:id="158" w:name="_Toc457118914"/>
      <w:r>
        <w:t xml:space="preserve">Tabla </w:t>
      </w:r>
      <w:r w:rsidR="005F4CF4">
        <w:fldChar w:fldCharType="begin"/>
      </w:r>
      <w:r w:rsidR="005F4CF4">
        <w:instrText xml:space="preserve"> SEQ Tabla \* ARABIC </w:instrText>
      </w:r>
      <w:r w:rsidR="005F4CF4">
        <w:fldChar w:fldCharType="separate"/>
      </w:r>
      <w:r w:rsidR="00211A24">
        <w:rPr>
          <w:noProof/>
        </w:rPr>
        <w:t>32</w:t>
      </w:r>
      <w:r w:rsidR="005F4CF4">
        <w:rPr>
          <w:noProof/>
        </w:rPr>
        <w:fldChar w:fldCharType="end"/>
      </w:r>
      <w:r>
        <w:t xml:space="preserve"> CU georreferenciar hospital más cercano</w:t>
      </w:r>
      <w:bookmarkEnd w:id="158"/>
    </w:p>
    <w:p w14:paraId="706DC7C4" w14:textId="7FDB66C3" w:rsidR="0078026E" w:rsidRDefault="0078026E" w:rsidP="0078026E">
      <w:pPr>
        <w:pStyle w:val="Ttulo3"/>
      </w:pPr>
      <w:bookmarkStart w:id="159" w:name="_Toc457118880"/>
      <w:r>
        <w:t xml:space="preserve">Tomar foto </w:t>
      </w:r>
      <w:bookmarkEnd w:id="159"/>
      <w:r w:rsidR="005F4CF4">
        <w:t>crear usuario</w:t>
      </w:r>
    </w:p>
    <w:tbl>
      <w:tblPr>
        <w:tblStyle w:val="Sombreadomedio1-nfasis1"/>
        <w:tblW w:w="0" w:type="auto"/>
        <w:tblLook w:val="04A0" w:firstRow="1" w:lastRow="0" w:firstColumn="1" w:lastColumn="0" w:noHBand="0" w:noVBand="1"/>
      </w:tblPr>
      <w:tblGrid>
        <w:gridCol w:w="4390"/>
        <w:gridCol w:w="4428"/>
      </w:tblGrid>
      <w:tr w:rsidR="0078026E" w:rsidRPr="00594382" w14:paraId="4BF47CDA" w14:textId="77777777" w:rsidTr="007802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0E156CE" w14:textId="77777777" w:rsidR="0078026E" w:rsidRPr="00594382" w:rsidRDefault="0078026E" w:rsidP="0078026E">
            <w:pPr>
              <w:jc w:val="center"/>
              <w:rPr>
                <w:rFonts w:cs="Arial"/>
                <w:b w:val="0"/>
                <w:color w:val="auto"/>
              </w:rPr>
            </w:pPr>
            <w:r w:rsidRPr="00594382">
              <w:rPr>
                <w:rFonts w:cs="Arial"/>
                <w:color w:val="auto"/>
              </w:rPr>
              <w:t>Sección Caso de Uso</w:t>
            </w:r>
          </w:p>
        </w:tc>
        <w:tc>
          <w:tcPr>
            <w:tcW w:w="4428" w:type="dxa"/>
          </w:tcPr>
          <w:p w14:paraId="7FCBE3F0" w14:textId="77777777" w:rsidR="0078026E" w:rsidRPr="00594382" w:rsidRDefault="0078026E" w:rsidP="0078026E">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78026E" w:rsidRPr="00594382" w14:paraId="7125FAD6"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7D668B09" w14:textId="77777777" w:rsidR="0078026E" w:rsidRPr="00594382" w:rsidRDefault="0078026E" w:rsidP="0078026E">
            <w:pPr>
              <w:jc w:val="center"/>
              <w:rPr>
                <w:rFonts w:cs="Arial"/>
              </w:rPr>
            </w:pPr>
            <w:r w:rsidRPr="00594382">
              <w:rPr>
                <w:rFonts w:cs="Arial"/>
              </w:rPr>
              <w:t>Identificador</w:t>
            </w:r>
          </w:p>
        </w:tc>
        <w:tc>
          <w:tcPr>
            <w:tcW w:w="4428" w:type="dxa"/>
          </w:tcPr>
          <w:p w14:paraId="61F0E249" w14:textId="45BDB726" w:rsidR="0078026E" w:rsidRPr="00594382" w:rsidRDefault="0078026E" w:rsidP="0078026E">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2</w:t>
            </w:r>
          </w:p>
        </w:tc>
      </w:tr>
      <w:tr w:rsidR="0078026E" w:rsidRPr="00594382" w14:paraId="0B9A4DF9"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914C84B" w14:textId="77777777" w:rsidR="0078026E" w:rsidRPr="00594382" w:rsidRDefault="0078026E" w:rsidP="0078026E">
            <w:pPr>
              <w:jc w:val="center"/>
              <w:rPr>
                <w:rFonts w:cs="Arial"/>
              </w:rPr>
            </w:pPr>
            <w:r w:rsidRPr="00594382">
              <w:rPr>
                <w:rFonts w:cs="Arial"/>
              </w:rPr>
              <w:t>Identificador Pantalla</w:t>
            </w:r>
          </w:p>
        </w:tc>
        <w:tc>
          <w:tcPr>
            <w:tcW w:w="4428" w:type="dxa"/>
          </w:tcPr>
          <w:p w14:paraId="0D54DC76" w14:textId="77777777" w:rsidR="0078026E" w:rsidRPr="00594382" w:rsidRDefault="0078026E" w:rsidP="0078026E">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78026E" w:rsidRPr="00594382" w14:paraId="3F6FF24E"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9ADF84A" w14:textId="77777777" w:rsidR="0078026E" w:rsidRPr="00594382" w:rsidRDefault="0078026E" w:rsidP="0078026E">
            <w:pPr>
              <w:jc w:val="center"/>
              <w:rPr>
                <w:rFonts w:cs="Arial"/>
              </w:rPr>
            </w:pPr>
            <w:r w:rsidRPr="00594382">
              <w:rPr>
                <w:rFonts w:cs="Arial"/>
              </w:rPr>
              <w:t>Nombre</w:t>
            </w:r>
          </w:p>
        </w:tc>
        <w:tc>
          <w:tcPr>
            <w:tcW w:w="4428" w:type="dxa"/>
          </w:tcPr>
          <w:p w14:paraId="621AF683" w14:textId="0CEFF0C7" w:rsidR="0078026E" w:rsidRPr="00594382" w:rsidRDefault="005F4CF4" w:rsidP="005F4CF4">
            <w:pPr>
              <w:cnfStyle w:val="000000100000" w:firstRow="0" w:lastRow="0" w:firstColumn="0" w:lastColumn="0" w:oddVBand="0" w:evenVBand="0" w:oddHBand="1" w:evenHBand="0" w:firstRowFirstColumn="0" w:firstRowLastColumn="0" w:lastRowFirstColumn="0" w:lastRowLastColumn="0"/>
              <w:rPr>
                <w:rFonts w:cs="Arial"/>
              </w:rPr>
            </w:pPr>
            <w:r>
              <w:rPr>
                <w:rFonts w:cs="Arial"/>
              </w:rPr>
              <w:t>Tomar foto crear usuario</w:t>
            </w:r>
          </w:p>
        </w:tc>
      </w:tr>
      <w:tr w:rsidR="0078026E" w:rsidRPr="00594382" w14:paraId="19DC6E12"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4AF77B2" w14:textId="77777777" w:rsidR="0078026E" w:rsidRPr="00594382" w:rsidRDefault="0078026E" w:rsidP="0078026E">
            <w:pPr>
              <w:jc w:val="center"/>
              <w:rPr>
                <w:rFonts w:cs="Arial"/>
              </w:rPr>
            </w:pPr>
            <w:r w:rsidRPr="00594382">
              <w:rPr>
                <w:rFonts w:cs="Arial"/>
              </w:rPr>
              <w:t>Actor Principal</w:t>
            </w:r>
          </w:p>
        </w:tc>
        <w:tc>
          <w:tcPr>
            <w:tcW w:w="4428" w:type="dxa"/>
          </w:tcPr>
          <w:p w14:paraId="1A8FCDF2" w14:textId="77777777" w:rsidR="0078026E" w:rsidRPr="00594382" w:rsidRDefault="0078026E" w:rsidP="0078026E">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78026E" w:rsidRPr="00594382" w14:paraId="7B77D744"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8776203" w14:textId="77777777" w:rsidR="0078026E" w:rsidRPr="00594382" w:rsidRDefault="0078026E" w:rsidP="0078026E">
            <w:pPr>
              <w:jc w:val="center"/>
              <w:rPr>
                <w:rFonts w:cs="Arial"/>
              </w:rPr>
            </w:pPr>
            <w:r w:rsidRPr="00594382">
              <w:rPr>
                <w:rFonts w:cs="Arial"/>
              </w:rPr>
              <w:t>Interesados y Stakeholders</w:t>
            </w:r>
          </w:p>
        </w:tc>
        <w:tc>
          <w:tcPr>
            <w:tcW w:w="4428" w:type="dxa"/>
          </w:tcPr>
          <w:p w14:paraId="56F7CCC7" w14:textId="77777777" w:rsidR="0078026E" w:rsidRPr="00594382" w:rsidRDefault="0078026E" w:rsidP="0078026E">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78026E" w:rsidRPr="00594382" w14:paraId="3D2DB2A3"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F8A37E6" w14:textId="77777777" w:rsidR="0078026E" w:rsidRPr="00594382" w:rsidRDefault="0078026E" w:rsidP="0078026E">
            <w:pPr>
              <w:jc w:val="center"/>
              <w:rPr>
                <w:rFonts w:cs="Arial"/>
              </w:rPr>
            </w:pPr>
            <w:r w:rsidRPr="00594382">
              <w:rPr>
                <w:rFonts w:cs="Arial"/>
              </w:rPr>
              <w:t>Precondiciones</w:t>
            </w:r>
          </w:p>
        </w:tc>
        <w:tc>
          <w:tcPr>
            <w:tcW w:w="4428" w:type="dxa"/>
          </w:tcPr>
          <w:p w14:paraId="6C05FFA8" w14:textId="37B08D3F" w:rsidR="0078026E" w:rsidRPr="00594382" w:rsidRDefault="0078026E" w:rsidP="0078026E">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Permisos de acceso a cámara fotográfica del celular.</w:t>
            </w:r>
          </w:p>
        </w:tc>
      </w:tr>
      <w:tr w:rsidR="0078026E" w:rsidRPr="00594382" w14:paraId="2D756CAE" w14:textId="77777777" w:rsidTr="0078026E">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1D2AF28E" w14:textId="77777777" w:rsidR="0078026E" w:rsidRPr="00594382" w:rsidRDefault="0078026E" w:rsidP="0078026E">
            <w:pPr>
              <w:jc w:val="center"/>
              <w:rPr>
                <w:rFonts w:cs="Arial"/>
              </w:rPr>
            </w:pPr>
            <w:r w:rsidRPr="00594382">
              <w:rPr>
                <w:rFonts w:cs="Arial"/>
              </w:rPr>
              <w:t>Postcondiciones</w:t>
            </w:r>
          </w:p>
        </w:tc>
        <w:tc>
          <w:tcPr>
            <w:tcW w:w="4428" w:type="dxa"/>
          </w:tcPr>
          <w:p w14:paraId="13A7F52D" w14:textId="1061061A" w:rsidR="0078026E" w:rsidRPr="00594382" w:rsidRDefault="0078026E" w:rsidP="0078026E">
            <w:pPr>
              <w:pStyle w:val="Prrafodelista"/>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Foto asociada a cuenta de usuario</w:t>
            </w:r>
          </w:p>
        </w:tc>
      </w:tr>
      <w:tr w:rsidR="0078026E" w:rsidRPr="00594382" w14:paraId="6AC59BC7"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CD724EF" w14:textId="77777777" w:rsidR="0078026E" w:rsidRPr="00594382" w:rsidRDefault="0078026E" w:rsidP="0078026E">
            <w:pPr>
              <w:jc w:val="center"/>
              <w:rPr>
                <w:rFonts w:cs="Arial"/>
              </w:rPr>
            </w:pPr>
            <w:r w:rsidRPr="00594382">
              <w:rPr>
                <w:rFonts w:cs="Arial"/>
              </w:rPr>
              <w:t>Escenario de éxito principal</w:t>
            </w:r>
          </w:p>
        </w:tc>
        <w:tc>
          <w:tcPr>
            <w:tcW w:w="4428" w:type="dxa"/>
          </w:tcPr>
          <w:p w14:paraId="34B09082" w14:textId="41AE0679" w:rsidR="0078026E" w:rsidRPr="00594382" w:rsidRDefault="0078026E" w:rsidP="0078026E">
            <w:pPr>
              <w:pStyle w:val="Prrafodelista"/>
              <w:numPr>
                <w:ilvl w:val="0"/>
                <w:numId w:val="4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activa su cámara</w:t>
            </w:r>
          </w:p>
          <w:p w14:paraId="74A4A117" w14:textId="77777777" w:rsidR="0078026E" w:rsidRPr="00594382" w:rsidRDefault="0078026E" w:rsidP="0078026E">
            <w:pPr>
              <w:pStyle w:val="Prrafodelista"/>
              <w:numPr>
                <w:ilvl w:val="0"/>
                <w:numId w:val="4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6AC4F5B3" w14:textId="77777777" w:rsidR="0078026E" w:rsidRPr="00594382" w:rsidRDefault="0078026E" w:rsidP="0078026E">
            <w:pPr>
              <w:pStyle w:val="Prrafodelista"/>
              <w:numPr>
                <w:ilvl w:val="0"/>
                <w:numId w:val="4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2112C818" w14:textId="77777777" w:rsidR="0078026E" w:rsidRPr="00594382" w:rsidRDefault="0078026E" w:rsidP="0078026E">
            <w:pPr>
              <w:pStyle w:val="Prrafodelista"/>
              <w:numPr>
                <w:ilvl w:val="0"/>
                <w:numId w:val="4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68930221" w14:textId="79662AE4" w:rsidR="0078026E" w:rsidRPr="00594382" w:rsidRDefault="0078026E" w:rsidP="0078026E">
            <w:pPr>
              <w:pStyle w:val="Prrafodelista"/>
              <w:numPr>
                <w:ilvl w:val="0"/>
                <w:numId w:val="49"/>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r>
              <w:rPr>
                <w:rFonts w:cs="Arial"/>
              </w:rPr>
              <w:t xml:space="preserve"> y foto almacenada</w:t>
            </w:r>
          </w:p>
        </w:tc>
      </w:tr>
      <w:tr w:rsidR="0078026E" w:rsidRPr="00594382" w14:paraId="2F0C8B2C"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9F621CC" w14:textId="77777777" w:rsidR="0078026E" w:rsidRPr="00594382" w:rsidRDefault="0078026E" w:rsidP="0078026E">
            <w:pPr>
              <w:jc w:val="center"/>
              <w:rPr>
                <w:rFonts w:cs="Arial"/>
              </w:rPr>
            </w:pPr>
            <w:r w:rsidRPr="00594382">
              <w:rPr>
                <w:rFonts w:cs="Arial"/>
              </w:rPr>
              <w:t>Extensiones o flujos alternativos</w:t>
            </w:r>
          </w:p>
        </w:tc>
        <w:tc>
          <w:tcPr>
            <w:tcW w:w="4428" w:type="dxa"/>
          </w:tcPr>
          <w:p w14:paraId="327B565E" w14:textId="77777777" w:rsidR="0078026E" w:rsidRPr="00594382" w:rsidRDefault="0078026E" w:rsidP="0078026E">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40AD2406" w14:textId="77777777" w:rsidR="0078026E" w:rsidRPr="00594382" w:rsidRDefault="0078026E" w:rsidP="0078026E">
            <w:pPr>
              <w:pStyle w:val="Prrafodelista"/>
              <w:numPr>
                <w:ilvl w:val="0"/>
                <w:numId w:val="5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4D4BC5C8" w14:textId="77777777" w:rsidR="0078026E" w:rsidRPr="00594382" w:rsidRDefault="0078026E" w:rsidP="0078026E">
            <w:pPr>
              <w:pStyle w:val="Prrafodelista"/>
              <w:numPr>
                <w:ilvl w:val="0"/>
                <w:numId w:val="50"/>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6EEF6E0F" w14:textId="77777777" w:rsidR="0078026E" w:rsidRPr="00594382" w:rsidRDefault="0078026E" w:rsidP="0078026E">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725E1E92" w14:textId="77777777" w:rsidR="0078026E" w:rsidRPr="00594382" w:rsidRDefault="0078026E" w:rsidP="0078026E">
            <w:pPr>
              <w:pStyle w:val="Prrafodelista"/>
              <w:numPr>
                <w:ilvl w:val="0"/>
                <w:numId w:val="5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4D4D719E" w14:textId="0D23F973" w:rsidR="0078026E" w:rsidRPr="0078026E" w:rsidRDefault="0078026E" w:rsidP="0078026E">
            <w:pPr>
              <w:pStyle w:val="Prrafodelista"/>
              <w:numPr>
                <w:ilvl w:val="0"/>
                <w:numId w:val="51"/>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78026E" w:rsidRPr="00594382" w14:paraId="1070E043"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F43E97C" w14:textId="77777777" w:rsidR="0078026E" w:rsidRPr="00594382" w:rsidRDefault="0078026E" w:rsidP="0078026E">
            <w:pPr>
              <w:jc w:val="center"/>
              <w:rPr>
                <w:rFonts w:cs="Arial"/>
              </w:rPr>
            </w:pPr>
            <w:r w:rsidRPr="00594382">
              <w:rPr>
                <w:rFonts w:cs="Arial"/>
              </w:rPr>
              <w:t>Requerimientos especiales</w:t>
            </w:r>
          </w:p>
        </w:tc>
        <w:tc>
          <w:tcPr>
            <w:tcW w:w="4428" w:type="dxa"/>
          </w:tcPr>
          <w:p w14:paraId="3B60ED00" w14:textId="77777777" w:rsidR="0078026E" w:rsidRPr="00594382" w:rsidRDefault="0078026E" w:rsidP="0078026E">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78026E" w:rsidRPr="00594382" w14:paraId="6F613F83"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55813D9" w14:textId="77777777" w:rsidR="0078026E" w:rsidRPr="00594382" w:rsidRDefault="0078026E" w:rsidP="0078026E">
            <w:pPr>
              <w:jc w:val="center"/>
              <w:rPr>
                <w:rFonts w:cs="Arial"/>
              </w:rPr>
            </w:pPr>
            <w:r w:rsidRPr="00594382">
              <w:rPr>
                <w:rFonts w:cs="Arial"/>
              </w:rPr>
              <w:t>Lista tecnológica y variaciones de datos</w:t>
            </w:r>
          </w:p>
        </w:tc>
        <w:tc>
          <w:tcPr>
            <w:tcW w:w="4428" w:type="dxa"/>
          </w:tcPr>
          <w:p w14:paraId="2EFE5DCD" w14:textId="77777777" w:rsidR="0078026E" w:rsidRPr="00594382" w:rsidRDefault="0078026E" w:rsidP="0078026E">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78026E" w:rsidRPr="00594382" w14:paraId="4DC528CF" w14:textId="77777777" w:rsidTr="007802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0CE6DB8" w14:textId="77777777" w:rsidR="0078026E" w:rsidRPr="00594382" w:rsidRDefault="0078026E" w:rsidP="0078026E">
            <w:pPr>
              <w:jc w:val="center"/>
              <w:rPr>
                <w:rFonts w:cs="Arial"/>
              </w:rPr>
            </w:pPr>
            <w:r w:rsidRPr="00594382">
              <w:rPr>
                <w:rFonts w:cs="Arial"/>
              </w:rPr>
              <w:t>Frecuencia de Ocurrencia</w:t>
            </w:r>
          </w:p>
        </w:tc>
        <w:tc>
          <w:tcPr>
            <w:tcW w:w="4428" w:type="dxa"/>
          </w:tcPr>
          <w:p w14:paraId="0A53D954" w14:textId="77777777" w:rsidR="0078026E" w:rsidRPr="00594382" w:rsidRDefault="0078026E" w:rsidP="0078026E">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78026E" w:rsidRPr="00594382" w14:paraId="1DDE3F47" w14:textId="77777777" w:rsidTr="007802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FBB6282" w14:textId="77777777" w:rsidR="0078026E" w:rsidRPr="00594382" w:rsidRDefault="0078026E" w:rsidP="0078026E">
            <w:pPr>
              <w:jc w:val="center"/>
              <w:rPr>
                <w:rFonts w:cs="Arial"/>
              </w:rPr>
            </w:pPr>
            <w:r w:rsidRPr="00594382">
              <w:rPr>
                <w:rFonts w:cs="Arial"/>
              </w:rPr>
              <w:t>Temas abiertos</w:t>
            </w:r>
          </w:p>
        </w:tc>
        <w:tc>
          <w:tcPr>
            <w:tcW w:w="4428" w:type="dxa"/>
          </w:tcPr>
          <w:p w14:paraId="72BED42A" w14:textId="77777777" w:rsidR="0078026E" w:rsidRPr="00594382" w:rsidRDefault="0078026E" w:rsidP="0078026E">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757B1EF0" w14:textId="414A88FE" w:rsidR="0078026E" w:rsidRDefault="0078026E">
      <w:pPr>
        <w:pStyle w:val="Descripcin"/>
      </w:pPr>
      <w:bookmarkStart w:id="160" w:name="_Toc457118915"/>
      <w:r>
        <w:t xml:space="preserve">Tabla </w:t>
      </w:r>
      <w:r w:rsidR="005F4CF4">
        <w:fldChar w:fldCharType="begin"/>
      </w:r>
      <w:r w:rsidR="005F4CF4">
        <w:instrText xml:space="preserve"> SEQ Tabla \* ARABIC </w:instrText>
      </w:r>
      <w:r w:rsidR="005F4CF4">
        <w:fldChar w:fldCharType="separate"/>
      </w:r>
      <w:r w:rsidR="00211A24">
        <w:rPr>
          <w:noProof/>
        </w:rPr>
        <w:t>33</w:t>
      </w:r>
      <w:r w:rsidR="005F4CF4">
        <w:rPr>
          <w:noProof/>
        </w:rPr>
        <w:fldChar w:fldCharType="end"/>
      </w:r>
      <w:r>
        <w:t xml:space="preserve">: tomar foto </w:t>
      </w:r>
      <w:bookmarkStart w:id="161" w:name="_GoBack"/>
      <w:bookmarkEnd w:id="161"/>
      <w:r>
        <w:t>cu</w:t>
      </w:r>
      <w:bookmarkEnd w:id="160"/>
    </w:p>
    <w:p w14:paraId="2209CD28" w14:textId="7EE617E7" w:rsidR="0078026E" w:rsidRDefault="005B1512" w:rsidP="005B1512">
      <w:pPr>
        <w:pStyle w:val="Ttulo3"/>
      </w:pPr>
      <w:bookmarkStart w:id="162" w:name="_Toc457118881"/>
      <w:r>
        <w:t>Ingresar usuario no nativo digital</w:t>
      </w:r>
      <w:bookmarkEnd w:id="162"/>
    </w:p>
    <w:tbl>
      <w:tblPr>
        <w:tblStyle w:val="Sombreadomedio1-nfasis1"/>
        <w:tblW w:w="0" w:type="auto"/>
        <w:tblLook w:val="04A0" w:firstRow="1" w:lastRow="0" w:firstColumn="1" w:lastColumn="0" w:noHBand="0" w:noVBand="1"/>
      </w:tblPr>
      <w:tblGrid>
        <w:gridCol w:w="4390"/>
        <w:gridCol w:w="4428"/>
      </w:tblGrid>
      <w:tr w:rsidR="005B1512" w:rsidRPr="00594382" w14:paraId="746A31F9" w14:textId="77777777" w:rsidTr="006C5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C2FEF01" w14:textId="77777777" w:rsidR="005B1512" w:rsidRPr="00594382" w:rsidRDefault="005B1512" w:rsidP="006C5BCB">
            <w:pPr>
              <w:jc w:val="center"/>
              <w:rPr>
                <w:rFonts w:cs="Arial"/>
                <w:b w:val="0"/>
                <w:color w:val="auto"/>
              </w:rPr>
            </w:pPr>
            <w:r w:rsidRPr="00594382">
              <w:rPr>
                <w:rFonts w:cs="Arial"/>
                <w:color w:val="auto"/>
              </w:rPr>
              <w:t>Sección Caso de Uso</w:t>
            </w:r>
          </w:p>
        </w:tc>
        <w:tc>
          <w:tcPr>
            <w:tcW w:w="4428" w:type="dxa"/>
          </w:tcPr>
          <w:p w14:paraId="35F0DD65" w14:textId="77777777" w:rsidR="005B1512" w:rsidRPr="00594382" w:rsidRDefault="005B1512" w:rsidP="006C5BCB">
            <w:pPr>
              <w:jc w:val="center"/>
              <w:cnfStyle w:val="100000000000" w:firstRow="1" w:lastRow="0" w:firstColumn="0" w:lastColumn="0" w:oddVBand="0" w:evenVBand="0" w:oddHBand="0" w:evenHBand="0" w:firstRowFirstColumn="0" w:firstRowLastColumn="0" w:lastRowFirstColumn="0" w:lastRowLastColumn="0"/>
              <w:rPr>
                <w:rFonts w:cs="Arial"/>
                <w:b w:val="0"/>
                <w:color w:val="auto"/>
              </w:rPr>
            </w:pPr>
            <w:r w:rsidRPr="00594382">
              <w:rPr>
                <w:rFonts w:cs="Arial"/>
                <w:color w:val="auto"/>
              </w:rPr>
              <w:t>Valor</w:t>
            </w:r>
          </w:p>
        </w:tc>
      </w:tr>
      <w:tr w:rsidR="005B1512" w:rsidRPr="00594382" w14:paraId="74DFF234"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290C05D5" w14:textId="77777777" w:rsidR="005B1512" w:rsidRPr="00594382" w:rsidRDefault="005B1512" w:rsidP="006C5BCB">
            <w:pPr>
              <w:jc w:val="center"/>
              <w:rPr>
                <w:rFonts w:cs="Arial"/>
              </w:rPr>
            </w:pPr>
            <w:r w:rsidRPr="00594382">
              <w:rPr>
                <w:rFonts w:cs="Arial"/>
              </w:rPr>
              <w:t>Identificador</w:t>
            </w:r>
          </w:p>
        </w:tc>
        <w:tc>
          <w:tcPr>
            <w:tcW w:w="4428" w:type="dxa"/>
          </w:tcPr>
          <w:p w14:paraId="4D489744" w14:textId="1E6D724E" w:rsidR="005B1512" w:rsidRPr="00594382" w:rsidRDefault="005B1512" w:rsidP="006C5BCB">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13</w:t>
            </w:r>
          </w:p>
        </w:tc>
      </w:tr>
      <w:tr w:rsidR="005B1512" w:rsidRPr="00594382" w14:paraId="6CD62173"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E5BA150" w14:textId="77777777" w:rsidR="005B1512" w:rsidRPr="00594382" w:rsidRDefault="005B1512" w:rsidP="006C5BCB">
            <w:pPr>
              <w:jc w:val="center"/>
              <w:rPr>
                <w:rFonts w:cs="Arial"/>
              </w:rPr>
            </w:pPr>
            <w:r w:rsidRPr="00594382">
              <w:rPr>
                <w:rFonts w:cs="Arial"/>
              </w:rPr>
              <w:t>Identificador Pantalla</w:t>
            </w:r>
          </w:p>
        </w:tc>
        <w:tc>
          <w:tcPr>
            <w:tcW w:w="4428" w:type="dxa"/>
          </w:tcPr>
          <w:p w14:paraId="2C484D9C" w14:textId="77777777" w:rsidR="005B1512" w:rsidRPr="00594382" w:rsidRDefault="005B1512" w:rsidP="006C5BCB">
            <w:pPr>
              <w:jc w:val="cente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Ninguna</w:t>
            </w:r>
          </w:p>
        </w:tc>
      </w:tr>
      <w:tr w:rsidR="005B1512" w:rsidRPr="00594382" w14:paraId="4CBEF43D"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DCE396D" w14:textId="77777777" w:rsidR="005B1512" w:rsidRPr="00594382" w:rsidRDefault="005B1512" w:rsidP="006C5BCB">
            <w:pPr>
              <w:jc w:val="center"/>
              <w:rPr>
                <w:rFonts w:cs="Arial"/>
              </w:rPr>
            </w:pPr>
            <w:r w:rsidRPr="00594382">
              <w:rPr>
                <w:rFonts w:cs="Arial"/>
              </w:rPr>
              <w:t>Nombre</w:t>
            </w:r>
          </w:p>
        </w:tc>
        <w:tc>
          <w:tcPr>
            <w:tcW w:w="4428" w:type="dxa"/>
          </w:tcPr>
          <w:p w14:paraId="1B7E0628" w14:textId="65FC0DA0" w:rsidR="005B1512" w:rsidRPr="00594382" w:rsidRDefault="005B1512" w:rsidP="006C5BCB">
            <w:pPr>
              <w:cnfStyle w:val="000000100000" w:firstRow="0" w:lastRow="0" w:firstColumn="0" w:lastColumn="0" w:oddVBand="0" w:evenVBand="0" w:oddHBand="1" w:evenHBand="0" w:firstRowFirstColumn="0" w:firstRowLastColumn="0" w:lastRowFirstColumn="0" w:lastRowLastColumn="0"/>
              <w:rPr>
                <w:rFonts w:cs="Arial"/>
              </w:rPr>
            </w:pPr>
            <w:r>
              <w:rPr>
                <w:rFonts w:cs="Arial"/>
              </w:rPr>
              <w:t>Ingresar usuario no nativo digital</w:t>
            </w:r>
          </w:p>
        </w:tc>
      </w:tr>
      <w:tr w:rsidR="005B1512" w:rsidRPr="00594382" w14:paraId="290BC263"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4AC9B7B" w14:textId="77777777" w:rsidR="005B1512" w:rsidRPr="00594382" w:rsidRDefault="005B1512" w:rsidP="006C5BCB">
            <w:pPr>
              <w:jc w:val="center"/>
              <w:rPr>
                <w:rFonts w:cs="Arial"/>
              </w:rPr>
            </w:pPr>
            <w:r w:rsidRPr="00594382">
              <w:rPr>
                <w:rFonts w:cs="Arial"/>
              </w:rPr>
              <w:t>Actor Principal</w:t>
            </w:r>
          </w:p>
        </w:tc>
        <w:tc>
          <w:tcPr>
            <w:tcW w:w="4428" w:type="dxa"/>
          </w:tcPr>
          <w:p w14:paraId="7CD596EB" w14:textId="77777777" w:rsidR="005B1512" w:rsidRPr="00594382" w:rsidRDefault="005B1512" w:rsidP="006C5BCB">
            <w:pPr>
              <w:cnfStyle w:val="000000010000" w:firstRow="0" w:lastRow="0" w:firstColumn="0" w:lastColumn="0" w:oddVBand="0" w:evenVBand="0" w:oddHBand="0" w:evenHBand="1" w:firstRowFirstColumn="0" w:firstRowLastColumn="0" w:lastRowFirstColumn="0" w:lastRowLastColumn="0"/>
              <w:rPr>
                <w:rFonts w:cs="Arial"/>
              </w:rPr>
            </w:pPr>
            <w:r>
              <w:rPr>
                <w:rFonts w:cs="Arial"/>
              </w:rPr>
              <w:t>Act1, Act2</w:t>
            </w:r>
          </w:p>
        </w:tc>
      </w:tr>
      <w:tr w:rsidR="005B1512" w:rsidRPr="00594382" w14:paraId="65F205EC"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432D241C" w14:textId="77777777" w:rsidR="005B1512" w:rsidRPr="00594382" w:rsidRDefault="005B1512" w:rsidP="006C5BCB">
            <w:pPr>
              <w:jc w:val="center"/>
              <w:rPr>
                <w:rFonts w:cs="Arial"/>
              </w:rPr>
            </w:pPr>
            <w:r w:rsidRPr="00594382">
              <w:rPr>
                <w:rFonts w:cs="Arial"/>
              </w:rPr>
              <w:t>Interesados y Stakeholders</w:t>
            </w:r>
          </w:p>
        </w:tc>
        <w:tc>
          <w:tcPr>
            <w:tcW w:w="4428" w:type="dxa"/>
          </w:tcPr>
          <w:p w14:paraId="35CF1F56" w14:textId="77777777" w:rsidR="005B1512" w:rsidRPr="00594382" w:rsidRDefault="005B1512" w:rsidP="006C5BCB">
            <w:pPr>
              <w:cnfStyle w:val="000000100000" w:firstRow="0" w:lastRow="0" w:firstColumn="0" w:lastColumn="0" w:oddVBand="0" w:evenVBand="0" w:oddHBand="1" w:evenHBand="0" w:firstRowFirstColumn="0" w:firstRowLastColumn="0" w:lastRowFirstColumn="0" w:lastRowLastColumn="0"/>
              <w:rPr>
                <w:rFonts w:cs="Arial"/>
              </w:rPr>
            </w:pPr>
            <w:r>
              <w:rPr>
                <w:rFonts w:cs="Arial"/>
              </w:rPr>
              <w:t>Act1, Act2</w:t>
            </w:r>
          </w:p>
        </w:tc>
      </w:tr>
      <w:tr w:rsidR="005B1512" w:rsidRPr="00594382" w14:paraId="728713D3"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0DA2D37" w14:textId="77777777" w:rsidR="005B1512" w:rsidRPr="00594382" w:rsidRDefault="005B1512" w:rsidP="006C5BCB">
            <w:pPr>
              <w:jc w:val="center"/>
              <w:rPr>
                <w:rFonts w:cs="Arial"/>
              </w:rPr>
            </w:pPr>
            <w:r w:rsidRPr="00594382">
              <w:rPr>
                <w:rFonts w:cs="Arial"/>
              </w:rPr>
              <w:t>Precondiciones</w:t>
            </w:r>
          </w:p>
        </w:tc>
        <w:tc>
          <w:tcPr>
            <w:tcW w:w="4428" w:type="dxa"/>
          </w:tcPr>
          <w:p w14:paraId="4E364BD5" w14:textId="77777777" w:rsidR="005B1512" w:rsidRDefault="005B1512" w:rsidP="006C5BCB">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previamente creado a quien asociarlo.</w:t>
            </w:r>
          </w:p>
          <w:p w14:paraId="1D0561D6" w14:textId="10C21F19" w:rsidR="005B1512" w:rsidRPr="00594382" w:rsidRDefault="005B1512" w:rsidP="006C5BCB">
            <w:pPr>
              <w:pStyle w:val="Prrafodelista"/>
              <w:spacing w:line="240" w:lineRule="auto"/>
              <w:ind w:left="21"/>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Tener datos presentes de la persona a quien agregar.</w:t>
            </w:r>
          </w:p>
        </w:tc>
      </w:tr>
      <w:tr w:rsidR="005B1512" w:rsidRPr="00594382" w14:paraId="07C48638" w14:textId="77777777" w:rsidTr="006C5BCB">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4390" w:type="dxa"/>
          </w:tcPr>
          <w:p w14:paraId="431071A0" w14:textId="1407F802" w:rsidR="005B1512" w:rsidRPr="00594382" w:rsidRDefault="005B1512" w:rsidP="006C5BCB">
            <w:pPr>
              <w:jc w:val="center"/>
              <w:rPr>
                <w:rFonts w:cs="Arial"/>
              </w:rPr>
            </w:pPr>
            <w:r w:rsidRPr="00594382">
              <w:rPr>
                <w:rFonts w:cs="Arial"/>
              </w:rPr>
              <w:t>Postcondiciones</w:t>
            </w:r>
          </w:p>
        </w:tc>
        <w:tc>
          <w:tcPr>
            <w:tcW w:w="4428" w:type="dxa"/>
          </w:tcPr>
          <w:p w14:paraId="68E3D739" w14:textId="48D47A2D" w:rsidR="005B1512" w:rsidRPr="00594382" w:rsidRDefault="005B1512" w:rsidP="006C5BCB">
            <w:pPr>
              <w:pStyle w:val="Prrafodelista"/>
              <w:spacing w:line="240" w:lineRule="auto"/>
              <w:ind w:left="21"/>
              <w:jc w:val="left"/>
              <w:cnfStyle w:val="000000100000" w:firstRow="0" w:lastRow="0" w:firstColumn="0" w:lastColumn="0" w:oddVBand="0" w:evenVBand="0" w:oddHBand="1" w:evenHBand="0" w:firstRowFirstColumn="0" w:firstRowLastColumn="0" w:lastRowFirstColumn="0" w:lastRowLastColumn="0"/>
              <w:rPr>
                <w:rFonts w:cs="Arial"/>
              </w:rPr>
            </w:pPr>
            <w:r>
              <w:rPr>
                <w:rFonts w:cs="Arial"/>
              </w:rPr>
              <w:t>Usuario no nativo digital asociado a un usuario existente.</w:t>
            </w:r>
          </w:p>
        </w:tc>
      </w:tr>
      <w:tr w:rsidR="005B1512" w:rsidRPr="00594382" w14:paraId="6ADDF60B"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95DC406" w14:textId="77777777" w:rsidR="005B1512" w:rsidRPr="00594382" w:rsidRDefault="005B1512" w:rsidP="006C5BCB">
            <w:pPr>
              <w:jc w:val="center"/>
              <w:rPr>
                <w:rFonts w:cs="Arial"/>
              </w:rPr>
            </w:pPr>
            <w:r w:rsidRPr="00594382">
              <w:rPr>
                <w:rFonts w:cs="Arial"/>
              </w:rPr>
              <w:t>Escenario de éxito principal</w:t>
            </w:r>
          </w:p>
        </w:tc>
        <w:tc>
          <w:tcPr>
            <w:tcW w:w="4428" w:type="dxa"/>
          </w:tcPr>
          <w:p w14:paraId="3D35DE11" w14:textId="0A4617D3" w:rsidR="005B151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icia sesión.</w:t>
            </w:r>
          </w:p>
          <w:p w14:paraId="3E0C9FDE" w14:textId="6A1DF15A" w:rsidR="005B1512" w:rsidRPr="0059438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Pr>
                <w:rFonts w:cs="Arial"/>
              </w:rPr>
              <w:t>Usuario ingresa información de usuario no nativo digital</w:t>
            </w:r>
          </w:p>
          <w:p w14:paraId="5694FB61" w14:textId="77777777" w:rsidR="005B1512" w:rsidRPr="0059438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Usuario envía información al sistema</w:t>
            </w:r>
          </w:p>
          <w:p w14:paraId="2C7CA3D6" w14:textId="77777777" w:rsidR="005B1512" w:rsidRPr="0059438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 xml:space="preserve">Sistema valida datos </w:t>
            </w:r>
          </w:p>
          <w:p w14:paraId="44A61C4A" w14:textId="77777777" w:rsidR="005B1512" w:rsidRPr="0059438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actualiza datos sistema</w:t>
            </w:r>
          </w:p>
          <w:p w14:paraId="33980AAA" w14:textId="1CF915FD" w:rsidR="005B1512" w:rsidRPr="00594382" w:rsidRDefault="005B1512" w:rsidP="005B1512">
            <w:pPr>
              <w:pStyle w:val="Prrafodelista"/>
              <w:numPr>
                <w:ilvl w:val="0"/>
                <w:numId w:val="52"/>
              </w:numPr>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Sistema muestra información actualizada</w:t>
            </w:r>
          </w:p>
        </w:tc>
      </w:tr>
      <w:tr w:rsidR="005B1512" w:rsidRPr="00594382" w14:paraId="12B55154"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6034FF7A" w14:textId="055DD38E" w:rsidR="005B1512" w:rsidRPr="00594382" w:rsidRDefault="005B1512" w:rsidP="006C5BCB">
            <w:pPr>
              <w:jc w:val="center"/>
              <w:rPr>
                <w:rFonts w:cs="Arial"/>
              </w:rPr>
            </w:pPr>
            <w:r w:rsidRPr="00594382">
              <w:rPr>
                <w:rFonts w:cs="Arial"/>
              </w:rPr>
              <w:t>Extensiones o flujos alternativos</w:t>
            </w:r>
          </w:p>
        </w:tc>
        <w:tc>
          <w:tcPr>
            <w:tcW w:w="4428" w:type="dxa"/>
          </w:tcPr>
          <w:p w14:paraId="6C39D258" w14:textId="77777777" w:rsidR="005B1512" w:rsidRPr="00594382" w:rsidRDefault="005B1512" w:rsidP="006C5BCB">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Datos no válidos</w:t>
            </w:r>
          </w:p>
          <w:p w14:paraId="014770CF" w14:textId="77777777" w:rsidR="005B1512" w:rsidRPr="00594382" w:rsidRDefault="005B1512" w:rsidP="005B1512">
            <w:pPr>
              <w:pStyle w:val="Prrafodelista"/>
              <w:numPr>
                <w:ilvl w:val="0"/>
                <w:numId w:val="5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muestra información errónea.</w:t>
            </w:r>
          </w:p>
          <w:p w14:paraId="2CBF6BF9" w14:textId="77777777" w:rsidR="005B1512" w:rsidRPr="00594382" w:rsidRDefault="005B1512" w:rsidP="005B1512">
            <w:pPr>
              <w:pStyle w:val="Prrafodelista"/>
              <w:numPr>
                <w:ilvl w:val="0"/>
                <w:numId w:val="53"/>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Reanudación ingreso de datos.</w:t>
            </w:r>
          </w:p>
          <w:p w14:paraId="469E00D5" w14:textId="77777777" w:rsidR="005B1512" w:rsidRPr="00594382" w:rsidRDefault="005B1512" w:rsidP="006C5BCB">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Error en el sistema</w:t>
            </w:r>
          </w:p>
          <w:p w14:paraId="3692B466" w14:textId="77777777" w:rsidR="005B1512" w:rsidRPr="00594382" w:rsidRDefault="005B1512" w:rsidP="005B1512">
            <w:pPr>
              <w:pStyle w:val="Prrafodelista"/>
              <w:numPr>
                <w:ilvl w:val="0"/>
                <w:numId w:val="5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pide intentarlo más tarde.</w:t>
            </w:r>
          </w:p>
          <w:p w14:paraId="351F7416" w14:textId="77777777" w:rsidR="005B1512" w:rsidRPr="0078026E" w:rsidRDefault="005B1512" w:rsidP="005B1512">
            <w:pPr>
              <w:pStyle w:val="Prrafodelista"/>
              <w:numPr>
                <w:ilvl w:val="0"/>
                <w:numId w:val="54"/>
              </w:numPr>
              <w:spacing w:line="240" w:lineRule="auto"/>
              <w:jc w:val="lef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Sistema hace rollback de la transacción realizada.</w:t>
            </w:r>
          </w:p>
        </w:tc>
      </w:tr>
      <w:tr w:rsidR="005B1512" w:rsidRPr="00594382" w14:paraId="75C46909"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50FDB51E" w14:textId="77777777" w:rsidR="005B1512" w:rsidRPr="00594382" w:rsidRDefault="005B1512" w:rsidP="006C5BCB">
            <w:pPr>
              <w:jc w:val="center"/>
              <w:rPr>
                <w:rFonts w:cs="Arial"/>
              </w:rPr>
            </w:pPr>
            <w:r w:rsidRPr="00594382">
              <w:rPr>
                <w:rFonts w:cs="Arial"/>
              </w:rPr>
              <w:t>Requerimientos especiales</w:t>
            </w:r>
          </w:p>
        </w:tc>
        <w:tc>
          <w:tcPr>
            <w:tcW w:w="4428" w:type="dxa"/>
          </w:tcPr>
          <w:p w14:paraId="301A232E" w14:textId="77777777" w:rsidR="005B1512" w:rsidRPr="00594382" w:rsidRDefault="005B1512" w:rsidP="006C5BCB">
            <w:pPr>
              <w:pStyle w:val="Prrafodelista"/>
              <w:spacing w:line="240" w:lineRule="auto"/>
              <w:jc w:val="left"/>
              <w:cnfStyle w:val="000000010000" w:firstRow="0" w:lastRow="0" w:firstColumn="0" w:lastColumn="0" w:oddVBand="0" w:evenVBand="0" w:oddHBand="0" w:evenHBand="1" w:firstRowFirstColumn="0" w:firstRowLastColumn="0" w:lastRowFirstColumn="0" w:lastRowLastColumn="0"/>
              <w:rPr>
                <w:rFonts w:cs="Arial"/>
              </w:rPr>
            </w:pPr>
          </w:p>
        </w:tc>
      </w:tr>
      <w:tr w:rsidR="005B1512" w:rsidRPr="00594382" w14:paraId="774B3D5C"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0AFE697F" w14:textId="77777777" w:rsidR="005B1512" w:rsidRPr="00594382" w:rsidRDefault="005B1512" w:rsidP="006C5BCB">
            <w:pPr>
              <w:jc w:val="center"/>
              <w:rPr>
                <w:rFonts w:cs="Arial"/>
              </w:rPr>
            </w:pPr>
            <w:r w:rsidRPr="00594382">
              <w:rPr>
                <w:rFonts w:cs="Arial"/>
              </w:rPr>
              <w:t>Lista tecnológica y variaciones de datos</w:t>
            </w:r>
          </w:p>
        </w:tc>
        <w:tc>
          <w:tcPr>
            <w:tcW w:w="4428" w:type="dxa"/>
          </w:tcPr>
          <w:p w14:paraId="5D21DDEA" w14:textId="77777777" w:rsidR="005B1512" w:rsidRPr="00594382" w:rsidRDefault="005B1512" w:rsidP="006C5BCB">
            <w:pPr>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a</w:t>
            </w:r>
          </w:p>
        </w:tc>
      </w:tr>
      <w:tr w:rsidR="005B1512" w:rsidRPr="00594382" w14:paraId="75E07075" w14:textId="77777777" w:rsidTr="006C5BC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1C7DED15" w14:textId="77777777" w:rsidR="005B1512" w:rsidRPr="00594382" w:rsidRDefault="005B1512" w:rsidP="006C5BCB">
            <w:pPr>
              <w:jc w:val="center"/>
              <w:rPr>
                <w:rFonts w:cs="Arial"/>
              </w:rPr>
            </w:pPr>
            <w:r w:rsidRPr="00594382">
              <w:rPr>
                <w:rFonts w:cs="Arial"/>
              </w:rPr>
              <w:t>Frecuencia de Ocurrencia</w:t>
            </w:r>
          </w:p>
        </w:tc>
        <w:tc>
          <w:tcPr>
            <w:tcW w:w="4428" w:type="dxa"/>
          </w:tcPr>
          <w:p w14:paraId="25FCFF72" w14:textId="77777777" w:rsidR="005B1512" w:rsidRPr="00594382" w:rsidRDefault="005B1512" w:rsidP="006C5BCB">
            <w:pPr>
              <w:cnfStyle w:val="000000010000" w:firstRow="0" w:lastRow="0" w:firstColumn="0" w:lastColumn="0" w:oddVBand="0" w:evenVBand="0" w:oddHBand="0" w:evenHBand="1" w:firstRowFirstColumn="0" w:firstRowLastColumn="0" w:lastRowFirstColumn="0" w:lastRowLastColumn="0"/>
              <w:rPr>
                <w:rFonts w:cs="Arial"/>
              </w:rPr>
            </w:pPr>
            <w:r w:rsidRPr="00594382">
              <w:rPr>
                <w:rFonts w:cs="Arial"/>
              </w:rPr>
              <w:t>Indeterminada</w:t>
            </w:r>
          </w:p>
        </w:tc>
      </w:tr>
      <w:tr w:rsidR="005B1512" w:rsidRPr="00594382" w14:paraId="5DF7734B" w14:textId="77777777" w:rsidTr="006C5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tcPr>
          <w:p w14:paraId="3E47339D" w14:textId="77777777" w:rsidR="005B1512" w:rsidRPr="00594382" w:rsidRDefault="005B1512" w:rsidP="006C5BCB">
            <w:pPr>
              <w:jc w:val="center"/>
              <w:rPr>
                <w:rFonts w:cs="Arial"/>
              </w:rPr>
            </w:pPr>
            <w:r w:rsidRPr="00594382">
              <w:rPr>
                <w:rFonts w:cs="Arial"/>
              </w:rPr>
              <w:t>Temas abiertos</w:t>
            </w:r>
          </w:p>
        </w:tc>
        <w:tc>
          <w:tcPr>
            <w:tcW w:w="4428" w:type="dxa"/>
          </w:tcPr>
          <w:p w14:paraId="4C93D24B" w14:textId="77777777" w:rsidR="005B1512" w:rsidRPr="00594382" w:rsidRDefault="005B1512" w:rsidP="005B1512">
            <w:pPr>
              <w:keepNext/>
              <w:cnfStyle w:val="000000100000" w:firstRow="0" w:lastRow="0" w:firstColumn="0" w:lastColumn="0" w:oddVBand="0" w:evenVBand="0" w:oddHBand="1" w:evenHBand="0" w:firstRowFirstColumn="0" w:firstRowLastColumn="0" w:lastRowFirstColumn="0" w:lastRowLastColumn="0"/>
              <w:rPr>
                <w:rFonts w:cs="Arial"/>
              </w:rPr>
            </w:pPr>
            <w:r w:rsidRPr="00594382">
              <w:rPr>
                <w:rFonts w:cs="Arial"/>
              </w:rPr>
              <w:t>Ninguno</w:t>
            </w:r>
          </w:p>
        </w:tc>
      </w:tr>
    </w:tbl>
    <w:p w14:paraId="15FC3235" w14:textId="249925A0" w:rsidR="005B1512" w:rsidRDefault="005B1512">
      <w:pPr>
        <w:pStyle w:val="Descripcin"/>
      </w:pPr>
      <w:bookmarkStart w:id="163" w:name="_Toc457118916"/>
      <w:r>
        <w:t xml:space="preserve">Tabla </w:t>
      </w:r>
      <w:r w:rsidR="005F4CF4">
        <w:fldChar w:fldCharType="begin"/>
      </w:r>
      <w:r w:rsidR="005F4CF4">
        <w:instrText xml:space="preserve"> SEQ Tabla \* ARABIC </w:instrText>
      </w:r>
      <w:r w:rsidR="005F4CF4">
        <w:fldChar w:fldCharType="separate"/>
      </w:r>
      <w:r w:rsidR="00211A24">
        <w:rPr>
          <w:noProof/>
        </w:rPr>
        <w:t>34</w:t>
      </w:r>
      <w:r w:rsidR="005F4CF4">
        <w:rPr>
          <w:noProof/>
        </w:rPr>
        <w:fldChar w:fldCharType="end"/>
      </w:r>
      <w:r>
        <w:t xml:space="preserve"> ingresar usuario no nativo digital cu</w:t>
      </w:r>
      <w:bookmarkEnd w:id="163"/>
    </w:p>
    <w:p w14:paraId="172B9B00" w14:textId="186C6B47" w:rsidR="005B1512" w:rsidRPr="005B1512" w:rsidRDefault="00C72F04" w:rsidP="00C72F04">
      <w:pPr>
        <w:pStyle w:val="Ttulo2"/>
      </w:pPr>
      <w:bookmarkStart w:id="164" w:name="_Toc457118882"/>
      <w:r>
        <w:t>Diagrama CU</w:t>
      </w:r>
      <w:bookmarkEnd w:id="164"/>
    </w:p>
    <w:p w14:paraId="0A5FBE3D" w14:textId="7E2EBFFD" w:rsidR="00B36D80" w:rsidRPr="00D849EF" w:rsidRDefault="00B36D80" w:rsidP="006A4CC0">
      <w:r>
        <w:t>El siguiente diagrama muestra los casos de uso asociados a TAppi: Triage Application</w:t>
      </w:r>
    </w:p>
    <w:p w14:paraId="1861C04D" w14:textId="5638C2E2" w:rsidR="00E037F4" w:rsidRDefault="005F4CF4" w:rsidP="00E037F4">
      <w:pPr>
        <w:keepNext/>
      </w:pPr>
      <w:r>
        <w:rPr>
          <w:noProof/>
          <w:lang w:eastAsia="es-CO"/>
        </w:rPr>
        <w:drawing>
          <wp:inline distT="0" distB="0" distL="0" distR="0" wp14:anchorId="5A994D10" wp14:editId="688E972D">
            <wp:extent cx="5612130" cy="7229475"/>
            <wp:effectExtent l="0" t="0" r="762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G_CasoUso.bmp"/>
                    <pic:cNvPicPr/>
                  </pic:nvPicPr>
                  <pic:blipFill>
                    <a:blip r:embed="rId43">
                      <a:extLst>
                        <a:ext uri="{28A0092B-C50C-407E-A947-70E740481C1C}">
                          <a14:useLocalDpi xmlns:a14="http://schemas.microsoft.com/office/drawing/2010/main" val="0"/>
                        </a:ext>
                      </a:extLst>
                    </a:blip>
                    <a:stretch>
                      <a:fillRect/>
                    </a:stretch>
                  </pic:blipFill>
                  <pic:spPr>
                    <a:xfrm>
                      <a:off x="0" y="0"/>
                      <a:ext cx="5612130" cy="7229475"/>
                    </a:xfrm>
                    <a:prstGeom prst="rect">
                      <a:avLst/>
                    </a:prstGeom>
                  </pic:spPr>
                </pic:pic>
              </a:graphicData>
            </a:graphic>
          </wp:inline>
        </w:drawing>
      </w:r>
    </w:p>
    <w:p w14:paraId="4C05598A" w14:textId="3230FDDD" w:rsidR="00E037F4" w:rsidRDefault="00E037F4" w:rsidP="00E037F4">
      <w:pPr>
        <w:pStyle w:val="Descripcin"/>
      </w:pPr>
      <w:bookmarkStart w:id="165" w:name="_Toc457118925"/>
      <w:r>
        <w:t xml:space="preserve">Ilustración </w:t>
      </w:r>
      <w:r w:rsidR="005F4CF4">
        <w:fldChar w:fldCharType="begin"/>
      </w:r>
      <w:r w:rsidR="005F4CF4">
        <w:instrText xml:space="preserve"> SEQ Ilustración \* ARABIC </w:instrText>
      </w:r>
      <w:r w:rsidR="005F4CF4">
        <w:fldChar w:fldCharType="separate"/>
      </w:r>
      <w:r w:rsidR="00594D7A">
        <w:rPr>
          <w:noProof/>
        </w:rPr>
        <w:t>9</w:t>
      </w:r>
      <w:r w:rsidR="005F4CF4">
        <w:rPr>
          <w:noProof/>
        </w:rPr>
        <w:fldChar w:fldCharType="end"/>
      </w:r>
      <w:r>
        <w:t>: Casos de uso</w:t>
      </w:r>
      <w:bookmarkEnd w:id="165"/>
    </w:p>
    <w:p w14:paraId="2CE2E40F" w14:textId="08D96E1B" w:rsidR="005933AB" w:rsidRDefault="005933AB" w:rsidP="005933AB">
      <w:pPr>
        <w:keepNext/>
      </w:pPr>
    </w:p>
    <w:p w14:paraId="507EB763" w14:textId="030689D8" w:rsidR="00804DB2" w:rsidRPr="00804DB2" w:rsidRDefault="00804DB2" w:rsidP="006A4CC0"/>
    <w:sectPr w:rsidR="00804DB2" w:rsidRPr="00804DB2" w:rsidSect="007F063E">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CDEAD" w14:textId="77777777" w:rsidR="006C5BCB" w:rsidRDefault="006C5BCB" w:rsidP="002539E9">
      <w:pPr>
        <w:spacing w:after="0" w:line="240" w:lineRule="auto"/>
      </w:pPr>
      <w:r>
        <w:separator/>
      </w:r>
    </w:p>
  </w:endnote>
  <w:endnote w:type="continuationSeparator" w:id="0">
    <w:p w14:paraId="29731DF9" w14:textId="77777777" w:rsidR="006C5BCB" w:rsidRDefault="006C5BCB" w:rsidP="002539E9">
      <w:pPr>
        <w:spacing w:after="0" w:line="240" w:lineRule="auto"/>
      </w:pPr>
      <w:r>
        <w:continuationSeparator/>
      </w:r>
    </w:p>
  </w:endnote>
  <w:endnote w:type="continuationNotice" w:id="1">
    <w:p w14:paraId="178C50FA" w14:textId="77777777" w:rsidR="006C5BCB" w:rsidRDefault="006C5B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3623534"/>
      <w:docPartObj>
        <w:docPartGallery w:val="Page Numbers (Bottom of Page)"/>
        <w:docPartUnique/>
      </w:docPartObj>
    </w:sdtPr>
    <w:sdtEndPr/>
    <w:sdtContent>
      <w:p w14:paraId="392D4D4A" w14:textId="659FAC07" w:rsidR="006C5BCB" w:rsidRDefault="006C5BCB">
        <w:pPr>
          <w:pStyle w:val="Piedepgina"/>
          <w:jc w:val="center"/>
        </w:pPr>
        <w:r>
          <w:fldChar w:fldCharType="begin"/>
        </w:r>
        <w:r>
          <w:instrText>PAGE   \* MERGEFORMAT</w:instrText>
        </w:r>
        <w:r>
          <w:fldChar w:fldCharType="separate"/>
        </w:r>
        <w:r w:rsidR="005F4CF4" w:rsidRPr="005F4CF4">
          <w:rPr>
            <w:noProof/>
            <w:lang w:val="es-ES"/>
          </w:rPr>
          <w:t>54</w:t>
        </w:r>
        <w:r>
          <w:fldChar w:fldCharType="end"/>
        </w:r>
      </w:p>
    </w:sdtContent>
  </w:sdt>
  <w:p w14:paraId="1AE46F92" w14:textId="77777777" w:rsidR="006C5BCB" w:rsidRDefault="006C5BC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306532"/>
      <w:docPartObj>
        <w:docPartGallery w:val="Page Numbers (Bottom of Page)"/>
        <w:docPartUnique/>
      </w:docPartObj>
    </w:sdtPr>
    <w:sdtEndPr/>
    <w:sdtContent>
      <w:p w14:paraId="688E599F" w14:textId="02905800" w:rsidR="006C5BCB" w:rsidRDefault="006C5BCB">
        <w:pPr>
          <w:pStyle w:val="Piedepgina"/>
          <w:jc w:val="center"/>
        </w:pPr>
        <w:r>
          <w:fldChar w:fldCharType="begin"/>
        </w:r>
        <w:r>
          <w:instrText>PAGE   \* MERGEFORMAT</w:instrText>
        </w:r>
        <w:r>
          <w:fldChar w:fldCharType="separate"/>
        </w:r>
        <w:r w:rsidR="005F4CF4" w:rsidRPr="005F4CF4">
          <w:rPr>
            <w:noProof/>
            <w:lang w:val="es-ES"/>
          </w:rPr>
          <w:t>46</w:t>
        </w:r>
        <w:r>
          <w:fldChar w:fldCharType="end"/>
        </w:r>
      </w:p>
    </w:sdtContent>
  </w:sdt>
  <w:p w14:paraId="2317F13C" w14:textId="77777777" w:rsidR="006C5BCB" w:rsidRDefault="006C5BC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2EE64" w14:textId="77777777" w:rsidR="006C5BCB" w:rsidRDefault="006C5BCB" w:rsidP="002539E9">
      <w:pPr>
        <w:spacing w:after="0" w:line="240" w:lineRule="auto"/>
      </w:pPr>
      <w:r>
        <w:separator/>
      </w:r>
    </w:p>
  </w:footnote>
  <w:footnote w:type="continuationSeparator" w:id="0">
    <w:p w14:paraId="7FF0EFC9" w14:textId="77777777" w:rsidR="006C5BCB" w:rsidRDefault="006C5BCB" w:rsidP="002539E9">
      <w:pPr>
        <w:spacing w:after="0" w:line="240" w:lineRule="auto"/>
      </w:pPr>
      <w:r>
        <w:continuationSeparator/>
      </w:r>
    </w:p>
  </w:footnote>
  <w:footnote w:type="continuationNotice" w:id="1">
    <w:p w14:paraId="0787D48E" w14:textId="77777777" w:rsidR="006C5BCB" w:rsidRDefault="006C5BCB">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F1C2C"/>
    <w:multiLevelType w:val="hybridMultilevel"/>
    <w:tmpl w:val="08226F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379708B"/>
    <w:multiLevelType w:val="hybridMultilevel"/>
    <w:tmpl w:val="8960B7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3F620B3"/>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B2278"/>
    <w:multiLevelType w:val="hybridMultilevel"/>
    <w:tmpl w:val="D8B63878"/>
    <w:lvl w:ilvl="0" w:tplc="B6D0D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B508CC"/>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075B06"/>
    <w:multiLevelType w:val="hybridMultilevel"/>
    <w:tmpl w:val="8FECD0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12A19E0"/>
    <w:multiLevelType w:val="hybridMultilevel"/>
    <w:tmpl w:val="9738E9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2B27AC8"/>
    <w:multiLevelType w:val="hybridMultilevel"/>
    <w:tmpl w:val="3B9056FE"/>
    <w:lvl w:ilvl="0" w:tplc="5ABE8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47788"/>
    <w:multiLevelType w:val="hybridMultilevel"/>
    <w:tmpl w:val="85C6947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A5F6DA1"/>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D515C"/>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CD0612"/>
    <w:multiLevelType w:val="hybridMultilevel"/>
    <w:tmpl w:val="131EBF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4C54812"/>
    <w:multiLevelType w:val="hybridMultilevel"/>
    <w:tmpl w:val="3A2287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978150B"/>
    <w:multiLevelType w:val="hybridMultilevel"/>
    <w:tmpl w:val="F1CA61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B906A67"/>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DA0358"/>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B1F76"/>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CF7416"/>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BE2BF2"/>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CF6E9F"/>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D00C2"/>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DF40D8"/>
    <w:multiLevelType w:val="hybridMultilevel"/>
    <w:tmpl w:val="A58A15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CD16BA2"/>
    <w:multiLevelType w:val="hybridMultilevel"/>
    <w:tmpl w:val="A698B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2E3678"/>
    <w:multiLevelType w:val="hybridMultilevel"/>
    <w:tmpl w:val="9FDAF5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40775184"/>
    <w:multiLevelType w:val="hybridMultilevel"/>
    <w:tmpl w:val="05FABB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426C6C2D"/>
    <w:multiLevelType w:val="hybridMultilevel"/>
    <w:tmpl w:val="8E4C60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6D361C7"/>
    <w:multiLevelType w:val="hybridMultilevel"/>
    <w:tmpl w:val="C896AF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01B67BB"/>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0A3821"/>
    <w:multiLevelType w:val="hybridMultilevel"/>
    <w:tmpl w:val="F3D828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51A56147"/>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345221"/>
    <w:multiLevelType w:val="multilevel"/>
    <w:tmpl w:val="3670E0A8"/>
    <w:lvl w:ilvl="0">
      <w:start w:val="1"/>
      <w:numFmt w:val="decimal"/>
      <w:pStyle w:val="Ttulo1"/>
      <w:lvlText w:val="%1."/>
      <w:lvlJc w:val="left"/>
      <w:pPr>
        <w:ind w:left="360" w:hanging="360"/>
      </w:pPr>
      <w:rPr>
        <w:b/>
      </w:rPr>
    </w:lvl>
    <w:lvl w:ilvl="1">
      <w:start w:val="1"/>
      <w:numFmt w:val="decimal"/>
      <w:pStyle w:val="Ttulo2"/>
      <w:lvlText w:val="%1.%2."/>
      <w:lvlJc w:val="left"/>
      <w:pPr>
        <w:ind w:left="792" w:hanging="432"/>
      </w:pPr>
    </w:lvl>
    <w:lvl w:ilvl="2">
      <w:start w:val="1"/>
      <w:numFmt w:val="decimal"/>
      <w:pStyle w:val="Ttulo3"/>
      <w:lvlText w:val="%1.%2.%3."/>
      <w:lvlJc w:val="left"/>
      <w:pPr>
        <w:ind w:left="2915"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3A115DD"/>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5860FD"/>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8573F1"/>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063304"/>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870E08"/>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4C0559"/>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0B26B0A"/>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27A3CAE"/>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3B2BD8"/>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724217"/>
    <w:multiLevelType w:val="hybridMultilevel"/>
    <w:tmpl w:val="6752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65F11085"/>
    <w:multiLevelType w:val="hybridMultilevel"/>
    <w:tmpl w:val="CF687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842207"/>
    <w:multiLevelType w:val="hybridMultilevel"/>
    <w:tmpl w:val="5C801B54"/>
    <w:lvl w:ilvl="0" w:tplc="44D652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DE2D4D"/>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9DF5F59"/>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8752FD"/>
    <w:multiLevelType w:val="hybridMultilevel"/>
    <w:tmpl w:val="F230BB80"/>
    <w:lvl w:ilvl="0" w:tplc="D138E3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E6C7309"/>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3E5D5C"/>
    <w:multiLevelType w:val="hybridMultilevel"/>
    <w:tmpl w:val="9C82BCA2"/>
    <w:lvl w:ilvl="0" w:tplc="B03C9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957D2A"/>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7775D77"/>
    <w:multiLevelType w:val="hybridMultilevel"/>
    <w:tmpl w:val="26588B16"/>
    <w:lvl w:ilvl="0" w:tplc="890AE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E137907"/>
    <w:multiLevelType w:val="hybridMultilevel"/>
    <w:tmpl w:val="ABE04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E26442D"/>
    <w:multiLevelType w:val="hybridMultilevel"/>
    <w:tmpl w:val="CEE00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275F3F"/>
    <w:multiLevelType w:val="hybridMultilevel"/>
    <w:tmpl w:val="564C0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80568B"/>
    <w:multiLevelType w:val="hybridMultilevel"/>
    <w:tmpl w:val="CA8A92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4" w15:restartNumberingAfterBreak="0">
    <w:nsid w:val="7ED758CA"/>
    <w:multiLevelType w:val="hybridMultilevel"/>
    <w:tmpl w:val="3B9056FE"/>
    <w:lvl w:ilvl="0" w:tplc="5ABE8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1"/>
  </w:num>
  <w:num w:numId="3">
    <w:abstractNumId w:val="28"/>
  </w:num>
  <w:num w:numId="4">
    <w:abstractNumId w:val="24"/>
  </w:num>
  <w:num w:numId="5">
    <w:abstractNumId w:val="30"/>
  </w:num>
  <w:num w:numId="6">
    <w:abstractNumId w:val="5"/>
  </w:num>
  <w:num w:numId="7">
    <w:abstractNumId w:val="25"/>
  </w:num>
  <w:num w:numId="8">
    <w:abstractNumId w:val="0"/>
  </w:num>
  <w:num w:numId="9">
    <w:abstractNumId w:val="23"/>
  </w:num>
  <w:num w:numId="10">
    <w:abstractNumId w:val="8"/>
  </w:num>
  <w:num w:numId="11">
    <w:abstractNumId w:val="13"/>
  </w:num>
  <w:num w:numId="12">
    <w:abstractNumId w:val="32"/>
  </w:num>
  <w:num w:numId="13">
    <w:abstractNumId w:val="51"/>
  </w:num>
  <w:num w:numId="14">
    <w:abstractNumId w:val="29"/>
  </w:num>
  <w:num w:numId="15">
    <w:abstractNumId w:val="40"/>
  </w:num>
  <w:num w:numId="16">
    <w:abstractNumId w:val="26"/>
  </w:num>
  <w:num w:numId="17">
    <w:abstractNumId w:val="11"/>
  </w:num>
  <w:num w:numId="18">
    <w:abstractNumId w:val="6"/>
  </w:num>
  <w:num w:numId="19">
    <w:abstractNumId w:val="53"/>
  </w:num>
  <w:num w:numId="20">
    <w:abstractNumId w:val="4"/>
  </w:num>
  <w:num w:numId="21">
    <w:abstractNumId w:val="14"/>
  </w:num>
  <w:num w:numId="22">
    <w:abstractNumId w:val="38"/>
  </w:num>
  <w:num w:numId="23">
    <w:abstractNumId w:val="33"/>
  </w:num>
  <w:num w:numId="24">
    <w:abstractNumId w:val="19"/>
  </w:num>
  <w:num w:numId="25">
    <w:abstractNumId w:val="3"/>
  </w:num>
  <w:num w:numId="26">
    <w:abstractNumId w:val="41"/>
  </w:num>
  <w:num w:numId="27">
    <w:abstractNumId w:val="52"/>
  </w:num>
  <w:num w:numId="28">
    <w:abstractNumId w:val="50"/>
  </w:num>
  <w:num w:numId="29">
    <w:abstractNumId w:val="7"/>
  </w:num>
  <w:num w:numId="30">
    <w:abstractNumId w:val="22"/>
  </w:num>
  <w:num w:numId="31">
    <w:abstractNumId w:val="36"/>
  </w:num>
  <w:num w:numId="32">
    <w:abstractNumId w:val="34"/>
  </w:num>
  <w:num w:numId="33">
    <w:abstractNumId w:val="54"/>
  </w:num>
  <w:num w:numId="34">
    <w:abstractNumId w:val="49"/>
  </w:num>
  <w:num w:numId="35">
    <w:abstractNumId w:val="20"/>
  </w:num>
  <w:num w:numId="36">
    <w:abstractNumId w:val="31"/>
  </w:num>
  <w:num w:numId="37">
    <w:abstractNumId w:val="45"/>
  </w:num>
  <w:num w:numId="38">
    <w:abstractNumId w:val="44"/>
  </w:num>
  <w:num w:numId="39">
    <w:abstractNumId w:val="16"/>
  </w:num>
  <w:num w:numId="40">
    <w:abstractNumId w:val="17"/>
  </w:num>
  <w:num w:numId="41">
    <w:abstractNumId w:val="18"/>
  </w:num>
  <w:num w:numId="42">
    <w:abstractNumId w:val="43"/>
  </w:num>
  <w:num w:numId="43">
    <w:abstractNumId w:val="46"/>
  </w:num>
  <w:num w:numId="44">
    <w:abstractNumId w:val="37"/>
  </w:num>
  <w:num w:numId="45">
    <w:abstractNumId w:val="48"/>
  </w:num>
  <w:num w:numId="46">
    <w:abstractNumId w:val="42"/>
  </w:num>
  <w:num w:numId="47">
    <w:abstractNumId w:val="39"/>
  </w:num>
  <w:num w:numId="48">
    <w:abstractNumId w:val="15"/>
  </w:num>
  <w:num w:numId="49">
    <w:abstractNumId w:val="27"/>
  </w:num>
  <w:num w:numId="50">
    <w:abstractNumId w:val="35"/>
  </w:num>
  <w:num w:numId="51">
    <w:abstractNumId w:val="47"/>
  </w:num>
  <w:num w:numId="52">
    <w:abstractNumId w:val="9"/>
  </w:num>
  <w:num w:numId="53">
    <w:abstractNumId w:val="10"/>
  </w:num>
  <w:num w:numId="54">
    <w:abstractNumId w:val="2"/>
  </w:num>
  <w:num w:numId="55">
    <w:abstractNumId w:val="1"/>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F60"/>
    <w:rsid w:val="00001AEA"/>
    <w:rsid w:val="0000636C"/>
    <w:rsid w:val="00007145"/>
    <w:rsid w:val="0001332B"/>
    <w:rsid w:val="00013CF1"/>
    <w:rsid w:val="00013E64"/>
    <w:rsid w:val="00033AE5"/>
    <w:rsid w:val="00033F4B"/>
    <w:rsid w:val="00044499"/>
    <w:rsid w:val="00046CC0"/>
    <w:rsid w:val="0005116C"/>
    <w:rsid w:val="0006045F"/>
    <w:rsid w:val="0006090B"/>
    <w:rsid w:val="00061CD9"/>
    <w:rsid w:val="00074878"/>
    <w:rsid w:val="00077D91"/>
    <w:rsid w:val="00086112"/>
    <w:rsid w:val="00086C42"/>
    <w:rsid w:val="00094E55"/>
    <w:rsid w:val="000A06FD"/>
    <w:rsid w:val="000A1F60"/>
    <w:rsid w:val="000B2B23"/>
    <w:rsid w:val="000B43CA"/>
    <w:rsid w:val="000C34F2"/>
    <w:rsid w:val="000E1EA2"/>
    <w:rsid w:val="00102DE0"/>
    <w:rsid w:val="00107827"/>
    <w:rsid w:val="00111FBC"/>
    <w:rsid w:val="0011672A"/>
    <w:rsid w:val="00116D2A"/>
    <w:rsid w:val="001226C8"/>
    <w:rsid w:val="0012736F"/>
    <w:rsid w:val="00133B4B"/>
    <w:rsid w:val="001340AD"/>
    <w:rsid w:val="00136642"/>
    <w:rsid w:val="00140032"/>
    <w:rsid w:val="00140279"/>
    <w:rsid w:val="001405C0"/>
    <w:rsid w:val="00140F3E"/>
    <w:rsid w:val="001618A6"/>
    <w:rsid w:val="00163215"/>
    <w:rsid w:val="00166AFF"/>
    <w:rsid w:val="00193DF2"/>
    <w:rsid w:val="00194EBC"/>
    <w:rsid w:val="00195543"/>
    <w:rsid w:val="001B34AA"/>
    <w:rsid w:val="001C09D4"/>
    <w:rsid w:val="001C739D"/>
    <w:rsid w:val="001E68F4"/>
    <w:rsid w:val="001E7134"/>
    <w:rsid w:val="00201E5C"/>
    <w:rsid w:val="00210F5A"/>
    <w:rsid w:val="00211A24"/>
    <w:rsid w:val="002163C4"/>
    <w:rsid w:val="00227DCF"/>
    <w:rsid w:val="00252ECF"/>
    <w:rsid w:val="002539E9"/>
    <w:rsid w:val="002561A5"/>
    <w:rsid w:val="00261352"/>
    <w:rsid w:val="0026280D"/>
    <w:rsid w:val="00264963"/>
    <w:rsid w:val="002671FF"/>
    <w:rsid w:val="002828E7"/>
    <w:rsid w:val="00290702"/>
    <w:rsid w:val="00291DD2"/>
    <w:rsid w:val="002937C1"/>
    <w:rsid w:val="00294E83"/>
    <w:rsid w:val="002973DB"/>
    <w:rsid w:val="002C11E6"/>
    <w:rsid w:val="002C729A"/>
    <w:rsid w:val="002D25D2"/>
    <w:rsid w:val="002D2DE6"/>
    <w:rsid w:val="002D6CE6"/>
    <w:rsid w:val="002F073B"/>
    <w:rsid w:val="002F4DF9"/>
    <w:rsid w:val="00332793"/>
    <w:rsid w:val="0033391D"/>
    <w:rsid w:val="00333B45"/>
    <w:rsid w:val="00336CB8"/>
    <w:rsid w:val="0034192B"/>
    <w:rsid w:val="0034224C"/>
    <w:rsid w:val="003469EF"/>
    <w:rsid w:val="00351A5A"/>
    <w:rsid w:val="003603F3"/>
    <w:rsid w:val="0036124D"/>
    <w:rsid w:val="003729AF"/>
    <w:rsid w:val="00380041"/>
    <w:rsid w:val="003808B9"/>
    <w:rsid w:val="0038252F"/>
    <w:rsid w:val="00383F9B"/>
    <w:rsid w:val="003918A4"/>
    <w:rsid w:val="003A725D"/>
    <w:rsid w:val="003C0F18"/>
    <w:rsid w:val="003C18D2"/>
    <w:rsid w:val="003C5BAE"/>
    <w:rsid w:val="003C77C1"/>
    <w:rsid w:val="003D422E"/>
    <w:rsid w:val="003D47F8"/>
    <w:rsid w:val="003D49AF"/>
    <w:rsid w:val="003E24EC"/>
    <w:rsid w:val="00407B5B"/>
    <w:rsid w:val="004164B2"/>
    <w:rsid w:val="004177A3"/>
    <w:rsid w:val="00445FB2"/>
    <w:rsid w:val="004555F3"/>
    <w:rsid w:val="00480443"/>
    <w:rsid w:val="00481242"/>
    <w:rsid w:val="00485F9C"/>
    <w:rsid w:val="004948B0"/>
    <w:rsid w:val="004975CA"/>
    <w:rsid w:val="004D61A3"/>
    <w:rsid w:val="004E4D69"/>
    <w:rsid w:val="004F4DF3"/>
    <w:rsid w:val="004F776E"/>
    <w:rsid w:val="005000AF"/>
    <w:rsid w:val="005069D9"/>
    <w:rsid w:val="005122D0"/>
    <w:rsid w:val="00515A8C"/>
    <w:rsid w:val="00526DD5"/>
    <w:rsid w:val="00545B9A"/>
    <w:rsid w:val="0055000E"/>
    <w:rsid w:val="0055141C"/>
    <w:rsid w:val="005571CF"/>
    <w:rsid w:val="00564981"/>
    <w:rsid w:val="005732C1"/>
    <w:rsid w:val="00585C20"/>
    <w:rsid w:val="005871AA"/>
    <w:rsid w:val="005909B6"/>
    <w:rsid w:val="005933AB"/>
    <w:rsid w:val="00594D7A"/>
    <w:rsid w:val="005A69A5"/>
    <w:rsid w:val="005B1512"/>
    <w:rsid w:val="005B3B0F"/>
    <w:rsid w:val="005B5449"/>
    <w:rsid w:val="005C3259"/>
    <w:rsid w:val="005C64BC"/>
    <w:rsid w:val="005F1F79"/>
    <w:rsid w:val="005F4CF4"/>
    <w:rsid w:val="00601A52"/>
    <w:rsid w:val="00605F10"/>
    <w:rsid w:val="00616FC3"/>
    <w:rsid w:val="0063765C"/>
    <w:rsid w:val="006413BC"/>
    <w:rsid w:val="00646B1F"/>
    <w:rsid w:val="006522BA"/>
    <w:rsid w:val="006726DA"/>
    <w:rsid w:val="00696F46"/>
    <w:rsid w:val="006A067B"/>
    <w:rsid w:val="006A3584"/>
    <w:rsid w:val="006A4064"/>
    <w:rsid w:val="006A4CC0"/>
    <w:rsid w:val="006A6289"/>
    <w:rsid w:val="006B77A3"/>
    <w:rsid w:val="006C0168"/>
    <w:rsid w:val="006C0295"/>
    <w:rsid w:val="006C2380"/>
    <w:rsid w:val="006C5BCB"/>
    <w:rsid w:val="006D34BB"/>
    <w:rsid w:val="006E24EE"/>
    <w:rsid w:val="006F66EF"/>
    <w:rsid w:val="006F7600"/>
    <w:rsid w:val="007353C7"/>
    <w:rsid w:val="007423EB"/>
    <w:rsid w:val="00743325"/>
    <w:rsid w:val="0074569A"/>
    <w:rsid w:val="00745B48"/>
    <w:rsid w:val="00752006"/>
    <w:rsid w:val="007539D0"/>
    <w:rsid w:val="007658DA"/>
    <w:rsid w:val="00766C0E"/>
    <w:rsid w:val="00776D5A"/>
    <w:rsid w:val="0078026E"/>
    <w:rsid w:val="0078343C"/>
    <w:rsid w:val="00787E20"/>
    <w:rsid w:val="007A7492"/>
    <w:rsid w:val="007B2DA0"/>
    <w:rsid w:val="007B613D"/>
    <w:rsid w:val="007B731A"/>
    <w:rsid w:val="007B7DB8"/>
    <w:rsid w:val="007C1206"/>
    <w:rsid w:val="007C69CD"/>
    <w:rsid w:val="007C6CFC"/>
    <w:rsid w:val="007E4930"/>
    <w:rsid w:val="007F063E"/>
    <w:rsid w:val="007F2C1D"/>
    <w:rsid w:val="008002E7"/>
    <w:rsid w:val="008002EB"/>
    <w:rsid w:val="0080049F"/>
    <w:rsid w:val="00804DB2"/>
    <w:rsid w:val="00816035"/>
    <w:rsid w:val="00827D3C"/>
    <w:rsid w:val="00831238"/>
    <w:rsid w:val="008320F5"/>
    <w:rsid w:val="00837B0E"/>
    <w:rsid w:val="00856252"/>
    <w:rsid w:val="00856880"/>
    <w:rsid w:val="008627FA"/>
    <w:rsid w:val="008744F8"/>
    <w:rsid w:val="00897F3D"/>
    <w:rsid w:val="008B20E7"/>
    <w:rsid w:val="008B74ED"/>
    <w:rsid w:val="008D57A9"/>
    <w:rsid w:val="008F3FC4"/>
    <w:rsid w:val="00907B67"/>
    <w:rsid w:val="00916F96"/>
    <w:rsid w:val="00930DF2"/>
    <w:rsid w:val="00936571"/>
    <w:rsid w:val="00945D5A"/>
    <w:rsid w:val="00961A62"/>
    <w:rsid w:val="009639EE"/>
    <w:rsid w:val="00967F0F"/>
    <w:rsid w:val="00972055"/>
    <w:rsid w:val="00976590"/>
    <w:rsid w:val="0099048C"/>
    <w:rsid w:val="009A1215"/>
    <w:rsid w:val="009A6492"/>
    <w:rsid w:val="009B1029"/>
    <w:rsid w:val="009B56CB"/>
    <w:rsid w:val="009C4B0C"/>
    <w:rsid w:val="009D17C8"/>
    <w:rsid w:val="009D5362"/>
    <w:rsid w:val="009D61AA"/>
    <w:rsid w:val="009E78FE"/>
    <w:rsid w:val="009F1D26"/>
    <w:rsid w:val="00A12299"/>
    <w:rsid w:val="00A15DA6"/>
    <w:rsid w:val="00A21CDB"/>
    <w:rsid w:val="00A23EF5"/>
    <w:rsid w:val="00A301F5"/>
    <w:rsid w:val="00A307A7"/>
    <w:rsid w:val="00A4381F"/>
    <w:rsid w:val="00A53A22"/>
    <w:rsid w:val="00A570D0"/>
    <w:rsid w:val="00A61C6D"/>
    <w:rsid w:val="00A63A04"/>
    <w:rsid w:val="00A76D82"/>
    <w:rsid w:val="00A84B26"/>
    <w:rsid w:val="00A8570C"/>
    <w:rsid w:val="00A8752C"/>
    <w:rsid w:val="00AA1E7E"/>
    <w:rsid w:val="00AB1F80"/>
    <w:rsid w:val="00AB216D"/>
    <w:rsid w:val="00AB22D6"/>
    <w:rsid w:val="00AB24CC"/>
    <w:rsid w:val="00AB5C9F"/>
    <w:rsid w:val="00AF22E1"/>
    <w:rsid w:val="00AF2C21"/>
    <w:rsid w:val="00AF33F4"/>
    <w:rsid w:val="00B17EF8"/>
    <w:rsid w:val="00B273C7"/>
    <w:rsid w:val="00B27425"/>
    <w:rsid w:val="00B2764F"/>
    <w:rsid w:val="00B36D80"/>
    <w:rsid w:val="00B421D3"/>
    <w:rsid w:val="00B447D1"/>
    <w:rsid w:val="00B62C9B"/>
    <w:rsid w:val="00B71895"/>
    <w:rsid w:val="00B77C84"/>
    <w:rsid w:val="00B87B64"/>
    <w:rsid w:val="00B91C4F"/>
    <w:rsid w:val="00B971C8"/>
    <w:rsid w:val="00B97448"/>
    <w:rsid w:val="00BB6356"/>
    <w:rsid w:val="00BE309B"/>
    <w:rsid w:val="00BE7C78"/>
    <w:rsid w:val="00BF0269"/>
    <w:rsid w:val="00BF046C"/>
    <w:rsid w:val="00BF3EB8"/>
    <w:rsid w:val="00C00546"/>
    <w:rsid w:val="00C02297"/>
    <w:rsid w:val="00C03220"/>
    <w:rsid w:val="00C13BE4"/>
    <w:rsid w:val="00C15291"/>
    <w:rsid w:val="00C23253"/>
    <w:rsid w:val="00C253B5"/>
    <w:rsid w:val="00C32593"/>
    <w:rsid w:val="00C51A32"/>
    <w:rsid w:val="00C6087A"/>
    <w:rsid w:val="00C60C74"/>
    <w:rsid w:val="00C72F04"/>
    <w:rsid w:val="00C74833"/>
    <w:rsid w:val="00C75D1B"/>
    <w:rsid w:val="00C77C2F"/>
    <w:rsid w:val="00C873E8"/>
    <w:rsid w:val="00C91E77"/>
    <w:rsid w:val="00C9459E"/>
    <w:rsid w:val="00C9767E"/>
    <w:rsid w:val="00CA5048"/>
    <w:rsid w:val="00CA5CD8"/>
    <w:rsid w:val="00CB4502"/>
    <w:rsid w:val="00CB715C"/>
    <w:rsid w:val="00CC1407"/>
    <w:rsid w:val="00CC5D03"/>
    <w:rsid w:val="00CD062C"/>
    <w:rsid w:val="00CD2793"/>
    <w:rsid w:val="00CF77B4"/>
    <w:rsid w:val="00D02062"/>
    <w:rsid w:val="00D04453"/>
    <w:rsid w:val="00D2147C"/>
    <w:rsid w:val="00D27F5F"/>
    <w:rsid w:val="00D30DD4"/>
    <w:rsid w:val="00D433FC"/>
    <w:rsid w:val="00D43EB3"/>
    <w:rsid w:val="00D45E4D"/>
    <w:rsid w:val="00D47968"/>
    <w:rsid w:val="00D614BC"/>
    <w:rsid w:val="00D641AE"/>
    <w:rsid w:val="00D849EF"/>
    <w:rsid w:val="00D9266D"/>
    <w:rsid w:val="00D95EE1"/>
    <w:rsid w:val="00DA52A3"/>
    <w:rsid w:val="00DA5D5F"/>
    <w:rsid w:val="00DB2307"/>
    <w:rsid w:val="00DB233F"/>
    <w:rsid w:val="00DB5495"/>
    <w:rsid w:val="00DB6AAE"/>
    <w:rsid w:val="00DD2835"/>
    <w:rsid w:val="00DF1319"/>
    <w:rsid w:val="00DF13F8"/>
    <w:rsid w:val="00DF3D70"/>
    <w:rsid w:val="00E037F4"/>
    <w:rsid w:val="00E12264"/>
    <w:rsid w:val="00E34D4E"/>
    <w:rsid w:val="00E468D6"/>
    <w:rsid w:val="00E4693D"/>
    <w:rsid w:val="00E50840"/>
    <w:rsid w:val="00E564B3"/>
    <w:rsid w:val="00E70A52"/>
    <w:rsid w:val="00E816D7"/>
    <w:rsid w:val="00E94E56"/>
    <w:rsid w:val="00EA030D"/>
    <w:rsid w:val="00EA0D47"/>
    <w:rsid w:val="00EA79FF"/>
    <w:rsid w:val="00EA7D51"/>
    <w:rsid w:val="00EB1D85"/>
    <w:rsid w:val="00ED0611"/>
    <w:rsid w:val="00EE6D0C"/>
    <w:rsid w:val="00EF3DC6"/>
    <w:rsid w:val="00F0376B"/>
    <w:rsid w:val="00F16FAD"/>
    <w:rsid w:val="00F2602D"/>
    <w:rsid w:val="00F31812"/>
    <w:rsid w:val="00F364B5"/>
    <w:rsid w:val="00F367AA"/>
    <w:rsid w:val="00F47A79"/>
    <w:rsid w:val="00F533AD"/>
    <w:rsid w:val="00F533B0"/>
    <w:rsid w:val="00F55A4B"/>
    <w:rsid w:val="00F5687E"/>
    <w:rsid w:val="00F56DDC"/>
    <w:rsid w:val="00F70644"/>
    <w:rsid w:val="00F70C00"/>
    <w:rsid w:val="00F730D9"/>
    <w:rsid w:val="00F7376C"/>
    <w:rsid w:val="00FA1FD7"/>
    <w:rsid w:val="00FA77DC"/>
    <w:rsid w:val="00FB5D53"/>
    <w:rsid w:val="00FC0DAB"/>
    <w:rsid w:val="00FC22B3"/>
    <w:rsid w:val="00FC2AAC"/>
    <w:rsid w:val="00FC4C2C"/>
    <w:rsid w:val="00FC550A"/>
    <w:rsid w:val="00FD17BF"/>
    <w:rsid w:val="00FE04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A720E"/>
  <w15:chartTrackingRefBased/>
  <w15:docId w15:val="{7CB1CF8B-5CAD-4884-BDCB-38C3A7FFC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4CC0"/>
    <w:pPr>
      <w:spacing w:line="276" w:lineRule="auto"/>
      <w:jc w:val="both"/>
    </w:pPr>
  </w:style>
  <w:style w:type="paragraph" w:styleId="Ttulo1">
    <w:name w:val="heading 1"/>
    <w:basedOn w:val="Normal"/>
    <w:next w:val="Normal"/>
    <w:link w:val="Ttulo1Car"/>
    <w:uiPriority w:val="9"/>
    <w:qFormat/>
    <w:rsid w:val="006A4CC0"/>
    <w:pPr>
      <w:keepNext/>
      <w:keepLines/>
      <w:numPr>
        <w:numId w:val="5"/>
      </w:numPr>
      <w:spacing w:before="240" w:after="0"/>
      <w:outlineLvl w:val="0"/>
    </w:pPr>
    <w:rPr>
      <w:rFonts w:asciiTheme="majorHAnsi" w:eastAsiaTheme="majorEastAsia" w:hAnsiTheme="majorHAnsi" w:cstheme="majorBidi"/>
      <w:b/>
      <w:color w:val="3E762A" w:themeColor="accent1" w:themeShade="BF"/>
      <w:sz w:val="32"/>
      <w:szCs w:val="32"/>
    </w:rPr>
  </w:style>
  <w:style w:type="paragraph" w:styleId="Ttulo2">
    <w:name w:val="heading 2"/>
    <w:basedOn w:val="Ttulo1"/>
    <w:next w:val="Normal"/>
    <w:link w:val="Ttulo2Car"/>
    <w:uiPriority w:val="9"/>
    <w:unhideWhenUsed/>
    <w:qFormat/>
    <w:rsid w:val="00961A62"/>
    <w:pPr>
      <w:numPr>
        <w:ilvl w:val="1"/>
      </w:numPr>
      <w:ind w:left="709" w:hanging="567"/>
      <w:outlineLvl w:val="1"/>
    </w:pPr>
    <w:rPr>
      <w:color w:val="8AB833" w:themeColor="accent2"/>
      <w:sz w:val="26"/>
      <w:szCs w:val="26"/>
    </w:rPr>
  </w:style>
  <w:style w:type="paragraph" w:styleId="Ttulo3">
    <w:name w:val="heading 3"/>
    <w:basedOn w:val="Ttulo2"/>
    <w:next w:val="Normal"/>
    <w:link w:val="Ttulo3Car"/>
    <w:uiPriority w:val="9"/>
    <w:unhideWhenUsed/>
    <w:qFormat/>
    <w:rsid w:val="00961A62"/>
    <w:pPr>
      <w:numPr>
        <w:ilvl w:val="2"/>
      </w:numPr>
      <w:ind w:left="851" w:hanging="567"/>
      <w:outlineLvl w:val="2"/>
    </w:pPr>
    <w:rPr>
      <w:color w:val="939F27" w:themeColor="accent3" w:themeShade="BF"/>
      <w:sz w:val="24"/>
      <w:szCs w:val="24"/>
    </w:rPr>
  </w:style>
  <w:style w:type="paragraph" w:styleId="Ttulo4">
    <w:name w:val="heading 4"/>
    <w:basedOn w:val="Ttulo3"/>
    <w:next w:val="Normal"/>
    <w:link w:val="Ttulo4Car"/>
    <w:uiPriority w:val="9"/>
    <w:unhideWhenUsed/>
    <w:qFormat/>
    <w:rsid w:val="00961A62"/>
    <w:pPr>
      <w:numPr>
        <w:ilvl w:val="3"/>
      </w:numPr>
      <w:ind w:left="993" w:hanging="567"/>
      <w:outlineLvl w:val="3"/>
    </w:pPr>
    <w:rPr>
      <w:b w:val="0"/>
      <w:i/>
      <w:color w:val="029676" w:themeColor="accent4"/>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A4CC0"/>
    <w:rPr>
      <w:rFonts w:asciiTheme="majorHAnsi" w:eastAsiaTheme="majorEastAsia" w:hAnsiTheme="majorHAnsi" w:cstheme="majorBidi"/>
      <w:b/>
      <w:color w:val="3E762A" w:themeColor="accent1" w:themeShade="BF"/>
      <w:sz w:val="32"/>
      <w:szCs w:val="32"/>
    </w:rPr>
  </w:style>
  <w:style w:type="character" w:customStyle="1" w:styleId="Ttulo2Car">
    <w:name w:val="Título 2 Car"/>
    <w:basedOn w:val="Fuentedeprrafopredeter"/>
    <w:link w:val="Ttulo2"/>
    <w:uiPriority w:val="9"/>
    <w:rsid w:val="00961A62"/>
    <w:rPr>
      <w:rFonts w:asciiTheme="majorHAnsi" w:eastAsiaTheme="majorEastAsia" w:hAnsiTheme="majorHAnsi" w:cstheme="majorBidi"/>
      <w:b/>
      <w:color w:val="8AB833" w:themeColor="accent2"/>
      <w:sz w:val="26"/>
      <w:szCs w:val="26"/>
    </w:rPr>
  </w:style>
  <w:style w:type="character" w:customStyle="1" w:styleId="Ttulo3Car">
    <w:name w:val="Título 3 Car"/>
    <w:basedOn w:val="Fuentedeprrafopredeter"/>
    <w:link w:val="Ttulo3"/>
    <w:uiPriority w:val="9"/>
    <w:rsid w:val="00961A62"/>
    <w:rPr>
      <w:rFonts w:asciiTheme="majorHAnsi" w:eastAsiaTheme="majorEastAsia" w:hAnsiTheme="majorHAnsi" w:cstheme="majorBidi"/>
      <w:b/>
      <w:color w:val="939F27" w:themeColor="accent3" w:themeShade="BF"/>
      <w:sz w:val="24"/>
      <w:szCs w:val="24"/>
    </w:rPr>
  </w:style>
  <w:style w:type="character" w:customStyle="1" w:styleId="Ttulo4Car">
    <w:name w:val="Título 4 Car"/>
    <w:basedOn w:val="Fuentedeprrafopredeter"/>
    <w:link w:val="Ttulo4"/>
    <w:uiPriority w:val="9"/>
    <w:rsid w:val="00961A62"/>
    <w:rPr>
      <w:rFonts w:asciiTheme="majorHAnsi" w:eastAsiaTheme="majorEastAsia" w:hAnsiTheme="majorHAnsi" w:cstheme="majorBidi"/>
      <w:i/>
      <w:color w:val="029676" w:themeColor="accent4"/>
    </w:rPr>
  </w:style>
  <w:style w:type="paragraph" w:styleId="Sinespaciado">
    <w:name w:val="No Spacing"/>
    <w:link w:val="SinespaciadoCar"/>
    <w:uiPriority w:val="1"/>
    <w:qFormat/>
    <w:rsid w:val="000A1F60"/>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0A1F60"/>
    <w:rPr>
      <w:rFonts w:eastAsiaTheme="minorEastAsia"/>
      <w:lang w:eastAsia="es-CO"/>
    </w:rPr>
  </w:style>
  <w:style w:type="table" w:styleId="Tablaconcuadrcula">
    <w:name w:val="Table Grid"/>
    <w:basedOn w:val="Tablanormal"/>
    <w:uiPriority w:val="39"/>
    <w:rsid w:val="000A1F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0A1F60"/>
    <w:pPr>
      <w:spacing w:after="0" w:line="240" w:lineRule="auto"/>
    </w:pPr>
    <w:tblPr>
      <w:tblStyleRowBandSize w:val="1"/>
      <w:tblStyleColBandSize w:val="1"/>
      <w:tblBorders>
        <w:top w:val="single" w:sz="4" w:space="0" w:color="B7DFA8" w:themeColor="accent1" w:themeTint="66"/>
        <w:left w:val="single" w:sz="4" w:space="0" w:color="B7DFA8" w:themeColor="accent1" w:themeTint="66"/>
        <w:bottom w:val="single" w:sz="4" w:space="0" w:color="B7DFA8" w:themeColor="accent1" w:themeTint="66"/>
        <w:right w:val="single" w:sz="4" w:space="0" w:color="B7DFA8" w:themeColor="accent1" w:themeTint="66"/>
        <w:insideH w:val="single" w:sz="4" w:space="0" w:color="B7DFA8" w:themeColor="accent1" w:themeTint="66"/>
        <w:insideV w:val="single" w:sz="4" w:space="0" w:color="B7DFA8" w:themeColor="accent1" w:themeTint="66"/>
      </w:tblBorders>
    </w:tblPr>
    <w:tblStylePr w:type="firstRow">
      <w:rPr>
        <w:b/>
        <w:bCs/>
      </w:rPr>
      <w:tblPr/>
      <w:tcPr>
        <w:tcBorders>
          <w:bottom w:val="single" w:sz="12" w:space="0" w:color="93D07C" w:themeColor="accent1" w:themeTint="99"/>
        </w:tcBorders>
      </w:tcPr>
    </w:tblStylePr>
    <w:tblStylePr w:type="lastRow">
      <w:rPr>
        <w:b/>
        <w:bCs/>
      </w:rPr>
      <w:tblPr/>
      <w:tcPr>
        <w:tcBorders>
          <w:top w:val="double" w:sz="2" w:space="0" w:color="93D07C" w:themeColor="accent1" w:themeTint="99"/>
        </w:tcBorders>
      </w:tcPr>
    </w:tblStylePr>
    <w:tblStylePr w:type="firstCol">
      <w:rPr>
        <w:b/>
        <w:bCs/>
      </w:rPr>
    </w:tblStylePr>
    <w:tblStylePr w:type="lastCol">
      <w:rPr>
        <w:b/>
        <w:bCs/>
      </w:rPr>
    </w:tblStylePr>
  </w:style>
  <w:style w:type="table" w:styleId="Tabladecuadrcula2-nfasis1">
    <w:name w:val="Grid Table 2 Accent 1"/>
    <w:basedOn w:val="Tablanormal"/>
    <w:uiPriority w:val="47"/>
    <w:rsid w:val="000A1F60"/>
    <w:pPr>
      <w:spacing w:after="0" w:line="240" w:lineRule="auto"/>
    </w:pPr>
    <w:tblPr>
      <w:tblStyleRowBandSize w:val="1"/>
      <w:tblStyleColBandSize w:val="1"/>
      <w:tblBorders>
        <w:top w:val="single" w:sz="2" w:space="0" w:color="93D07C" w:themeColor="accent1" w:themeTint="99"/>
        <w:bottom w:val="single" w:sz="2" w:space="0" w:color="93D07C" w:themeColor="accent1" w:themeTint="99"/>
        <w:insideH w:val="single" w:sz="2" w:space="0" w:color="93D07C" w:themeColor="accent1" w:themeTint="99"/>
        <w:insideV w:val="single" w:sz="2" w:space="0" w:color="93D07C" w:themeColor="accent1" w:themeTint="99"/>
      </w:tblBorders>
    </w:tblPr>
    <w:tblStylePr w:type="firstRow">
      <w:rPr>
        <w:b/>
        <w:bCs/>
      </w:rPr>
      <w:tblPr/>
      <w:tcPr>
        <w:tcBorders>
          <w:top w:val="nil"/>
          <w:bottom w:val="single" w:sz="12" w:space="0" w:color="93D07C" w:themeColor="accent1" w:themeTint="99"/>
          <w:insideH w:val="nil"/>
          <w:insideV w:val="nil"/>
        </w:tcBorders>
        <w:shd w:val="clear" w:color="auto" w:fill="FFFFFF" w:themeFill="background1"/>
      </w:tcPr>
    </w:tblStylePr>
    <w:tblStylePr w:type="lastRow">
      <w:rPr>
        <w:b/>
        <w:bCs/>
      </w:rPr>
      <w:tblPr/>
      <w:tcPr>
        <w:tcBorders>
          <w:top w:val="double" w:sz="2" w:space="0" w:color="93D07C"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table" w:styleId="Tabladecuadrcula4-nfasis1">
    <w:name w:val="Grid Table 4 Accent 1"/>
    <w:basedOn w:val="Tablanormal"/>
    <w:uiPriority w:val="49"/>
    <w:rsid w:val="000A1F60"/>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paragraph" w:styleId="Prrafodelista">
    <w:name w:val="List Paragraph"/>
    <w:basedOn w:val="Normal"/>
    <w:uiPriority w:val="34"/>
    <w:qFormat/>
    <w:rsid w:val="000A1F60"/>
    <w:pPr>
      <w:ind w:left="720"/>
      <w:contextualSpacing/>
    </w:pPr>
  </w:style>
  <w:style w:type="paragraph" w:styleId="TtulodeTDC">
    <w:name w:val="TOC Heading"/>
    <w:basedOn w:val="Ttulo1"/>
    <w:next w:val="Normal"/>
    <w:uiPriority w:val="39"/>
    <w:unhideWhenUsed/>
    <w:qFormat/>
    <w:rsid w:val="00B77C84"/>
    <w:pPr>
      <w:outlineLvl w:val="9"/>
    </w:pPr>
    <w:rPr>
      <w:lang w:eastAsia="es-CO"/>
    </w:rPr>
  </w:style>
  <w:style w:type="paragraph" w:styleId="TDC1">
    <w:name w:val="toc 1"/>
    <w:basedOn w:val="Normal"/>
    <w:next w:val="Normal"/>
    <w:autoRedefine/>
    <w:uiPriority w:val="39"/>
    <w:unhideWhenUsed/>
    <w:rsid w:val="00B77C84"/>
    <w:pPr>
      <w:spacing w:after="100"/>
    </w:pPr>
  </w:style>
  <w:style w:type="paragraph" w:styleId="TDC2">
    <w:name w:val="toc 2"/>
    <w:basedOn w:val="Normal"/>
    <w:next w:val="Normal"/>
    <w:autoRedefine/>
    <w:uiPriority w:val="39"/>
    <w:unhideWhenUsed/>
    <w:rsid w:val="00B77C84"/>
    <w:pPr>
      <w:spacing w:after="100"/>
      <w:ind w:left="220"/>
    </w:pPr>
  </w:style>
  <w:style w:type="paragraph" w:styleId="TDC3">
    <w:name w:val="toc 3"/>
    <w:basedOn w:val="Normal"/>
    <w:next w:val="Normal"/>
    <w:autoRedefine/>
    <w:uiPriority w:val="39"/>
    <w:unhideWhenUsed/>
    <w:rsid w:val="00B77C84"/>
    <w:pPr>
      <w:spacing w:after="100"/>
      <w:ind w:left="440"/>
    </w:pPr>
  </w:style>
  <w:style w:type="character" w:styleId="Hipervnculo">
    <w:name w:val="Hyperlink"/>
    <w:basedOn w:val="Fuentedeprrafopredeter"/>
    <w:uiPriority w:val="99"/>
    <w:unhideWhenUsed/>
    <w:rsid w:val="00B77C84"/>
    <w:rPr>
      <w:color w:val="6B9F25" w:themeColor="hyperlink"/>
      <w:u w:val="single"/>
    </w:rPr>
  </w:style>
  <w:style w:type="paragraph" w:styleId="Descripcin">
    <w:name w:val="caption"/>
    <w:basedOn w:val="Normal"/>
    <w:next w:val="Normal"/>
    <w:uiPriority w:val="35"/>
    <w:unhideWhenUsed/>
    <w:qFormat/>
    <w:rsid w:val="00290702"/>
    <w:pPr>
      <w:spacing w:after="200" w:line="240" w:lineRule="auto"/>
    </w:pPr>
    <w:rPr>
      <w:i/>
      <w:iCs/>
      <w:color w:val="455F51" w:themeColor="text2"/>
      <w:sz w:val="18"/>
      <w:szCs w:val="18"/>
    </w:rPr>
  </w:style>
  <w:style w:type="paragraph" w:styleId="Bibliografa">
    <w:name w:val="Bibliography"/>
    <w:basedOn w:val="Normal"/>
    <w:next w:val="Normal"/>
    <w:uiPriority w:val="37"/>
    <w:unhideWhenUsed/>
    <w:rsid w:val="007C69CD"/>
    <w:pPr>
      <w:tabs>
        <w:tab w:val="left" w:pos="384"/>
      </w:tabs>
      <w:spacing w:after="0" w:line="240" w:lineRule="auto"/>
      <w:ind w:left="384" w:hanging="384"/>
    </w:pPr>
  </w:style>
  <w:style w:type="table" w:styleId="Tabladecuadrcula4-nfasis2">
    <w:name w:val="Grid Table 4 Accent 2"/>
    <w:basedOn w:val="Tablanormal"/>
    <w:uiPriority w:val="49"/>
    <w:rsid w:val="001405C0"/>
    <w:pPr>
      <w:spacing w:after="0" w:line="240" w:lineRule="auto"/>
    </w:pPr>
    <w:tblPr>
      <w:tblStyleRowBandSize w:val="1"/>
      <w:tblStyleColBandSize w:val="1"/>
      <w:tblBorders>
        <w:top w:val="single" w:sz="4" w:space="0" w:color="BADB7D" w:themeColor="accent2" w:themeTint="99"/>
        <w:left w:val="single" w:sz="4" w:space="0" w:color="BADB7D" w:themeColor="accent2" w:themeTint="99"/>
        <w:bottom w:val="single" w:sz="4" w:space="0" w:color="BADB7D" w:themeColor="accent2" w:themeTint="99"/>
        <w:right w:val="single" w:sz="4" w:space="0" w:color="BADB7D" w:themeColor="accent2" w:themeTint="99"/>
        <w:insideH w:val="single" w:sz="4" w:space="0" w:color="BADB7D" w:themeColor="accent2" w:themeTint="99"/>
        <w:insideV w:val="single" w:sz="4" w:space="0" w:color="BADB7D" w:themeColor="accent2" w:themeTint="99"/>
      </w:tblBorders>
    </w:tblPr>
    <w:tblStylePr w:type="firstRow">
      <w:rPr>
        <w:b/>
        <w:bCs/>
        <w:color w:val="FFFFFF" w:themeColor="background1"/>
      </w:rPr>
      <w:tblPr/>
      <w:tcPr>
        <w:tcBorders>
          <w:top w:val="single" w:sz="4" w:space="0" w:color="8AB833" w:themeColor="accent2"/>
          <w:left w:val="single" w:sz="4" w:space="0" w:color="8AB833" w:themeColor="accent2"/>
          <w:bottom w:val="single" w:sz="4" w:space="0" w:color="8AB833" w:themeColor="accent2"/>
          <w:right w:val="single" w:sz="4" w:space="0" w:color="8AB833" w:themeColor="accent2"/>
          <w:insideH w:val="nil"/>
          <w:insideV w:val="nil"/>
        </w:tcBorders>
        <w:shd w:val="clear" w:color="auto" w:fill="8AB833" w:themeFill="accent2"/>
      </w:tcPr>
    </w:tblStylePr>
    <w:tblStylePr w:type="lastRow">
      <w:rPr>
        <w:b/>
        <w:bCs/>
      </w:rPr>
      <w:tblPr/>
      <w:tcPr>
        <w:tcBorders>
          <w:top w:val="double" w:sz="4" w:space="0" w:color="8AB833" w:themeColor="accent2"/>
        </w:tcBorders>
      </w:tcPr>
    </w:tblStylePr>
    <w:tblStylePr w:type="firstCol">
      <w:rPr>
        <w:b/>
        <w:bCs/>
      </w:rPr>
    </w:tblStylePr>
    <w:tblStylePr w:type="lastCol">
      <w:rPr>
        <w:b/>
        <w:bCs/>
      </w:rPr>
    </w:tblStylePr>
    <w:tblStylePr w:type="band1Vert">
      <w:tblPr/>
      <w:tcPr>
        <w:shd w:val="clear" w:color="auto" w:fill="E8F3D3" w:themeFill="accent2" w:themeFillTint="33"/>
      </w:tcPr>
    </w:tblStylePr>
    <w:tblStylePr w:type="band1Horz">
      <w:tblPr/>
      <w:tcPr>
        <w:shd w:val="clear" w:color="auto" w:fill="E8F3D3" w:themeFill="accent2" w:themeFillTint="33"/>
      </w:tcPr>
    </w:tblStylePr>
  </w:style>
  <w:style w:type="table" w:styleId="Tabladecuadrcula5oscura-nfasis1">
    <w:name w:val="Grid Table 5 Dark Accent 1"/>
    <w:basedOn w:val="Tablanormal"/>
    <w:uiPriority w:val="50"/>
    <w:rsid w:val="001405C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FD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49E39"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49E39"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49E39"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49E39" w:themeFill="accent1"/>
      </w:tcPr>
    </w:tblStylePr>
    <w:tblStylePr w:type="band1Vert">
      <w:tblPr/>
      <w:tcPr>
        <w:shd w:val="clear" w:color="auto" w:fill="B7DFA8" w:themeFill="accent1" w:themeFillTint="66"/>
      </w:tcPr>
    </w:tblStylePr>
    <w:tblStylePr w:type="band1Horz">
      <w:tblPr/>
      <w:tcPr>
        <w:shd w:val="clear" w:color="auto" w:fill="B7DFA8" w:themeFill="accent1" w:themeFillTint="66"/>
      </w:tcPr>
    </w:tblStylePr>
  </w:style>
  <w:style w:type="table" w:styleId="Tabladelista7concolores-nfasis2">
    <w:name w:val="List Table 7 Colorful Accent 2"/>
    <w:basedOn w:val="Tablanormal"/>
    <w:uiPriority w:val="52"/>
    <w:rsid w:val="001405C0"/>
    <w:pPr>
      <w:spacing w:after="0" w:line="240" w:lineRule="auto"/>
    </w:pPr>
    <w:rPr>
      <w:color w:val="668926"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AB833"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AB833"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AB833"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AB833" w:themeColor="accent2"/>
        </w:tcBorders>
        <w:shd w:val="clear" w:color="auto" w:fill="FFFFFF" w:themeFill="background1"/>
      </w:tcPr>
    </w:tblStylePr>
    <w:tblStylePr w:type="band1Vert">
      <w:tblPr/>
      <w:tcPr>
        <w:shd w:val="clear" w:color="auto" w:fill="E8F3D3" w:themeFill="accent2" w:themeFillTint="33"/>
      </w:tcPr>
    </w:tblStylePr>
    <w:tblStylePr w:type="band1Horz">
      <w:tblPr/>
      <w:tcPr>
        <w:shd w:val="clear" w:color="auto" w:fill="E8F3D3"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adeilustraciones">
    <w:name w:val="table of figures"/>
    <w:basedOn w:val="Normal"/>
    <w:next w:val="Normal"/>
    <w:uiPriority w:val="99"/>
    <w:unhideWhenUsed/>
    <w:rsid w:val="006F7600"/>
    <w:pPr>
      <w:spacing w:after="0"/>
    </w:pPr>
  </w:style>
  <w:style w:type="table" w:styleId="Cuadrculaclara-nfasis1">
    <w:name w:val="Light Grid Accent 1"/>
    <w:basedOn w:val="Tablanormal"/>
    <w:uiPriority w:val="62"/>
    <w:unhideWhenUsed/>
    <w:rsid w:val="00BB6356"/>
    <w:pPr>
      <w:spacing w:after="0" w:line="240" w:lineRule="auto"/>
    </w:pPr>
    <w:tblPr>
      <w:tblStyleRowBandSize w:val="1"/>
      <w:tblStyleColBandSize w:val="1"/>
      <w:tblBorders>
        <w:top w:val="single" w:sz="8" w:space="0" w:color="549E39" w:themeColor="accent1"/>
        <w:left w:val="single" w:sz="8" w:space="0" w:color="549E39" w:themeColor="accent1"/>
        <w:bottom w:val="single" w:sz="8" w:space="0" w:color="549E39" w:themeColor="accent1"/>
        <w:right w:val="single" w:sz="8" w:space="0" w:color="549E39" w:themeColor="accent1"/>
        <w:insideH w:val="single" w:sz="8" w:space="0" w:color="549E39" w:themeColor="accent1"/>
        <w:insideV w:val="single" w:sz="8" w:space="0" w:color="549E3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49E39" w:themeColor="accent1"/>
          <w:left w:val="single" w:sz="8" w:space="0" w:color="549E39" w:themeColor="accent1"/>
          <w:bottom w:val="single" w:sz="18" w:space="0" w:color="549E39" w:themeColor="accent1"/>
          <w:right w:val="single" w:sz="8" w:space="0" w:color="549E39" w:themeColor="accent1"/>
          <w:insideH w:val="nil"/>
          <w:insideV w:val="single" w:sz="8" w:space="0" w:color="549E3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49E39" w:themeColor="accent1"/>
          <w:left w:val="single" w:sz="8" w:space="0" w:color="549E39" w:themeColor="accent1"/>
          <w:bottom w:val="single" w:sz="8" w:space="0" w:color="549E39" w:themeColor="accent1"/>
          <w:right w:val="single" w:sz="8" w:space="0" w:color="549E39" w:themeColor="accent1"/>
          <w:insideH w:val="nil"/>
          <w:insideV w:val="single" w:sz="8" w:space="0" w:color="549E3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tblStylePr w:type="band1Vert">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shd w:val="clear" w:color="auto" w:fill="D2EBC9" w:themeFill="accent1" w:themeFillTint="3F"/>
      </w:tcPr>
    </w:tblStylePr>
    <w:tblStylePr w:type="band1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insideV w:val="single" w:sz="8" w:space="0" w:color="549E39" w:themeColor="accent1"/>
        </w:tcBorders>
        <w:shd w:val="clear" w:color="auto" w:fill="D2EBC9" w:themeFill="accent1" w:themeFillTint="3F"/>
      </w:tcPr>
    </w:tblStylePr>
    <w:tblStylePr w:type="band2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insideV w:val="single" w:sz="8" w:space="0" w:color="549E39" w:themeColor="accent1"/>
        </w:tcBorders>
      </w:tcPr>
    </w:tblStylePr>
  </w:style>
  <w:style w:type="character" w:styleId="Hipervnculovisitado">
    <w:name w:val="FollowedHyperlink"/>
    <w:basedOn w:val="Fuentedeprrafopredeter"/>
    <w:uiPriority w:val="99"/>
    <w:semiHidden/>
    <w:unhideWhenUsed/>
    <w:rsid w:val="008D57A9"/>
    <w:rPr>
      <w:color w:val="BA6906" w:themeColor="followedHyperlink"/>
      <w:u w:val="single"/>
    </w:rPr>
  </w:style>
  <w:style w:type="paragraph" w:styleId="Encabezado">
    <w:name w:val="header"/>
    <w:basedOn w:val="Normal"/>
    <w:link w:val="EncabezadoCar"/>
    <w:uiPriority w:val="99"/>
    <w:unhideWhenUsed/>
    <w:rsid w:val="002539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539E9"/>
  </w:style>
  <w:style w:type="paragraph" w:styleId="Piedepgina">
    <w:name w:val="footer"/>
    <w:basedOn w:val="Normal"/>
    <w:link w:val="PiedepginaCar"/>
    <w:uiPriority w:val="99"/>
    <w:unhideWhenUsed/>
    <w:rsid w:val="002539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539E9"/>
  </w:style>
  <w:style w:type="paragraph" w:styleId="NormalWeb">
    <w:name w:val="Normal (Web)"/>
    <w:basedOn w:val="Normal"/>
    <w:uiPriority w:val="99"/>
    <w:unhideWhenUsed/>
    <w:rsid w:val="00E12264"/>
    <w:pPr>
      <w:spacing w:before="100" w:beforeAutospacing="1" w:after="100" w:afterAutospacing="1" w:line="240" w:lineRule="auto"/>
      <w:jc w:val="left"/>
    </w:pPr>
    <w:rPr>
      <w:rFonts w:ascii="Times New Roman" w:eastAsia="Times New Roman" w:hAnsi="Times New Roman" w:cs="Times New Roman"/>
      <w:sz w:val="24"/>
      <w:szCs w:val="24"/>
      <w:lang w:eastAsia="es-CO"/>
    </w:rPr>
  </w:style>
  <w:style w:type="character" w:customStyle="1" w:styleId="tgc">
    <w:name w:val="_tgc"/>
    <w:basedOn w:val="Fuentedeprrafopredeter"/>
    <w:rsid w:val="00A23EF5"/>
  </w:style>
  <w:style w:type="table" w:styleId="Sombreadomedio1-nfasis1">
    <w:name w:val="Medium Shading 1 Accent 1"/>
    <w:basedOn w:val="Tablanormal"/>
    <w:uiPriority w:val="63"/>
    <w:rsid w:val="003A725D"/>
    <w:pPr>
      <w:spacing w:after="0" w:line="240" w:lineRule="auto"/>
    </w:pPr>
    <w:tblPr>
      <w:tblStyleRowBandSize w:val="1"/>
      <w:tblStyleColBandSize w:val="1"/>
      <w:tbl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single" w:sz="8" w:space="0" w:color="78C45C" w:themeColor="accent1" w:themeTint="BF"/>
      </w:tblBorders>
    </w:tblPr>
    <w:tblStylePr w:type="firstRow">
      <w:pPr>
        <w:spacing w:before="0" w:after="0" w:line="240" w:lineRule="auto"/>
      </w:pPr>
      <w:rPr>
        <w:b/>
        <w:bCs/>
        <w:color w:val="FFFFFF" w:themeColor="background1"/>
      </w:rPr>
      <w:tblPr/>
      <w:tcPr>
        <w:tcBorders>
          <w:top w:val="single" w:sz="8"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shd w:val="clear" w:color="auto" w:fill="549E39" w:themeFill="accent1"/>
      </w:tcPr>
    </w:tblStylePr>
    <w:tblStylePr w:type="lastRow">
      <w:pPr>
        <w:spacing w:before="0" w:after="0" w:line="240" w:lineRule="auto"/>
      </w:pPr>
      <w:rPr>
        <w:b/>
        <w:bCs/>
      </w:rPr>
      <w:tblPr/>
      <w:tcPr>
        <w:tcBorders>
          <w:top w:val="double" w:sz="6" w:space="0" w:color="78C45C" w:themeColor="accent1" w:themeTint="BF"/>
          <w:left w:val="single" w:sz="8" w:space="0" w:color="78C45C" w:themeColor="accent1" w:themeTint="BF"/>
          <w:bottom w:val="single" w:sz="8" w:space="0" w:color="78C45C" w:themeColor="accent1" w:themeTint="BF"/>
          <w:right w:val="single" w:sz="8" w:space="0" w:color="78C45C" w:themeColor="accent1" w:themeTint="BF"/>
          <w:insideH w:val="nil"/>
          <w:insideV w:val="nil"/>
        </w:tcBorders>
      </w:tcPr>
    </w:tblStylePr>
    <w:tblStylePr w:type="firstCol">
      <w:rPr>
        <w:b/>
        <w:bCs/>
      </w:rPr>
    </w:tblStylePr>
    <w:tblStylePr w:type="lastCol">
      <w:rPr>
        <w:b/>
        <w:bCs/>
      </w:rPr>
    </w:tblStylePr>
    <w:tblStylePr w:type="band1Vert">
      <w:tblPr/>
      <w:tcPr>
        <w:shd w:val="clear" w:color="auto" w:fill="D2EBC9" w:themeFill="accent1" w:themeFillTint="3F"/>
      </w:tcPr>
    </w:tblStylePr>
    <w:tblStylePr w:type="band1Horz">
      <w:tblPr/>
      <w:tcPr>
        <w:tcBorders>
          <w:insideH w:val="nil"/>
          <w:insideV w:val="nil"/>
        </w:tcBorders>
        <w:shd w:val="clear" w:color="auto" w:fill="D2EBC9"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745B48"/>
    <w:pPr>
      <w:spacing w:after="0" w:line="240" w:lineRule="auto"/>
      <w:jc w:val="center"/>
    </w:pPr>
    <w:tblPr>
      <w:tblStyleRowBandSize w:val="1"/>
      <w:tblStyleColBandSize w:val="1"/>
      <w:jc w:val="center"/>
      <w:tblBorders>
        <w:top w:val="single" w:sz="8" w:space="0" w:color="549E39" w:themeColor="accent1"/>
        <w:left w:val="single" w:sz="8" w:space="0" w:color="549E39" w:themeColor="accent1"/>
        <w:bottom w:val="single" w:sz="8" w:space="0" w:color="549E39" w:themeColor="accent1"/>
        <w:right w:val="single" w:sz="8" w:space="0" w:color="549E39" w:themeColor="accent1"/>
      </w:tblBorders>
    </w:tblPr>
    <w:trPr>
      <w:jc w:val="center"/>
    </w:trPr>
    <w:tcPr>
      <w:vAlign w:val="center"/>
    </w:tcPr>
    <w:tblStylePr w:type="firstRow">
      <w:pPr>
        <w:spacing w:before="0" w:after="0" w:line="240" w:lineRule="auto"/>
      </w:pPr>
      <w:rPr>
        <w:b/>
        <w:bCs/>
        <w:color w:val="FFFFFF" w:themeColor="background1"/>
      </w:rPr>
      <w:tblPr/>
      <w:tcPr>
        <w:shd w:val="clear" w:color="auto" w:fill="549E39" w:themeFill="accent1"/>
      </w:tcPr>
    </w:tblStylePr>
    <w:tblStylePr w:type="lastRow">
      <w:pPr>
        <w:spacing w:before="0" w:after="0" w:line="240" w:lineRule="auto"/>
      </w:pPr>
      <w:rPr>
        <w:b/>
        <w:bCs/>
      </w:rPr>
      <w:tblPr/>
      <w:tcPr>
        <w:tcBorders>
          <w:top w:val="double" w:sz="6" w:space="0" w:color="549E39" w:themeColor="accent1"/>
          <w:left w:val="single" w:sz="8" w:space="0" w:color="549E39" w:themeColor="accent1"/>
          <w:bottom w:val="single" w:sz="8" w:space="0" w:color="549E39" w:themeColor="accent1"/>
          <w:right w:val="single" w:sz="8" w:space="0" w:color="549E39" w:themeColor="accent1"/>
        </w:tcBorders>
      </w:tcPr>
    </w:tblStylePr>
    <w:tblStylePr w:type="firstCol">
      <w:rPr>
        <w:b/>
        <w:bCs/>
      </w:rPr>
    </w:tblStylePr>
    <w:tblStylePr w:type="lastCol">
      <w:rPr>
        <w:b/>
        <w:bCs/>
      </w:rPr>
    </w:tblStylePr>
    <w:tblStylePr w:type="band1Vert">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tblStylePr w:type="band1Horz">
      <w:tblPr/>
      <w:tcPr>
        <w:tcBorders>
          <w:top w:val="single" w:sz="8" w:space="0" w:color="549E39" w:themeColor="accent1"/>
          <w:left w:val="single" w:sz="8" w:space="0" w:color="549E39" w:themeColor="accent1"/>
          <w:bottom w:val="single" w:sz="8" w:space="0" w:color="549E39" w:themeColor="accent1"/>
          <w:right w:val="single" w:sz="8" w:space="0" w:color="549E39" w:themeColor="accent1"/>
        </w:tcBorders>
      </w:tcPr>
    </w:tblStylePr>
  </w:style>
  <w:style w:type="numbering" w:customStyle="1" w:styleId="Sinlista1">
    <w:name w:val="Sin lista1"/>
    <w:next w:val="Sinlista"/>
    <w:uiPriority w:val="99"/>
    <w:semiHidden/>
    <w:unhideWhenUsed/>
    <w:rsid w:val="00046CC0"/>
  </w:style>
  <w:style w:type="paragraph" w:customStyle="1" w:styleId="xl65">
    <w:name w:val="xl65"/>
    <w:basedOn w:val="Normal"/>
    <w:rsid w:val="00046CC0"/>
    <w:pP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66">
    <w:name w:val="xl66"/>
    <w:basedOn w:val="Normal"/>
    <w:rsid w:val="00046CC0"/>
    <w:pP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67">
    <w:name w:val="xl67"/>
    <w:basedOn w:val="Normal"/>
    <w:rsid w:val="00046CC0"/>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68">
    <w:name w:val="xl68"/>
    <w:basedOn w:val="Normal"/>
    <w:rsid w:val="00046CC0"/>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69">
    <w:name w:val="xl69"/>
    <w:basedOn w:val="Normal"/>
    <w:rsid w:val="00046CC0"/>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70">
    <w:name w:val="xl70"/>
    <w:basedOn w:val="Normal"/>
    <w:rsid w:val="00046CC0"/>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1">
    <w:name w:val="xl71"/>
    <w:basedOn w:val="Normal"/>
    <w:rsid w:val="00046CC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2">
    <w:name w:val="xl72"/>
    <w:basedOn w:val="Normal"/>
    <w:rsid w:val="00046CC0"/>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3">
    <w:name w:val="xl73"/>
    <w:basedOn w:val="Normal"/>
    <w:rsid w:val="00046CC0"/>
    <w:pPr>
      <w:pBdr>
        <w:top w:val="single" w:sz="8" w:space="0" w:color="auto"/>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4">
    <w:name w:val="xl74"/>
    <w:basedOn w:val="Normal"/>
    <w:rsid w:val="00046CC0"/>
    <w:pPr>
      <w:pBdr>
        <w:left w:val="single" w:sz="4"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5">
    <w:name w:val="xl75"/>
    <w:basedOn w:val="Normal"/>
    <w:rsid w:val="00046CC0"/>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6">
    <w:name w:val="xl76"/>
    <w:basedOn w:val="Normal"/>
    <w:rsid w:val="00046CC0"/>
    <w:pPr>
      <w:pBdr>
        <w:top w:val="single" w:sz="8" w:space="0" w:color="auto"/>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7">
    <w:name w:val="xl77"/>
    <w:basedOn w:val="Normal"/>
    <w:rsid w:val="00046CC0"/>
    <w:pPr>
      <w:pBdr>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8">
    <w:name w:val="xl78"/>
    <w:basedOn w:val="Normal"/>
    <w:rsid w:val="00046CC0"/>
    <w:pPr>
      <w:pBdr>
        <w:left w:val="single" w:sz="8" w:space="0" w:color="auto"/>
        <w:bottom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79">
    <w:name w:val="xl79"/>
    <w:basedOn w:val="Normal"/>
    <w:rsid w:val="00046CC0"/>
    <w:pPr>
      <w:pBdr>
        <w:top w:val="single" w:sz="8" w:space="0" w:color="auto"/>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0">
    <w:name w:val="xl80"/>
    <w:basedOn w:val="Normal"/>
    <w:rsid w:val="00046CC0"/>
    <w:pPr>
      <w:pBdr>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1">
    <w:name w:val="xl81"/>
    <w:basedOn w:val="Normal"/>
    <w:rsid w:val="00046CC0"/>
    <w:pPr>
      <w:pBdr>
        <w:top w:val="single" w:sz="8" w:space="0" w:color="auto"/>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2">
    <w:name w:val="xl82"/>
    <w:basedOn w:val="Normal"/>
    <w:rsid w:val="00046CC0"/>
    <w:pPr>
      <w:pBdr>
        <w:left w:val="single" w:sz="8" w:space="0" w:color="auto"/>
        <w:right w:val="single" w:sz="4" w:space="0" w:color="auto"/>
      </w:pBdr>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3">
    <w:name w:val="xl83"/>
    <w:basedOn w:val="Normal"/>
    <w:rsid w:val="00046CC0"/>
    <w:pPr>
      <w:pBdr>
        <w:top w:val="single" w:sz="8" w:space="0" w:color="auto"/>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4">
    <w:name w:val="xl84"/>
    <w:basedOn w:val="Normal"/>
    <w:rsid w:val="00046CC0"/>
    <w:pPr>
      <w:pBdr>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eastAsia="Times New Roman" w:hAnsi="Arial" w:cs="Arial"/>
      <w:sz w:val="24"/>
      <w:szCs w:val="24"/>
      <w:lang w:eastAsia="es-CO"/>
    </w:rPr>
  </w:style>
  <w:style w:type="paragraph" w:customStyle="1" w:styleId="xl85">
    <w:name w:val="xl85"/>
    <w:basedOn w:val="Normal"/>
    <w:rsid w:val="00046CC0"/>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86">
    <w:name w:val="xl86"/>
    <w:basedOn w:val="Normal"/>
    <w:rsid w:val="00046CC0"/>
    <w:pPr>
      <w:pBdr>
        <w:top w:val="single" w:sz="8" w:space="0" w:color="auto"/>
        <w:bottom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87">
    <w:name w:val="xl87"/>
    <w:basedOn w:val="Normal"/>
    <w:rsid w:val="00046CC0"/>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sz w:val="28"/>
      <w:szCs w:val="28"/>
      <w:lang w:eastAsia="es-CO"/>
    </w:rPr>
  </w:style>
  <w:style w:type="paragraph" w:customStyle="1" w:styleId="xl64">
    <w:name w:val="xl64"/>
    <w:basedOn w:val="Normal"/>
    <w:rsid w:val="00AB216D"/>
    <w:pPr>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s-CO"/>
    </w:rPr>
  </w:style>
  <w:style w:type="paragraph" w:customStyle="1" w:styleId="msonormal0">
    <w:name w:val="msonormal"/>
    <w:basedOn w:val="Normal"/>
    <w:rsid w:val="001E7134"/>
    <w:pPr>
      <w:spacing w:before="100" w:beforeAutospacing="1" w:after="100" w:afterAutospacing="1" w:line="240" w:lineRule="auto"/>
      <w:jc w:val="left"/>
    </w:pPr>
    <w:rPr>
      <w:rFonts w:ascii="Times New Roman" w:eastAsia="Times New Roman" w:hAnsi="Times New Roman" w:cs="Times New Roman"/>
      <w:sz w:val="24"/>
      <w:szCs w:val="24"/>
      <w:lang w:eastAsia="es-CO"/>
    </w:rPr>
  </w:style>
  <w:style w:type="paragraph" w:customStyle="1" w:styleId="font5">
    <w:name w:val="font5"/>
    <w:basedOn w:val="Normal"/>
    <w:rsid w:val="001E7134"/>
    <w:pPr>
      <w:spacing w:before="100" w:beforeAutospacing="1" w:after="100" w:afterAutospacing="1" w:line="240" w:lineRule="auto"/>
      <w:jc w:val="left"/>
    </w:pPr>
    <w:rPr>
      <w:rFonts w:ascii="Calibri" w:eastAsia="Times New Roman" w:hAnsi="Calibri" w:cs="Times New Roman"/>
      <w:color w:val="000000"/>
      <w:lang w:eastAsia="es-CO"/>
    </w:rPr>
  </w:style>
  <w:style w:type="paragraph" w:customStyle="1" w:styleId="xl88">
    <w:name w:val="xl88"/>
    <w:basedOn w:val="Normal"/>
    <w:rsid w:val="001E7134"/>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89">
    <w:name w:val="xl89"/>
    <w:basedOn w:val="Normal"/>
    <w:rsid w:val="001E7134"/>
    <w:pPr>
      <w:pBdr>
        <w:top w:val="single" w:sz="4" w:space="0" w:color="auto"/>
        <w:bottom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90">
    <w:name w:val="xl90"/>
    <w:basedOn w:val="Normal"/>
    <w:rsid w:val="001E7134"/>
    <w:pPr>
      <w:pBdr>
        <w:top w:val="single" w:sz="4" w:space="0" w:color="auto"/>
        <w:bottom w:val="single" w:sz="4" w:space="0" w:color="auto"/>
        <w:right w:val="single" w:sz="4" w:space="0" w:color="auto"/>
      </w:pBdr>
      <w:shd w:val="clear" w:color="000000" w:fill="FF0000"/>
      <w:spacing w:before="100" w:beforeAutospacing="1" w:after="100" w:afterAutospacing="1" w:line="240" w:lineRule="auto"/>
      <w:jc w:val="left"/>
    </w:pPr>
    <w:rPr>
      <w:rFonts w:ascii="Times New Roman" w:eastAsia="Times New Roman" w:hAnsi="Times New Roman" w:cs="Times New Roman"/>
      <w:color w:val="FFFFFF"/>
      <w:sz w:val="20"/>
      <w:szCs w:val="20"/>
      <w:lang w:eastAsia="es-CO"/>
    </w:rPr>
  </w:style>
  <w:style w:type="paragraph" w:customStyle="1" w:styleId="xl91">
    <w:name w:val="xl91"/>
    <w:basedOn w:val="Normal"/>
    <w:rsid w:val="00061CD9"/>
    <w:pPr>
      <w:pBdr>
        <w:top w:val="single" w:sz="8" w:space="0" w:color="auto"/>
        <w:left w:val="single" w:sz="8"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92">
    <w:name w:val="xl92"/>
    <w:basedOn w:val="Normal"/>
    <w:rsid w:val="00061CD9"/>
    <w:pPr>
      <w:pBdr>
        <w:top w:val="single" w:sz="8" w:space="0" w:color="auto"/>
        <w:left w:val="single" w:sz="4"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paragraph" w:customStyle="1" w:styleId="xl93">
    <w:name w:val="xl93"/>
    <w:basedOn w:val="Normal"/>
    <w:rsid w:val="00061CD9"/>
    <w:pPr>
      <w:pBdr>
        <w:top w:val="single" w:sz="8" w:space="0" w:color="auto"/>
        <w:left w:val="single" w:sz="4" w:space="0" w:color="auto"/>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eastAsia="Times New Roman" w:hAnsi="Arial" w:cs="Arial"/>
      <w:b/>
      <w:bCs/>
      <w:sz w:val="24"/>
      <w:szCs w:val="24"/>
      <w:lang w:eastAsia="es-CO"/>
    </w:rPr>
  </w:style>
  <w:style w:type="character" w:styleId="Refdecomentario">
    <w:name w:val="annotation reference"/>
    <w:basedOn w:val="Fuentedeprrafopredeter"/>
    <w:uiPriority w:val="99"/>
    <w:semiHidden/>
    <w:unhideWhenUsed/>
    <w:rsid w:val="00E4693D"/>
    <w:rPr>
      <w:sz w:val="16"/>
      <w:szCs w:val="16"/>
    </w:rPr>
  </w:style>
  <w:style w:type="paragraph" w:styleId="Textocomentario">
    <w:name w:val="annotation text"/>
    <w:basedOn w:val="Normal"/>
    <w:link w:val="TextocomentarioCar"/>
    <w:uiPriority w:val="99"/>
    <w:semiHidden/>
    <w:unhideWhenUsed/>
    <w:rsid w:val="00E4693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693D"/>
    <w:rPr>
      <w:sz w:val="20"/>
      <w:szCs w:val="20"/>
    </w:rPr>
  </w:style>
  <w:style w:type="paragraph" w:styleId="Asuntodelcomentario">
    <w:name w:val="annotation subject"/>
    <w:basedOn w:val="Textocomentario"/>
    <w:next w:val="Textocomentario"/>
    <w:link w:val="AsuntodelcomentarioCar"/>
    <w:uiPriority w:val="99"/>
    <w:semiHidden/>
    <w:unhideWhenUsed/>
    <w:rsid w:val="00E4693D"/>
    <w:rPr>
      <w:b/>
      <w:bCs/>
    </w:rPr>
  </w:style>
  <w:style w:type="character" w:customStyle="1" w:styleId="AsuntodelcomentarioCar">
    <w:name w:val="Asunto del comentario Car"/>
    <w:basedOn w:val="TextocomentarioCar"/>
    <w:link w:val="Asuntodelcomentario"/>
    <w:uiPriority w:val="99"/>
    <w:semiHidden/>
    <w:rsid w:val="00E4693D"/>
    <w:rPr>
      <w:b/>
      <w:bCs/>
      <w:sz w:val="20"/>
      <w:szCs w:val="20"/>
    </w:rPr>
  </w:style>
  <w:style w:type="paragraph" w:styleId="Textodeglobo">
    <w:name w:val="Balloon Text"/>
    <w:basedOn w:val="Normal"/>
    <w:link w:val="TextodegloboCar"/>
    <w:uiPriority w:val="99"/>
    <w:semiHidden/>
    <w:unhideWhenUsed/>
    <w:rsid w:val="00E4693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693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53367">
      <w:bodyDiv w:val="1"/>
      <w:marLeft w:val="0"/>
      <w:marRight w:val="0"/>
      <w:marTop w:val="0"/>
      <w:marBottom w:val="0"/>
      <w:divBdr>
        <w:top w:val="none" w:sz="0" w:space="0" w:color="auto"/>
        <w:left w:val="none" w:sz="0" w:space="0" w:color="auto"/>
        <w:bottom w:val="none" w:sz="0" w:space="0" w:color="auto"/>
        <w:right w:val="none" w:sz="0" w:space="0" w:color="auto"/>
      </w:divBdr>
    </w:div>
    <w:div w:id="105541263">
      <w:bodyDiv w:val="1"/>
      <w:marLeft w:val="0"/>
      <w:marRight w:val="0"/>
      <w:marTop w:val="0"/>
      <w:marBottom w:val="0"/>
      <w:divBdr>
        <w:top w:val="none" w:sz="0" w:space="0" w:color="auto"/>
        <w:left w:val="none" w:sz="0" w:space="0" w:color="auto"/>
        <w:bottom w:val="none" w:sz="0" w:space="0" w:color="auto"/>
        <w:right w:val="none" w:sz="0" w:space="0" w:color="auto"/>
      </w:divBdr>
    </w:div>
    <w:div w:id="116065830">
      <w:bodyDiv w:val="1"/>
      <w:marLeft w:val="0"/>
      <w:marRight w:val="0"/>
      <w:marTop w:val="0"/>
      <w:marBottom w:val="0"/>
      <w:divBdr>
        <w:top w:val="none" w:sz="0" w:space="0" w:color="auto"/>
        <w:left w:val="none" w:sz="0" w:space="0" w:color="auto"/>
        <w:bottom w:val="none" w:sz="0" w:space="0" w:color="auto"/>
        <w:right w:val="none" w:sz="0" w:space="0" w:color="auto"/>
      </w:divBdr>
    </w:div>
    <w:div w:id="124201541">
      <w:bodyDiv w:val="1"/>
      <w:marLeft w:val="0"/>
      <w:marRight w:val="0"/>
      <w:marTop w:val="0"/>
      <w:marBottom w:val="0"/>
      <w:divBdr>
        <w:top w:val="none" w:sz="0" w:space="0" w:color="auto"/>
        <w:left w:val="none" w:sz="0" w:space="0" w:color="auto"/>
        <w:bottom w:val="none" w:sz="0" w:space="0" w:color="auto"/>
        <w:right w:val="none" w:sz="0" w:space="0" w:color="auto"/>
      </w:divBdr>
    </w:div>
    <w:div w:id="129596173">
      <w:bodyDiv w:val="1"/>
      <w:marLeft w:val="0"/>
      <w:marRight w:val="0"/>
      <w:marTop w:val="0"/>
      <w:marBottom w:val="0"/>
      <w:divBdr>
        <w:top w:val="none" w:sz="0" w:space="0" w:color="auto"/>
        <w:left w:val="none" w:sz="0" w:space="0" w:color="auto"/>
        <w:bottom w:val="none" w:sz="0" w:space="0" w:color="auto"/>
        <w:right w:val="none" w:sz="0" w:space="0" w:color="auto"/>
      </w:divBdr>
    </w:div>
    <w:div w:id="183785801">
      <w:bodyDiv w:val="1"/>
      <w:marLeft w:val="0"/>
      <w:marRight w:val="0"/>
      <w:marTop w:val="0"/>
      <w:marBottom w:val="0"/>
      <w:divBdr>
        <w:top w:val="none" w:sz="0" w:space="0" w:color="auto"/>
        <w:left w:val="none" w:sz="0" w:space="0" w:color="auto"/>
        <w:bottom w:val="none" w:sz="0" w:space="0" w:color="auto"/>
        <w:right w:val="none" w:sz="0" w:space="0" w:color="auto"/>
      </w:divBdr>
    </w:div>
    <w:div w:id="185944319">
      <w:bodyDiv w:val="1"/>
      <w:marLeft w:val="0"/>
      <w:marRight w:val="0"/>
      <w:marTop w:val="0"/>
      <w:marBottom w:val="0"/>
      <w:divBdr>
        <w:top w:val="none" w:sz="0" w:space="0" w:color="auto"/>
        <w:left w:val="none" w:sz="0" w:space="0" w:color="auto"/>
        <w:bottom w:val="none" w:sz="0" w:space="0" w:color="auto"/>
        <w:right w:val="none" w:sz="0" w:space="0" w:color="auto"/>
      </w:divBdr>
    </w:div>
    <w:div w:id="309598627">
      <w:bodyDiv w:val="1"/>
      <w:marLeft w:val="0"/>
      <w:marRight w:val="0"/>
      <w:marTop w:val="0"/>
      <w:marBottom w:val="0"/>
      <w:divBdr>
        <w:top w:val="none" w:sz="0" w:space="0" w:color="auto"/>
        <w:left w:val="none" w:sz="0" w:space="0" w:color="auto"/>
        <w:bottom w:val="none" w:sz="0" w:space="0" w:color="auto"/>
        <w:right w:val="none" w:sz="0" w:space="0" w:color="auto"/>
      </w:divBdr>
    </w:div>
    <w:div w:id="339938368">
      <w:bodyDiv w:val="1"/>
      <w:marLeft w:val="0"/>
      <w:marRight w:val="0"/>
      <w:marTop w:val="0"/>
      <w:marBottom w:val="0"/>
      <w:divBdr>
        <w:top w:val="none" w:sz="0" w:space="0" w:color="auto"/>
        <w:left w:val="none" w:sz="0" w:space="0" w:color="auto"/>
        <w:bottom w:val="none" w:sz="0" w:space="0" w:color="auto"/>
        <w:right w:val="none" w:sz="0" w:space="0" w:color="auto"/>
      </w:divBdr>
    </w:div>
    <w:div w:id="437988954">
      <w:bodyDiv w:val="1"/>
      <w:marLeft w:val="0"/>
      <w:marRight w:val="0"/>
      <w:marTop w:val="0"/>
      <w:marBottom w:val="0"/>
      <w:divBdr>
        <w:top w:val="none" w:sz="0" w:space="0" w:color="auto"/>
        <w:left w:val="none" w:sz="0" w:space="0" w:color="auto"/>
        <w:bottom w:val="none" w:sz="0" w:space="0" w:color="auto"/>
        <w:right w:val="none" w:sz="0" w:space="0" w:color="auto"/>
      </w:divBdr>
    </w:div>
    <w:div w:id="469056399">
      <w:bodyDiv w:val="1"/>
      <w:marLeft w:val="0"/>
      <w:marRight w:val="0"/>
      <w:marTop w:val="0"/>
      <w:marBottom w:val="0"/>
      <w:divBdr>
        <w:top w:val="none" w:sz="0" w:space="0" w:color="auto"/>
        <w:left w:val="none" w:sz="0" w:space="0" w:color="auto"/>
        <w:bottom w:val="none" w:sz="0" w:space="0" w:color="auto"/>
        <w:right w:val="none" w:sz="0" w:space="0" w:color="auto"/>
      </w:divBdr>
    </w:div>
    <w:div w:id="507258396">
      <w:bodyDiv w:val="1"/>
      <w:marLeft w:val="0"/>
      <w:marRight w:val="0"/>
      <w:marTop w:val="0"/>
      <w:marBottom w:val="0"/>
      <w:divBdr>
        <w:top w:val="none" w:sz="0" w:space="0" w:color="auto"/>
        <w:left w:val="none" w:sz="0" w:space="0" w:color="auto"/>
        <w:bottom w:val="none" w:sz="0" w:space="0" w:color="auto"/>
        <w:right w:val="none" w:sz="0" w:space="0" w:color="auto"/>
      </w:divBdr>
    </w:div>
    <w:div w:id="515853083">
      <w:bodyDiv w:val="1"/>
      <w:marLeft w:val="0"/>
      <w:marRight w:val="0"/>
      <w:marTop w:val="0"/>
      <w:marBottom w:val="0"/>
      <w:divBdr>
        <w:top w:val="none" w:sz="0" w:space="0" w:color="auto"/>
        <w:left w:val="none" w:sz="0" w:space="0" w:color="auto"/>
        <w:bottom w:val="none" w:sz="0" w:space="0" w:color="auto"/>
        <w:right w:val="none" w:sz="0" w:space="0" w:color="auto"/>
      </w:divBdr>
      <w:divsChild>
        <w:div w:id="45490636">
          <w:marLeft w:val="547"/>
          <w:marRight w:val="0"/>
          <w:marTop w:val="0"/>
          <w:marBottom w:val="0"/>
          <w:divBdr>
            <w:top w:val="none" w:sz="0" w:space="0" w:color="auto"/>
            <w:left w:val="none" w:sz="0" w:space="0" w:color="auto"/>
            <w:bottom w:val="none" w:sz="0" w:space="0" w:color="auto"/>
            <w:right w:val="none" w:sz="0" w:space="0" w:color="auto"/>
          </w:divBdr>
        </w:div>
      </w:divsChild>
    </w:div>
    <w:div w:id="575940523">
      <w:bodyDiv w:val="1"/>
      <w:marLeft w:val="0"/>
      <w:marRight w:val="0"/>
      <w:marTop w:val="0"/>
      <w:marBottom w:val="0"/>
      <w:divBdr>
        <w:top w:val="none" w:sz="0" w:space="0" w:color="auto"/>
        <w:left w:val="none" w:sz="0" w:space="0" w:color="auto"/>
        <w:bottom w:val="none" w:sz="0" w:space="0" w:color="auto"/>
        <w:right w:val="none" w:sz="0" w:space="0" w:color="auto"/>
      </w:divBdr>
    </w:div>
    <w:div w:id="621032433">
      <w:bodyDiv w:val="1"/>
      <w:marLeft w:val="0"/>
      <w:marRight w:val="0"/>
      <w:marTop w:val="0"/>
      <w:marBottom w:val="0"/>
      <w:divBdr>
        <w:top w:val="none" w:sz="0" w:space="0" w:color="auto"/>
        <w:left w:val="none" w:sz="0" w:space="0" w:color="auto"/>
        <w:bottom w:val="none" w:sz="0" w:space="0" w:color="auto"/>
        <w:right w:val="none" w:sz="0" w:space="0" w:color="auto"/>
      </w:divBdr>
    </w:div>
    <w:div w:id="621495490">
      <w:bodyDiv w:val="1"/>
      <w:marLeft w:val="0"/>
      <w:marRight w:val="0"/>
      <w:marTop w:val="0"/>
      <w:marBottom w:val="0"/>
      <w:divBdr>
        <w:top w:val="none" w:sz="0" w:space="0" w:color="auto"/>
        <w:left w:val="none" w:sz="0" w:space="0" w:color="auto"/>
        <w:bottom w:val="none" w:sz="0" w:space="0" w:color="auto"/>
        <w:right w:val="none" w:sz="0" w:space="0" w:color="auto"/>
      </w:divBdr>
    </w:div>
    <w:div w:id="662779289">
      <w:bodyDiv w:val="1"/>
      <w:marLeft w:val="0"/>
      <w:marRight w:val="0"/>
      <w:marTop w:val="0"/>
      <w:marBottom w:val="0"/>
      <w:divBdr>
        <w:top w:val="none" w:sz="0" w:space="0" w:color="auto"/>
        <w:left w:val="none" w:sz="0" w:space="0" w:color="auto"/>
        <w:bottom w:val="none" w:sz="0" w:space="0" w:color="auto"/>
        <w:right w:val="none" w:sz="0" w:space="0" w:color="auto"/>
      </w:divBdr>
    </w:div>
    <w:div w:id="681123135">
      <w:bodyDiv w:val="1"/>
      <w:marLeft w:val="0"/>
      <w:marRight w:val="0"/>
      <w:marTop w:val="0"/>
      <w:marBottom w:val="0"/>
      <w:divBdr>
        <w:top w:val="none" w:sz="0" w:space="0" w:color="auto"/>
        <w:left w:val="none" w:sz="0" w:space="0" w:color="auto"/>
        <w:bottom w:val="none" w:sz="0" w:space="0" w:color="auto"/>
        <w:right w:val="none" w:sz="0" w:space="0" w:color="auto"/>
      </w:divBdr>
    </w:div>
    <w:div w:id="752359721">
      <w:bodyDiv w:val="1"/>
      <w:marLeft w:val="0"/>
      <w:marRight w:val="0"/>
      <w:marTop w:val="0"/>
      <w:marBottom w:val="0"/>
      <w:divBdr>
        <w:top w:val="none" w:sz="0" w:space="0" w:color="auto"/>
        <w:left w:val="none" w:sz="0" w:space="0" w:color="auto"/>
        <w:bottom w:val="none" w:sz="0" w:space="0" w:color="auto"/>
        <w:right w:val="none" w:sz="0" w:space="0" w:color="auto"/>
      </w:divBdr>
    </w:div>
    <w:div w:id="800658942">
      <w:bodyDiv w:val="1"/>
      <w:marLeft w:val="0"/>
      <w:marRight w:val="0"/>
      <w:marTop w:val="0"/>
      <w:marBottom w:val="0"/>
      <w:divBdr>
        <w:top w:val="none" w:sz="0" w:space="0" w:color="auto"/>
        <w:left w:val="none" w:sz="0" w:space="0" w:color="auto"/>
        <w:bottom w:val="none" w:sz="0" w:space="0" w:color="auto"/>
        <w:right w:val="none" w:sz="0" w:space="0" w:color="auto"/>
      </w:divBdr>
    </w:div>
    <w:div w:id="808670489">
      <w:bodyDiv w:val="1"/>
      <w:marLeft w:val="0"/>
      <w:marRight w:val="0"/>
      <w:marTop w:val="0"/>
      <w:marBottom w:val="0"/>
      <w:divBdr>
        <w:top w:val="none" w:sz="0" w:space="0" w:color="auto"/>
        <w:left w:val="none" w:sz="0" w:space="0" w:color="auto"/>
        <w:bottom w:val="none" w:sz="0" w:space="0" w:color="auto"/>
        <w:right w:val="none" w:sz="0" w:space="0" w:color="auto"/>
      </w:divBdr>
    </w:div>
    <w:div w:id="830827546">
      <w:bodyDiv w:val="1"/>
      <w:marLeft w:val="0"/>
      <w:marRight w:val="0"/>
      <w:marTop w:val="0"/>
      <w:marBottom w:val="0"/>
      <w:divBdr>
        <w:top w:val="none" w:sz="0" w:space="0" w:color="auto"/>
        <w:left w:val="none" w:sz="0" w:space="0" w:color="auto"/>
        <w:bottom w:val="none" w:sz="0" w:space="0" w:color="auto"/>
        <w:right w:val="none" w:sz="0" w:space="0" w:color="auto"/>
      </w:divBdr>
    </w:div>
    <w:div w:id="842013885">
      <w:bodyDiv w:val="1"/>
      <w:marLeft w:val="0"/>
      <w:marRight w:val="0"/>
      <w:marTop w:val="0"/>
      <w:marBottom w:val="0"/>
      <w:divBdr>
        <w:top w:val="none" w:sz="0" w:space="0" w:color="auto"/>
        <w:left w:val="none" w:sz="0" w:space="0" w:color="auto"/>
        <w:bottom w:val="none" w:sz="0" w:space="0" w:color="auto"/>
        <w:right w:val="none" w:sz="0" w:space="0" w:color="auto"/>
      </w:divBdr>
    </w:div>
    <w:div w:id="908223547">
      <w:bodyDiv w:val="1"/>
      <w:marLeft w:val="0"/>
      <w:marRight w:val="0"/>
      <w:marTop w:val="0"/>
      <w:marBottom w:val="0"/>
      <w:divBdr>
        <w:top w:val="none" w:sz="0" w:space="0" w:color="auto"/>
        <w:left w:val="none" w:sz="0" w:space="0" w:color="auto"/>
        <w:bottom w:val="none" w:sz="0" w:space="0" w:color="auto"/>
        <w:right w:val="none" w:sz="0" w:space="0" w:color="auto"/>
      </w:divBdr>
    </w:div>
    <w:div w:id="908460803">
      <w:bodyDiv w:val="1"/>
      <w:marLeft w:val="0"/>
      <w:marRight w:val="0"/>
      <w:marTop w:val="0"/>
      <w:marBottom w:val="0"/>
      <w:divBdr>
        <w:top w:val="none" w:sz="0" w:space="0" w:color="auto"/>
        <w:left w:val="none" w:sz="0" w:space="0" w:color="auto"/>
        <w:bottom w:val="none" w:sz="0" w:space="0" w:color="auto"/>
        <w:right w:val="none" w:sz="0" w:space="0" w:color="auto"/>
      </w:divBdr>
    </w:div>
    <w:div w:id="944117970">
      <w:bodyDiv w:val="1"/>
      <w:marLeft w:val="0"/>
      <w:marRight w:val="0"/>
      <w:marTop w:val="0"/>
      <w:marBottom w:val="0"/>
      <w:divBdr>
        <w:top w:val="none" w:sz="0" w:space="0" w:color="auto"/>
        <w:left w:val="none" w:sz="0" w:space="0" w:color="auto"/>
        <w:bottom w:val="none" w:sz="0" w:space="0" w:color="auto"/>
        <w:right w:val="none" w:sz="0" w:space="0" w:color="auto"/>
      </w:divBdr>
    </w:div>
    <w:div w:id="994533723">
      <w:bodyDiv w:val="1"/>
      <w:marLeft w:val="0"/>
      <w:marRight w:val="0"/>
      <w:marTop w:val="0"/>
      <w:marBottom w:val="0"/>
      <w:divBdr>
        <w:top w:val="none" w:sz="0" w:space="0" w:color="auto"/>
        <w:left w:val="none" w:sz="0" w:space="0" w:color="auto"/>
        <w:bottom w:val="none" w:sz="0" w:space="0" w:color="auto"/>
        <w:right w:val="none" w:sz="0" w:space="0" w:color="auto"/>
      </w:divBdr>
    </w:div>
    <w:div w:id="1027608626">
      <w:bodyDiv w:val="1"/>
      <w:marLeft w:val="0"/>
      <w:marRight w:val="0"/>
      <w:marTop w:val="0"/>
      <w:marBottom w:val="0"/>
      <w:divBdr>
        <w:top w:val="none" w:sz="0" w:space="0" w:color="auto"/>
        <w:left w:val="none" w:sz="0" w:space="0" w:color="auto"/>
        <w:bottom w:val="none" w:sz="0" w:space="0" w:color="auto"/>
        <w:right w:val="none" w:sz="0" w:space="0" w:color="auto"/>
      </w:divBdr>
    </w:div>
    <w:div w:id="1041396622">
      <w:bodyDiv w:val="1"/>
      <w:marLeft w:val="0"/>
      <w:marRight w:val="0"/>
      <w:marTop w:val="0"/>
      <w:marBottom w:val="0"/>
      <w:divBdr>
        <w:top w:val="none" w:sz="0" w:space="0" w:color="auto"/>
        <w:left w:val="none" w:sz="0" w:space="0" w:color="auto"/>
        <w:bottom w:val="none" w:sz="0" w:space="0" w:color="auto"/>
        <w:right w:val="none" w:sz="0" w:space="0" w:color="auto"/>
      </w:divBdr>
    </w:div>
    <w:div w:id="1066955321">
      <w:bodyDiv w:val="1"/>
      <w:marLeft w:val="0"/>
      <w:marRight w:val="0"/>
      <w:marTop w:val="0"/>
      <w:marBottom w:val="0"/>
      <w:divBdr>
        <w:top w:val="none" w:sz="0" w:space="0" w:color="auto"/>
        <w:left w:val="none" w:sz="0" w:space="0" w:color="auto"/>
        <w:bottom w:val="none" w:sz="0" w:space="0" w:color="auto"/>
        <w:right w:val="none" w:sz="0" w:space="0" w:color="auto"/>
      </w:divBdr>
    </w:div>
    <w:div w:id="1080054088">
      <w:bodyDiv w:val="1"/>
      <w:marLeft w:val="0"/>
      <w:marRight w:val="0"/>
      <w:marTop w:val="0"/>
      <w:marBottom w:val="0"/>
      <w:divBdr>
        <w:top w:val="none" w:sz="0" w:space="0" w:color="auto"/>
        <w:left w:val="none" w:sz="0" w:space="0" w:color="auto"/>
        <w:bottom w:val="none" w:sz="0" w:space="0" w:color="auto"/>
        <w:right w:val="none" w:sz="0" w:space="0" w:color="auto"/>
      </w:divBdr>
    </w:div>
    <w:div w:id="1100488304">
      <w:bodyDiv w:val="1"/>
      <w:marLeft w:val="0"/>
      <w:marRight w:val="0"/>
      <w:marTop w:val="0"/>
      <w:marBottom w:val="0"/>
      <w:divBdr>
        <w:top w:val="none" w:sz="0" w:space="0" w:color="auto"/>
        <w:left w:val="none" w:sz="0" w:space="0" w:color="auto"/>
        <w:bottom w:val="none" w:sz="0" w:space="0" w:color="auto"/>
        <w:right w:val="none" w:sz="0" w:space="0" w:color="auto"/>
      </w:divBdr>
    </w:div>
    <w:div w:id="1105421551">
      <w:bodyDiv w:val="1"/>
      <w:marLeft w:val="0"/>
      <w:marRight w:val="0"/>
      <w:marTop w:val="0"/>
      <w:marBottom w:val="0"/>
      <w:divBdr>
        <w:top w:val="none" w:sz="0" w:space="0" w:color="auto"/>
        <w:left w:val="none" w:sz="0" w:space="0" w:color="auto"/>
        <w:bottom w:val="none" w:sz="0" w:space="0" w:color="auto"/>
        <w:right w:val="none" w:sz="0" w:space="0" w:color="auto"/>
      </w:divBdr>
    </w:div>
    <w:div w:id="1131283835">
      <w:bodyDiv w:val="1"/>
      <w:marLeft w:val="0"/>
      <w:marRight w:val="0"/>
      <w:marTop w:val="0"/>
      <w:marBottom w:val="0"/>
      <w:divBdr>
        <w:top w:val="none" w:sz="0" w:space="0" w:color="auto"/>
        <w:left w:val="none" w:sz="0" w:space="0" w:color="auto"/>
        <w:bottom w:val="none" w:sz="0" w:space="0" w:color="auto"/>
        <w:right w:val="none" w:sz="0" w:space="0" w:color="auto"/>
      </w:divBdr>
    </w:div>
    <w:div w:id="1285581571">
      <w:bodyDiv w:val="1"/>
      <w:marLeft w:val="0"/>
      <w:marRight w:val="0"/>
      <w:marTop w:val="0"/>
      <w:marBottom w:val="0"/>
      <w:divBdr>
        <w:top w:val="none" w:sz="0" w:space="0" w:color="auto"/>
        <w:left w:val="none" w:sz="0" w:space="0" w:color="auto"/>
        <w:bottom w:val="none" w:sz="0" w:space="0" w:color="auto"/>
        <w:right w:val="none" w:sz="0" w:space="0" w:color="auto"/>
      </w:divBdr>
    </w:div>
    <w:div w:id="1359895386">
      <w:bodyDiv w:val="1"/>
      <w:marLeft w:val="0"/>
      <w:marRight w:val="0"/>
      <w:marTop w:val="0"/>
      <w:marBottom w:val="0"/>
      <w:divBdr>
        <w:top w:val="none" w:sz="0" w:space="0" w:color="auto"/>
        <w:left w:val="none" w:sz="0" w:space="0" w:color="auto"/>
        <w:bottom w:val="none" w:sz="0" w:space="0" w:color="auto"/>
        <w:right w:val="none" w:sz="0" w:space="0" w:color="auto"/>
      </w:divBdr>
    </w:div>
    <w:div w:id="1397583669">
      <w:bodyDiv w:val="1"/>
      <w:marLeft w:val="0"/>
      <w:marRight w:val="0"/>
      <w:marTop w:val="0"/>
      <w:marBottom w:val="0"/>
      <w:divBdr>
        <w:top w:val="none" w:sz="0" w:space="0" w:color="auto"/>
        <w:left w:val="none" w:sz="0" w:space="0" w:color="auto"/>
        <w:bottom w:val="none" w:sz="0" w:space="0" w:color="auto"/>
        <w:right w:val="none" w:sz="0" w:space="0" w:color="auto"/>
      </w:divBdr>
    </w:div>
    <w:div w:id="1429038436">
      <w:bodyDiv w:val="1"/>
      <w:marLeft w:val="0"/>
      <w:marRight w:val="0"/>
      <w:marTop w:val="0"/>
      <w:marBottom w:val="0"/>
      <w:divBdr>
        <w:top w:val="none" w:sz="0" w:space="0" w:color="auto"/>
        <w:left w:val="none" w:sz="0" w:space="0" w:color="auto"/>
        <w:bottom w:val="none" w:sz="0" w:space="0" w:color="auto"/>
        <w:right w:val="none" w:sz="0" w:space="0" w:color="auto"/>
      </w:divBdr>
    </w:div>
    <w:div w:id="1469011347">
      <w:bodyDiv w:val="1"/>
      <w:marLeft w:val="0"/>
      <w:marRight w:val="0"/>
      <w:marTop w:val="0"/>
      <w:marBottom w:val="0"/>
      <w:divBdr>
        <w:top w:val="none" w:sz="0" w:space="0" w:color="auto"/>
        <w:left w:val="none" w:sz="0" w:space="0" w:color="auto"/>
        <w:bottom w:val="none" w:sz="0" w:space="0" w:color="auto"/>
        <w:right w:val="none" w:sz="0" w:space="0" w:color="auto"/>
      </w:divBdr>
    </w:div>
    <w:div w:id="1617516578">
      <w:bodyDiv w:val="1"/>
      <w:marLeft w:val="0"/>
      <w:marRight w:val="0"/>
      <w:marTop w:val="0"/>
      <w:marBottom w:val="0"/>
      <w:divBdr>
        <w:top w:val="none" w:sz="0" w:space="0" w:color="auto"/>
        <w:left w:val="none" w:sz="0" w:space="0" w:color="auto"/>
        <w:bottom w:val="none" w:sz="0" w:space="0" w:color="auto"/>
        <w:right w:val="none" w:sz="0" w:space="0" w:color="auto"/>
      </w:divBdr>
    </w:div>
    <w:div w:id="1695840579">
      <w:bodyDiv w:val="1"/>
      <w:marLeft w:val="0"/>
      <w:marRight w:val="0"/>
      <w:marTop w:val="0"/>
      <w:marBottom w:val="0"/>
      <w:divBdr>
        <w:top w:val="none" w:sz="0" w:space="0" w:color="auto"/>
        <w:left w:val="none" w:sz="0" w:space="0" w:color="auto"/>
        <w:bottom w:val="none" w:sz="0" w:space="0" w:color="auto"/>
        <w:right w:val="none" w:sz="0" w:space="0" w:color="auto"/>
      </w:divBdr>
    </w:div>
    <w:div w:id="1696346467">
      <w:bodyDiv w:val="1"/>
      <w:marLeft w:val="0"/>
      <w:marRight w:val="0"/>
      <w:marTop w:val="0"/>
      <w:marBottom w:val="0"/>
      <w:divBdr>
        <w:top w:val="none" w:sz="0" w:space="0" w:color="auto"/>
        <w:left w:val="none" w:sz="0" w:space="0" w:color="auto"/>
        <w:bottom w:val="none" w:sz="0" w:space="0" w:color="auto"/>
        <w:right w:val="none" w:sz="0" w:space="0" w:color="auto"/>
      </w:divBdr>
    </w:div>
    <w:div w:id="1697611454">
      <w:bodyDiv w:val="1"/>
      <w:marLeft w:val="0"/>
      <w:marRight w:val="0"/>
      <w:marTop w:val="0"/>
      <w:marBottom w:val="0"/>
      <w:divBdr>
        <w:top w:val="none" w:sz="0" w:space="0" w:color="auto"/>
        <w:left w:val="none" w:sz="0" w:space="0" w:color="auto"/>
        <w:bottom w:val="none" w:sz="0" w:space="0" w:color="auto"/>
        <w:right w:val="none" w:sz="0" w:space="0" w:color="auto"/>
      </w:divBdr>
    </w:div>
    <w:div w:id="1704089003">
      <w:bodyDiv w:val="1"/>
      <w:marLeft w:val="0"/>
      <w:marRight w:val="0"/>
      <w:marTop w:val="0"/>
      <w:marBottom w:val="0"/>
      <w:divBdr>
        <w:top w:val="none" w:sz="0" w:space="0" w:color="auto"/>
        <w:left w:val="none" w:sz="0" w:space="0" w:color="auto"/>
        <w:bottom w:val="none" w:sz="0" w:space="0" w:color="auto"/>
        <w:right w:val="none" w:sz="0" w:space="0" w:color="auto"/>
      </w:divBdr>
    </w:div>
    <w:div w:id="1704355787">
      <w:bodyDiv w:val="1"/>
      <w:marLeft w:val="0"/>
      <w:marRight w:val="0"/>
      <w:marTop w:val="0"/>
      <w:marBottom w:val="0"/>
      <w:divBdr>
        <w:top w:val="none" w:sz="0" w:space="0" w:color="auto"/>
        <w:left w:val="none" w:sz="0" w:space="0" w:color="auto"/>
        <w:bottom w:val="none" w:sz="0" w:space="0" w:color="auto"/>
        <w:right w:val="none" w:sz="0" w:space="0" w:color="auto"/>
      </w:divBdr>
    </w:div>
    <w:div w:id="1714498267">
      <w:bodyDiv w:val="1"/>
      <w:marLeft w:val="0"/>
      <w:marRight w:val="0"/>
      <w:marTop w:val="0"/>
      <w:marBottom w:val="0"/>
      <w:divBdr>
        <w:top w:val="none" w:sz="0" w:space="0" w:color="auto"/>
        <w:left w:val="none" w:sz="0" w:space="0" w:color="auto"/>
        <w:bottom w:val="none" w:sz="0" w:space="0" w:color="auto"/>
        <w:right w:val="none" w:sz="0" w:space="0" w:color="auto"/>
      </w:divBdr>
    </w:div>
    <w:div w:id="1834105083">
      <w:bodyDiv w:val="1"/>
      <w:marLeft w:val="0"/>
      <w:marRight w:val="0"/>
      <w:marTop w:val="0"/>
      <w:marBottom w:val="0"/>
      <w:divBdr>
        <w:top w:val="none" w:sz="0" w:space="0" w:color="auto"/>
        <w:left w:val="none" w:sz="0" w:space="0" w:color="auto"/>
        <w:bottom w:val="none" w:sz="0" w:space="0" w:color="auto"/>
        <w:right w:val="none" w:sz="0" w:space="0" w:color="auto"/>
      </w:divBdr>
    </w:div>
    <w:div w:id="1865823297">
      <w:bodyDiv w:val="1"/>
      <w:marLeft w:val="0"/>
      <w:marRight w:val="0"/>
      <w:marTop w:val="0"/>
      <w:marBottom w:val="0"/>
      <w:divBdr>
        <w:top w:val="none" w:sz="0" w:space="0" w:color="auto"/>
        <w:left w:val="none" w:sz="0" w:space="0" w:color="auto"/>
        <w:bottom w:val="none" w:sz="0" w:space="0" w:color="auto"/>
        <w:right w:val="none" w:sz="0" w:space="0" w:color="auto"/>
      </w:divBdr>
    </w:div>
    <w:div w:id="1947299719">
      <w:bodyDiv w:val="1"/>
      <w:marLeft w:val="0"/>
      <w:marRight w:val="0"/>
      <w:marTop w:val="0"/>
      <w:marBottom w:val="0"/>
      <w:divBdr>
        <w:top w:val="none" w:sz="0" w:space="0" w:color="auto"/>
        <w:left w:val="none" w:sz="0" w:space="0" w:color="auto"/>
        <w:bottom w:val="none" w:sz="0" w:space="0" w:color="auto"/>
        <w:right w:val="none" w:sz="0" w:space="0" w:color="auto"/>
      </w:divBdr>
    </w:div>
    <w:div w:id="1951665156">
      <w:bodyDiv w:val="1"/>
      <w:marLeft w:val="0"/>
      <w:marRight w:val="0"/>
      <w:marTop w:val="0"/>
      <w:marBottom w:val="0"/>
      <w:divBdr>
        <w:top w:val="none" w:sz="0" w:space="0" w:color="auto"/>
        <w:left w:val="none" w:sz="0" w:space="0" w:color="auto"/>
        <w:bottom w:val="none" w:sz="0" w:space="0" w:color="auto"/>
        <w:right w:val="none" w:sz="0" w:space="0" w:color="auto"/>
      </w:divBdr>
    </w:div>
    <w:div w:id="1959950007">
      <w:bodyDiv w:val="1"/>
      <w:marLeft w:val="0"/>
      <w:marRight w:val="0"/>
      <w:marTop w:val="0"/>
      <w:marBottom w:val="0"/>
      <w:divBdr>
        <w:top w:val="none" w:sz="0" w:space="0" w:color="auto"/>
        <w:left w:val="none" w:sz="0" w:space="0" w:color="auto"/>
        <w:bottom w:val="none" w:sz="0" w:space="0" w:color="auto"/>
        <w:right w:val="none" w:sz="0" w:space="0" w:color="auto"/>
      </w:divBdr>
      <w:divsChild>
        <w:div w:id="1678340597">
          <w:marLeft w:val="547"/>
          <w:marRight w:val="0"/>
          <w:marTop w:val="0"/>
          <w:marBottom w:val="0"/>
          <w:divBdr>
            <w:top w:val="none" w:sz="0" w:space="0" w:color="auto"/>
            <w:left w:val="none" w:sz="0" w:space="0" w:color="auto"/>
            <w:bottom w:val="none" w:sz="0" w:space="0" w:color="auto"/>
            <w:right w:val="none" w:sz="0" w:space="0" w:color="auto"/>
          </w:divBdr>
        </w:div>
        <w:div w:id="1713772001">
          <w:marLeft w:val="547"/>
          <w:marRight w:val="0"/>
          <w:marTop w:val="0"/>
          <w:marBottom w:val="0"/>
          <w:divBdr>
            <w:top w:val="none" w:sz="0" w:space="0" w:color="auto"/>
            <w:left w:val="none" w:sz="0" w:space="0" w:color="auto"/>
            <w:bottom w:val="none" w:sz="0" w:space="0" w:color="auto"/>
            <w:right w:val="none" w:sz="0" w:space="0" w:color="auto"/>
          </w:divBdr>
        </w:div>
      </w:divsChild>
    </w:div>
    <w:div w:id="1965841186">
      <w:bodyDiv w:val="1"/>
      <w:marLeft w:val="0"/>
      <w:marRight w:val="0"/>
      <w:marTop w:val="0"/>
      <w:marBottom w:val="0"/>
      <w:divBdr>
        <w:top w:val="none" w:sz="0" w:space="0" w:color="auto"/>
        <w:left w:val="none" w:sz="0" w:space="0" w:color="auto"/>
        <w:bottom w:val="none" w:sz="0" w:space="0" w:color="auto"/>
        <w:right w:val="none" w:sz="0" w:space="0" w:color="auto"/>
      </w:divBdr>
    </w:div>
    <w:div w:id="1992443643">
      <w:bodyDiv w:val="1"/>
      <w:marLeft w:val="0"/>
      <w:marRight w:val="0"/>
      <w:marTop w:val="0"/>
      <w:marBottom w:val="0"/>
      <w:divBdr>
        <w:top w:val="none" w:sz="0" w:space="0" w:color="auto"/>
        <w:left w:val="none" w:sz="0" w:space="0" w:color="auto"/>
        <w:bottom w:val="none" w:sz="0" w:space="0" w:color="auto"/>
        <w:right w:val="none" w:sz="0" w:space="0" w:color="auto"/>
      </w:divBdr>
    </w:div>
    <w:div w:id="2129734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Layout" Target="diagrams/layout3.xml"/><Relationship Id="rId39" Type="http://schemas.openxmlformats.org/officeDocument/2006/relationships/diagramColors" Target="diagrams/colors5.xml"/><Relationship Id="rId3" Type="http://schemas.openxmlformats.org/officeDocument/2006/relationships/customXml" Target="../customXml/item3.xml"/><Relationship Id="rId21" Type="http://schemas.openxmlformats.org/officeDocument/2006/relationships/diagramColors" Target="diagrams/colors2.xml"/><Relationship Id="rId34" Type="http://schemas.openxmlformats.org/officeDocument/2006/relationships/diagramColors" Target="diagrams/colors4.xml"/><Relationship Id="rId42"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footer" Target="footer2.xml"/><Relationship Id="rId17" Type="http://schemas.microsoft.com/office/2007/relationships/diagramDrawing" Target="diagrams/drawing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microsoft.com/office/2007/relationships/diagramDrawing" Target="diagrams/drawing3.xml"/><Relationship Id="rId41"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github.com/about" TargetMode="Externa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image" Target="media/image1.png"/><Relationship Id="rId28" Type="http://schemas.openxmlformats.org/officeDocument/2006/relationships/diagramColors" Target="diagrams/colors3.xml"/><Relationship Id="rId36" Type="http://schemas.openxmlformats.org/officeDocument/2006/relationships/diagramData" Target="diagrams/data5.xml"/><Relationship Id="rId10" Type="http://schemas.openxmlformats.org/officeDocument/2006/relationships/endnotes" Target="endnotes.xml"/><Relationship Id="rId19" Type="http://schemas.openxmlformats.org/officeDocument/2006/relationships/diagramLayout" Target="diagrams/layout2.xml"/><Relationship Id="rId31" Type="http://schemas.openxmlformats.org/officeDocument/2006/relationships/diagramData" Target="diagrams/data4.xm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diagramQuickStyle" Target="diagrams/quickStyle3.xml"/><Relationship Id="rId30" Type="http://schemas.openxmlformats.org/officeDocument/2006/relationships/image" Target="media/image2.png"/><Relationship Id="rId35" Type="http://schemas.microsoft.com/office/2007/relationships/diagramDrawing" Target="diagrams/drawing4.xml"/><Relationship Id="rId43"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98BE42-57BC-4BEA-8135-AAC23C9ABC96}" type="doc">
      <dgm:prSet loTypeId="urn:microsoft.com/office/officeart/2005/8/layout/hierarchy4" loCatId="hierarchy" qsTypeId="urn:microsoft.com/office/officeart/2005/8/quickstyle/simple1" qsCatId="simple" csTypeId="urn:microsoft.com/office/officeart/2005/8/colors/colorful2" csCatId="colorful" phldr="1"/>
      <dgm:spPr/>
      <dgm:t>
        <a:bodyPr/>
        <a:lstStyle/>
        <a:p>
          <a:endParaRPr lang="es-CO"/>
        </a:p>
      </dgm:t>
    </dgm:pt>
    <dgm:pt modelId="{B513B956-4BA4-46A4-AB07-60E901868650}">
      <dgm:prSet phldrT="[Texto]" custT="1"/>
      <dgm:spPr/>
      <dgm:t>
        <a:bodyPr/>
        <a:lstStyle/>
        <a:p>
          <a:pPr algn="ctr"/>
          <a:r>
            <a:rPr lang="es-CO" sz="1800"/>
            <a:t>Propósito del documento</a:t>
          </a:r>
        </a:p>
      </dgm:t>
    </dgm:pt>
    <dgm:pt modelId="{F2CD88BE-5205-4152-AB0E-29522ED02285}" type="parTrans" cxnId="{CBCD06CC-643F-464A-AAD8-3785815A6A5E}">
      <dgm:prSet/>
      <dgm:spPr/>
      <dgm:t>
        <a:bodyPr/>
        <a:lstStyle/>
        <a:p>
          <a:pPr algn="ctr"/>
          <a:endParaRPr lang="es-CO"/>
        </a:p>
      </dgm:t>
    </dgm:pt>
    <dgm:pt modelId="{88C95B93-DA26-43F3-9C5C-F5FD6C517CED}" type="sibTrans" cxnId="{CBCD06CC-643F-464A-AAD8-3785815A6A5E}">
      <dgm:prSet/>
      <dgm:spPr/>
      <dgm:t>
        <a:bodyPr/>
        <a:lstStyle/>
        <a:p>
          <a:pPr algn="ctr"/>
          <a:endParaRPr lang="es-CO"/>
        </a:p>
      </dgm:t>
    </dgm:pt>
    <dgm:pt modelId="{148FAC96-B66D-4E37-A73C-C2CFC32FA4E1}">
      <dgm:prSet phldrT="[Texto]"/>
      <dgm:spPr/>
      <dgm:t>
        <a:bodyPr/>
        <a:lstStyle/>
        <a:p>
          <a:pPr algn="ctr"/>
          <a:r>
            <a:rPr lang="es-CO"/>
            <a:t>Producto</a:t>
          </a:r>
        </a:p>
      </dgm:t>
    </dgm:pt>
    <dgm:pt modelId="{7E21E3A4-C457-4636-B437-309E26B0D321}" type="parTrans" cxnId="{9864C6A7-417C-429F-B93B-78594CC4DF54}">
      <dgm:prSet/>
      <dgm:spPr/>
      <dgm:t>
        <a:bodyPr/>
        <a:lstStyle/>
        <a:p>
          <a:pPr algn="ctr"/>
          <a:endParaRPr lang="es-CO"/>
        </a:p>
      </dgm:t>
    </dgm:pt>
    <dgm:pt modelId="{6D6D2571-0AE7-40E7-9EF7-9155791B74FC}" type="sibTrans" cxnId="{9864C6A7-417C-429F-B93B-78594CC4DF54}">
      <dgm:prSet/>
      <dgm:spPr/>
      <dgm:t>
        <a:bodyPr/>
        <a:lstStyle/>
        <a:p>
          <a:pPr algn="ctr"/>
          <a:endParaRPr lang="es-CO"/>
        </a:p>
      </dgm:t>
    </dgm:pt>
    <dgm:pt modelId="{EB326E2E-75A8-411B-ADEF-C96F51D989BD}">
      <dgm:prSet phldrT="[Texto]"/>
      <dgm:spPr/>
      <dgm:t>
        <a:bodyPr/>
        <a:lstStyle/>
        <a:p>
          <a:pPr algn="ctr"/>
          <a:r>
            <a:rPr lang="es-CO"/>
            <a:t>Descripción de la aplicación</a:t>
          </a:r>
        </a:p>
      </dgm:t>
    </dgm:pt>
    <dgm:pt modelId="{BD7B6569-190E-4E6E-B7E0-349A12B9523A}" type="parTrans" cxnId="{30D94512-CF3C-4577-99D2-858C42FDD59F}">
      <dgm:prSet/>
      <dgm:spPr/>
      <dgm:t>
        <a:bodyPr/>
        <a:lstStyle/>
        <a:p>
          <a:pPr algn="ctr"/>
          <a:endParaRPr lang="es-CO"/>
        </a:p>
      </dgm:t>
    </dgm:pt>
    <dgm:pt modelId="{7C1BB57A-77F3-4EB7-80DD-1F074CCFBA1F}" type="sibTrans" cxnId="{30D94512-CF3C-4577-99D2-858C42FDD59F}">
      <dgm:prSet/>
      <dgm:spPr/>
      <dgm:t>
        <a:bodyPr/>
        <a:lstStyle/>
        <a:p>
          <a:pPr algn="ctr"/>
          <a:endParaRPr lang="es-CO"/>
        </a:p>
      </dgm:t>
    </dgm:pt>
    <dgm:pt modelId="{50C6CC9C-4447-4E8E-8F32-4E90B4E19274}">
      <dgm:prSet phldrT="[Texto]"/>
      <dgm:spPr/>
      <dgm:t>
        <a:bodyPr/>
        <a:lstStyle/>
        <a:p>
          <a:pPr algn="ctr"/>
          <a:r>
            <a:rPr lang="es-CO"/>
            <a:t>Análisis de las funcionalidades</a:t>
          </a:r>
        </a:p>
      </dgm:t>
    </dgm:pt>
    <dgm:pt modelId="{D98E3F99-BAE0-41D6-A77D-BA9E1427029F}" type="parTrans" cxnId="{596BA4D8-EED7-4FDE-AF0B-E5BEA4D25ADD}">
      <dgm:prSet/>
      <dgm:spPr/>
      <dgm:t>
        <a:bodyPr/>
        <a:lstStyle/>
        <a:p>
          <a:pPr algn="ctr"/>
          <a:endParaRPr lang="es-CO"/>
        </a:p>
      </dgm:t>
    </dgm:pt>
    <dgm:pt modelId="{3EC749AC-8860-4CD5-8BAF-5413CA1A54D3}" type="sibTrans" cxnId="{596BA4D8-EED7-4FDE-AF0B-E5BEA4D25ADD}">
      <dgm:prSet/>
      <dgm:spPr/>
      <dgm:t>
        <a:bodyPr/>
        <a:lstStyle/>
        <a:p>
          <a:pPr algn="ctr"/>
          <a:endParaRPr lang="es-CO"/>
        </a:p>
      </dgm:t>
    </dgm:pt>
    <dgm:pt modelId="{75071155-D13F-4A57-AF2D-6B030110234A}">
      <dgm:prSet phldrT="[Texto]"/>
      <dgm:spPr/>
      <dgm:t>
        <a:bodyPr/>
        <a:lstStyle/>
        <a:p>
          <a:pPr algn="ctr"/>
          <a:r>
            <a:rPr lang="es-CO"/>
            <a:t>Alcance SRS</a:t>
          </a:r>
        </a:p>
      </dgm:t>
    </dgm:pt>
    <dgm:pt modelId="{C019374F-625C-4D1F-B6CA-B016C1EAB222}" type="parTrans" cxnId="{70084543-DD90-4BED-803B-13006F8C21D1}">
      <dgm:prSet/>
      <dgm:spPr/>
      <dgm:t>
        <a:bodyPr/>
        <a:lstStyle/>
        <a:p>
          <a:pPr algn="ctr"/>
          <a:endParaRPr lang="es-CO"/>
        </a:p>
      </dgm:t>
    </dgm:pt>
    <dgm:pt modelId="{CB857D71-4926-4C57-8084-BB19445F07F2}" type="sibTrans" cxnId="{70084543-DD90-4BED-803B-13006F8C21D1}">
      <dgm:prSet/>
      <dgm:spPr/>
      <dgm:t>
        <a:bodyPr/>
        <a:lstStyle/>
        <a:p>
          <a:pPr algn="ctr"/>
          <a:endParaRPr lang="es-CO"/>
        </a:p>
      </dgm:t>
    </dgm:pt>
    <dgm:pt modelId="{0607AF9A-19E0-4ABB-B0D6-23F4F2CF9C38}">
      <dgm:prSet phldrT="[Texto]"/>
      <dgm:spPr/>
      <dgm:t>
        <a:bodyPr/>
        <a:lstStyle/>
        <a:p>
          <a:pPr algn="ctr"/>
          <a:r>
            <a:rPr lang="es-CO"/>
            <a:t>Define las partes del producto a desarrollar</a:t>
          </a:r>
        </a:p>
      </dgm:t>
    </dgm:pt>
    <dgm:pt modelId="{579C552B-EB6F-4428-A985-D568CE54598E}" type="parTrans" cxnId="{88A0EA23-C705-4189-8666-4BFE1736CB5A}">
      <dgm:prSet/>
      <dgm:spPr/>
      <dgm:t>
        <a:bodyPr/>
        <a:lstStyle/>
        <a:p>
          <a:pPr algn="ctr"/>
          <a:endParaRPr lang="es-CO"/>
        </a:p>
      </dgm:t>
    </dgm:pt>
    <dgm:pt modelId="{A565B69D-E94A-47B0-8043-12E5C837A85A}" type="sibTrans" cxnId="{88A0EA23-C705-4189-8666-4BFE1736CB5A}">
      <dgm:prSet/>
      <dgm:spPr/>
      <dgm:t>
        <a:bodyPr/>
        <a:lstStyle/>
        <a:p>
          <a:pPr algn="ctr"/>
          <a:endParaRPr lang="es-CO"/>
        </a:p>
      </dgm:t>
    </dgm:pt>
    <dgm:pt modelId="{AF678551-8B5D-436D-B936-149B265E7932}">
      <dgm:prSet phldrT="[Texto]" custT="1"/>
      <dgm:spPr/>
      <dgm:t>
        <a:bodyPr/>
        <a:lstStyle/>
        <a:p>
          <a:pPr algn="ctr"/>
          <a:r>
            <a:rPr lang="es-CO" sz="700"/>
            <a:t>Sistema completo, con énfasis en el primer componente.</a:t>
          </a:r>
        </a:p>
      </dgm:t>
    </dgm:pt>
    <dgm:pt modelId="{C0C6970D-CB9B-4B92-B68B-D7E65917483F}" type="parTrans" cxnId="{E2071F51-D4E2-4FB1-A2D0-31944BF69884}">
      <dgm:prSet/>
      <dgm:spPr/>
      <dgm:t>
        <a:bodyPr/>
        <a:lstStyle/>
        <a:p>
          <a:pPr algn="ctr"/>
          <a:endParaRPr lang="es-CO"/>
        </a:p>
      </dgm:t>
    </dgm:pt>
    <dgm:pt modelId="{0E7C1A5D-5774-4F31-BD52-A59D848A099D}" type="sibTrans" cxnId="{E2071F51-D4E2-4FB1-A2D0-31944BF69884}">
      <dgm:prSet/>
      <dgm:spPr/>
      <dgm:t>
        <a:bodyPr/>
        <a:lstStyle/>
        <a:p>
          <a:pPr algn="ctr"/>
          <a:endParaRPr lang="es-CO"/>
        </a:p>
      </dgm:t>
    </dgm:pt>
    <dgm:pt modelId="{A7361700-5A21-47E6-8086-27165F3C01E3}">
      <dgm:prSet phldrT="[Texto]"/>
      <dgm:spPr/>
      <dgm:t>
        <a:bodyPr/>
        <a:lstStyle/>
        <a:p>
          <a:pPr algn="ctr"/>
          <a:r>
            <a:rPr lang="es-CO"/>
            <a:t>Audiencia</a:t>
          </a:r>
        </a:p>
      </dgm:t>
    </dgm:pt>
    <dgm:pt modelId="{87DB0022-75B0-4FB3-8ED8-8514B502AD13}" type="parTrans" cxnId="{D8CD9FF0-965A-4200-A491-BDCBCDD40898}">
      <dgm:prSet/>
      <dgm:spPr/>
      <dgm:t>
        <a:bodyPr/>
        <a:lstStyle/>
        <a:p>
          <a:pPr algn="ctr"/>
          <a:endParaRPr lang="es-CO"/>
        </a:p>
      </dgm:t>
    </dgm:pt>
    <dgm:pt modelId="{32A17B1F-D319-49E2-90CB-33B2E338BA90}" type="sibTrans" cxnId="{D8CD9FF0-965A-4200-A491-BDCBCDD40898}">
      <dgm:prSet/>
      <dgm:spPr/>
      <dgm:t>
        <a:bodyPr/>
        <a:lstStyle/>
        <a:p>
          <a:pPr algn="ctr"/>
          <a:endParaRPr lang="es-CO"/>
        </a:p>
      </dgm:t>
    </dgm:pt>
    <dgm:pt modelId="{200DBB41-C82A-4D9D-A424-333945F801B7}">
      <dgm:prSet phldrT="[Texto]"/>
      <dgm:spPr/>
      <dgm:t>
        <a:bodyPr/>
        <a:lstStyle/>
        <a:p>
          <a:pPr algn="ctr"/>
          <a:r>
            <a:rPr lang="es-CO"/>
            <a:t>Leonardo Florez</a:t>
          </a:r>
        </a:p>
      </dgm:t>
    </dgm:pt>
    <dgm:pt modelId="{2BDD05C9-C2E8-4A55-8180-8FFB127E985E}" type="parTrans" cxnId="{C3E3822B-67F8-4DF9-8D62-F7241B526278}">
      <dgm:prSet/>
      <dgm:spPr/>
      <dgm:t>
        <a:bodyPr/>
        <a:lstStyle/>
        <a:p>
          <a:pPr algn="ctr"/>
          <a:endParaRPr lang="es-CO"/>
        </a:p>
      </dgm:t>
    </dgm:pt>
    <dgm:pt modelId="{4826439B-8AB0-4FB0-9291-09BCA149B4AE}" type="sibTrans" cxnId="{C3E3822B-67F8-4DF9-8D62-F7241B526278}">
      <dgm:prSet/>
      <dgm:spPr/>
      <dgm:t>
        <a:bodyPr/>
        <a:lstStyle/>
        <a:p>
          <a:pPr algn="ctr"/>
          <a:endParaRPr lang="es-CO"/>
        </a:p>
      </dgm:t>
    </dgm:pt>
    <dgm:pt modelId="{74ED2F30-6EAF-4185-AE94-FDF60DA4A9C1}">
      <dgm:prSet phldrT="[Texto]"/>
      <dgm:spPr/>
      <dgm:t>
        <a:bodyPr/>
        <a:lstStyle/>
        <a:p>
          <a:pPr algn="ctr"/>
          <a:r>
            <a:rPr lang="es-CO"/>
            <a:t>Importancia documento</a:t>
          </a:r>
        </a:p>
      </dgm:t>
    </dgm:pt>
    <dgm:pt modelId="{FEF706C0-5F14-43A5-A83C-FBA041A01C43}" type="parTrans" cxnId="{1289A3D0-C158-4CBE-932A-9A20F39B754A}">
      <dgm:prSet/>
      <dgm:spPr/>
      <dgm:t>
        <a:bodyPr/>
        <a:lstStyle/>
        <a:p>
          <a:pPr algn="ctr"/>
          <a:endParaRPr lang="es-CO"/>
        </a:p>
      </dgm:t>
    </dgm:pt>
    <dgm:pt modelId="{49A7E7CE-41D9-4370-8264-DEB6A705A5DF}" type="sibTrans" cxnId="{1289A3D0-C158-4CBE-932A-9A20F39B754A}">
      <dgm:prSet/>
      <dgm:spPr/>
      <dgm:t>
        <a:bodyPr/>
        <a:lstStyle/>
        <a:p>
          <a:pPr algn="ctr"/>
          <a:endParaRPr lang="es-CO"/>
        </a:p>
      </dgm:t>
    </dgm:pt>
    <dgm:pt modelId="{712693C3-091A-4047-9E66-738F011F955B}">
      <dgm:prSet phldrT="[Texto]"/>
      <dgm:spPr/>
      <dgm:t>
        <a:bodyPr/>
        <a:lstStyle/>
        <a:p>
          <a:pPr algn="ctr"/>
          <a:r>
            <a:rPr lang="es-CO"/>
            <a:t>Definir funcionalidades</a:t>
          </a:r>
        </a:p>
      </dgm:t>
    </dgm:pt>
    <dgm:pt modelId="{2ABC5C82-9634-44AB-80A7-76FE0E368779}" type="parTrans" cxnId="{4D7F1B32-10CC-4EA2-A909-EB2304CE487A}">
      <dgm:prSet/>
      <dgm:spPr/>
      <dgm:t>
        <a:bodyPr/>
        <a:lstStyle/>
        <a:p>
          <a:pPr algn="ctr"/>
          <a:endParaRPr lang="es-CO"/>
        </a:p>
      </dgm:t>
    </dgm:pt>
    <dgm:pt modelId="{2EF7C693-8CA6-4CAD-9F07-B56D2BB9E2A0}" type="sibTrans" cxnId="{4D7F1B32-10CC-4EA2-A909-EB2304CE487A}">
      <dgm:prSet/>
      <dgm:spPr/>
      <dgm:t>
        <a:bodyPr/>
        <a:lstStyle/>
        <a:p>
          <a:pPr algn="ctr"/>
          <a:endParaRPr lang="es-CO"/>
        </a:p>
      </dgm:t>
    </dgm:pt>
    <dgm:pt modelId="{30A63C13-07B1-429E-BE15-BD50B5268615}">
      <dgm:prSet phldrT="[Texto]"/>
      <dgm:spPr/>
      <dgm:t>
        <a:bodyPr/>
        <a:lstStyle/>
        <a:p>
          <a:pPr algn="ctr"/>
          <a:r>
            <a:rPr lang="es-CO"/>
            <a:t>Analizar relaciones entre funcionalidades.</a:t>
          </a:r>
        </a:p>
      </dgm:t>
    </dgm:pt>
    <dgm:pt modelId="{999F14CC-2DED-41DB-8C0B-EDD4CB123013}" type="parTrans" cxnId="{0F731356-E53F-4FAB-A845-CE367B1A92D1}">
      <dgm:prSet/>
      <dgm:spPr/>
      <dgm:t>
        <a:bodyPr/>
        <a:lstStyle/>
        <a:p>
          <a:pPr algn="ctr"/>
          <a:endParaRPr lang="es-CO"/>
        </a:p>
      </dgm:t>
    </dgm:pt>
    <dgm:pt modelId="{5360B310-AE8A-47F7-94AE-863C2AECF818}" type="sibTrans" cxnId="{0F731356-E53F-4FAB-A845-CE367B1A92D1}">
      <dgm:prSet/>
      <dgm:spPr/>
      <dgm:t>
        <a:bodyPr/>
        <a:lstStyle/>
        <a:p>
          <a:pPr algn="ctr"/>
          <a:endParaRPr lang="es-CO"/>
        </a:p>
      </dgm:t>
    </dgm:pt>
    <dgm:pt modelId="{695A0C13-67D2-4F6C-B7D3-6D34234EC486}" type="pres">
      <dgm:prSet presAssocID="{1498BE42-57BC-4BEA-8135-AAC23C9ABC96}" presName="Name0" presStyleCnt="0">
        <dgm:presLayoutVars>
          <dgm:chPref val="1"/>
          <dgm:dir/>
          <dgm:animOne val="branch"/>
          <dgm:animLvl val="lvl"/>
          <dgm:resizeHandles/>
        </dgm:presLayoutVars>
      </dgm:prSet>
      <dgm:spPr/>
      <dgm:t>
        <a:bodyPr/>
        <a:lstStyle/>
        <a:p>
          <a:endParaRPr lang="es-CO"/>
        </a:p>
      </dgm:t>
    </dgm:pt>
    <dgm:pt modelId="{1B8B7982-2569-405B-A134-598C0628BBF3}" type="pres">
      <dgm:prSet presAssocID="{B513B956-4BA4-46A4-AB07-60E901868650}" presName="vertOne" presStyleCnt="0"/>
      <dgm:spPr/>
    </dgm:pt>
    <dgm:pt modelId="{6744B791-AACB-4EEC-9CE2-7EA64DC1C5F7}" type="pres">
      <dgm:prSet presAssocID="{B513B956-4BA4-46A4-AB07-60E901868650}" presName="txOne" presStyleLbl="node0" presStyleIdx="0" presStyleCnt="1" custLinFactNeighborX="160">
        <dgm:presLayoutVars>
          <dgm:chPref val="3"/>
        </dgm:presLayoutVars>
      </dgm:prSet>
      <dgm:spPr/>
      <dgm:t>
        <a:bodyPr/>
        <a:lstStyle/>
        <a:p>
          <a:endParaRPr lang="es-CO"/>
        </a:p>
      </dgm:t>
    </dgm:pt>
    <dgm:pt modelId="{706AB8A5-7024-4D83-B6A3-C64E075E3250}" type="pres">
      <dgm:prSet presAssocID="{B513B956-4BA4-46A4-AB07-60E901868650}" presName="parTransOne" presStyleCnt="0"/>
      <dgm:spPr/>
    </dgm:pt>
    <dgm:pt modelId="{E8873B35-D441-4799-B83F-2BFE4773F574}" type="pres">
      <dgm:prSet presAssocID="{B513B956-4BA4-46A4-AB07-60E901868650}" presName="horzOne" presStyleCnt="0"/>
      <dgm:spPr/>
    </dgm:pt>
    <dgm:pt modelId="{682CABFC-EFB8-40FB-911E-DA22582C108A}" type="pres">
      <dgm:prSet presAssocID="{148FAC96-B66D-4E37-A73C-C2CFC32FA4E1}" presName="vertTwo" presStyleCnt="0"/>
      <dgm:spPr/>
    </dgm:pt>
    <dgm:pt modelId="{CE7498A5-89AD-425A-BF62-2EDAB2EF0650}" type="pres">
      <dgm:prSet presAssocID="{148FAC96-B66D-4E37-A73C-C2CFC32FA4E1}" presName="txTwo" presStyleLbl="node2" presStyleIdx="0" presStyleCnt="4">
        <dgm:presLayoutVars>
          <dgm:chPref val="3"/>
        </dgm:presLayoutVars>
      </dgm:prSet>
      <dgm:spPr/>
      <dgm:t>
        <a:bodyPr/>
        <a:lstStyle/>
        <a:p>
          <a:endParaRPr lang="es-CO"/>
        </a:p>
      </dgm:t>
    </dgm:pt>
    <dgm:pt modelId="{ED119D20-1186-4FDF-89FF-3F3A5F32051D}" type="pres">
      <dgm:prSet presAssocID="{148FAC96-B66D-4E37-A73C-C2CFC32FA4E1}" presName="parTransTwo" presStyleCnt="0"/>
      <dgm:spPr/>
    </dgm:pt>
    <dgm:pt modelId="{2F884954-CF93-4FA3-9680-98B2295D668A}" type="pres">
      <dgm:prSet presAssocID="{148FAC96-B66D-4E37-A73C-C2CFC32FA4E1}" presName="horzTwo" presStyleCnt="0"/>
      <dgm:spPr/>
    </dgm:pt>
    <dgm:pt modelId="{8669F9D8-EFC3-4464-A6B0-B5589EA12940}" type="pres">
      <dgm:prSet presAssocID="{EB326E2E-75A8-411B-ADEF-C96F51D989BD}" presName="vertThree" presStyleCnt="0"/>
      <dgm:spPr/>
    </dgm:pt>
    <dgm:pt modelId="{E217ECE7-71A5-406F-B016-5B063C2A2D01}" type="pres">
      <dgm:prSet presAssocID="{EB326E2E-75A8-411B-ADEF-C96F51D989BD}" presName="txThree" presStyleLbl="node3" presStyleIdx="0" presStyleCnt="6">
        <dgm:presLayoutVars>
          <dgm:chPref val="3"/>
        </dgm:presLayoutVars>
      </dgm:prSet>
      <dgm:spPr/>
      <dgm:t>
        <a:bodyPr/>
        <a:lstStyle/>
        <a:p>
          <a:endParaRPr lang="es-CO"/>
        </a:p>
      </dgm:t>
    </dgm:pt>
    <dgm:pt modelId="{A351CE6F-EEF0-486A-B41B-ACCFBED8C8BB}" type="pres">
      <dgm:prSet presAssocID="{EB326E2E-75A8-411B-ADEF-C96F51D989BD}" presName="horzThree" presStyleCnt="0"/>
      <dgm:spPr/>
    </dgm:pt>
    <dgm:pt modelId="{E0EB6FEB-ED9E-4622-9A0C-128C2F462947}" type="pres">
      <dgm:prSet presAssocID="{7C1BB57A-77F3-4EB7-80DD-1F074CCFBA1F}" presName="sibSpaceThree" presStyleCnt="0"/>
      <dgm:spPr/>
    </dgm:pt>
    <dgm:pt modelId="{38BA041F-DC92-4E16-AB18-0FA4AC8AB638}" type="pres">
      <dgm:prSet presAssocID="{50C6CC9C-4447-4E8E-8F32-4E90B4E19274}" presName="vertThree" presStyleCnt="0"/>
      <dgm:spPr/>
    </dgm:pt>
    <dgm:pt modelId="{894F7B2A-2125-4584-9610-7ABBD0D9C1A5}" type="pres">
      <dgm:prSet presAssocID="{50C6CC9C-4447-4E8E-8F32-4E90B4E19274}" presName="txThree" presStyleLbl="node3" presStyleIdx="1" presStyleCnt="6">
        <dgm:presLayoutVars>
          <dgm:chPref val="3"/>
        </dgm:presLayoutVars>
      </dgm:prSet>
      <dgm:spPr/>
      <dgm:t>
        <a:bodyPr/>
        <a:lstStyle/>
        <a:p>
          <a:endParaRPr lang="es-CO"/>
        </a:p>
      </dgm:t>
    </dgm:pt>
    <dgm:pt modelId="{98AFF2B4-C19C-4996-8344-96A1F022ED39}" type="pres">
      <dgm:prSet presAssocID="{50C6CC9C-4447-4E8E-8F32-4E90B4E19274}" presName="horzThree" presStyleCnt="0"/>
      <dgm:spPr/>
    </dgm:pt>
    <dgm:pt modelId="{72BD8312-8CBD-4607-8C0E-0ECDBA646A3E}" type="pres">
      <dgm:prSet presAssocID="{6D6D2571-0AE7-40E7-9EF7-9155791B74FC}" presName="sibSpaceTwo" presStyleCnt="0"/>
      <dgm:spPr/>
    </dgm:pt>
    <dgm:pt modelId="{3B029CE2-7761-45F8-8022-3FB39DD71C74}" type="pres">
      <dgm:prSet presAssocID="{75071155-D13F-4A57-AF2D-6B030110234A}" presName="vertTwo" presStyleCnt="0"/>
      <dgm:spPr/>
    </dgm:pt>
    <dgm:pt modelId="{8D221004-0AE8-4C48-B99D-2AE5411F5312}" type="pres">
      <dgm:prSet presAssocID="{75071155-D13F-4A57-AF2D-6B030110234A}" presName="txTwo" presStyleLbl="node2" presStyleIdx="1" presStyleCnt="4">
        <dgm:presLayoutVars>
          <dgm:chPref val="3"/>
        </dgm:presLayoutVars>
      </dgm:prSet>
      <dgm:spPr/>
      <dgm:t>
        <a:bodyPr/>
        <a:lstStyle/>
        <a:p>
          <a:endParaRPr lang="es-CO"/>
        </a:p>
      </dgm:t>
    </dgm:pt>
    <dgm:pt modelId="{37D456C2-9776-42A4-BEDB-2308F7646B81}" type="pres">
      <dgm:prSet presAssocID="{75071155-D13F-4A57-AF2D-6B030110234A}" presName="parTransTwo" presStyleCnt="0"/>
      <dgm:spPr/>
    </dgm:pt>
    <dgm:pt modelId="{57360044-F3E0-4A3E-B58B-C653E6D8E04C}" type="pres">
      <dgm:prSet presAssocID="{75071155-D13F-4A57-AF2D-6B030110234A}" presName="horzTwo" presStyleCnt="0"/>
      <dgm:spPr/>
    </dgm:pt>
    <dgm:pt modelId="{B0BF7EB4-52B6-481D-B8D6-6C1EC5AFDDC0}" type="pres">
      <dgm:prSet presAssocID="{0607AF9A-19E0-4ABB-B0D6-23F4F2CF9C38}" presName="vertThree" presStyleCnt="0"/>
      <dgm:spPr/>
    </dgm:pt>
    <dgm:pt modelId="{73EF4311-7C6D-4E3E-9E2C-82F410765F66}" type="pres">
      <dgm:prSet presAssocID="{0607AF9A-19E0-4ABB-B0D6-23F4F2CF9C38}" presName="txThree" presStyleLbl="node3" presStyleIdx="2" presStyleCnt="6">
        <dgm:presLayoutVars>
          <dgm:chPref val="3"/>
        </dgm:presLayoutVars>
      </dgm:prSet>
      <dgm:spPr/>
      <dgm:t>
        <a:bodyPr/>
        <a:lstStyle/>
        <a:p>
          <a:endParaRPr lang="es-CO"/>
        </a:p>
      </dgm:t>
    </dgm:pt>
    <dgm:pt modelId="{9F55F9E6-89C9-4142-9933-79EE611F36AE}" type="pres">
      <dgm:prSet presAssocID="{0607AF9A-19E0-4ABB-B0D6-23F4F2CF9C38}" presName="parTransThree" presStyleCnt="0"/>
      <dgm:spPr/>
    </dgm:pt>
    <dgm:pt modelId="{64D39A0D-46EA-4189-AF98-137A5FFCB5C2}" type="pres">
      <dgm:prSet presAssocID="{0607AF9A-19E0-4ABB-B0D6-23F4F2CF9C38}" presName="horzThree" presStyleCnt="0"/>
      <dgm:spPr/>
    </dgm:pt>
    <dgm:pt modelId="{ABDA6C68-644A-46B7-9097-518385DF5773}" type="pres">
      <dgm:prSet presAssocID="{AF678551-8B5D-436D-B936-149B265E7932}" presName="vertFour" presStyleCnt="0">
        <dgm:presLayoutVars>
          <dgm:chPref val="3"/>
        </dgm:presLayoutVars>
      </dgm:prSet>
      <dgm:spPr/>
    </dgm:pt>
    <dgm:pt modelId="{1139C3B8-C9A4-4FC2-A35B-F12FCCFA166F}" type="pres">
      <dgm:prSet presAssocID="{AF678551-8B5D-436D-B936-149B265E7932}" presName="txFour" presStyleLbl="node4" presStyleIdx="0" presStyleCnt="1">
        <dgm:presLayoutVars>
          <dgm:chPref val="3"/>
        </dgm:presLayoutVars>
      </dgm:prSet>
      <dgm:spPr/>
      <dgm:t>
        <a:bodyPr/>
        <a:lstStyle/>
        <a:p>
          <a:endParaRPr lang="es-CO"/>
        </a:p>
      </dgm:t>
    </dgm:pt>
    <dgm:pt modelId="{2C1EF54D-E790-4D5D-B4B6-5DC7F382EF2D}" type="pres">
      <dgm:prSet presAssocID="{AF678551-8B5D-436D-B936-149B265E7932}" presName="horzFour" presStyleCnt="0"/>
      <dgm:spPr/>
    </dgm:pt>
    <dgm:pt modelId="{C6CF7A88-0CE3-49EA-A958-F8A2216229FD}" type="pres">
      <dgm:prSet presAssocID="{CB857D71-4926-4C57-8084-BB19445F07F2}" presName="sibSpaceTwo" presStyleCnt="0"/>
      <dgm:spPr/>
    </dgm:pt>
    <dgm:pt modelId="{A98B475B-2153-42D6-8E69-2F18CC139BAA}" type="pres">
      <dgm:prSet presAssocID="{A7361700-5A21-47E6-8086-27165F3C01E3}" presName="vertTwo" presStyleCnt="0"/>
      <dgm:spPr/>
    </dgm:pt>
    <dgm:pt modelId="{0D8B623D-65D1-4342-8A5A-F99918A4F9C1}" type="pres">
      <dgm:prSet presAssocID="{A7361700-5A21-47E6-8086-27165F3C01E3}" presName="txTwo" presStyleLbl="node2" presStyleIdx="2" presStyleCnt="4">
        <dgm:presLayoutVars>
          <dgm:chPref val="3"/>
        </dgm:presLayoutVars>
      </dgm:prSet>
      <dgm:spPr/>
      <dgm:t>
        <a:bodyPr/>
        <a:lstStyle/>
        <a:p>
          <a:endParaRPr lang="es-CO"/>
        </a:p>
      </dgm:t>
    </dgm:pt>
    <dgm:pt modelId="{6D05B6EB-1339-43DE-B90D-CBFE0D2616F1}" type="pres">
      <dgm:prSet presAssocID="{A7361700-5A21-47E6-8086-27165F3C01E3}" presName="parTransTwo" presStyleCnt="0"/>
      <dgm:spPr/>
    </dgm:pt>
    <dgm:pt modelId="{AF6496F3-55D6-476A-945B-AC1999023B75}" type="pres">
      <dgm:prSet presAssocID="{A7361700-5A21-47E6-8086-27165F3C01E3}" presName="horzTwo" presStyleCnt="0"/>
      <dgm:spPr/>
    </dgm:pt>
    <dgm:pt modelId="{86075DD4-1768-4DF4-A697-32C49786F955}" type="pres">
      <dgm:prSet presAssocID="{200DBB41-C82A-4D9D-A424-333945F801B7}" presName="vertThree" presStyleCnt="0"/>
      <dgm:spPr/>
    </dgm:pt>
    <dgm:pt modelId="{58E14C85-CDFD-4DD8-AC9E-F5B3D39E312E}" type="pres">
      <dgm:prSet presAssocID="{200DBB41-C82A-4D9D-A424-333945F801B7}" presName="txThree" presStyleLbl="node3" presStyleIdx="3" presStyleCnt="6">
        <dgm:presLayoutVars>
          <dgm:chPref val="3"/>
        </dgm:presLayoutVars>
      </dgm:prSet>
      <dgm:spPr/>
      <dgm:t>
        <a:bodyPr/>
        <a:lstStyle/>
        <a:p>
          <a:endParaRPr lang="es-CO"/>
        </a:p>
      </dgm:t>
    </dgm:pt>
    <dgm:pt modelId="{949DEADE-B9EE-45A9-B048-4EAFCB8B07F4}" type="pres">
      <dgm:prSet presAssocID="{200DBB41-C82A-4D9D-A424-333945F801B7}" presName="horzThree" presStyleCnt="0"/>
      <dgm:spPr/>
    </dgm:pt>
    <dgm:pt modelId="{B927C2C5-2C9E-4630-8E0C-5C6539EAF4BD}" type="pres">
      <dgm:prSet presAssocID="{32A17B1F-D319-49E2-90CB-33B2E338BA90}" presName="sibSpaceTwo" presStyleCnt="0"/>
      <dgm:spPr/>
    </dgm:pt>
    <dgm:pt modelId="{CA294406-47CB-4989-A8DF-F89FB98FBFB6}" type="pres">
      <dgm:prSet presAssocID="{74ED2F30-6EAF-4185-AE94-FDF60DA4A9C1}" presName="vertTwo" presStyleCnt="0"/>
      <dgm:spPr/>
    </dgm:pt>
    <dgm:pt modelId="{2BC9C20D-7013-4547-AB72-F0048781E69D}" type="pres">
      <dgm:prSet presAssocID="{74ED2F30-6EAF-4185-AE94-FDF60DA4A9C1}" presName="txTwo" presStyleLbl="node2" presStyleIdx="3" presStyleCnt="4">
        <dgm:presLayoutVars>
          <dgm:chPref val="3"/>
        </dgm:presLayoutVars>
      </dgm:prSet>
      <dgm:spPr/>
      <dgm:t>
        <a:bodyPr/>
        <a:lstStyle/>
        <a:p>
          <a:endParaRPr lang="es-CO"/>
        </a:p>
      </dgm:t>
    </dgm:pt>
    <dgm:pt modelId="{C17ED201-0B15-464C-ADD2-9CC9BB3388A7}" type="pres">
      <dgm:prSet presAssocID="{74ED2F30-6EAF-4185-AE94-FDF60DA4A9C1}" presName="parTransTwo" presStyleCnt="0"/>
      <dgm:spPr/>
    </dgm:pt>
    <dgm:pt modelId="{55F12869-6C8A-4BEE-97B5-09C4822DD4FF}" type="pres">
      <dgm:prSet presAssocID="{74ED2F30-6EAF-4185-AE94-FDF60DA4A9C1}" presName="horzTwo" presStyleCnt="0"/>
      <dgm:spPr/>
    </dgm:pt>
    <dgm:pt modelId="{66A4C0EC-87A0-4962-9AA3-2303D856CFB4}" type="pres">
      <dgm:prSet presAssocID="{712693C3-091A-4047-9E66-738F011F955B}" presName="vertThree" presStyleCnt="0"/>
      <dgm:spPr/>
    </dgm:pt>
    <dgm:pt modelId="{24A7A6FE-0601-4265-A40C-8157E6B0F026}" type="pres">
      <dgm:prSet presAssocID="{712693C3-091A-4047-9E66-738F011F955B}" presName="txThree" presStyleLbl="node3" presStyleIdx="4" presStyleCnt="6">
        <dgm:presLayoutVars>
          <dgm:chPref val="3"/>
        </dgm:presLayoutVars>
      </dgm:prSet>
      <dgm:spPr/>
      <dgm:t>
        <a:bodyPr/>
        <a:lstStyle/>
        <a:p>
          <a:endParaRPr lang="es-CO"/>
        </a:p>
      </dgm:t>
    </dgm:pt>
    <dgm:pt modelId="{5665B8A4-76E9-486F-985C-B75BB92C0322}" type="pres">
      <dgm:prSet presAssocID="{712693C3-091A-4047-9E66-738F011F955B}" presName="horzThree" presStyleCnt="0"/>
      <dgm:spPr/>
    </dgm:pt>
    <dgm:pt modelId="{C3F97EB6-5D84-4135-A568-F8A2E343D8A6}" type="pres">
      <dgm:prSet presAssocID="{2EF7C693-8CA6-4CAD-9F07-B56D2BB9E2A0}" presName="sibSpaceThree" presStyleCnt="0"/>
      <dgm:spPr/>
    </dgm:pt>
    <dgm:pt modelId="{40396FFE-3289-4E34-9630-D8D0CF6CBF16}" type="pres">
      <dgm:prSet presAssocID="{30A63C13-07B1-429E-BE15-BD50B5268615}" presName="vertThree" presStyleCnt="0"/>
      <dgm:spPr/>
    </dgm:pt>
    <dgm:pt modelId="{9B3FFD05-0800-430E-BDC8-4BB0701F0927}" type="pres">
      <dgm:prSet presAssocID="{30A63C13-07B1-429E-BE15-BD50B5268615}" presName="txThree" presStyleLbl="node3" presStyleIdx="5" presStyleCnt="6">
        <dgm:presLayoutVars>
          <dgm:chPref val="3"/>
        </dgm:presLayoutVars>
      </dgm:prSet>
      <dgm:spPr/>
      <dgm:t>
        <a:bodyPr/>
        <a:lstStyle/>
        <a:p>
          <a:endParaRPr lang="es-CO"/>
        </a:p>
      </dgm:t>
    </dgm:pt>
    <dgm:pt modelId="{D59E9D3A-E189-4943-8128-2D1972E7B174}" type="pres">
      <dgm:prSet presAssocID="{30A63C13-07B1-429E-BE15-BD50B5268615}" presName="horzThree" presStyleCnt="0"/>
      <dgm:spPr/>
    </dgm:pt>
  </dgm:ptLst>
  <dgm:cxnLst>
    <dgm:cxn modelId="{DD347D57-0123-42AC-B254-D714F63A3FDB}" type="presOf" srcId="{A7361700-5A21-47E6-8086-27165F3C01E3}" destId="{0D8B623D-65D1-4342-8A5A-F99918A4F9C1}" srcOrd="0" destOrd="0" presId="urn:microsoft.com/office/officeart/2005/8/layout/hierarchy4"/>
    <dgm:cxn modelId="{E30273A9-193C-4C28-AA72-D2EAEFC68BBD}" type="presOf" srcId="{50C6CC9C-4447-4E8E-8F32-4E90B4E19274}" destId="{894F7B2A-2125-4584-9610-7ABBD0D9C1A5}" srcOrd="0" destOrd="0" presId="urn:microsoft.com/office/officeart/2005/8/layout/hierarchy4"/>
    <dgm:cxn modelId="{D8CD9FF0-965A-4200-A491-BDCBCDD40898}" srcId="{B513B956-4BA4-46A4-AB07-60E901868650}" destId="{A7361700-5A21-47E6-8086-27165F3C01E3}" srcOrd="2" destOrd="0" parTransId="{87DB0022-75B0-4FB3-8ED8-8514B502AD13}" sibTransId="{32A17B1F-D319-49E2-90CB-33B2E338BA90}"/>
    <dgm:cxn modelId="{D74F0101-B5F5-4F36-9A7D-CBE50C02871A}" type="presOf" srcId="{AF678551-8B5D-436D-B936-149B265E7932}" destId="{1139C3B8-C9A4-4FC2-A35B-F12FCCFA166F}" srcOrd="0" destOrd="0" presId="urn:microsoft.com/office/officeart/2005/8/layout/hierarchy4"/>
    <dgm:cxn modelId="{04DC5AFE-C3FF-4BB6-BDDF-33955A780621}" type="presOf" srcId="{712693C3-091A-4047-9E66-738F011F955B}" destId="{24A7A6FE-0601-4265-A40C-8157E6B0F026}" srcOrd="0" destOrd="0" presId="urn:microsoft.com/office/officeart/2005/8/layout/hierarchy4"/>
    <dgm:cxn modelId="{E2071F51-D4E2-4FB1-A2D0-31944BF69884}" srcId="{0607AF9A-19E0-4ABB-B0D6-23F4F2CF9C38}" destId="{AF678551-8B5D-436D-B936-149B265E7932}" srcOrd="0" destOrd="0" parTransId="{C0C6970D-CB9B-4B92-B68B-D7E65917483F}" sibTransId="{0E7C1A5D-5774-4F31-BD52-A59D848A099D}"/>
    <dgm:cxn modelId="{0F731356-E53F-4FAB-A845-CE367B1A92D1}" srcId="{74ED2F30-6EAF-4185-AE94-FDF60DA4A9C1}" destId="{30A63C13-07B1-429E-BE15-BD50B5268615}" srcOrd="1" destOrd="0" parTransId="{999F14CC-2DED-41DB-8C0B-EDD4CB123013}" sibTransId="{5360B310-AE8A-47F7-94AE-863C2AECF818}"/>
    <dgm:cxn modelId="{CBCD06CC-643F-464A-AAD8-3785815A6A5E}" srcId="{1498BE42-57BC-4BEA-8135-AAC23C9ABC96}" destId="{B513B956-4BA4-46A4-AB07-60E901868650}" srcOrd="0" destOrd="0" parTransId="{F2CD88BE-5205-4152-AB0E-29522ED02285}" sibTransId="{88C95B93-DA26-43F3-9C5C-F5FD6C517CED}"/>
    <dgm:cxn modelId="{AA0C9A13-0FEA-4034-9E82-684B4234EB64}" type="presOf" srcId="{75071155-D13F-4A57-AF2D-6B030110234A}" destId="{8D221004-0AE8-4C48-B99D-2AE5411F5312}" srcOrd="0" destOrd="0" presId="urn:microsoft.com/office/officeart/2005/8/layout/hierarchy4"/>
    <dgm:cxn modelId="{C980D925-AE88-4AF9-900F-112F0099537D}" type="presOf" srcId="{148FAC96-B66D-4E37-A73C-C2CFC32FA4E1}" destId="{CE7498A5-89AD-425A-BF62-2EDAB2EF0650}" srcOrd="0" destOrd="0" presId="urn:microsoft.com/office/officeart/2005/8/layout/hierarchy4"/>
    <dgm:cxn modelId="{9864C6A7-417C-429F-B93B-78594CC4DF54}" srcId="{B513B956-4BA4-46A4-AB07-60E901868650}" destId="{148FAC96-B66D-4E37-A73C-C2CFC32FA4E1}" srcOrd="0" destOrd="0" parTransId="{7E21E3A4-C457-4636-B437-309E26B0D321}" sibTransId="{6D6D2571-0AE7-40E7-9EF7-9155791B74FC}"/>
    <dgm:cxn modelId="{4D7F1B32-10CC-4EA2-A909-EB2304CE487A}" srcId="{74ED2F30-6EAF-4185-AE94-FDF60DA4A9C1}" destId="{712693C3-091A-4047-9E66-738F011F955B}" srcOrd="0" destOrd="0" parTransId="{2ABC5C82-9634-44AB-80A7-76FE0E368779}" sibTransId="{2EF7C693-8CA6-4CAD-9F07-B56D2BB9E2A0}"/>
    <dgm:cxn modelId="{30D94512-CF3C-4577-99D2-858C42FDD59F}" srcId="{148FAC96-B66D-4E37-A73C-C2CFC32FA4E1}" destId="{EB326E2E-75A8-411B-ADEF-C96F51D989BD}" srcOrd="0" destOrd="0" parTransId="{BD7B6569-190E-4E6E-B7E0-349A12B9523A}" sibTransId="{7C1BB57A-77F3-4EB7-80DD-1F074CCFBA1F}"/>
    <dgm:cxn modelId="{DA8D0B7D-950A-457E-AEB7-0E1D29178A69}" type="presOf" srcId="{200DBB41-C82A-4D9D-A424-333945F801B7}" destId="{58E14C85-CDFD-4DD8-AC9E-F5B3D39E312E}" srcOrd="0" destOrd="0" presId="urn:microsoft.com/office/officeart/2005/8/layout/hierarchy4"/>
    <dgm:cxn modelId="{70084543-DD90-4BED-803B-13006F8C21D1}" srcId="{B513B956-4BA4-46A4-AB07-60E901868650}" destId="{75071155-D13F-4A57-AF2D-6B030110234A}" srcOrd="1" destOrd="0" parTransId="{C019374F-625C-4D1F-B6CA-B016C1EAB222}" sibTransId="{CB857D71-4926-4C57-8084-BB19445F07F2}"/>
    <dgm:cxn modelId="{1795F402-3978-47DF-AEB6-AB0630A88EB1}" type="presOf" srcId="{74ED2F30-6EAF-4185-AE94-FDF60DA4A9C1}" destId="{2BC9C20D-7013-4547-AB72-F0048781E69D}" srcOrd="0" destOrd="0" presId="urn:microsoft.com/office/officeart/2005/8/layout/hierarchy4"/>
    <dgm:cxn modelId="{8D500DC2-33C6-4636-B5B2-EE84AA15EA1D}" type="presOf" srcId="{B513B956-4BA4-46A4-AB07-60E901868650}" destId="{6744B791-AACB-4EEC-9CE2-7EA64DC1C5F7}" srcOrd="0" destOrd="0" presId="urn:microsoft.com/office/officeart/2005/8/layout/hierarchy4"/>
    <dgm:cxn modelId="{5EB4166D-1E55-4DEC-928E-A81DFCA1F3FA}" type="presOf" srcId="{0607AF9A-19E0-4ABB-B0D6-23F4F2CF9C38}" destId="{73EF4311-7C6D-4E3E-9E2C-82F410765F66}" srcOrd="0" destOrd="0" presId="urn:microsoft.com/office/officeart/2005/8/layout/hierarchy4"/>
    <dgm:cxn modelId="{88A0EA23-C705-4189-8666-4BFE1736CB5A}" srcId="{75071155-D13F-4A57-AF2D-6B030110234A}" destId="{0607AF9A-19E0-4ABB-B0D6-23F4F2CF9C38}" srcOrd="0" destOrd="0" parTransId="{579C552B-EB6F-4428-A985-D568CE54598E}" sibTransId="{A565B69D-E94A-47B0-8043-12E5C837A85A}"/>
    <dgm:cxn modelId="{1289A3D0-C158-4CBE-932A-9A20F39B754A}" srcId="{B513B956-4BA4-46A4-AB07-60E901868650}" destId="{74ED2F30-6EAF-4185-AE94-FDF60DA4A9C1}" srcOrd="3" destOrd="0" parTransId="{FEF706C0-5F14-43A5-A83C-FBA041A01C43}" sibTransId="{49A7E7CE-41D9-4370-8264-DEB6A705A5DF}"/>
    <dgm:cxn modelId="{21981F20-2873-48C6-ADA2-B9A88E99C8CA}" type="presOf" srcId="{1498BE42-57BC-4BEA-8135-AAC23C9ABC96}" destId="{695A0C13-67D2-4F6C-B7D3-6D34234EC486}" srcOrd="0" destOrd="0" presId="urn:microsoft.com/office/officeart/2005/8/layout/hierarchy4"/>
    <dgm:cxn modelId="{C3E3822B-67F8-4DF9-8D62-F7241B526278}" srcId="{A7361700-5A21-47E6-8086-27165F3C01E3}" destId="{200DBB41-C82A-4D9D-A424-333945F801B7}" srcOrd="0" destOrd="0" parTransId="{2BDD05C9-C2E8-4A55-8180-8FFB127E985E}" sibTransId="{4826439B-8AB0-4FB0-9291-09BCA149B4AE}"/>
    <dgm:cxn modelId="{3951E94A-DA6D-4A7C-8E65-FA968C5119AF}" type="presOf" srcId="{EB326E2E-75A8-411B-ADEF-C96F51D989BD}" destId="{E217ECE7-71A5-406F-B016-5B063C2A2D01}" srcOrd="0" destOrd="0" presId="urn:microsoft.com/office/officeart/2005/8/layout/hierarchy4"/>
    <dgm:cxn modelId="{FC201E6B-0DFD-42A7-819C-0A1291E1B6FC}" type="presOf" srcId="{30A63C13-07B1-429E-BE15-BD50B5268615}" destId="{9B3FFD05-0800-430E-BDC8-4BB0701F0927}" srcOrd="0" destOrd="0" presId="urn:microsoft.com/office/officeart/2005/8/layout/hierarchy4"/>
    <dgm:cxn modelId="{596BA4D8-EED7-4FDE-AF0B-E5BEA4D25ADD}" srcId="{148FAC96-B66D-4E37-A73C-C2CFC32FA4E1}" destId="{50C6CC9C-4447-4E8E-8F32-4E90B4E19274}" srcOrd="1" destOrd="0" parTransId="{D98E3F99-BAE0-41D6-A77D-BA9E1427029F}" sibTransId="{3EC749AC-8860-4CD5-8BAF-5413CA1A54D3}"/>
    <dgm:cxn modelId="{46824683-6432-4F6B-80FC-290D88493771}" type="presParOf" srcId="{695A0C13-67D2-4F6C-B7D3-6D34234EC486}" destId="{1B8B7982-2569-405B-A134-598C0628BBF3}" srcOrd="0" destOrd="0" presId="urn:microsoft.com/office/officeart/2005/8/layout/hierarchy4"/>
    <dgm:cxn modelId="{81D89192-9D6A-4C52-B8D1-4DA44FFB857E}" type="presParOf" srcId="{1B8B7982-2569-405B-A134-598C0628BBF3}" destId="{6744B791-AACB-4EEC-9CE2-7EA64DC1C5F7}" srcOrd="0" destOrd="0" presId="urn:microsoft.com/office/officeart/2005/8/layout/hierarchy4"/>
    <dgm:cxn modelId="{B1FA48D3-861C-444E-8AFF-A46C1A818BF6}" type="presParOf" srcId="{1B8B7982-2569-405B-A134-598C0628BBF3}" destId="{706AB8A5-7024-4D83-B6A3-C64E075E3250}" srcOrd="1" destOrd="0" presId="urn:microsoft.com/office/officeart/2005/8/layout/hierarchy4"/>
    <dgm:cxn modelId="{455D94A7-4DEE-42CE-A6CF-5158C11A9708}" type="presParOf" srcId="{1B8B7982-2569-405B-A134-598C0628BBF3}" destId="{E8873B35-D441-4799-B83F-2BFE4773F574}" srcOrd="2" destOrd="0" presId="urn:microsoft.com/office/officeart/2005/8/layout/hierarchy4"/>
    <dgm:cxn modelId="{466703AD-044C-452D-ABB6-4191E8E0B8D9}" type="presParOf" srcId="{E8873B35-D441-4799-B83F-2BFE4773F574}" destId="{682CABFC-EFB8-40FB-911E-DA22582C108A}" srcOrd="0" destOrd="0" presId="urn:microsoft.com/office/officeart/2005/8/layout/hierarchy4"/>
    <dgm:cxn modelId="{637A3773-1A97-40A2-95B9-31E56A0E91CD}" type="presParOf" srcId="{682CABFC-EFB8-40FB-911E-DA22582C108A}" destId="{CE7498A5-89AD-425A-BF62-2EDAB2EF0650}" srcOrd="0" destOrd="0" presId="urn:microsoft.com/office/officeart/2005/8/layout/hierarchy4"/>
    <dgm:cxn modelId="{FBEEA568-318A-4DC5-9F8A-330BF5958C6E}" type="presParOf" srcId="{682CABFC-EFB8-40FB-911E-DA22582C108A}" destId="{ED119D20-1186-4FDF-89FF-3F3A5F32051D}" srcOrd="1" destOrd="0" presId="urn:microsoft.com/office/officeart/2005/8/layout/hierarchy4"/>
    <dgm:cxn modelId="{43ECBF65-D7E9-447D-9D00-21ED72B0D778}" type="presParOf" srcId="{682CABFC-EFB8-40FB-911E-DA22582C108A}" destId="{2F884954-CF93-4FA3-9680-98B2295D668A}" srcOrd="2" destOrd="0" presId="urn:microsoft.com/office/officeart/2005/8/layout/hierarchy4"/>
    <dgm:cxn modelId="{A81139AB-3CD0-4A8C-9BA4-95778B066090}" type="presParOf" srcId="{2F884954-CF93-4FA3-9680-98B2295D668A}" destId="{8669F9D8-EFC3-4464-A6B0-B5589EA12940}" srcOrd="0" destOrd="0" presId="urn:microsoft.com/office/officeart/2005/8/layout/hierarchy4"/>
    <dgm:cxn modelId="{E470A4B2-D962-46F1-8029-7B4FB4611B39}" type="presParOf" srcId="{8669F9D8-EFC3-4464-A6B0-B5589EA12940}" destId="{E217ECE7-71A5-406F-B016-5B063C2A2D01}" srcOrd="0" destOrd="0" presId="urn:microsoft.com/office/officeart/2005/8/layout/hierarchy4"/>
    <dgm:cxn modelId="{F7262A76-13A0-4B57-9432-85B83743D922}" type="presParOf" srcId="{8669F9D8-EFC3-4464-A6B0-B5589EA12940}" destId="{A351CE6F-EEF0-486A-B41B-ACCFBED8C8BB}" srcOrd="1" destOrd="0" presId="urn:microsoft.com/office/officeart/2005/8/layout/hierarchy4"/>
    <dgm:cxn modelId="{3A2F35D0-F1CC-45C0-AC06-F774BCC1308B}" type="presParOf" srcId="{2F884954-CF93-4FA3-9680-98B2295D668A}" destId="{E0EB6FEB-ED9E-4622-9A0C-128C2F462947}" srcOrd="1" destOrd="0" presId="urn:microsoft.com/office/officeart/2005/8/layout/hierarchy4"/>
    <dgm:cxn modelId="{35B8B459-45AB-4193-83D5-2B3CF3137D01}" type="presParOf" srcId="{2F884954-CF93-4FA3-9680-98B2295D668A}" destId="{38BA041F-DC92-4E16-AB18-0FA4AC8AB638}" srcOrd="2" destOrd="0" presId="urn:microsoft.com/office/officeart/2005/8/layout/hierarchy4"/>
    <dgm:cxn modelId="{572E059F-2630-44F2-B939-DC8B55E459FC}" type="presParOf" srcId="{38BA041F-DC92-4E16-AB18-0FA4AC8AB638}" destId="{894F7B2A-2125-4584-9610-7ABBD0D9C1A5}" srcOrd="0" destOrd="0" presId="urn:microsoft.com/office/officeart/2005/8/layout/hierarchy4"/>
    <dgm:cxn modelId="{B78A914D-C530-475F-96E8-C419E233E9DB}" type="presParOf" srcId="{38BA041F-DC92-4E16-AB18-0FA4AC8AB638}" destId="{98AFF2B4-C19C-4996-8344-96A1F022ED39}" srcOrd="1" destOrd="0" presId="urn:microsoft.com/office/officeart/2005/8/layout/hierarchy4"/>
    <dgm:cxn modelId="{5E0AD8EF-B614-43BC-9F70-C0253B500F4E}" type="presParOf" srcId="{E8873B35-D441-4799-B83F-2BFE4773F574}" destId="{72BD8312-8CBD-4607-8C0E-0ECDBA646A3E}" srcOrd="1" destOrd="0" presId="urn:microsoft.com/office/officeart/2005/8/layout/hierarchy4"/>
    <dgm:cxn modelId="{EF5734DE-212C-4777-8AF1-6D0660721851}" type="presParOf" srcId="{E8873B35-D441-4799-B83F-2BFE4773F574}" destId="{3B029CE2-7761-45F8-8022-3FB39DD71C74}" srcOrd="2" destOrd="0" presId="urn:microsoft.com/office/officeart/2005/8/layout/hierarchy4"/>
    <dgm:cxn modelId="{641C2653-29F7-4F08-9E94-2C06CEFBF1C9}" type="presParOf" srcId="{3B029CE2-7761-45F8-8022-3FB39DD71C74}" destId="{8D221004-0AE8-4C48-B99D-2AE5411F5312}" srcOrd="0" destOrd="0" presId="urn:microsoft.com/office/officeart/2005/8/layout/hierarchy4"/>
    <dgm:cxn modelId="{B8BCB307-ED78-49A9-8E6D-CF9BE3963DEB}" type="presParOf" srcId="{3B029CE2-7761-45F8-8022-3FB39DD71C74}" destId="{37D456C2-9776-42A4-BEDB-2308F7646B81}" srcOrd="1" destOrd="0" presId="urn:microsoft.com/office/officeart/2005/8/layout/hierarchy4"/>
    <dgm:cxn modelId="{A45AF6DE-6BCF-4C8A-ADF4-DAFBA364DFD9}" type="presParOf" srcId="{3B029CE2-7761-45F8-8022-3FB39DD71C74}" destId="{57360044-F3E0-4A3E-B58B-C653E6D8E04C}" srcOrd="2" destOrd="0" presId="urn:microsoft.com/office/officeart/2005/8/layout/hierarchy4"/>
    <dgm:cxn modelId="{2A9E9AFD-4982-4089-9D3B-30CB1BBB17EC}" type="presParOf" srcId="{57360044-F3E0-4A3E-B58B-C653E6D8E04C}" destId="{B0BF7EB4-52B6-481D-B8D6-6C1EC5AFDDC0}" srcOrd="0" destOrd="0" presId="urn:microsoft.com/office/officeart/2005/8/layout/hierarchy4"/>
    <dgm:cxn modelId="{87FA245E-1406-4EFF-A3DD-AE1B06FD675A}" type="presParOf" srcId="{B0BF7EB4-52B6-481D-B8D6-6C1EC5AFDDC0}" destId="{73EF4311-7C6D-4E3E-9E2C-82F410765F66}" srcOrd="0" destOrd="0" presId="urn:microsoft.com/office/officeart/2005/8/layout/hierarchy4"/>
    <dgm:cxn modelId="{B8F5EDEB-587E-4F5D-A3DD-0881B5D33DAE}" type="presParOf" srcId="{B0BF7EB4-52B6-481D-B8D6-6C1EC5AFDDC0}" destId="{9F55F9E6-89C9-4142-9933-79EE611F36AE}" srcOrd="1" destOrd="0" presId="urn:microsoft.com/office/officeart/2005/8/layout/hierarchy4"/>
    <dgm:cxn modelId="{E6DF0698-CC74-43ED-B0FA-F731CD341307}" type="presParOf" srcId="{B0BF7EB4-52B6-481D-B8D6-6C1EC5AFDDC0}" destId="{64D39A0D-46EA-4189-AF98-137A5FFCB5C2}" srcOrd="2" destOrd="0" presId="urn:microsoft.com/office/officeart/2005/8/layout/hierarchy4"/>
    <dgm:cxn modelId="{712C684B-042A-4435-9294-1FF9B457809F}" type="presParOf" srcId="{64D39A0D-46EA-4189-AF98-137A5FFCB5C2}" destId="{ABDA6C68-644A-46B7-9097-518385DF5773}" srcOrd="0" destOrd="0" presId="urn:microsoft.com/office/officeart/2005/8/layout/hierarchy4"/>
    <dgm:cxn modelId="{7ECF51AB-F279-42C1-AE63-E9C50F0CD4DE}" type="presParOf" srcId="{ABDA6C68-644A-46B7-9097-518385DF5773}" destId="{1139C3B8-C9A4-4FC2-A35B-F12FCCFA166F}" srcOrd="0" destOrd="0" presId="urn:microsoft.com/office/officeart/2005/8/layout/hierarchy4"/>
    <dgm:cxn modelId="{840AB123-3684-459A-A30C-84C5A45053D1}" type="presParOf" srcId="{ABDA6C68-644A-46B7-9097-518385DF5773}" destId="{2C1EF54D-E790-4D5D-B4B6-5DC7F382EF2D}" srcOrd="1" destOrd="0" presId="urn:microsoft.com/office/officeart/2005/8/layout/hierarchy4"/>
    <dgm:cxn modelId="{ECF1741B-76F7-4667-B06D-7306EB98F901}" type="presParOf" srcId="{E8873B35-D441-4799-B83F-2BFE4773F574}" destId="{C6CF7A88-0CE3-49EA-A958-F8A2216229FD}" srcOrd="3" destOrd="0" presId="urn:microsoft.com/office/officeart/2005/8/layout/hierarchy4"/>
    <dgm:cxn modelId="{A582463D-85CC-415D-BF01-4144803558E2}" type="presParOf" srcId="{E8873B35-D441-4799-B83F-2BFE4773F574}" destId="{A98B475B-2153-42D6-8E69-2F18CC139BAA}" srcOrd="4" destOrd="0" presId="urn:microsoft.com/office/officeart/2005/8/layout/hierarchy4"/>
    <dgm:cxn modelId="{6B4F1C86-CEB1-489B-BE5A-FA39DAE0DD27}" type="presParOf" srcId="{A98B475B-2153-42D6-8E69-2F18CC139BAA}" destId="{0D8B623D-65D1-4342-8A5A-F99918A4F9C1}" srcOrd="0" destOrd="0" presId="urn:microsoft.com/office/officeart/2005/8/layout/hierarchy4"/>
    <dgm:cxn modelId="{6D02AC7B-D566-4EC6-9E0A-FAB4A04BDC74}" type="presParOf" srcId="{A98B475B-2153-42D6-8E69-2F18CC139BAA}" destId="{6D05B6EB-1339-43DE-B90D-CBFE0D2616F1}" srcOrd="1" destOrd="0" presId="urn:microsoft.com/office/officeart/2005/8/layout/hierarchy4"/>
    <dgm:cxn modelId="{B4F0214E-2D8B-42C7-849C-493F986CDD1A}" type="presParOf" srcId="{A98B475B-2153-42D6-8E69-2F18CC139BAA}" destId="{AF6496F3-55D6-476A-945B-AC1999023B75}" srcOrd="2" destOrd="0" presId="urn:microsoft.com/office/officeart/2005/8/layout/hierarchy4"/>
    <dgm:cxn modelId="{15B14D8C-86A6-465F-B66A-B3C8BB1230D5}" type="presParOf" srcId="{AF6496F3-55D6-476A-945B-AC1999023B75}" destId="{86075DD4-1768-4DF4-A697-32C49786F955}" srcOrd="0" destOrd="0" presId="urn:microsoft.com/office/officeart/2005/8/layout/hierarchy4"/>
    <dgm:cxn modelId="{175E5B50-FF68-490B-8AD1-0F8D082BA9D7}" type="presParOf" srcId="{86075DD4-1768-4DF4-A697-32C49786F955}" destId="{58E14C85-CDFD-4DD8-AC9E-F5B3D39E312E}" srcOrd="0" destOrd="0" presId="urn:microsoft.com/office/officeart/2005/8/layout/hierarchy4"/>
    <dgm:cxn modelId="{435E3F9D-EF27-4237-9BC7-A83D6B9F18A8}" type="presParOf" srcId="{86075DD4-1768-4DF4-A697-32C49786F955}" destId="{949DEADE-B9EE-45A9-B048-4EAFCB8B07F4}" srcOrd="1" destOrd="0" presId="urn:microsoft.com/office/officeart/2005/8/layout/hierarchy4"/>
    <dgm:cxn modelId="{6A36EFB7-B5F2-413E-9DBE-3596D227B2FD}" type="presParOf" srcId="{E8873B35-D441-4799-B83F-2BFE4773F574}" destId="{B927C2C5-2C9E-4630-8E0C-5C6539EAF4BD}" srcOrd="5" destOrd="0" presId="urn:microsoft.com/office/officeart/2005/8/layout/hierarchy4"/>
    <dgm:cxn modelId="{4E17B06A-225B-4122-B72E-D63099EEAE9D}" type="presParOf" srcId="{E8873B35-D441-4799-B83F-2BFE4773F574}" destId="{CA294406-47CB-4989-A8DF-F89FB98FBFB6}" srcOrd="6" destOrd="0" presId="urn:microsoft.com/office/officeart/2005/8/layout/hierarchy4"/>
    <dgm:cxn modelId="{87CCB8EA-2519-404D-83CC-9F67B87B06B4}" type="presParOf" srcId="{CA294406-47CB-4989-A8DF-F89FB98FBFB6}" destId="{2BC9C20D-7013-4547-AB72-F0048781E69D}" srcOrd="0" destOrd="0" presId="urn:microsoft.com/office/officeart/2005/8/layout/hierarchy4"/>
    <dgm:cxn modelId="{380BD090-F7A1-4222-A7A3-90FAFDEB545D}" type="presParOf" srcId="{CA294406-47CB-4989-A8DF-F89FB98FBFB6}" destId="{C17ED201-0B15-464C-ADD2-9CC9BB3388A7}" srcOrd="1" destOrd="0" presId="urn:microsoft.com/office/officeart/2005/8/layout/hierarchy4"/>
    <dgm:cxn modelId="{AAFB8FBA-23D7-4604-86C6-772101434290}" type="presParOf" srcId="{CA294406-47CB-4989-A8DF-F89FB98FBFB6}" destId="{55F12869-6C8A-4BEE-97B5-09C4822DD4FF}" srcOrd="2" destOrd="0" presId="urn:microsoft.com/office/officeart/2005/8/layout/hierarchy4"/>
    <dgm:cxn modelId="{D1937AE7-0C7F-491C-813E-F71C86447F98}" type="presParOf" srcId="{55F12869-6C8A-4BEE-97B5-09C4822DD4FF}" destId="{66A4C0EC-87A0-4962-9AA3-2303D856CFB4}" srcOrd="0" destOrd="0" presId="urn:microsoft.com/office/officeart/2005/8/layout/hierarchy4"/>
    <dgm:cxn modelId="{748B8A1B-F760-45AF-89AA-F40F43FCCBC3}" type="presParOf" srcId="{66A4C0EC-87A0-4962-9AA3-2303D856CFB4}" destId="{24A7A6FE-0601-4265-A40C-8157E6B0F026}" srcOrd="0" destOrd="0" presId="urn:microsoft.com/office/officeart/2005/8/layout/hierarchy4"/>
    <dgm:cxn modelId="{670B14C7-3ADF-4C41-AC30-FE936F830E64}" type="presParOf" srcId="{66A4C0EC-87A0-4962-9AA3-2303D856CFB4}" destId="{5665B8A4-76E9-486F-985C-B75BB92C0322}" srcOrd="1" destOrd="0" presId="urn:microsoft.com/office/officeart/2005/8/layout/hierarchy4"/>
    <dgm:cxn modelId="{2397577C-5C75-41D6-8AF1-554ACD8A551E}" type="presParOf" srcId="{55F12869-6C8A-4BEE-97B5-09C4822DD4FF}" destId="{C3F97EB6-5D84-4135-A568-F8A2E343D8A6}" srcOrd="1" destOrd="0" presId="urn:microsoft.com/office/officeart/2005/8/layout/hierarchy4"/>
    <dgm:cxn modelId="{8221ABA1-64AA-4EA2-BF69-FFDB201C0321}" type="presParOf" srcId="{55F12869-6C8A-4BEE-97B5-09C4822DD4FF}" destId="{40396FFE-3289-4E34-9630-D8D0CF6CBF16}" srcOrd="2" destOrd="0" presId="urn:microsoft.com/office/officeart/2005/8/layout/hierarchy4"/>
    <dgm:cxn modelId="{D7798DE0-8DB9-4456-A0FB-5A8F611E20D4}" type="presParOf" srcId="{40396FFE-3289-4E34-9630-D8D0CF6CBF16}" destId="{9B3FFD05-0800-430E-BDC8-4BB0701F0927}" srcOrd="0" destOrd="0" presId="urn:microsoft.com/office/officeart/2005/8/layout/hierarchy4"/>
    <dgm:cxn modelId="{72B40D1E-9B21-4B07-AF8D-BFC289877CCF}" type="presParOf" srcId="{40396FFE-3289-4E34-9630-D8D0CF6CBF16}" destId="{D59E9D3A-E189-4943-8128-2D1972E7B174}" srcOrd="1" destOrd="0" presId="urn:microsoft.com/office/officeart/2005/8/layout/hierarchy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E0EE87C-8537-4007-B92F-CF23DFE6789E}" type="doc">
      <dgm:prSet loTypeId="urn:microsoft.com/office/officeart/2005/8/layout/gear1" loCatId="cycle" qsTypeId="urn:microsoft.com/office/officeart/2005/8/quickstyle/simple1" qsCatId="simple" csTypeId="urn:microsoft.com/office/officeart/2005/8/colors/colorful3" csCatId="colorful" phldr="1"/>
      <dgm:spPr/>
      <dgm:t>
        <a:bodyPr/>
        <a:lstStyle/>
        <a:p>
          <a:endParaRPr lang="es-CO"/>
        </a:p>
      </dgm:t>
    </dgm:pt>
    <dgm:pt modelId="{9D65B98C-1EFB-4068-AAB4-55A562A30ADC}">
      <dgm:prSet phldrT="[Texto]" custT="1"/>
      <dgm:spPr/>
      <dgm:t>
        <a:bodyPr/>
        <a:lstStyle/>
        <a:p>
          <a:pPr algn="ctr"/>
          <a:r>
            <a:rPr lang="es-CO" sz="1200"/>
            <a:t>Funcionalidad</a:t>
          </a:r>
        </a:p>
      </dgm:t>
    </dgm:pt>
    <dgm:pt modelId="{FD9FC573-CC9A-484A-8BB4-8FF2C89EFC02}" type="parTrans" cxnId="{C3131AB6-99FD-4555-BDCD-396BE0D403A8}">
      <dgm:prSet/>
      <dgm:spPr/>
      <dgm:t>
        <a:bodyPr/>
        <a:lstStyle/>
        <a:p>
          <a:pPr algn="l"/>
          <a:endParaRPr lang="es-CO"/>
        </a:p>
      </dgm:t>
    </dgm:pt>
    <dgm:pt modelId="{E7DBB66E-280F-4F71-992B-18941AD7147D}" type="sibTrans" cxnId="{C3131AB6-99FD-4555-BDCD-396BE0D403A8}">
      <dgm:prSet/>
      <dgm:spPr/>
      <dgm:t>
        <a:bodyPr/>
        <a:lstStyle/>
        <a:p>
          <a:pPr algn="l"/>
          <a:endParaRPr lang="es-CO"/>
        </a:p>
      </dgm:t>
    </dgm:pt>
    <dgm:pt modelId="{BF515C76-4D71-476E-AD82-E66C649756CC}">
      <dgm:prSet phldrT="[Texto]" custT="1"/>
      <dgm:spPr/>
      <dgm:t>
        <a:bodyPr/>
        <a:lstStyle/>
        <a:p>
          <a:pPr algn="l"/>
          <a:r>
            <a:rPr lang="es-CO" sz="1000"/>
            <a:t>Resultados de priorización.</a:t>
          </a:r>
        </a:p>
      </dgm:t>
    </dgm:pt>
    <dgm:pt modelId="{70D5449B-FA82-4CB0-87CF-EEA7DFA01B2D}" type="parTrans" cxnId="{4B144BAC-9BC6-4803-A68C-5E23CAF803F7}">
      <dgm:prSet/>
      <dgm:spPr/>
      <dgm:t>
        <a:bodyPr/>
        <a:lstStyle/>
        <a:p>
          <a:pPr algn="l"/>
          <a:endParaRPr lang="es-CO"/>
        </a:p>
      </dgm:t>
    </dgm:pt>
    <dgm:pt modelId="{C6F013CF-8310-4438-97B3-2FC4F339C12F}" type="sibTrans" cxnId="{4B144BAC-9BC6-4803-A68C-5E23CAF803F7}">
      <dgm:prSet/>
      <dgm:spPr/>
      <dgm:t>
        <a:bodyPr/>
        <a:lstStyle/>
        <a:p>
          <a:pPr algn="l"/>
          <a:endParaRPr lang="es-CO"/>
        </a:p>
      </dgm:t>
    </dgm:pt>
    <dgm:pt modelId="{75AFDD95-468D-4784-A997-CC3BFB57D09C}">
      <dgm:prSet/>
      <dgm:spPr/>
      <dgm:t>
        <a:bodyPr/>
        <a:lstStyle/>
        <a:p>
          <a:pPr algn="l"/>
          <a:r>
            <a:rPr lang="es-CO"/>
            <a:t>Relación del contexto organizacional</a:t>
          </a:r>
        </a:p>
      </dgm:t>
    </dgm:pt>
    <dgm:pt modelId="{D69CF06C-3AF8-40B6-A994-780A332E5256}" type="parTrans" cxnId="{7EC5F892-D688-4995-864D-56B0533BD792}">
      <dgm:prSet/>
      <dgm:spPr/>
      <dgm:t>
        <a:bodyPr/>
        <a:lstStyle/>
        <a:p>
          <a:pPr algn="l"/>
          <a:endParaRPr lang="es-CO"/>
        </a:p>
      </dgm:t>
    </dgm:pt>
    <dgm:pt modelId="{1E67D57A-5FC0-49B3-A1DF-0D4416F05C75}" type="sibTrans" cxnId="{7EC5F892-D688-4995-864D-56B0533BD792}">
      <dgm:prSet/>
      <dgm:spPr/>
      <dgm:t>
        <a:bodyPr/>
        <a:lstStyle/>
        <a:p>
          <a:pPr algn="l"/>
          <a:endParaRPr lang="es-CO"/>
        </a:p>
      </dgm:t>
    </dgm:pt>
    <dgm:pt modelId="{1E1C20FF-B399-4BC7-A866-9C20B7F69355}">
      <dgm:prSet custT="1"/>
      <dgm:spPr/>
      <dgm:t>
        <a:bodyPr/>
        <a:lstStyle/>
        <a:p>
          <a:pPr algn="l"/>
          <a:r>
            <a:rPr lang="es-CO" sz="1000"/>
            <a:t>El producto final será desarrollado como una aplicación que permite la captura inteligente de datos previa a la asistencia a urgencias.</a:t>
          </a:r>
          <a:endParaRPr lang="es-CO" sz="1050"/>
        </a:p>
      </dgm:t>
    </dgm:pt>
    <dgm:pt modelId="{1B3AECB3-4277-4CB4-A636-AAA5793D3B38}" type="parTrans" cxnId="{5CD885B0-21DA-4FE8-871E-3F078463BC2D}">
      <dgm:prSet/>
      <dgm:spPr/>
      <dgm:t>
        <a:bodyPr/>
        <a:lstStyle/>
        <a:p>
          <a:pPr algn="l"/>
          <a:endParaRPr lang="es-CO"/>
        </a:p>
      </dgm:t>
    </dgm:pt>
    <dgm:pt modelId="{C814B324-0740-4158-ABE7-9717AF493BD3}" type="sibTrans" cxnId="{5CD885B0-21DA-4FE8-871E-3F078463BC2D}">
      <dgm:prSet/>
      <dgm:spPr/>
      <dgm:t>
        <a:bodyPr/>
        <a:lstStyle/>
        <a:p>
          <a:pPr algn="l"/>
          <a:endParaRPr lang="es-CO"/>
        </a:p>
      </dgm:t>
    </dgm:pt>
    <dgm:pt modelId="{8652E0DA-B463-47EB-B822-E7795AB0D8F6}">
      <dgm:prSet custT="1"/>
      <dgm:spPr/>
      <dgm:t>
        <a:bodyPr/>
        <a:lstStyle/>
        <a:p>
          <a:pPr algn="l"/>
          <a:r>
            <a:rPr lang="es-CO" sz="1000"/>
            <a:t>Nombre: TAppi</a:t>
          </a:r>
        </a:p>
      </dgm:t>
    </dgm:pt>
    <dgm:pt modelId="{C2A14736-6E67-41CC-BE72-2AFD34637648}" type="sibTrans" cxnId="{F7B99E04-6BA5-40FF-AA1E-97A8D0588CA1}">
      <dgm:prSet/>
      <dgm:spPr/>
      <dgm:t>
        <a:bodyPr/>
        <a:lstStyle/>
        <a:p>
          <a:pPr algn="l"/>
          <a:endParaRPr lang="es-CO"/>
        </a:p>
      </dgm:t>
    </dgm:pt>
    <dgm:pt modelId="{482FF41C-62EF-4FA5-8034-7969FFB6FBB2}" type="parTrans" cxnId="{F7B99E04-6BA5-40FF-AA1E-97A8D0588CA1}">
      <dgm:prSet/>
      <dgm:spPr/>
      <dgm:t>
        <a:bodyPr/>
        <a:lstStyle/>
        <a:p>
          <a:pPr algn="l"/>
          <a:endParaRPr lang="es-CO"/>
        </a:p>
      </dgm:t>
    </dgm:pt>
    <dgm:pt modelId="{DC064FDE-0D8C-457E-A4A0-2A4A118C4AD4}">
      <dgm:prSet custT="1"/>
      <dgm:spPr/>
      <dgm:t>
        <a:bodyPr/>
        <a:lstStyle/>
        <a:p>
          <a:pPr algn="l"/>
          <a:r>
            <a:rPr lang="es-CO" sz="1200"/>
            <a:t>Descripción</a:t>
          </a:r>
        </a:p>
      </dgm:t>
    </dgm:pt>
    <dgm:pt modelId="{C13129DA-C029-44C6-9F83-1887DB9D821F}" type="sibTrans" cxnId="{A311A7B2-3AC7-4934-98D6-F4087A766C26}">
      <dgm:prSet/>
      <dgm:spPr/>
      <dgm:t>
        <a:bodyPr/>
        <a:lstStyle/>
        <a:p>
          <a:pPr algn="l"/>
          <a:endParaRPr lang="es-CO"/>
        </a:p>
      </dgm:t>
    </dgm:pt>
    <dgm:pt modelId="{0459F80B-0FF5-43DB-80BB-04A657E3842A}" type="parTrans" cxnId="{A311A7B2-3AC7-4934-98D6-F4087A766C26}">
      <dgm:prSet/>
      <dgm:spPr/>
      <dgm:t>
        <a:bodyPr/>
        <a:lstStyle/>
        <a:p>
          <a:pPr algn="l"/>
          <a:endParaRPr lang="es-CO"/>
        </a:p>
      </dgm:t>
    </dgm:pt>
    <dgm:pt modelId="{C481384A-2F96-4CC4-BD18-866BC576A75C}">
      <dgm:prSet custT="1"/>
      <dgm:spPr/>
      <dgm:t>
        <a:bodyPr/>
        <a:lstStyle/>
        <a:p>
          <a:pPr algn="l"/>
          <a:r>
            <a:rPr lang="es-CO" sz="1000"/>
            <a:t>Clientes: Leonardo Flórez</a:t>
          </a:r>
        </a:p>
      </dgm:t>
    </dgm:pt>
    <dgm:pt modelId="{52D3817E-43FA-4725-8272-072B7EB33000}" type="parTrans" cxnId="{FDDB25F6-9159-4C2F-9240-8331018C3784}">
      <dgm:prSet/>
      <dgm:spPr/>
      <dgm:t>
        <a:bodyPr/>
        <a:lstStyle/>
        <a:p>
          <a:pPr algn="l"/>
          <a:endParaRPr lang="es-CO"/>
        </a:p>
      </dgm:t>
    </dgm:pt>
    <dgm:pt modelId="{8C9EA1C3-0944-47E1-9ED9-B56EAB816D82}" type="sibTrans" cxnId="{FDDB25F6-9159-4C2F-9240-8331018C3784}">
      <dgm:prSet/>
      <dgm:spPr/>
      <dgm:t>
        <a:bodyPr/>
        <a:lstStyle/>
        <a:p>
          <a:pPr algn="l"/>
          <a:endParaRPr lang="es-CO"/>
        </a:p>
      </dgm:t>
    </dgm:pt>
    <dgm:pt modelId="{9E29110E-6AB0-4D14-926C-70CC7D78F41F}">
      <dgm:prSet custT="1"/>
      <dgm:spPr/>
      <dgm:t>
        <a:bodyPr/>
        <a:lstStyle/>
        <a:p>
          <a:pPr algn="l"/>
          <a:r>
            <a:rPr lang="es-CO" sz="1000"/>
            <a:t>Clientes potenciales: usuarios con dispositivos smarphone.</a:t>
          </a:r>
        </a:p>
      </dgm:t>
    </dgm:pt>
    <dgm:pt modelId="{3ED1BC50-11E7-4313-922C-3895AF570B17}" type="parTrans" cxnId="{58A8BE81-D812-45F2-8E88-4A18C59E2043}">
      <dgm:prSet/>
      <dgm:spPr/>
      <dgm:t>
        <a:bodyPr/>
        <a:lstStyle/>
        <a:p>
          <a:pPr algn="l"/>
          <a:endParaRPr lang="es-CO"/>
        </a:p>
      </dgm:t>
    </dgm:pt>
    <dgm:pt modelId="{BF3B0A67-B94D-43C4-886E-F9D8B459CD80}" type="sibTrans" cxnId="{58A8BE81-D812-45F2-8E88-4A18C59E2043}">
      <dgm:prSet/>
      <dgm:spPr/>
      <dgm:t>
        <a:bodyPr/>
        <a:lstStyle/>
        <a:p>
          <a:pPr algn="l"/>
          <a:endParaRPr lang="es-CO"/>
        </a:p>
      </dgm:t>
    </dgm:pt>
    <dgm:pt modelId="{CF505826-66D2-48C3-B4A9-E9ED2A069D5E}">
      <dgm:prSet phldrT="[Texto]" custT="1"/>
      <dgm:spPr/>
      <dgm:t>
        <a:bodyPr/>
        <a:lstStyle/>
        <a:p>
          <a:pPr algn="l"/>
          <a:r>
            <a:rPr lang="es-CO" sz="1000"/>
            <a:t>Síntomas.</a:t>
          </a:r>
        </a:p>
      </dgm:t>
    </dgm:pt>
    <dgm:pt modelId="{9FEF0EA2-9CE1-4335-A7AC-CDD5C346D2A4}" type="parTrans" cxnId="{467616A2-92E9-4E17-B7B4-AE479A6B99A3}">
      <dgm:prSet/>
      <dgm:spPr/>
      <dgm:t>
        <a:bodyPr/>
        <a:lstStyle/>
        <a:p>
          <a:pPr algn="l"/>
          <a:endParaRPr lang="es-CO"/>
        </a:p>
      </dgm:t>
    </dgm:pt>
    <dgm:pt modelId="{BFF85099-78DE-4C66-8C60-0F05D8A9CB77}" type="sibTrans" cxnId="{467616A2-92E9-4E17-B7B4-AE479A6B99A3}">
      <dgm:prSet/>
      <dgm:spPr/>
      <dgm:t>
        <a:bodyPr/>
        <a:lstStyle/>
        <a:p>
          <a:pPr algn="l"/>
          <a:endParaRPr lang="es-CO"/>
        </a:p>
      </dgm:t>
    </dgm:pt>
    <dgm:pt modelId="{12F48664-3CE5-44C7-9257-628CB97CF5E7}">
      <dgm:prSet phldrT="[Texto]" custT="1"/>
      <dgm:spPr/>
      <dgm:t>
        <a:bodyPr/>
        <a:lstStyle/>
        <a:p>
          <a:pPr algn="l"/>
          <a:r>
            <a:rPr lang="es-CO" sz="1000"/>
            <a:t>Posibles causas.</a:t>
          </a:r>
        </a:p>
      </dgm:t>
    </dgm:pt>
    <dgm:pt modelId="{BE48D74C-6F50-45EF-B065-89584B26BD9B}" type="parTrans" cxnId="{820AD8C8-19CA-499C-8F81-D982D312EE81}">
      <dgm:prSet/>
      <dgm:spPr/>
      <dgm:t>
        <a:bodyPr/>
        <a:lstStyle/>
        <a:p>
          <a:pPr algn="l"/>
          <a:endParaRPr lang="es-CO"/>
        </a:p>
      </dgm:t>
    </dgm:pt>
    <dgm:pt modelId="{3F967187-EA38-466D-8A60-A1C96BAD672D}" type="sibTrans" cxnId="{820AD8C8-19CA-499C-8F81-D982D312EE81}">
      <dgm:prSet/>
      <dgm:spPr/>
      <dgm:t>
        <a:bodyPr/>
        <a:lstStyle/>
        <a:p>
          <a:pPr algn="l"/>
          <a:endParaRPr lang="es-CO"/>
        </a:p>
      </dgm:t>
    </dgm:pt>
    <dgm:pt modelId="{1820A0C3-BEA3-4D44-ACF7-5AE0B42B34E0}">
      <dgm:prSet phldrT="[Texto]" custT="1"/>
      <dgm:spPr/>
      <dgm:t>
        <a:bodyPr/>
        <a:lstStyle/>
        <a:p>
          <a:pPr algn="l"/>
          <a:r>
            <a:rPr lang="es-CO" sz="1000"/>
            <a:t>Direccinamiento médico o farmacia</a:t>
          </a:r>
        </a:p>
      </dgm:t>
    </dgm:pt>
    <dgm:pt modelId="{ACB5BEC4-998B-4D7B-A0FB-5C4C58296E57}" type="parTrans" cxnId="{52EFD04F-91D1-4DEE-9AFD-59127BB42577}">
      <dgm:prSet/>
      <dgm:spPr/>
      <dgm:t>
        <a:bodyPr/>
        <a:lstStyle/>
        <a:p>
          <a:pPr algn="l"/>
          <a:endParaRPr lang="es-CO"/>
        </a:p>
      </dgm:t>
    </dgm:pt>
    <dgm:pt modelId="{B47C33F7-3ECA-4741-AE17-9B033DE3C0C3}" type="sibTrans" cxnId="{52EFD04F-91D1-4DEE-9AFD-59127BB42577}">
      <dgm:prSet/>
      <dgm:spPr/>
      <dgm:t>
        <a:bodyPr/>
        <a:lstStyle/>
        <a:p>
          <a:pPr algn="l"/>
          <a:endParaRPr lang="es-CO"/>
        </a:p>
      </dgm:t>
    </dgm:pt>
    <dgm:pt modelId="{EACED111-7CFA-4E1B-8BD1-243B7FCD31E8}">
      <dgm:prSet phldrT="[Texto]" custT="1"/>
      <dgm:spPr/>
      <dgm:t>
        <a:bodyPr/>
        <a:lstStyle/>
        <a:p>
          <a:pPr algn="l"/>
          <a:r>
            <a:rPr lang="es-CO" sz="1000"/>
            <a:t>Líneas de emergencia.</a:t>
          </a:r>
        </a:p>
      </dgm:t>
    </dgm:pt>
    <dgm:pt modelId="{FF7BB5B2-17C2-4A5A-8B95-5277EE950E6F}" type="parTrans" cxnId="{9722EAE8-D42B-4984-BBB0-8CA08AD97C06}">
      <dgm:prSet/>
      <dgm:spPr/>
      <dgm:t>
        <a:bodyPr/>
        <a:lstStyle/>
        <a:p>
          <a:pPr algn="l"/>
          <a:endParaRPr lang="es-CO"/>
        </a:p>
      </dgm:t>
    </dgm:pt>
    <dgm:pt modelId="{97F023E5-3898-46AD-9631-73B6E4F22371}" type="sibTrans" cxnId="{9722EAE8-D42B-4984-BBB0-8CA08AD97C06}">
      <dgm:prSet/>
      <dgm:spPr/>
      <dgm:t>
        <a:bodyPr/>
        <a:lstStyle/>
        <a:p>
          <a:pPr algn="l"/>
          <a:endParaRPr lang="es-CO"/>
        </a:p>
      </dgm:t>
    </dgm:pt>
    <dgm:pt modelId="{F4CD73B9-9205-47CF-9F58-6B10E7D6CF0C}">
      <dgm:prSet phldrT="[Texto]" custT="1"/>
      <dgm:spPr/>
      <dgm:t>
        <a:bodyPr/>
        <a:lstStyle/>
        <a:p>
          <a:pPr algn="l"/>
          <a:r>
            <a:rPr lang="es-CO" sz="1000"/>
            <a:t>Tiempo promedio de espera en el hospital.</a:t>
          </a:r>
        </a:p>
      </dgm:t>
    </dgm:pt>
    <dgm:pt modelId="{D9AC56E1-1C0B-40C4-A959-A57486C778DC}" type="parTrans" cxnId="{FAC973C9-1C12-44D9-B229-3718F8C1BFD8}">
      <dgm:prSet/>
      <dgm:spPr/>
      <dgm:t>
        <a:bodyPr/>
        <a:lstStyle/>
        <a:p>
          <a:pPr algn="l"/>
          <a:endParaRPr lang="es-CO"/>
        </a:p>
      </dgm:t>
    </dgm:pt>
    <dgm:pt modelId="{199880D4-6162-411E-9D06-A43DCE623BDC}" type="sibTrans" cxnId="{FAC973C9-1C12-44D9-B229-3718F8C1BFD8}">
      <dgm:prSet/>
      <dgm:spPr/>
      <dgm:t>
        <a:bodyPr/>
        <a:lstStyle/>
        <a:p>
          <a:pPr algn="l"/>
          <a:endParaRPr lang="es-CO"/>
        </a:p>
      </dgm:t>
    </dgm:pt>
    <dgm:pt modelId="{3D497E55-B01A-4B46-A9F9-615DDE1BE034}">
      <dgm:prSet phldrT="[Texto]" custT="1"/>
      <dgm:spPr/>
      <dgm:t>
        <a:bodyPr/>
        <a:lstStyle/>
        <a:p>
          <a:pPr algn="l"/>
          <a:r>
            <a:rPr lang="es-CO" sz="1000"/>
            <a:t>Almacenamiento del historial médico.</a:t>
          </a:r>
        </a:p>
      </dgm:t>
    </dgm:pt>
    <dgm:pt modelId="{0AA55731-8C22-475E-AD30-18264C0D655C}" type="parTrans" cxnId="{C81EE8BB-2933-49DF-AE1B-25E82FE25EAA}">
      <dgm:prSet/>
      <dgm:spPr/>
      <dgm:t>
        <a:bodyPr/>
        <a:lstStyle/>
        <a:p>
          <a:pPr algn="l"/>
          <a:endParaRPr lang="es-CO"/>
        </a:p>
      </dgm:t>
    </dgm:pt>
    <dgm:pt modelId="{31BE5530-123A-479A-A678-A499306B5CE7}" type="sibTrans" cxnId="{C81EE8BB-2933-49DF-AE1B-25E82FE25EAA}">
      <dgm:prSet/>
      <dgm:spPr/>
      <dgm:t>
        <a:bodyPr/>
        <a:lstStyle/>
        <a:p>
          <a:pPr algn="l"/>
          <a:endParaRPr lang="es-CO"/>
        </a:p>
      </dgm:t>
    </dgm:pt>
    <dgm:pt modelId="{D9B44705-91BF-4857-A266-D975F30EC66C}">
      <dgm:prSet phldrT="[Texto]" custT="1"/>
      <dgm:spPr/>
      <dgm:t>
        <a:bodyPr/>
        <a:lstStyle/>
        <a:p>
          <a:pPr algn="l"/>
          <a:r>
            <a:rPr lang="es-CO" sz="1000"/>
            <a:t>Posibilidad de ser realizado por diferentes roles.</a:t>
          </a:r>
        </a:p>
      </dgm:t>
    </dgm:pt>
    <dgm:pt modelId="{929B0AB8-C7A4-4F29-A99C-48F7CE362CFC}" type="parTrans" cxnId="{718EE4A0-76ED-4F51-A7FE-DE57F9D9B637}">
      <dgm:prSet/>
      <dgm:spPr/>
      <dgm:t>
        <a:bodyPr/>
        <a:lstStyle/>
        <a:p>
          <a:pPr algn="l"/>
          <a:endParaRPr lang="es-CO"/>
        </a:p>
      </dgm:t>
    </dgm:pt>
    <dgm:pt modelId="{169545E6-DF91-441F-AA8E-30B5D77B4EE0}" type="sibTrans" cxnId="{718EE4A0-76ED-4F51-A7FE-DE57F9D9B637}">
      <dgm:prSet/>
      <dgm:spPr/>
      <dgm:t>
        <a:bodyPr/>
        <a:lstStyle/>
        <a:p>
          <a:pPr algn="l"/>
          <a:endParaRPr lang="es-CO"/>
        </a:p>
      </dgm:t>
    </dgm:pt>
    <dgm:pt modelId="{143193DE-A096-44D6-8464-92033286DEE9}" type="pres">
      <dgm:prSet presAssocID="{3E0EE87C-8537-4007-B92F-CF23DFE6789E}" presName="composite" presStyleCnt="0">
        <dgm:presLayoutVars>
          <dgm:chMax val="3"/>
          <dgm:animLvl val="lvl"/>
          <dgm:resizeHandles val="exact"/>
        </dgm:presLayoutVars>
      </dgm:prSet>
      <dgm:spPr/>
      <dgm:t>
        <a:bodyPr/>
        <a:lstStyle/>
        <a:p>
          <a:endParaRPr lang="es-CO"/>
        </a:p>
      </dgm:t>
    </dgm:pt>
    <dgm:pt modelId="{A302AD31-6902-415B-BA42-35279A567BD8}" type="pres">
      <dgm:prSet presAssocID="{9D65B98C-1EFB-4068-AAB4-55A562A30ADC}" presName="gear1" presStyleLbl="node1" presStyleIdx="0" presStyleCnt="3" custScaleX="90881" custScaleY="88164" custLinFactNeighborX="7762" custLinFactNeighborY="-18032">
        <dgm:presLayoutVars>
          <dgm:chMax val="1"/>
          <dgm:bulletEnabled val="1"/>
        </dgm:presLayoutVars>
      </dgm:prSet>
      <dgm:spPr/>
      <dgm:t>
        <a:bodyPr/>
        <a:lstStyle/>
        <a:p>
          <a:endParaRPr lang="es-CO"/>
        </a:p>
      </dgm:t>
    </dgm:pt>
    <dgm:pt modelId="{B335CCBB-F0F0-443A-867B-D27591607EC8}" type="pres">
      <dgm:prSet presAssocID="{9D65B98C-1EFB-4068-AAB4-55A562A30ADC}" presName="gear1srcNode" presStyleLbl="node1" presStyleIdx="0" presStyleCnt="3"/>
      <dgm:spPr/>
      <dgm:t>
        <a:bodyPr/>
        <a:lstStyle/>
        <a:p>
          <a:endParaRPr lang="es-CO"/>
        </a:p>
      </dgm:t>
    </dgm:pt>
    <dgm:pt modelId="{10824E5D-4615-4723-A15A-AB5A08BF00C8}" type="pres">
      <dgm:prSet presAssocID="{9D65B98C-1EFB-4068-AAB4-55A562A30ADC}" presName="gear1dstNode" presStyleLbl="node1" presStyleIdx="0" presStyleCnt="3"/>
      <dgm:spPr/>
      <dgm:t>
        <a:bodyPr/>
        <a:lstStyle/>
        <a:p>
          <a:endParaRPr lang="es-CO"/>
        </a:p>
      </dgm:t>
    </dgm:pt>
    <dgm:pt modelId="{184BE015-9F66-4A73-B52E-3B52FE465E26}" type="pres">
      <dgm:prSet presAssocID="{9D65B98C-1EFB-4068-AAB4-55A562A30ADC}" presName="gear1ch" presStyleLbl="fgAcc1" presStyleIdx="0" presStyleCnt="3" custScaleX="162697" custScaleY="218682" custLinFactNeighborX="26173" custLinFactNeighborY="-8976">
        <dgm:presLayoutVars>
          <dgm:chMax val="0"/>
          <dgm:bulletEnabled val="1"/>
        </dgm:presLayoutVars>
      </dgm:prSet>
      <dgm:spPr/>
      <dgm:t>
        <a:bodyPr/>
        <a:lstStyle/>
        <a:p>
          <a:endParaRPr lang="es-CO"/>
        </a:p>
      </dgm:t>
    </dgm:pt>
    <dgm:pt modelId="{2255D1AF-3E31-4F22-89BE-B945F5F12169}" type="pres">
      <dgm:prSet presAssocID="{75AFDD95-468D-4784-A997-CC3BFB57D09C}" presName="gear2" presStyleLbl="node1" presStyleIdx="1" presStyleCnt="3" custLinFactNeighborX="-14950">
        <dgm:presLayoutVars>
          <dgm:chMax val="1"/>
          <dgm:bulletEnabled val="1"/>
        </dgm:presLayoutVars>
      </dgm:prSet>
      <dgm:spPr/>
      <dgm:t>
        <a:bodyPr/>
        <a:lstStyle/>
        <a:p>
          <a:endParaRPr lang="es-CO"/>
        </a:p>
      </dgm:t>
    </dgm:pt>
    <dgm:pt modelId="{B70703A9-F2B0-4614-932C-AC0565C26855}" type="pres">
      <dgm:prSet presAssocID="{75AFDD95-468D-4784-A997-CC3BFB57D09C}" presName="gear2srcNode" presStyleLbl="node1" presStyleIdx="1" presStyleCnt="3"/>
      <dgm:spPr/>
      <dgm:t>
        <a:bodyPr/>
        <a:lstStyle/>
        <a:p>
          <a:endParaRPr lang="es-CO"/>
        </a:p>
      </dgm:t>
    </dgm:pt>
    <dgm:pt modelId="{ED6E57D2-0BFC-4715-91C0-5E01F0287C1D}" type="pres">
      <dgm:prSet presAssocID="{75AFDD95-468D-4784-A997-CC3BFB57D09C}" presName="gear2dstNode" presStyleLbl="node1" presStyleIdx="1" presStyleCnt="3"/>
      <dgm:spPr/>
      <dgm:t>
        <a:bodyPr/>
        <a:lstStyle/>
        <a:p>
          <a:endParaRPr lang="es-CO"/>
        </a:p>
      </dgm:t>
    </dgm:pt>
    <dgm:pt modelId="{81481A18-3B62-450D-A528-7A02D822D9EB}" type="pres">
      <dgm:prSet presAssocID="{75AFDD95-468D-4784-A997-CC3BFB57D09C}" presName="gear2ch" presStyleLbl="fgAcc1" presStyleIdx="1" presStyleCnt="3" custScaleX="101522" custScaleY="128952" custLinFactNeighborX="-23934" custLinFactNeighborY="14911">
        <dgm:presLayoutVars>
          <dgm:chMax val="0"/>
          <dgm:bulletEnabled val="1"/>
        </dgm:presLayoutVars>
      </dgm:prSet>
      <dgm:spPr/>
      <dgm:t>
        <a:bodyPr/>
        <a:lstStyle/>
        <a:p>
          <a:endParaRPr lang="es-CO"/>
        </a:p>
      </dgm:t>
    </dgm:pt>
    <dgm:pt modelId="{3CC3D3EE-BDE2-4EC9-921D-F26BC034558A}" type="pres">
      <dgm:prSet presAssocID="{DC064FDE-0D8C-457E-A4A0-2A4A118C4AD4}" presName="gear3" presStyleLbl="node1" presStyleIdx="2" presStyleCnt="3" custLinFactNeighborX="-12460"/>
      <dgm:spPr/>
      <dgm:t>
        <a:bodyPr/>
        <a:lstStyle/>
        <a:p>
          <a:endParaRPr lang="es-CO"/>
        </a:p>
      </dgm:t>
    </dgm:pt>
    <dgm:pt modelId="{A4B05790-25BB-439B-9F2C-1AB3BD061377}" type="pres">
      <dgm:prSet presAssocID="{DC064FDE-0D8C-457E-A4A0-2A4A118C4AD4}" presName="gear3tx" presStyleLbl="node1" presStyleIdx="2" presStyleCnt="3">
        <dgm:presLayoutVars>
          <dgm:chMax val="1"/>
          <dgm:bulletEnabled val="1"/>
        </dgm:presLayoutVars>
      </dgm:prSet>
      <dgm:spPr/>
      <dgm:t>
        <a:bodyPr/>
        <a:lstStyle/>
        <a:p>
          <a:endParaRPr lang="es-CO"/>
        </a:p>
      </dgm:t>
    </dgm:pt>
    <dgm:pt modelId="{1A6542C9-50C8-4C6A-9281-7BFEC6950133}" type="pres">
      <dgm:prSet presAssocID="{DC064FDE-0D8C-457E-A4A0-2A4A118C4AD4}" presName="gear3srcNode" presStyleLbl="node1" presStyleIdx="2" presStyleCnt="3"/>
      <dgm:spPr/>
      <dgm:t>
        <a:bodyPr/>
        <a:lstStyle/>
        <a:p>
          <a:endParaRPr lang="es-CO"/>
        </a:p>
      </dgm:t>
    </dgm:pt>
    <dgm:pt modelId="{8FE1D043-BBAD-4917-9C30-99ACC13CAB04}" type="pres">
      <dgm:prSet presAssocID="{DC064FDE-0D8C-457E-A4A0-2A4A118C4AD4}" presName="gear3dstNode" presStyleLbl="node1" presStyleIdx="2" presStyleCnt="3"/>
      <dgm:spPr/>
      <dgm:t>
        <a:bodyPr/>
        <a:lstStyle/>
        <a:p>
          <a:endParaRPr lang="es-CO"/>
        </a:p>
      </dgm:t>
    </dgm:pt>
    <dgm:pt modelId="{0B31EFCA-4D01-443E-8A0F-A13CAF111269}" type="pres">
      <dgm:prSet presAssocID="{DC064FDE-0D8C-457E-A4A0-2A4A118C4AD4}" presName="gear3ch" presStyleLbl="fgAcc1" presStyleIdx="2" presStyleCnt="3" custScaleX="158377" custScaleY="97374" custLinFactNeighborX="12564" custLinFactNeighborY="2250">
        <dgm:presLayoutVars>
          <dgm:chMax val="0"/>
          <dgm:bulletEnabled val="1"/>
        </dgm:presLayoutVars>
      </dgm:prSet>
      <dgm:spPr/>
      <dgm:t>
        <a:bodyPr/>
        <a:lstStyle/>
        <a:p>
          <a:endParaRPr lang="es-CO"/>
        </a:p>
      </dgm:t>
    </dgm:pt>
    <dgm:pt modelId="{E1DE653F-9D19-48B0-944F-1B132675E37F}" type="pres">
      <dgm:prSet presAssocID="{E7DBB66E-280F-4F71-992B-18941AD7147D}" presName="connector1" presStyleLbl="sibTrans2D1" presStyleIdx="0" presStyleCnt="3" custLinFactNeighborX="-7913" custLinFactNeighborY="-5810"/>
      <dgm:spPr/>
      <dgm:t>
        <a:bodyPr/>
        <a:lstStyle/>
        <a:p>
          <a:endParaRPr lang="es-CO"/>
        </a:p>
      </dgm:t>
    </dgm:pt>
    <dgm:pt modelId="{15FF37C8-C644-4D09-B887-5E19FD2940B7}" type="pres">
      <dgm:prSet presAssocID="{1E67D57A-5FC0-49B3-A1DF-0D4416F05C75}" presName="connector2" presStyleLbl="sibTrans2D1" presStyleIdx="1" presStyleCnt="3" custLinFactNeighborX="-11678"/>
      <dgm:spPr/>
      <dgm:t>
        <a:bodyPr/>
        <a:lstStyle/>
        <a:p>
          <a:endParaRPr lang="es-CO"/>
        </a:p>
      </dgm:t>
    </dgm:pt>
    <dgm:pt modelId="{C15307D6-2756-4F36-B38D-730DB8C460DB}" type="pres">
      <dgm:prSet presAssocID="{C13129DA-C029-44C6-9F83-1887DB9D821F}" presName="connector3" presStyleLbl="sibTrans2D1" presStyleIdx="2" presStyleCnt="3" custLinFactNeighborX="-10836"/>
      <dgm:spPr/>
      <dgm:t>
        <a:bodyPr/>
        <a:lstStyle/>
        <a:p>
          <a:endParaRPr lang="es-CO"/>
        </a:p>
      </dgm:t>
    </dgm:pt>
  </dgm:ptLst>
  <dgm:cxnLst>
    <dgm:cxn modelId="{AE441ECD-972C-45E8-968D-1C7B102BB7C1}" type="presOf" srcId="{9D65B98C-1EFB-4068-AAB4-55A562A30ADC}" destId="{10824E5D-4615-4723-A15A-AB5A08BF00C8}" srcOrd="2" destOrd="0" presId="urn:microsoft.com/office/officeart/2005/8/layout/gear1"/>
    <dgm:cxn modelId="{50575E97-178F-4E3D-A9FF-311174308D0A}" type="presOf" srcId="{3D497E55-B01A-4B46-A9F9-615DDE1BE034}" destId="{184BE015-9F66-4A73-B52E-3B52FE465E26}" srcOrd="0" destOrd="6" presId="urn:microsoft.com/office/officeart/2005/8/layout/gear1"/>
    <dgm:cxn modelId="{CC6BF90B-63E7-42C1-9E61-92E76CA98119}" type="presOf" srcId="{1820A0C3-BEA3-4D44-ACF7-5AE0B42B34E0}" destId="{184BE015-9F66-4A73-B52E-3B52FE465E26}" srcOrd="0" destOrd="3" presId="urn:microsoft.com/office/officeart/2005/8/layout/gear1"/>
    <dgm:cxn modelId="{52EFD04F-91D1-4DEE-9AFD-59127BB42577}" srcId="{9D65B98C-1EFB-4068-AAB4-55A562A30ADC}" destId="{1820A0C3-BEA3-4D44-ACF7-5AE0B42B34E0}" srcOrd="3" destOrd="0" parTransId="{ACB5BEC4-998B-4D7B-A0FB-5C4C58296E57}" sibTransId="{B47C33F7-3ECA-4741-AE17-9B033DE3C0C3}"/>
    <dgm:cxn modelId="{FAC973C9-1C12-44D9-B229-3718F8C1BFD8}" srcId="{9D65B98C-1EFB-4068-AAB4-55A562A30ADC}" destId="{F4CD73B9-9205-47CF-9F58-6B10E7D6CF0C}" srcOrd="5" destOrd="0" parTransId="{D9AC56E1-1C0B-40C4-A959-A57486C778DC}" sibTransId="{199880D4-6162-411E-9D06-A43DCE623BDC}"/>
    <dgm:cxn modelId="{956C19C8-0CCB-4D1F-BD73-33AE694F8029}" type="presOf" srcId="{C13129DA-C029-44C6-9F83-1887DB9D821F}" destId="{C15307D6-2756-4F36-B38D-730DB8C460DB}" srcOrd="0" destOrd="0" presId="urn:microsoft.com/office/officeart/2005/8/layout/gear1"/>
    <dgm:cxn modelId="{820AD8C8-19CA-499C-8F81-D982D312EE81}" srcId="{9D65B98C-1EFB-4068-AAB4-55A562A30ADC}" destId="{12F48664-3CE5-44C7-9257-628CB97CF5E7}" srcOrd="2" destOrd="0" parTransId="{BE48D74C-6F50-45EF-B065-89584B26BD9B}" sibTransId="{3F967187-EA38-466D-8A60-A1C96BAD672D}"/>
    <dgm:cxn modelId="{F73E2C10-C14B-418B-94C7-E73B9A91E67A}" type="presOf" srcId="{C481384A-2F96-4CC4-BD18-866BC576A75C}" destId="{0B31EFCA-4D01-443E-8A0F-A13CAF111269}" srcOrd="0" destOrd="1" presId="urn:microsoft.com/office/officeart/2005/8/layout/gear1"/>
    <dgm:cxn modelId="{1CBA9250-4906-4175-A635-A48A8C1ED591}" type="presOf" srcId="{9D65B98C-1EFB-4068-AAB4-55A562A30ADC}" destId="{B335CCBB-F0F0-443A-867B-D27591607EC8}" srcOrd="1" destOrd="0" presId="urn:microsoft.com/office/officeart/2005/8/layout/gear1"/>
    <dgm:cxn modelId="{5EA71BDC-1395-4553-917C-3571C0FC8743}" type="presOf" srcId="{CF505826-66D2-48C3-B4A9-E9ED2A069D5E}" destId="{184BE015-9F66-4A73-B52E-3B52FE465E26}" srcOrd="0" destOrd="1" presId="urn:microsoft.com/office/officeart/2005/8/layout/gear1"/>
    <dgm:cxn modelId="{5CD885B0-21DA-4FE8-871E-3F078463BC2D}" srcId="{75AFDD95-468D-4784-A997-CC3BFB57D09C}" destId="{1E1C20FF-B399-4BC7-A866-9C20B7F69355}" srcOrd="0" destOrd="0" parTransId="{1B3AECB3-4277-4CB4-A636-AAA5793D3B38}" sibTransId="{C814B324-0740-4158-ABE7-9717AF493BD3}"/>
    <dgm:cxn modelId="{F7B99E04-6BA5-40FF-AA1E-97A8D0588CA1}" srcId="{DC064FDE-0D8C-457E-A4A0-2A4A118C4AD4}" destId="{8652E0DA-B463-47EB-B822-E7795AB0D8F6}" srcOrd="0" destOrd="0" parTransId="{482FF41C-62EF-4FA5-8034-7969FFB6FBB2}" sibTransId="{C2A14736-6E67-41CC-BE72-2AFD34637648}"/>
    <dgm:cxn modelId="{AFFF0A2A-081A-49A1-A8DF-CF965E70171A}" type="presOf" srcId="{8652E0DA-B463-47EB-B822-E7795AB0D8F6}" destId="{0B31EFCA-4D01-443E-8A0F-A13CAF111269}" srcOrd="0" destOrd="0" presId="urn:microsoft.com/office/officeart/2005/8/layout/gear1"/>
    <dgm:cxn modelId="{AC349069-6A30-443E-9731-EE6E320414C0}" type="presOf" srcId="{75AFDD95-468D-4784-A997-CC3BFB57D09C}" destId="{ED6E57D2-0BFC-4715-91C0-5E01F0287C1D}" srcOrd="2" destOrd="0" presId="urn:microsoft.com/office/officeart/2005/8/layout/gear1"/>
    <dgm:cxn modelId="{C3131AB6-99FD-4555-BDCD-396BE0D403A8}" srcId="{3E0EE87C-8537-4007-B92F-CF23DFE6789E}" destId="{9D65B98C-1EFB-4068-AAB4-55A562A30ADC}" srcOrd="0" destOrd="0" parTransId="{FD9FC573-CC9A-484A-8BB4-8FF2C89EFC02}" sibTransId="{E7DBB66E-280F-4F71-992B-18941AD7147D}"/>
    <dgm:cxn modelId="{C3FC4D3E-09C7-4604-9117-A1A50D9840B1}" type="presOf" srcId="{DC064FDE-0D8C-457E-A4A0-2A4A118C4AD4}" destId="{A4B05790-25BB-439B-9F2C-1AB3BD061377}" srcOrd="1" destOrd="0" presId="urn:microsoft.com/office/officeart/2005/8/layout/gear1"/>
    <dgm:cxn modelId="{79581362-B412-4E64-AEFC-B5A83DF46686}" type="presOf" srcId="{DC064FDE-0D8C-457E-A4A0-2A4A118C4AD4}" destId="{3CC3D3EE-BDE2-4EC9-921D-F26BC034558A}" srcOrd="0" destOrd="0" presId="urn:microsoft.com/office/officeart/2005/8/layout/gear1"/>
    <dgm:cxn modelId="{0973F6E9-016D-4DF5-81EF-7E8AD040D815}" type="presOf" srcId="{1E1C20FF-B399-4BC7-A866-9C20B7F69355}" destId="{81481A18-3B62-450D-A528-7A02D822D9EB}" srcOrd="0" destOrd="0" presId="urn:microsoft.com/office/officeart/2005/8/layout/gear1"/>
    <dgm:cxn modelId="{E8F30911-AB3F-498B-AD38-2A852F892230}" type="presOf" srcId="{12F48664-3CE5-44C7-9257-628CB97CF5E7}" destId="{184BE015-9F66-4A73-B52E-3B52FE465E26}" srcOrd="0" destOrd="2" presId="urn:microsoft.com/office/officeart/2005/8/layout/gear1"/>
    <dgm:cxn modelId="{BD5412BC-99DE-481B-9524-200A3DD39D1E}" type="presOf" srcId="{3E0EE87C-8537-4007-B92F-CF23DFE6789E}" destId="{143193DE-A096-44D6-8464-92033286DEE9}" srcOrd="0" destOrd="0" presId="urn:microsoft.com/office/officeart/2005/8/layout/gear1"/>
    <dgm:cxn modelId="{7EC5F892-D688-4995-864D-56B0533BD792}" srcId="{3E0EE87C-8537-4007-B92F-CF23DFE6789E}" destId="{75AFDD95-468D-4784-A997-CC3BFB57D09C}" srcOrd="1" destOrd="0" parTransId="{D69CF06C-3AF8-40B6-A994-780A332E5256}" sibTransId="{1E67D57A-5FC0-49B3-A1DF-0D4416F05C75}"/>
    <dgm:cxn modelId="{A311A7B2-3AC7-4934-98D6-F4087A766C26}" srcId="{3E0EE87C-8537-4007-B92F-CF23DFE6789E}" destId="{DC064FDE-0D8C-457E-A4A0-2A4A118C4AD4}" srcOrd="2" destOrd="0" parTransId="{0459F80B-0FF5-43DB-80BB-04A657E3842A}" sibTransId="{C13129DA-C029-44C6-9F83-1887DB9D821F}"/>
    <dgm:cxn modelId="{6CFBA6E0-C62D-4846-8F51-94E6E3A652B0}" type="presOf" srcId="{1E67D57A-5FC0-49B3-A1DF-0D4416F05C75}" destId="{15FF37C8-C644-4D09-B887-5E19FD2940B7}" srcOrd="0" destOrd="0" presId="urn:microsoft.com/office/officeart/2005/8/layout/gear1"/>
    <dgm:cxn modelId="{8015380F-7F1D-4C72-BCDC-15F81EE78C45}" type="presOf" srcId="{DC064FDE-0D8C-457E-A4A0-2A4A118C4AD4}" destId="{1A6542C9-50C8-4C6A-9281-7BFEC6950133}" srcOrd="2" destOrd="0" presId="urn:microsoft.com/office/officeart/2005/8/layout/gear1"/>
    <dgm:cxn modelId="{F34D2374-1AF7-40C3-8ECA-5DCAD8B7B59C}" type="presOf" srcId="{DC064FDE-0D8C-457E-A4A0-2A4A118C4AD4}" destId="{8FE1D043-BBAD-4917-9C30-99ACC13CAB04}" srcOrd="3" destOrd="0" presId="urn:microsoft.com/office/officeart/2005/8/layout/gear1"/>
    <dgm:cxn modelId="{718EE4A0-76ED-4F51-A7FE-DE57F9D9B637}" srcId="{9D65B98C-1EFB-4068-AAB4-55A562A30ADC}" destId="{D9B44705-91BF-4857-A266-D975F30EC66C}" srcOrd="7" destOrd="0" parTransId="{929B0AB8-C7A4-4F29-A99C-48F7CE362CFC}" sibTransId="{169545E6-DF91-441F-AA8E-30B5D77B4EE0}"/>
    <dgm:cxn modelId="{3BFB05C8-8684-4988-BCEF-E4CC3CCD37EF}" type="presOf" srcId="{75AFDD95-468D-4784-A997-CC3BFB57D09C}" destId="{2255D1AF-3E31-4F22-89BE-B945F5F12169}" srcOrd="0" destOrd="0" presId="urn:microsoft.com/office/officeart/2005/8/layout/gear1"/>
    <dgm:cxn modelId="{98388E98-6778-4B5A-8ADB-3D1CAC0FFF51}" type="presOf" srcId="{75AFDD95-468D-4784-A997-CC3BFB57D09C}" destId="{B70703A9-F2B0-4614-932C-AC0565C26855}" srcOrd="1" destOrd="0" presId="urn:microsoft.com/office/officeart/2005/8/layout/gear1"/>
    <dgm:cxn modelId="{9722EAE8-D42B-4984-BBB0-8CA08AD97C06}" srcId="{9D65B98C-1EFB-4068-AAB4-55A562A30ADC}" destId="{EACED111-7CFA-4E1B-8BD1-243B7FCD31E8}" srcOrd="4" destOrd="0" parTransId="{FF7BB5B2-17C2-4A5A-8B95-5277EE950E6F}" sibTransId="{97F023E5-3898-46AD-9631-73B6E4F22371}"/>
    <dgm:cxn modelId="{467616A2-92E9-4E17-B7B4-AE479A6B99A3}" srcId="{9D65B98C-1EFB-4068-AAB4-55A562A30ADC}" destId="{CF505826-66D2-48C3-B4A9-E9ED2A069D5E}" srcOrd="1" destOrd="0" parTransId="{9FEF0EA2-9CE1-4335-A7AC-CDD5C346D2A4}" sibTransId="{BFF85099-78DE-4C66-8C60-0F05D8A9CB77}"/>
    <dgm:cxn modelId="{C81EE8BB-2933-49DF-AE1B-25E82FE25EAA}" srcId="{9D65B98C-1EFB-4068-AAB4-55A562A30ADC}" destId="{3D497E55-B01A-4B46-A9F9-615DDE1BE034}" srcOrd="6" destOrd="0" parTransId="{0AA55731-8C22-475E-AD30-18264C0D655C}" sibTransId="{31BE5530-123A-479A-A678-A499306B5CE7}"/>
    <dgm:cxn modelId="{FDDB25F6-9159-4C2F-9240-8331018C3784}" srcId="{DC064FDE-0D8C-457E-A4A0-2A4A118C4AD4}" destId="{C481384A-2F96-4CC4-BD18-866BC576A75C}" srcOrd="1" destOrd="0" parTransId="{52D3817E-43FA-4725-8272-072B7EB33000}" sibTransId="{8C9EA1C3-0944-47E1-9ED9-B56EAB816D82}"/>
    <dgm:cxn modelId="{2CE64329-6CD0-4C22-9158-7336F6489646}" type="presOf" srcId="{9E29110E-6AB0-4D14-926C-70CC7D78F41F}" destId="{0B31EFCA-4D01-443E-8A0F-A13CAF111269}" srcOrd="0" destOrd="2" presId="urn:microsoft.com/office/officeart/2005/8/layout/gear1"/>
    <dgm:cxn modelId="{9509A03D-DDC0-449A-88D1-F0427F681972}" type="presOf" srcId="{D9B44705-91BF-4857-A266-D975F30EC66C}" destId="{184BE015-9F66-4A73-B52E-3B52FE465E26}" srcOrd="0" destOrd="7" presId="urn:microsoft.com/office/officeart/2005/8/layout/gear1"/>
    <dgm:cxn modelId="{436CC983-47BF-4976-9975-A409FE36ECAD}" type="presOf" srcId="{EACED111-7CFA-4E1B-8BD1-243B7FCD31E8}" destId="{184BE015-9F66-4A73-B52E-3B52FE465E26}" srcOrd="0" destOrd="4" presId="urn:microsoft.com/office/officeart/2005/8/layout/gear1"/>
    <dgm:cxn modelId="{31C00CF6-6875-48CD-8405-D19E912FFE63}" type="presOf" srcId="{BF515C76-4D71-476E-AD82-E66C649756CC}" destId="{184BE015-9F66-4A73-B52E-3B52FE465E26}" srcOrd="0" destOrd="0" presId="urn:microsoft.com/office/officeart/2005/8/layout/gear1"/>
    <dgm:cxn modelId="{58A8BE81-D812-45F2-8E88-4A18C59E2043}" srcId="{DC064FDE-0D8C-457E-A4A0-2A4A118C4AD4}" destId="{9E29110E-6AB0-4D14-926C-70CC7D78F41F}" srcOrd="2" destOrd="0" parTransId="{3ED1BC50-11E7-4313-922C-3895AF570B17}" sibTransId="{BF3B0A67-B94D-43C4-886E-F9D8B459CD80}"/>
    <dgm:cxn modelId="{A7D7FEB4-379B-4BDE-BFA9-068A3B337040}" type="presOf" srcId="{E7DBB66E-280F-4F71-992B-18941AD7147D}" destId="{E1DE653F-9D19-48B0-944F-1B132675E37F}" srcOrd="0" destOrd="0" presId="urn:microsoft.com/office/officeart/2005/8/layout/gear1"/>
    <dgm:cxn modelId="{7F897A6A-31B5-49E1-BEDA-C4B88648C05B}" type="presOf" srcId="{F4CD73B9-9205-47CF-9F58-6B10E7D6CF0C}" destId="{184BE015-9F66-4A73-B52E-3B52FE465E26}" srcOrd="0" destOrd="5" presId="urn:microsoft.com/office/officeart/2005/8/layout/gear1"/>
    <dgm:cxn modelId="{4B144BAC-9BC6-4803-A68C-5E23CAF803F7}" srcId="{9D65B98C-1EFB-4068-AAB4-55A562A30ADC}" destId="{BF515C76-4D71-476E-AD82-E66C649756CC}" srcOrd="0" destOrd="0" parTransId="{70D5449B-FA82-4CB0-87CF-EEA7DFA01B2D}" sibTransId="{C6F013CF-8310-4438-97B3-2FC4F339C12F}"/>
    <dgm:cxn modelId="{8DE26313-2788-437F-9A18-3AD4760CED67}" type="presOf" srcId="{9D65B98C-1EFB-4068-AAB4-55A562A30ADC}" destId="{A302AD31-6902-415B-BA42-35279A567BD8}" srcOrd="0" destOrd="0" presId="urn:microsoft.com/office/officeart/2005/8/layout/gear1"/>
    <dgm:cxn modelId="{12E79276-2F16-4671-A462-9137633880DE}" type="presParOf" srcId="{143193DE-A096-44D6-8464-92033286DEE9}" destId="{A302AD31-6902-415B-BA42-35279A567BD8}" srcOrd="0" destOrd="0" presId="urn:microsoft.com/office/officeart/2005/8/layout/gear1"/>
    <dgm:cxn modelId="{8BA4B854-0695-405B-87FF-BF6CDD06FAA7}" type="presParOf" srcId="{143193DE-A096-44D6-8464-92033286DEE9}" destId="{B335CCBB-F0F0-443A-867B-D27591607EC8}" srcOrd="1" destOrd="0" presId="urn:microsoft.com/office/officeart/2005/8/layout/gear1"/>
    <dgm:cxn modelId="{DFE4796C-8A4C-404A-A8E9-9BF9E21A027A}" type="presParOf" srcId="{143193DE-A096-44D6-8464-92033286DEE9}" destId="{10824E5D-4615-4723-A15A-AB5A08BF00C8}" srcOrd="2" destOrd="0" presId="urn:microsoft.com/office/officeart/2005/8/layout/gear1"/>
    <dgm:cxn modelId="{24EF31F4-8D41-4E82-9969-25D34FF4D7DE}" type="presParOf" srcId="{143193DE-A096-44D6-8464-92033286DEE9}" destId="{184BE015-9F66-4A73-B52E-3B52FE465E26}" srcOrd="3" destOrd="0" presId="urn:microsoft.com/office/officeart/2005/8/layout/gear1"/>
    <dgm:cxn modelId="{15B69B35-E38D-4596-9563-112AF0A55724}" type="presParOf" srcId="{143193DE-A096-44D6-8464-92033286DEE9}" destId="{2255D1AF-3E31-4F22-89BE-B945F5F12169}" srcOrd="4" destOrd="0" presId="urn:microsoft.com/office/officeart/2005/8/layout/gear1"/>
    <dgm:cxn modelId="{36FA0777-7F35-422E-B7E6-72578F1ECBD7}" type="presParOf" srcId="{143193DE-A096-44D6-8464-92033286DEE9}" destId="{B70703A9-F2B0-4614-932C-AC0565C26855}" srcOrd="5" destOrd="0" presId="urn:microsoft.com/office/officeart/2005/8/layout/gear1"/>
    <dgm:cxn modelId="{7BBF301C-86BB-47A7-933E-0806C18C4892}" type="presParOf" srcId="{143193DE-A096-44D6-8464-92033286DEE9}" destId="{ED6E57D2-0BFC-4715-91C0-5E01F0287C1D}" srcOrd="6" destOrd="0" presId="urn:microsoft.com/office/officeart/2005/8/layout/gear1"/>
    <dgm:cxn modelId="{90EE2B3B-3F46-42E7-8D6D-00317620C31E}" type="presParOf" srcId="{143193DE-A096-44D6-8464-92033286DEE9}" destId="{81481A18-3B62-450D-A528-7A02D822D9EB}" srcOrd="7" destOrd="0" presId="urn:microsoft.com/office/officeart/2005/8/layout/gear1"/>
    <dgm:cxn modelId="{68B951B0-2336-40D2-96C0-EF65A06AD3B1}" type="presParOf" srcId="{143193DE-A096-44D6-8464-92033286DEE9}" destId="{3CC3D3EE-BDE2-4EC9-921D-F26BC034558A}" srcOrd="8" destOrd="0" presId="urn:microsoft.com/office/officeart/2005/8/layout/gear1"/>
    <dgm:cxn modelId="{8F65D613-901B-41A3-B562-6FA452F876FF}" type="presParOf" srcId="{143193DE-A096-44D6-8464-92033286DEE9}" destId="{A4B05790-25BB-439B-9F2C-1AB3BD061377}" srcOrd="9" destOrd="0" presId="urn:microsoft.com/office/officeart/2005/8/layout/gear1"/>
    <dgm:cxn modelId="{FE0B7422-6251-42FD-9BA6-1E2CBBE7D41E}" type="presParOf" srcId="{143193DE-A096-44D6-8464-92033286DEE9}" destId="{1A6542C9-50C8-4C6A-9281-7BFEC6950133}" srcOrd="10" destOrd="0" presId="urn:microsoft.com/office/officeart/2005/8/layout/gear1"/>
    <dgm:cxn modelId="{D878D596-3E2F-43C2-A519-8C75A1C3CC57}" type="presParOf" srcId="{143193DE-A096-44D6-8464-92033286DEE9}" destId="{8FE1D043-BBAD-4917-9C30-99ACC13CAB04}" srcOrd="11" destOrd="0" presId="urn:microsoft.com/office/officeart/2005/8/layout/gear1"/>
    <dgm:cxn modelId="{848C02B9-D8A9-4A38-BC17-235390329ADE}" type="presParOf" srcId="{143193DE-A096-44D6-8464-92033286DEE9}" destId="{0B31EFCA-4D01-443E-8A0F-A13CAF111269}" srcOrd="12" destOrd="0" presId="urn:microsoft.com/office/officeart/2005/8/layout/gear1"/>
    <dgm:cxn modelId="{943892E8-5330-4B55-9BA3-C44BF68F8C98}" type="presParOf" srcId="{143193DE-A096-44D6-8464-92033286DEE9}" destId="{E1DE653F-9D19-48B0-944F-1B132675E37F}" srcOrd="13" destOrd="0" presId="urn:microsoft.com/office/officeart/2005/8/layout/gear1"/>
    <dgm:cxn modelId="{813A84B9-EE1B-4764-8D7E-89FEF68D3A7A}" type="presParOf" srcId="{143193DE-A096-44D6-8464-92033286DEE9}" destId="{15FF37C8-C644-4D09-B887-5E19FD2940B7}" srcOrd="14" destOrd="0" presId="urn:microsoft.com/office/officeart/2005/8/layout/gear1"/>
    <dgm:cxn modelId="{D3CF5E5A-9A77-4B3F-80E6-FF8A329BD0AF}" type="presParOf" srcId="{143193DE-A096-44D6-8464-92033286DEE9}" destId="{C15307D6-2756-4F36-B38D-730DB8C460DB}" srcOrd="15" destOrd="0" presId="urn:microsoft.com/office/officeart/2005/8/layout/gear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7DCD31E-6B55-4762-B2E4-83E8B6F61423}" type="doc">
      <dgm:prSet loTypeId="urn:microsoft.com/office/officeart/2005/8/layout/list1" loCatId="list" qsTypeId="urn:microsoft.com/office/officeart/2005/8/quickstyle/simple1" qsCatId="simple" csTypeId="urn:microsoft.com/office/officeart/2005/8/colors/accent1_3" csCatId="accent1" phldr="1"/>
      <dgm:spPr/>
      <dgm:t>
        <a:bodyPr/>
        <a:lstStyle/>
        <a:p>
          <a:endParaRPr lang="es-ES"/>
        </a:p>
      </dgm:t>
    </dgm:pt>
    <dgm:pt modelId="{872C3981-0F4F-488F-A341-DDDBA75A9E8B}">
      <dgm:prSet phldrT="[Texto]"/>
      <dgm:spPr/>
      <dgm:t>
        <a:bodyPr/>
        <a:lstStyle/>
        <a:p>
          <a:r>
            <a:rPr lang="es-ES"/>
            <a:t>Modos de operación de usuarios</a:t>
          </a:r>
        </a:p>
      </dgm:t>
    </dgm:pt>
    <dgm:pt modelId="{5F714DDD-BE6E-4B81-BBC4-CF8F5AEB9668}" type="parTrans" cxnId="{C650C08A-5F02-4EBD-BA9F-A97F03FA020E}">
      <dgm:prSet/>
      <dgm:spPr/>
      <dgm:t>
        <a:bodyPr/>
        <a:lstStyle/>
        <a:p>
          <a:endParaRPr lang="es-ES"/>
        </a:p>
      </dgm:t>
    </dgm:pt>
    <dgm:pt modelId="{8629E94C-3157-43C6-A731-36C7755911C7}" type="sibTrans" cxnId="{C650C08A-5F02-4EBD-BA9F-A97F03FA020E}">
      <dgm:prSet/>
      <dgm:spPr/>
      <dgm:t>
        <a:bodyPr/>
        <a:lstStyle/>
        <a:p>
          <a:endParaRPr lang="es-ES"/>
        </a:p>
      </dgm:t>
    </dgm:pt>
    <dgm:pt modelId="{032C0C82-B1E0-4216-B8D9-6443C57D8DD3}">
      <dgm:prSet phldrT="[Texto]"/>
      <dgm:spPr/>
      <dgm:t>
        <a:bodyPr/>
        <a:lstStyle/>
        <a:p>
          <a:r>
            <a:rPr lang="es-ES"/>
            <a:t>Periodos de inactibidad</a:t>
          </a:r>
        </a:p>
      </dgm:t>
    </dgm:pt>
    <dgm:pt modelId="{99A75858-3D77-407C-82BA-B55F0F4D0761}" type="parTrans" cxnId="{017DD045-1BF5-458C-83B6-013217107E8A}">
      <dgm:prSet/>
      <dgm:spPr/>
      <dgm:t>
        <a:bodyPr/>
        <a:lstStyle/>
        <a:p>
          <a:endParaRPr lang="es-ES"/>
        </a:p>
      </dgm:t>
    </dgm:pt>
    <dgm:pt modelId="{FB9BBE95-8532-4152-9638-9D0463BAF6B0}" type="sibTrans" cxnId="{017DD045-1BF5-458C-83B6-013217107E8A}">
      <dgm:prSet/>
      <dgm:spPr/>
      <dgm:t>
        <a:bodyPr/>
        <a:lstStyle/>
        <a:p>
          <a:endParaRPr lang="es-ES"/>
        </a:p>
      </dgm:t>
    </dgm:pt>
    <dgm:pt modelId="{B3D3B878-8F03-4263-AB04-412B58FA4F59}">
      <dgm:prSet phldrT="[Texto]"/>
      <dgm:spPr/>
      <dgm:t>
        <a:bodyPr/>
        <a:lstStyle/>
        <a:p>
          <a:r>
            <a:rPr lang="es-ES"/>
            <a:t>Funciones de soporte a procesamiento de datos</a:t>
          </a:r>
        </a:p>
      </dgm:t>
    </dgm:pt>
    <dgm:pt modelId="{A9D80604-6150-48E9-8390-80302EFA1888}" type="parTrans" cxnId="{0A5B8DD1-C17A-4000-AE9B-6B53FD9A6EA8}">
      <dgm:prSet/>
      <dgm:spPr/>
      <dgm:t>
        <a:bodyPr/>
        <a:lstStyle/>
        <a:p>
          <a:endParaRPr lang="es-ES"/>
        </a:p>
      </dgm:t>
    </dgm:pt>
    <dgm:pt modelId="{9AE92F0B-0F57-487A-9B89-BD741770CDE3}" type="sibTrans" cxnId="{0A5B8DD1-C17A-4000-AE9B-6B53FD9A6EA8}">
      <dgm:prSet/>
      <dgm:spPr/>
      <dgm:t>
        <a:bodyPr/>
        <a:lstStyle/>
        <a:p>
          <a:endParaRPr lang="es-ES"/>
        </a:p>
      </dgm:t>
    </dgm:pt>
    <dgm:pt modelId="{2C1DE021-F86A-4882-816C-B0520E422330}">
      <dgm:prSet/>
      <dgm:spPr/>
      <dgm:t>
        <a:bodyPr/>
        <a:lstStyle/>
        <a:p>
          <a:r>
            <a:rPr lang="es-ES"/>
            <a:t>Procesos de recuperación</a:t>
          </a:r>
        </a:p>
      </dgm:t>
    </dgm:pt>
    <dgm:pt modelId="{A0055CE2-C6CC-4C10-99BB-5B89A9C581FE}" type="parTrans" cxnId="{0E63D3E0-0D1F-4600-909B-7F8E1F1C1546}">
      <dgm:prSet/>
      <dgm:spPr/>
      <dgm:t>
        <a:bodyPr/>
        <a:lstStyle/>
        <a:p>
          <a:endParaRPr lang="es-ES"/>
        </a:p>
      </dgm:t>
    </dgm:pt>
    <dgm:pt modelId="{3902EF03-A395-4499-A309-2D5667E42495}" type="sibTrans" cxnId="{0E63D3E0-0D1F-4600-909B-7F8E1F1C1546}">
      <dgm:prSet/>
      <dgm:spPr/>
      <dgm:t>
        <a:bodyPr/>
        <a:lstStyle/>
        <a:p>
          <a:endParaRPr lang="es-ES"/>
        </a:p>
      </dgm:t>
    </dgm:pt>
    <dgm:pt modelId="{3FF900D1-48D6-4BF2-938A-E4D7729B4AE4}">
      <dgm:prSet/>
      <dgm:spPr/>
      <dgm:t>
        <a:bodyPr/>
        <a:lstStyle/>
        <a:p>
          <a:r>
            <a:rPr lang="es-CO"/>
            <a:t>Usuario paciente.</a:t>
          </a:r>
          <a:endParaRPr lang="es-ES"/>
        </a:p>
      </dgm:t>
    </dgm:pt>
    <dgm:pt modelId="{5038DBF1-37D2-4223-B2B1-F0411F607D73}" type="parTrans" cxnId="{EA0F70C6-21A5-4D44-9426-026207F7C165}">
      <dgm:prSet/>
      <dgm:spPr/>
      <dgm:t>
        <a:bodyPr/>
        <a:lstStyle/>
        <a:p>
          <a:endParaRPr lang="es-ES"/>
        </a:p>
      </dgm:t>
    </dgm:pt>
    <dgm:pt modelId="{CD2C015D-F4A8-4EB3-873B-5C2D94A8AEC8}" type="sibTrans" cxnId="{EA0F70C6-21A5-4D44-9426-026207F7C165}">
      <dgm:prSet/>
      <dgm:spPr/>
      <dgm:t>
        <a:bodyPr/>
        <a:lstStyle/>
        <a:p>
          <a:endParaRPr lang="es-ES"/>
        </a:p>
      </dgm:t>
    </dgm:pt>
    <dgm:pt modelId="{3004BD9C-1004-4CD4-B144-9CC840BAFF29}">
      <dgm:prSet/>
      <dgm:spPr/>
      <dgm:t>
        <a:bodyPr/>
        <a:lstStyle/>
        <a:p>
          <a:r>
            <a:rPr lang="es-ES"/>
            <a:t>La natualeza de TAppi: Triage Application es ser una aplicación instalada en los smartphones, no tendrá periodos de inactividad mentras se realize algún tipo de mantenimiento. Si alguna de las funcionalidades no se encuentra aún implementada se mostrará al usuario una alert.</a:t>
          </a:r>
        </a:p>
      </dgm:t>
    </dgm:pt>
    <dgm:pt modelId="{E30B4712-21B5-4DBA-ADC4-884988B45F30}" type="parTrans" cxnId="{3EDE6933-9E3B-4299-B035-1EAE0E80CEC6}">
      <dgm:prSet/>
      <dgm:spPr/>
      <dgm:t>
        <a:bodyPr/>
        <a:lstStyle/>
        <a:p>
          <a:endParaRPr lang="es-ES"/>
        </a:p>
      </dgm:t>
    </dgm:pt>
    <dgm:pt modelId="{8FCCC184-1F96-49F8-9143-AB629C34A94E}" type="sibTrans" cxnId="{3EDE6933-9E3B-4299-B035-1EAE0E80CEC6}">
      <dgm:prSet/>
      <dgm:spPr/>
      <dgm:t>
        <a:bodyPr/>
        <a:lstStyle/>
        <a:p>
          <a:endParaRPr lang="es-ES"/>
        </a:p>
      </dgm:t>
    </dgm:pt>
    <dgm:pt modelId="{7CCC987C-42CF-4DE1-BF7E-2DBA10AD6B92}">
      <dgm:prSet/>
      <dgm:spPr/>
      <dgm:t>
        <a:bodyPr/>
        <a:lstStyle/>
        <a:p>
          <a:r>
            <a:rPr lang="es-ES"/>
            <a:t>No se realizará operación de respaldo de información, esto se debe a que esta funcionalidad no se encuentra en objeto de estudio.</a:t>
          </a:r>
        </a:p>
      </dgm:t>
    </dgm:pt>
    <dgm:pt modelId="{55D88988-045B-4C0E-BC31-4BDB32439513}" type="parTrans" cxnId="{B9A98FD2-E6D3-4284-A9BC-E4E64D0C07E6}">
      <dgm:prSet/>
      <dgm:spPr/>
      <dgm:t>
        <a:bodyPr/>
        <a:lstStyle/>
        <a:p>
          <a:endParaRPr lang="es-ES"/>
        </a:p>
      </dgm:t>
    </dgm:pt>
    <dgm:pt modelId="{CBE121F0-070E-4664-AD50-6D568E49B75B}" type="sibTrans" cxnId="{B9A98FD2-E6D3-4284-A9BC-E4E64D0C07E6}">
      <dgm:prSet/>
      <dgm:spPr/>
      <dgm:t>
        <a:bodyPr/>
        <a:lstStyle/>
        <a:p>
          <a:endParaRPr lang="es-ES"/>
        </a:p>
      </dgm:t>
    </dgm:pt>
    <dgm:pt modelId="{34F357E3-4386-4330-ABE8-54E71FB12838}">
      <dgm:prSet/>
      <dgm:spPr/>
      <dgm:t>
        <a:bodyPr/>
        <a:lstStyle/>
        <a:p>
          <a:r>
            <a:rPr lang="es-ES"/>
            <a:t>Se utilizará SQLite para el manejo y gestión de la información.</a:t>
          </a:r>
        </a:p>
      </dgm:t>
    </dgm:pt>
    <dgm:pt modelId="{29BA8D61-D04A-4F98-AD65-374F98B6CA31}" type="parTrans" cxnId="{9AC09756-81EF-4678-94AC-0961E60BB2AA}">
      <dgm:prSet/>
      <dgm:spPr/>
      <dgm:t>
        <a:bodyPr/>
        <a:lstStyle/>
        <a:p>
          <a:endParaRPr lang="es-ES"/>
        </a:p>
      </dgm:t>
    </dgm:pt>
    <dgm:pt modelId="{F81C65B4-E07E-4EA7-BD63-4897871A552C}" type="sibTrans" cxnId="{9AC09756-81EF-4678-94AC-0961E60BB2AA}">
      <dgm:prSet/>
      <dgm:spPr/>
      <dgm:t>
        <a:bodyPr/>
        <a:lstStyle/>
        <a:p>
          <a:endParaRPr lang="es-ES"/>
        </a:p>
      </dgm:t>
    </dgm:pt>
    <dgm:pt modelId="{D02656BE-7CF6-4D4C-96E7-309173C79578}">
      <dgm:prSet/>
      <dgm:spPr/>
      <dgm:t>
        <a:bodyPr/>
        <a:lstStyle/>
        <a:p>
          <a:r>
            <a:rPr lang="es-CO"/>
            <a:t>Usuario médico.</a:t>
          </a:r>
        </a:p>
      </dgm:t>
    </dgm:pt>
    <dgm:pt modelId="{42D863BA-829D-402D-8002-912E5B404FC0}" type="parTrans" cxnId="{ADEACBCD-6DCD-4970-B637-9831D7D51F6E}">
      <dgm:prSet/>
      <dgm:spPr/>
      <dgm:t>
        <a:bodyPr/>
        <a:lstStyle/>
        <a:p>
          <a:endParaRPr lang="es-CO"/>
        </a:p>
      </dgm:t>
    </dgm:pt>
    <dgm:pt modelId="{7375CB26-A991-480C-9811-D89CEED3CD6A}" type="sibTrans" cxnId="{ADEACBCD-6DCD-4970-B637-9831D7D51F6E}">
      <dgm:prSet/>
      <dgm:spPr/>
      <dgm:t>
        <a:bodyPr/>
        <a:lstStyle/>
        <a:p>
          <a:endParaRPr lang="es-CO"/>
        </a:p>
      </dgm:t>
    </dgm:pt>
    <dgm:pt modelId="{42A6A6C8-1B27-4323-A895-30C5BD8269B1}">
      <dgm:prSet/>
      <dgm:spPr/>
      <dgm:t>
        <a:bodyPr/>
        <a:lstStyle/>
        <a:p>
          <a:r>
            <a:rPr lang="es-CO"/>
            <a:t>Usuario administrador, tiene acceso al sistema completo.</a:t>
          </a:r>
        </a:p>
      </dgm:t>
    </dgm:pt>
    <dgm:pt modelId="{12341B2E-84DA-4833-BF4A-CE818D48A52B}" type="parTrans" cxnId="{9E4F07D7-B5C8-4B36-B82E-7205FFA375C7}">
      <dgm:prSet/>
      <dgm:spPr/>
      <dgm:t>
        <a:bodyPr/>
        <a:lstStyle/>
        <a:p>
          <a:endParaRPr lang="es-CO"/>
        </a:p>
      </dgm:t>
    </dgm:pt>
    <dgm:pt modelId="{D255F1DC-2DBD-48A0-A0EF-35F60D44D5B6}" type="sibTrans" cxnId="{9E4F07D7-B5C8-4B36-B82E-7205FFA375C7}">
      <dgm:prSet/>
      <dgm:spPr/>
      <dgm:t>
        <a:bodyPr/>
        <a:lstStyle/>
        <a:p>
          <a:endParaRPr lang="es-CO"/>
        </a:p>
      </dgm:t>
    </dgm:pt>
    <dgm:pt modelId="{8AAD9C79-2354-40D7-BA31-9F1C7231AC86}" type="pres">
      <dgm:prSet presAssocID="{77DCD31E-6B55-4762-B2E4-83E8B6F61423}" presName="linear" presStyleCnt="0">
        <dgm:presLayoutVars>
          <dgm:dir/>
          <dgm:animLvl val="lvl"/>
          <dgm:resizeHandles val="exact"/>
        </dgm:presLayoutVars>
      </dgm:prSet>
      <dgm:spPr/>
      <dgm:t>
        <a:bodyPr/>
        <a:lstStyle/>
        <a:p>
          <a:endParaRPr lang="es-CO"/>
        </a:p>
      </dgm:t>
    </dgm:pt>
    <dgm:pt modelId="{4BBA3893-890C-4F9B-9FD2-8C081E5DAEF6}" type="pres">
      <dgm:prSet presAssocID="{872C3981-0F4F-488F-A341-DDDBA75A9E8B}" presName="parentLin" presStyleCnt="0"/>
      <dgm:spPr/>
    </dgm:pt>
    <dgm:pt modelId="{91E08568-B495-46A8-8452-16358A217AE1}" type="pres">
      <dgm:prSet presAssocID="{872C3981-0F4F-488F-A341-DDDBA75A9E8B}" presName="parentLeftMargin" presStyleLbl="node1" presStyleIdx="0" presStyleCnt="4"/>
      <dgm:spPr/>
      <dgm:t>
        <a:bodyPr/>
        <a:lstStyle/>
        <a:p>
          <a:endParaRPr lang="es-CO"/>
        </a:p>
      </dgm:t>
    </dgm:pt>
    <dgm:pt modelId="{FEDA253C-CE75-4E2C-8B2A-486DCEBA1E5E}" type="pres">
      <dgm:prSet presAssocID="{872C3981-0F4F-488F-A341-DDDBA75A9E8B}" presName="parentText" presStyleLbl="node1" presStyleIdx="0" presStyleCnt="4" custLinFactNeighborX="4329">
        <dgm:presLayoutVars>
          <dgm:chMax val="0"/>
          <dgm:bulletEnabled val="1"/>
        </dgm:presLayoutVars>
      </dgm:prSet>
      <dgm:spPr/>
      <dgm:t>
        <a:bodyPr/>
        <a:lstStyle/>
        <a:p>
          <a:endParaRPr lang="es-CO"/>
        </a:p>
      </dgm:t>
    </dgm:pt>
    <dgm:pt modelId="{7F850C65-F66A-420F-975C-DD75F285D196}" type="pres">
      <dgm:prSet presAssocID="{872C3981-0F4F-488F-A341-DDDBA75A9E8B}" presName="negativeSpace" presStyleCnt="0"/>
      <dgm:spPr/>
    </dgm:pt>
    <dgm:pt modelId="{4CD04697-FF5F-4D7C-8441-628F1AEB4538}" type="pres">
      <dgm:prSet presAssocID="{872C3981-0F4F-488F-A341-DDDBA75A9E8B}" presName="childText" presStyleLbl="conFgAcc1" presStyleIdx="0" presStyleCnt="4">
        <dgm:presLayoutVars>
          <dgm:bulletEnabled val="1"/>
        </dgm:presLayoutVars>
      </dgm:prSet>
      <dgm:spPr/>
      <dgm:t>
        <a:bodyPr/>
        <a:lstStyle/>
        <a:p>
          <a:endParaRPr lang="es-CO"/>
        </a:p>
      </dgm:t>
    </dgm:pt>
    <dgm:pt modelId="{984475DE-4CFD-4758-9D26-E5EBA018A874}" type="pres">
      <dgm:prSet presAssocID="{8629E94C-3157-43C6-A731-36C7755911C7}" presName="spaceBetweenRectangles" presStyleCnt="0"/>
      <dgm:spPr/>
    </dgm:pt>
    <dgm:pt modelId="{D48F9FC1-37C1-4B5A-B4FC-D97399A6BA97}" type="pres">
      <dgm:prSet presAssocID="{032C0C82-B1E0-4216-B8D9-6443C57D8DD3}" presName="parentLin" presStyleCnt="0"/>
      <dgm:spPr/>
    </dgm:pt>
    <dgm:pt modelId="{86CB7F36-FD5D-49DC-A500-3F3659DDD1B1}" type="pres">
      <dgm:prSet presAssocID="{032C0C82-B1E0-4216-B8D9-6443C57D8DD3}" presName="parentLeftMargin" presStyleLbl="node1" presStyleIdx="0" presStyleCnt="4"/>
      <dgm:spPr/>
      <dgm:t>
        <a:bodyPr/>
        <a:lstStyle/>
        <a:p>
          <a:endParaRPr lang="es-CO"/>
        </a:p>
      </dgm:t>
    </dgm:pt>
    <dgm:pt modelId="{2D59555D-7BD9-49F9-A00A-BDF6230D3B0F}" type="pres">
      <dgm:prSet presAssocID="{032C0C82-B1E0-4216-B8D9-6443C57D8DD3}" presName="parentText" presStyleLbl="node1" presStyleIdx="1" presStyleCnt="4">
        <dgm:presLayoutVars>
          <dgm:chMax val="0"/>
          <dgm:bulletEnabled val="1"/>
        </dgm:presLayoutVars>
      </dgm:prSet>
      <dgm:spPr/>
      <dgm:t>
        <a:bodyPr/>
        <a:lstStyle/>
        <a:p>
          <a:endParaRPr lang="es-CO"/>
        </a:p>
      </dgm:t>
    </dgm:pt>
    <dgm:pt modelId="{FBA7A463-F938-4471-BCE7-D33F5010A90A}" type="pres">
      <dgm:prSet presAssocID="{032C0C82-B1E0-4216-B8D9-6443C57D8DD3}" presName="negativeSpace" presStyleCnt="0"/>
      <dgm:spPr/>
    </dgm:pt>
    <dgm:pt modelId="{81102F8E-DA1B-4C60-96F0-76F508858905}" type="pres">
      <dgm:prSet presAssocID="{032C0C82-B1E0-4216-B8D9-6443C57D8DD3}" presName="childText" presStyleLbl="conFgAcc1" presStyleIdx="1" presStyleCnt="4">
        <dgm:presLayoutVars>
          <dgm:bulletEnabled val="1"/>
        </dgm:presLayoutVars>
      </dgm:prSet>
      <dgm:spPr/>
      <dgm:t>
        <a:bodyPr/>
        <a:lstStyle/>
        <a:p>
          <a:endParaRPr lang="es-CO"/>
        </a:p>
      </dgm:t>
    </dgm:pt>
    <dgm:pt modelId="{9DE7298A-21AA-4B67-AF5C-3474F4FBE4FB}" type="pres">
      <dgm:prSet presAssocID="{FB9BBE95-8532-4152-9638-9D0463BAF6B0}" presName="spaceBetweenRectangles" presStyleCnt="0"/>
      <dgm:spPr/>
    </dgm:pt>
    <dgm:pt modelId="{0BF45C24-3496-44E3-947E-E84049A07ADD}" type="pres">
      <dgm:prSet presAssocID="{2C1DE021-F86A-4882-816C-B0520E422330}" presName="parentLin" presStyleCnt="0"/>
      <dgm:spPr/>
    </dgm:pt>
    <dgm:pt modelId="{7AF4B85B-0604-4109-9AB0-AFC8769FCF46}" type="pres">
      <dgm:prSet presAssocID="{2C1DE021-F86A-4882-816C-B0520E422330}" presName="parentLeftMargin" presStyleLbl="node1" presStyleIdx="1" presStyleCnt="4"/>
      <dgm:spPr/>
      <dgm:t>
        <a:bodyPr/>
        <a:lstStyle/>
        <a:p>
          <a:endParaRPr lang="es-CO"/>
        </a:p>
      </dgm:t>
    </dgm:pt>
    <dgm:pt modelId="{E8D96EAA-FD26-4EAB-96C1-A4DECC6E2DCE}" type="pres">
      <dgm:prSet presAssocID="{2C1DE021-F86A-4882-816C-B0520E422330}" presName="parentText" presStyleLbl="node1" presStyleIdx="2" presStyleCnt="4">
        <dgm:presLayoutVars>
          <dgm:chMax val="0"/>
          <dgm:bulletEnabled val="1"/>
        </dgm:presLayoutVars>
      </dgm:prSet>
      <dgm:spPr/>
      <dgm:t>
        <a:bodyPr/>
        <a:lstStyle/>
        <a:p>
          <a:endParaRPr lang="es-CO"/>
        </a:p>
      </dgm:t>
    </dgm:pt>
    <dgm:pt modelId="{F7858966-9841-4BDB-AFBC-BF7ABB3767F7}" type="pres">
      <dgm:prSet presAssocID="{2C1DE021-F86A-4882-816C-B0520E422330}" presName="negativeSpace" presStyleCnt="0"/>
      <dgm:spPr/>
    </dgm:pt>
    <dgm:pt modelId="{C9184E2E-07B8-472D-B001-7D113DBBCC88}" type="pres">
      <dgm:prSet presAssocID="{2C1DE021-F86A-4882-816C-B0520E422330}" presName="childText" presStyleLbl="conFgAcc1" presStyleIdx="2" presStyleCnt="4">
        <dgm:presLayoutVars>
          <dgm:bulletEnabled val="1"/>
        </dgm:presLayoutVars>
      </dgm:prSet>
      <dgm:spPr/>
      <dgm:t>
        <a:bodyPr/>
        <a:lstStyle/>
        <a:p>
          <a:endParaRPr lang="es-CO"/>
        </a:p>
      </dgm:t>
    </dgm:pt>
    <dgm:pt modelId="{F30FA71B-575C-480B-A7EB-17603D82C604}" type="pres">
      <dgm:prSet presAssocID="{3902EF03-A395-4499-A309-2D5667E42495}" presName="spaceBetweenRectangles" presStyleCnt="0"/>
      <dgm:spPr/>
    </dgm:pt>
    <dgm:pt modelId="{7C77019F-A5E6-4B11-8181-7653F53901B8}" type="pres">
      <dgm:prSet presAssocID="{B3D3B878-8F03-4263-AB04-412B58FA4F59}" presName="parentLin" presStyleCnt="0"/>
      <dgm:spPr/>
    </dgm:pt>
    <dgm:pt modelId="{F649F0ED-75ED-4A34-8A17-16A614977F10}" type="pres">
      <dgm:prSet presAssocID="{B3D3B878-8F03-4263-AB04-412B58FA4F59}" presName="parentLeftMargin" presStyleLbl="node1" presStyleIdx="2" presStyleCnt="4"/>
      <dgm:spPr/>
      <dgm:t>
        <a:bodyPr/>
        <a:lstStyle/>
        <a:p>
          <a:endParaRPr lang="es-CO"/>
        </a:p>
      </dgm:t>
    </dgm:pt>
    <dgm:pt modelId="{40D9C505-2C84-4B00-BA86-77033EAE6855}" type="pres">
      <dgm:prSet presAssocID="{B3D3B878-8F03-4263-AB04-412B58FA4F59}" presName="parentText" presStyleLbl="node1" presStyleIdx="3" presStyleCnt="4">
        <dgm:presLayoutVars>
          <dgm:chMax val="0"/>
          <dgm:bulletEnabled val="1"/>
        </dgm:presLayoutVars>
      </dgm:prSet>
      <dgm:spPr/>
      <dgm:t>
        <a:bodyPr/>
        <a:lstStyle/>
        <a:p>
          <a:endParaRPr lang="es-CO"/>
        </a:p>
      </dgm:t>
    </dgm:pt>
    <dgm:pt modelId="{D7F01827-4834-4D43-BF1F-A0CD6AA793BA}" type="pres">
      <dgm:prSet presAssocID="{B3D3B878-8F03-4263-AB04-412B58FA4F59}" presName="negativeSpace" presStyleCnt="0"/>
      <dgm:spPr/>
    </dgm:pt>
    <dgm:pt modelId="{1686094F-FB6F-44F9-82C3-60C2FAF7311A}" type="pres">
      <dgm:prSet presAssocID="{B3D3B878-8F03-4263-AB04-412B58FA4F59}" presName="childText" presStyleLbl="conFgAcc1" presStyleIdx="3" presStyleCnt="4">
        <dgm:presLayoutVars>
          <dgm:bulletEnabled val="1"/>
        </dgm:presLayoutVars>
      </dgm:prSet>
      <dgm:spPr/>
      <dgm:t>
        <a:bodyPr/>
        <a:lstStyle/>
        <a:p>
          <a:endParaRPr lang="es-CO"/>
        </a:p>
      </dgm:t>
    </dgm:pt>
  </dgm:ptLst>
  <dgm:cxnLst>
    <dgm:cxn modelId="{4FF77D18-3829-4EE1-834A-162FB567E02D}" type="presOf" srcId="{42A6A6C8-1B27-4323-A895-30C5BD8269B1}" destId="{4CD04697-FF5F-4D7C-8441-628F1AEB4538}" srcOrd="0" destOrd="2" presId="urn:microsoft.com/office/officeart/2005/8/layout/list1"/>
    <dgm:cxn modelId="{017DD045-1BF5-458C-83B6-013217107E8A}" srcId="{77DCD31E-6B55-4762-B2E4-83E8B6F61423}" destId="{032C0C82-B1E0-4216-B8D9-6443C57D8DD3}" srcOrd="1" destOrd="0" parTransId="{99A75858-3D77-407C-82BA-B55F0F4D0761}" sibTransId="{FB9BBE95-8532-4152-9638-9D0463BAF6B0}"/>
    <dgm:cxn modelId="{ADEACBCD-6DCD-4970-B637-9831D7D51F6E}" srcId="{872C3981-0F4F-488F-A341-DDDBA75A9E8B}" destId="{D02656BE-7CF6-4D4C-96E7-309173C79578}" srcOrd="1" destOrd="0" parTransId="{42D863BA-829D-402D-8002-912E5B404FC0}" sibTransId="{7375CB26-A991-480C-9811-D89CEED3CD6A}"/>
    <dgm:cxn modelId="{8C89388E-1429-4267-A4AF-EAA783963EDA}" type="presOf" srcId="{34F357E3-4386-4330-ABE8-54E71FB12838}" destId="{1686094F-FB6F-44F9-82C3-60C2FAF7311A}" srcOrd="0" destOrd="0" presId="urn:microsoft.com/office/officeart/2005/8/layout/list1"/>
    <dgm:cxn modelId="{1FBC3115-E690-422A-8285-825A965DB254}" type="presOf" srcId="{7CCC987C-42CF-4DE1-BF7E-2DBA10AD6B92}" destId="{C9184E2E-07B8-472D-B001-7D113DBBCC88}" srcOrd="0" destOrd="0" presId="urn:microsoft.com/office/officeart/2005/8/layout/list1"/>
    <dgm:cxn modelId="{4EAAAF61-0E6E-4A4A-A098-0E31FECA1EA1}" type="presOf" srcId="{77DCD31E-6B55-4762-B2E4-83E8B6F61423}" destId="{8AAD9C79-2354-40D7-BA31-9F1C7231AC86}" srcOrd="0" destOrd="0" presId="urn:microsoft.com/office/officeart/2005/8/layout/list1"/>
    <dgm:cxn modelId="{3EDE6933-9E3B-4299-B035-1EAE0E80CEC6}" srcId="{032C0C82-B1E0-4216-B8D9-6443C57D8DD3}" destId="{3004BD9C-1004-4CD4-B144-9CC840BAFF29}" srcOrd="0" destOrd="0" parTransId="{E30B4712-21B5-4DBA-ADC4-884988B45F30}" sibTransId="{8FCCC184-1F96-49F8-9143-AB629C34A94E}"/>
    <dgm:cxn modelId="{F1B74D4F-E05E-4F97-BBFE-C1C5721D0672}" type="presOf" srcId="{872C3981-0F4F-488F-A341-DDDBA75A9E8B}" destId="{91E08568-B495-46A8-8452-16358A217AE1}" srcOrd="0" destOrd="0" presId="urn:microsoft.com/office/officeart/2005/8/layout/list1"/>
    <dgm:cxn modelId="{0A5B8DD1-C17A-4000-AE9B-6B53FD9A6EA8}" srcId="{77DCD31E-6B55-4762-B2E4-83E8B6F61423}" destId="{B3D3B878-8F03-4263-AB04-412B58FA4F59}" srcOrd="3" destOrd="0" parTransId="{A9D80604-6150-48E9-8390-80302EFA1888}" sibTransId="{9AE92F0B-0F57-487A-9B89-BD741770CDE3}"/>
    <dgm:cxn modelId="{C650C08A-5F02-4EBD-BA9F-A97F03FA020E}" srcId="{77DCD31E-6B55-4762-B2E4-83E8B6F61423}" destId="{872C3981-0F4F-488F-A341-DDDBA75A9E8B}" srcOrd="0" destOrd="0" parTransId="{5F714DDD-BE6E-4B81-BBC4-CF8F5AEB9668}" sibTransId="{8629E94C-3157-43C6-A731-36C7755911C7}"/>
    <dgm:cxn modelId="{286F2C63-644A-4A5E-92BC-5901F559BBC1}" type="presOf" srcId="{872C3981-0F4F-488F-A341-DDDBA75A9E8B}" destId="{FEDA253C-CE75-4E2C-8B2A-486DCEBA1E5E}" srcOrd="1" destOrd="0" presId="urn:microsoft.com/office/officeart/2005/8/layout/list1"/>
    <dgm:cxn modelId="{EA0F70C6-21A5-4D44-9426-026207F7C165}" srcId="{872C3981-0F4F-488F-A341-DDDBA75A9E8B}" destId="{3FF900D1-48D6-4BF2-938A-E4D7729B4AE4}" srcOrd="0" destOrd="0" parTransId="{5038DBF1-37D2-4223-B2B1-F0411F607D73}" sibTransId="{CD2C015D-F4A8-4EB3-873B-5C2D94A8AEC8}"/>
    <dgm:cxn modelId="{357B44C9-AE67-44FC-B943-25E96317C02E}" type="presOf" srcId="{032C0C82-B1E0-4216-B8D9-6443C57D8DD3}" destId="{2D59555D-7BD9-49F9-A00A-BDF6230D3B0F}" srcOrd="1" destOrd="0" presId="urn:microsoft.com/office/officeart/2005/8/layout/list1"/>
    <dgm:cxn modelId="{0E63D3E0-0D1F-4600-909B-7F8E1F1C1546}" srcId="{77DCD31E-6B55-4762-B2E4-83E8B6F61423}" destId="{2C1DE021-F86A-4882-816C-B0520E422330}" srcOrd="2" destOrd="0" parTransId="{A0055CE2-C6CC-4C10-99BB-5B89A9C581FE}" sibTransId="{3902EF03-A395-4499-A309-2D5667E42495}"/>
    <dgm:cxn modelId="{9AC09756-81EF-4678-94AC-0961E60BB2AA}" srcId="{B3D3B878-8F03-4263-AB04-412B58FA4F59}" destId="{34F357E3-4386-4330-ABE8-54E71FB12838}" srcOrd="0" destOrd="0" parTransId="{29BA8D61-D04A-4F98-AD65-374F98B6CA31}" sibTransId="{F81C65B4-E07E-4EA7-BD63-4897871A552C}"/>
    <dgm:cxn modelId="{61E51660-1AE8-4280-8D20-2C2AD3AEC6F2}" type="presOf" srcId="{D02656BE-7CF6-4D4C-96E7-309173C79578}" destId="{4CD04697-FF5F-4D7C-8441-628F1AEB4538}" srcOrd="0" destOrd="1" presId="urn:microsoft.com/office/officeart/2005/8/layout/list1"/>
    <dgm:cxn modelId="{C2AFDAC2-E132-4223-8C8F-A465E2DD6606}" type="presOf" srcId="{B3D3B878-8F03-4263-AB04-412B58FA4F59}" destId="{F649F0ED-75ED-4A34-8A17-16A614977F10}" srcOrd="0" destOrd="0" presId="urn:microsoft.com/office/officeart/2005/8/layout/list1"/>
    <dgm:cxn modelId="{F31E16FD-206E-4F99-8E6B-50932739E24D}" type="presOf" srcId="{2C1DE021-F86A-4882-816C-B0520E422330}" destId="{E8D96EAA-FD26-4EAB-96C1-A4DECC6E2DCE}" srcOrd="1" destOrd="0" presId="urn:microsoft.com/office/officeart/2005/8/layout/list1"/>
    <dgm:cxn modelId="{9E4F07D7-B5C8-4B36-B82E-7205FFA375C7}" srcId="{872C3981-0F4F-488F-A341-DDDBA75A9E8B}" destId="{42A6A6C8-1B27-4323-A895-30C5BD8269B1}" srcOrd="2" destOrd="0" parTransId="{12341B2E-84DA-4833-BF4A-CE818D48A52B}" sibTransId="{D255F1DC-2DBD-48A0-A0EF-35F60D44D5B6}"/>
    <dgm:cxn modelId="{DF4C03FE-DB4E-44A6-AE3A-67116669F918}" type="presOf" srcId="{3FF900D1-48D6-4BF2-938A-E4D7729B4AE4}" destId="{4CD04697-FF5F-4D7C-8441-628F1AEB4538}" srcOrd="0" destOrd="0" presId="urn:microsoft.com/office/officeart/2005/8/layout/list1"/>
    <dgm:cxn modelId="{D84A4712-B061-4982-BC86-B3EBACF11739}" type="presOf" srcId="{3004BD9C-1004-4CD4-B144-9CC840BAFF29}" destId="{81102F8E-DA1B-4C60-96F0-76F508858905}" srcOrd="0" destOrd="0" presId="urn:microsoft.com/office/officeart/2005/8/layout/list1"/>
    <dgm:cxn modelId="{B9A98FD2-E6D3-4284-A9BC-E4E64D0C07E6}" srcId="{2C1DE021-F86A-4882-816C-B0520E422330}" destId="{7CCC987C-42CF-4DE1-BF7E-2DBA10AD6B92}" srcOrd="0" destOrd="0" parTransId="{55D88988-045B-4C0E-BC31-4BDB32439513}" sibTransId="{CBE121F0-070E-4664-AD50-6D568E49B75B}"/>
    <dgm:cxn modelId="{9C3353D5-6DD2-4043-828D-3E59692DD54F}" type="presOf" srcId="{032C0C82-B1E0-4216-B8D9-6443C57D8DD3}" destId="{86CB7F36-FD5D-49DC-A500-3F3659DDD1B1}" srcOrd="0" destOrd="0" presId="urn:microsoft.com/office/officeart/2005/8/layout/list1"/>
    <dgm:cxn modelId="{8314919E-033A-48A7-9DD8-F47F8A230F1B}" type="presOf" srcId="{2C1DE021-F86A-4882-816C-B0520E422330}" destId="{7AF4B85B-0604-4109-9AB0-AFC8769FCF46}" srcOrd="0" destOrd="0" presId="urn:microsoft.com/office/officeart/2005/8/layout/list1"/>
    <dgm:cxn modelId="{D715AC13-C351-4CE8-9A7A-5D69079E3503}" type="presOf" srcId="{B3D3B878-8F03-4263-AB04-412B58FA4F59}" destId="{40D9C505-2C84-4B00-BA86-77033EAE6855}" srcOrd="1" destOrd="0" presId="urn:microsoft.com/office/officeart/2005/8/layout/list1"/>
    <dgm:cxn modelId="{9C2A9042-7504-4FA7-9B76-EE308A49FA2C}" type="presParOf" srcId="{8AAD9C79-2354-40D7-BA31-9F1C7231AC86}" destId="{4BBA3893-890C-4F9B-9FD2-8C081E5DAEF6}" srcOrd="0" destOrd="0" presId="urn:microsoft.com/office/officeart/2005/8/layout/list1"/>
    <dgm:cxn modelId="{9205A16C-09A9-4E00-B4D6-592B54B5843D}" type="presParOf" srcId="{4BBA3893-890C-4F9B-9FD2-8C081E5DAEF6}" destId="{91E08568-B495-46A8-8452-16358A217AE1}" srcOrd="0" destOrd="0" presId="urn:microsoft.com/office/officeart/2005/8/layout/list1"/>
    <dgm:cxn modelId="{6FBAE91B-CF06-400D-A2A7-7F48F2E413D7}" type="presParOf" srcId="{4BBA3893-890C-4F9B-9FD2-8C081E5DAEF6}" destId="{FEDA253C-CE75-4E2C-8B2A-486DCEBA1E5E}" srcOrd="1" destOrd="0" presId="urn:microsoft.com/office/officeart/2005/8/layout/list1"/>
    <dgm:cxn modelId="{1D044D82-1D77-4813-9A25-FFCC577E0610}" type="presParOf" srcId="{8AAD9C79-2354-40D7-BA31-9F1C7231AC86}" destId="{7F850C65-F66A-420F-975C-DD75F285D196}" srcOrd="1" destOrd="0" presId="urn:microsoft.com/office/officeart/2005/8/layout/list1"/>
    <dgm:cxn modelId="{0A392DCF-76CA-4DD5-992A-C76F0A53755D}" type="presParOf" srcId="{8AAD9C79-2354-40D7-BA31-9F1C7231AC86}" destId="{4CD04697-FF5F-4D7C-8441-628F1AEB4538}" srcOrd="2" destOrd="0" presId="urn:microsoft.com/office/officeart/2005/8/layout/list1"/>
    <dgm:cxn modelId="{A99CA293-D4A6-4F20-995E-262194E7C40A}" type="presParOf" srcId="{8AAD9C79-2354-40D7-BA31-9F1C7231AC86}" destId="{984475DE-4CFD-4758-9D26-E5EBA018A874}" srcOrd="3" destOrd="0" presId="urn:microsoft.com/office/officeart/2005/8/layout/list1"/>
    <dgm:cxn modelId="{9DE636BA-B7DB-49B0-A7F5-7EC2FC7CE6BD}" type="presParOf" srcId="{8AAD9C79-2354-40D7-BA31-9F1C7231AC86}" destId="{D48F9FC1-37C1-4B5A-B4FC-D97399A6BA97}" srcOrd="4" destOrd="0" presId="urn:microsoft.com/office/officeart/2005/8/layout/list1"/>
    <dgm:cxn modelId="{23963FC3-55BA-4A8C-B210-8FA24D9C680E}" type="presParOf" srcId="{D48F9FC1-37C1-4B5A-B4FC-D97399A6BA97}" destId="{86CB7F36-FD5D-49DC-A500-3F3659DDD1B1}" srcOrd="0" destOrd="0" presId="urn:microsoft.com/office/officeart/2005/8/layout/list1"/>
    <dgm:cxn modelId="{CE3CA4AD-D522-4C66-9EC8-A38EA461FB3A}" type="presParOf" srcId="{D48F9FC1-37C1-4B5A-B4FC-D97399A6BA97}" destId="{2D59555D-7BD9-49F9-A00A-BDF6230D3B0F}" srcOrd="1" destOrd="0" presId="urn:microsoft.com/office/officeart/2005/8/layout/list1"/>
    <dgm:cxn modelId="{CA8F470D-BAB6-4873-BC4C-BB2713920C06}" type="presParOf" srcId="{8AAD9C79-2354-40D7-BA31-9F1C7231AC86}" destId="{FBA7A463-F938-4471-BCE7-D33F5010A90A}" srcOrd="5" destOrd="0" presId="urn:microsoft.com/office/officeart/2005/8/layout/list1"/>
    <dgm:cxn modelId="{232D3CF7-EEF9-463D-9980-4DD4A7099BE8}" type="presParOf" srcId="{8AAD9C79-2354-40D7-BA31-9F1C7231AC86}" destId="{81102F8E-DA1B-4C60-96F0-76F508858905}" srcOrd="6" destOrd="0" presId="urn:microsoft.com/office/officeart/2005/8/layout/list1"/>
    <dgm:cxn modelId="{A15693B6-1C9E-460D-B7BD-28E3BE8D993E}" type="presParOf" srcId="{8AAD9C79-2354-40D7-BA31-9F1C7231AC86}" destId="{9DE7298A-21AA-4B67-AF5C-3474F4FBE4FB}" srcOrd="7" destOrd="0" presId="urn:microsoft.com/office/officeart/2005/8/layout/list1"/>
    <dgm:cxn modelId="{142DB8F0-3A87-4B6A-8733-F17CC7DE63C5}" type="presParOf" srcId="{8AAD9C79-2354-40D7-BA31-9F1C7231AC86}" destId="{0BF45C24-3496-44E3-947E-E84049A07ADD}" srcOrd="8" destOrd="0" presId="urn:microsoft.com/office/officeart/2005/8/layout/list1"/>
    <dgm:cxn modelId="{85D9B29D-A9C7-4E86-8CA5-0EED2FFC2DBB}" type="presParOf" srcId="{0BF45C24-3496-44E3-947E-E84049A07ADD}" destId="{7AF4B85B-0604-4109-9AB0-AFC8769FCF46}" srcOrd="0" destOrd="0" presId="urn:microsoft.com/office/officeart/2005/8/layout/list1"/>
    <dgm:cxn modelId="{C8EAFCAA-FBD4-4494-8B47-721B63591EF3}" type="presParOf" srcId="{0BF45C24-3496-44E3-947E-E84049A07ADD}" destId="{E8D96EAA-FD26-4EAB-96C1-A4DECC6E2DCE}" srcOrd="1" destOrd="0" presId="urn:microsoft.com/office/officeart/2005/8/layout/list1"/>
    <dgm:cxn modelId="{565F4246-2A83-4614-9E09-97AAC5629677}" type="presParOf" srcId="{8AAD9C79-2354-40D7-BA31-9F1C7231AC86}" destId="{F7858966-9841-4BDB-AFBC-BF7ABB3767F7}" srcOrd="9" destOrd="0" presId="urn:microsoft.com/office/officeart/2005/8/layout/list1"/>
    <dgm:cxn modelId="{AB8C7DF3-D7E1-45E4-B00F-F590E7DD8632}" type="presParOf" srcId="{8AAD9C79-2354-40D7-BA31-9F1C7231AC86}" destId="{C9184E2E-07B8-472D-B001-7D113DBBCC88}" srcOrd="10" destOrd="0" presId="urn:microsoft.com/office/officeart/2005/8/layout/list1"/>
    <dgm:cxn modelId="{9E55FB09-3578-488E-9C3C-17550DC53D64}" type="presParOf" srcId="{8AAD9C79-2354-40D7-BA31-9F1C7231AC86}" destId="{F30FA71B-575C-480B-A7EB-17603D82C604}" srcOrd="11" destOrd="0" presId="urn:microsoft.com/office/officeart/2005/8/layout/list1"/>
    <dgm:cxn modelId="{C0B6F25C-1E30-4C17-B959-D19BFB20C523}" type="presParOf" srcId="{8AAD9C79-2354-40D7-BA31-9F1C7231AC86}" destId="{7C77019F-A5E6-4B11-8181-7653F53901B8}" srcOrd="12" destOrd="0" presId="urn:microsoft.com/office/officeart/2005/8/layout/list1"/>
    <dgm:cxn modelId="{D036CD23-4FB9-41BF-B0D3-2FB49AE84F77}" type="presParOf" srcId="{7C77019F-A5E6-4B11-8181-7653F53901B8}" destId="{F649F0ED-75ED-4A34-8A17-16A614977F10}" srcOrd="0" destOrd="0" presId="urn:microsoft.com/office/officeart/2005/8/layout/list1"/>
    <dgm:cxn modelId="{24E535DF-8EC2-4830-ADEF-18CA50B65B1B}" type="presParOf" srcId="{7C77019F-A5E6-4B11-8181-7653F53901B8}" destId="{40D9C505-2C84-4B00-BA86-77033EAE6855}" srcOrd="1" destOrd="0" presId="urn:microsoft.com/office/officeart/2005/8/layout/list1"/>
    <dgm:cxn modelId="{FAF81A7F-69BD-40EB-BC07-FC718375267E}" type="presParOf" srcId="{8AAD9C79-2354-40D7-BA31-9F1C7231AC86}" destId="{D7F01827-4834-4D43-BF1F-A0CD6AA793BA}" srcOrd="13" destOrd="0" presId="urn:microsoft.com/office/officeart/2005/8/layout/list1"/>
    <dgm:cxn modelId="{3BC7803B-A167-4BF6-919B-FAED7DFC4E84}" type="presParOf" srcId="{8AAD9C79-2354-40D7-BA31-9F1C7231AC86}" destId="{1686094F-FB6F-44F9-82C3-60C2FAF7311A}" srcOrd="14" destOrd="0" presId="urn:microsoft.com/office/officeart/2005/8/layout/list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E161C471-5742-415B-BF02-F7F8DCBA1239}" type="doc">
      <dgm:prSet loTypeId="urn:microsoft.com/office/officeart/2005/8/layout/vList2" loCatId="list" qsTypeId="urn:microsoft.com/office/officeart/2005/8/quickstyle/simple1" qsCatId="simple" csTypeId="urn:microsoft.com/office/officeart/2005/8/colors/colorful2" csCatId="colorful" phldr="1"/>
      <dgm:spPr/>
      <dgm:t>
        <a:bodyPr/>
        <a:lstStyle/>
        <a:p>
          <a:endParaRPr lang="es-ES"/>
        </a:p>
      </dgm:t>
    </dgm:pt>
    <dgm:pt modelId="{4F4A0F6B-0632-46D9-B047-8789C55ED949}">
      <dgm:prSet phldrT="[Texto]" custT="1"/>
      <dgm:spPr/>
      <dgm:t>
        <a:bodyPr/>
        <a:lstStyle/>
        <a:p>
          <a:r>
            <a:rPr lang="es-ES" sz="1200"/>
            <a:t>Requerimientos funcionales</a:t>
          </a:r>
        </a:p>
      </dgm:t>
    </dgm:pt>
    <dgm:pt modelId="{F593DD5B-0913-4CDA-960C-79F7586FD215}" type="parTrans" cxnId="{A79E6EF8-85E0-4D39-A504-7AE7A6B69784}">
      <dgm:prSet/>
      <dgm:spPr/>
      <dgm:t>
        <a:bodyPr/>
        <a:lstStyle/>
        <a:p>
          <a:endParaRPr lang="es-ES"/>
        </a:p>
      </dgm:t>
    </dgm:pt>
    <dgm:pt modelId="{B6285538-B275-44CF-B0E8-0C68BA01AF1B}" type="sibTrans" cxnId="{A79E6EF8-85E0-4D39-A504-7AE7A6B69784}">
      <dgm:prSet/>
      <dgm:spPr/>
      <dgm:t>
        <a:bodyPr/>
        <a:lstStyle/>
        <a:p>
          <a:endParaRPr lang="es-ES"/>
        </a:p>
      </dgm:t>
    </dgm:pt>
    <dgm:pt modelId="{F8B94954-110B-4796-A33C-934DD11BEF3D}">
      <dgm:prSet phldrT="[Texto]" custT="1"/>
      <dgm:spPr/>
      <dgm:t>
        <a:bodyPr/>
        <a:lstStyle/>
        <a:p>
          <a:r>
            <a:rPr lang="es-ES" sz="1100"/>
            <a:t>"Son declara</a:t>
          </a:r>
          <a:r>
            <a:rPr lang="es-ES" sz="1100" i="0"/>
            <a:t>ciones de los  servicios que debe proporcionar el sistema, de tal manera en que éste deberá reaccionar a entradas particulares y de cómo se debe comportar en situaciones particulares" </a:t>
          </a:r>
        </a:p>
      </dgm:t>
    </dgm:pt>
    <dgm:pt modelId="{2BA37F69-9658-48D5-968A-121ECCC3CFC4}" type="parTrans" cxnId="{91C4360E-5FA3-4920-8830-D13904ADA636}">
      <dgm:prSet/>
      <dgm:spPr/>
      <dgm:t>
        <a:bodyPr/>
        <a:lstStyle/>
        <a:p>
          <a:endParaRPr lang="es-ES"/>
        </a:p>
      </dgm:t>
    </dgm:pt>
    <dgm:pt modelId="{61A7036E-2BE1-4E30-981C-B969AB2F19AB}" type="sibTrans" cxnId="{91C4360E-5FA3-4920-8830-D13904ADA636}">
      <dgm:prSet/>
      <dgm:spPr/>
      <dgm:t>
        <a:bodyPr/>
        <a:lstStyle/>
        <a:p>
          <a:endParaRPr lang="es-ES"/>
        </a:p>
      </dgm:t>
    </dgm:pt>
    <dgm:pt modelId="{2094FF8B-3B77-4A75-BAF9-39327D6CCB76}">
      <dgm:prSet phldrT="[Texto]" custT="1"/>
      <dgm:spPr/>
      <dgm:t>
        <a:bodyPr/>
        <a:lstStyle/>
        <a:p>
          <a:r>
            <a:rPr lang="es-ES" sz="1200"/>
            <a:t>Requerimientos no funcionales</a:t>
          </a:r>
        </a:p>
      </dgm:t>
    </dgm:pt>
    <dgm:pt modelId="{62F8D471-7DC7-45B7-965B-83F021EC9050}" type="parTrans" cxnId="{52B8352D-A8F6-435D-B49A-0CB07D370E63}">
      <dgm:prSet/>
      <dgm:spPr/>
      <dgm:t>
        <a:bodyPr/>
        <a:lstStyle/>
        <a:p>
          <a:endParaRPr lang="es-ES"/>
        </a:p>
      </dgm:t>
    </dgm:pt>
    <dgm:pt modelId="{86822B36-F383-4622-A7CD-E8BE322F304B}" type="sibTrans" cxnId="{52B8352D-A8F6-435D-B49A-0CB07D370E63}">
      <dgm:prSet/>
      <dgm:spPr/>
      <dgm:t>
        <a:bodyPr/>
        <a:lstStyle/>
        <a:p>
          <a:endParaRPr lang="es-ES"/>
        </a:p>
      </dgm:t>
    </dgm:pt>
    <dgm:pt modelId="{BDEBF3BE-72D4-4CB8-A7F1-FEEED31E25CE}">
      <dgm:prSet phldrT="[Texto]" custT="1"/>
      <dgm:spPr/>
      <dgm:t>
        <a:bodyPr/>
        <a:lstStyle/>
        <a:p>
          <a:r>
            <a:rPr lang="es-ES" sz="1100" i="0"/>
            <a:t>"Son restricciones de los servicios o funciones ofrecidos por el sistema. Incluyen restricciones de tiempo, sobre el proceso de desarrollo ye estándares"</a:t>
          </a:r>
        </a:p>
      </dgm:t>
    </dgm:pt>
    <dgm:pt modelId="{2876D629-3FE4-4C51-B357-2E64C153341F}" type="parTrans" cxnId="{421CB102-A5C3-4F05-9E5F-A8410CF10033}">
      <dgm:prSet/>
      <dgm:spPr/>
      <dgm:t>
        <a:bodyPr/>
        <a:lstStyle/>
        <a:p>
          <a:endParaRPr lang="es-ES"/>
        </a:p>
      </dgm:t>
    </dgm:pt>
    <dgm:pt modelId="{CC8833CD-68F4-4A26-9F48-5333EAA712EB}" type="sibTrans" cxnId="{421CB102-A5C3-4F05-9E5F-A8410CF10033}">
      <dgm:prSet/>
      <dgm:spPr/>
      <dgm:t>
        <a:bodyPr/>
        <a:lstStyle/>
        <a:p>
          <a:endParaRPr lang="es-ES"/>
        </a:p>
      </dgm:t>
    </dgm:pt>
    <dgm:pt modelId="{75376758-2231-4DF7-A2E5-D11DD661C5E6}" type="pres">
      <dgm:prSet presAssocID="{E161C471-5742-415B-BF02-F7F8DCBA1239}" presName="linear" presStyleCnt="0">
        <dgm:presLayoutVars>
          <dgm:animLvl val="lvl"/>
          <dgm:resizeHandles val="exact"/>
        </dgm:presLayoutVars>
      </dgm:prSet>
      <dgm:spPr/>
      <dgm:t>
        <a:bodyPr/>
        <a:lstStyle/>
        <a:p>
          <a:endParaRPr lang="es-CO"/>
        </a:p>
      </dgm:t>
    </dgm:pt>
    <dgm:pt modelId="{E3B20369-CC63-49D4-8A8B-B7E10062B117}" type="pres">
      <dgm:prSet presAssocID="{4F4A0F6B-0632-46D9-B047-8789C55ED949}" presName="parentText" presStyleLbl="node1" presStyleIdx="0" presStyleCnt="2" custScaleY="47313">
        <dgm:presLayoutVars>
          <dgm:chMax val="0"/>
          <dgm:bulletEnabled val="1"/>
        </dgm:presLayoutVars>
      </dgm:prSet>
      <dgm:spPr/>
      <dgm:t>
        <a:bodyPr/>
        <a:lstStyle/>
        <a:p>
          <a:endParaRPr lang="es-CO"/>
        </a:p>
      </dgm:t>
    </dgm:pt>
    <dgm:pt modelId="{A7A50ABD-B1A2-4A87-823A-5DE062DF058E}" type="pres">
      <dgm:prSet presAssocID="{4F4A0F6B-0632-46D9-B047-8789C55ED949}" presName="childText" presStyleLbl="revTx" presStyleIdx="0" presStyleCnt="2">
        <dgm:presLayoutVars>
          <dgm:bulletEnabled val="1"/>
        </dgm:presLayoutVars>
      </dgm:prSet>
      <dgm:spPr/>
      <dgm:t>
        <a:bodyPr/>
        <a:lstStyle/>
        <a:p>
          <a:endParaRPr lang="es-CO"/>
        </a:p>
      </dgm:t>
    </dgm:pt>
    <dgm:pt modelId="{8E185B75-0F9A-4A67-9E08-0D25CEEA64C2}" type="pres">
      <dgm:prSet presAssocID="{2094FF8B-3B77-4A75-BAF9-39327D6CCB76}" presName="parentText" presStyleLbl="node1" presStyleIdx="1" presStyleCnt="2" custScaleY="41715">
        <dgm:presLayoutVars>
          <dgm:chMax val="0"/>
          <dgm:bulletEnabled val="1"/>
        </dgm:presLayoutVars>
      </dgm:prSet>
      <dgm:spPr/>
      <dgm:t>
        <a:bodyPr/>
        <a:lstStyle/>
        <a:p>
          <a:endParaRPr lang="es-CO"/>
        </a:p>
      </dgm:t>
    </dgm:pt>
    <dgm:pt modelId="{4D416395-8412-4691-BD22-623854AA2BD1}" type="pres">
      <dgm:prSet presAssocID="{2094FF8B-3B77-4A75-BAF9-39327D6CCB76}" presName="childText" presStyleLbl="revTx" presStyleIdx="1" presStyleCnt="2">
        <dgm:presLayoutVars>
          <dgm:bulletEnabled val="1"/>
        </dgm:presLayoutVars>
      </dgm:prSet>
      <dgm:spPr/>
      <dgm:t>
        <a:bodyPr/>
        <a:lstStyle/>
        <a:p>
          <a:endParaRPr lang="es-CO"/>
        </a:p>
      </dgm:t>
    </dgm:pt>
  </dgm:ptLst>
  <dgm:cxnLst>
    <dgm:cxn modelId="{91C4360E-5FA3-4920-8830-D13904ADA636}" srcId="{4F4A0F6B-0632-46D9-B047-8789C55ED949}" destId="{F8B94954-110B-4796-A33C-934DD11BEF3D}" srcOrd="0" destOrd="0" parTransId="{2BA37F69-9658-48D5-968A-121ECCC3CFC4}" sibTransId="{61A7036E-2BE1-4E30-981C-B969AB2F19AB}"/>
    <dgm:cxn modelId="{421CB102-A5C3-4F05-9E5F-A8410CF10033}" srcId="{2094FF8B-3B77-4A75-BAF9-39327D6CCB76}" destId="{BDEBF3BE-72D4-4CB8-A7F1-FEEED31E25CE}" srcOrd="0" destOrd="0" parTransId="{2876D629-3FE4-4C51-B357-2E64C153341F}" sibTransId="{CC8833CD-68F4-4A26-9F48-5333EAA712EB}"/>
    <dgm:cxn modelId="{FFD754F8-06B2-4A09-BA5F-1879D73BB2D9}" type="presOf" srcId="{2094FF8B-3B77-4A75-BAF9-39327D6CCB76}" destId="{8E185B75-0F9A-4A67-9E08-0D25CEEA64C2}" srcOrd="0" destOrd="0" presId="urn:microsoft.com/office/officeart/2005/8/layout/vList2"/>
    <dgm:cxn modelId="{52B8352D-A8F6-435D-B49A-0CB07D370E63}" srcId="{E161C471-5742-415B-BF02-F7F8DCBA1239}" destId="{2094FF8B-3B77-4A75-BAF9-39327D6CCB76}" srcOrd="1" destOrd="0" parTransId="{62F8D471-7DC7-45B7-965B-83F021EC9050}" sibTransId="{86822B36-F383-4622-A7CD-E8BE322F304B}"/>
    <dgm:cxn modelId="{8C813E30-5CC6-4616-BAE6-960F6D536FA0}" type="presOf" srcId="{F8B94954-110B-4796-A33C-934DD11BEF3D}" destId="{A7A50ABD-B1A2-4A87-823A-5DE062DF058E}" srcOrd="0" destOrd="0" presId="urn:microsoft.com/office/officeart/2005/8/layout/vList2"/>
    <dgm:cxn modelId="{027C680B-9686-4CFB-A7B4-400DBEF7F1FB}" type="presOf" srcId="{4F4A0F6B-0632-46D9-B047-8789C55ED949}" destId="{E3B20369-CC63-49D4-8A8B-B7E10062B117}" srcOrd="0" destOrd="0" presId="urn:microsoft.com/office/officeart/2005/8/layout/vList2"/>
    <dgm:cxn modelId="{C146D6B4-248A-4BDD-9E27-E6D5A8F24B71}" type="presOf" srcId="{E161C471-5742-415B-BF02-F7F8DCBA1239}" destId="{75376758-2231-4DF7-A2E5-D11DD661C5E6}" srcOrd="0" destOrd="0" presId="urn:microsoft.com/office/officeart/2005/8/layout/vList2"/>
    <dgm:cxn modelId="{B5497AEB-0EF5-4DA0-B9E7-2392E3A4FFC5}" type="presOf" srcId="{BDEBF3BE-72D4-4CB8-A7F1-FEEED31E25CE}" destId="{4D416395-8412-4691-BD22-623854AA2BD1}" srcOrd="0" destOrd="0" presId="urn:microsoft.com/office/officeart/2005/8/layout/vList2"/>
    <dgm:cxn modelId="{A79E6EF8-85E0-4D39-A504-7AE7A6B69784}" srcId="{E161C471-5742-415B-BF02-F7F8DCBA1239}" destId="{4F4A0F6B-0632-46D9-B047-8789C55ED949}" srcOrd="0" destOrd="0" parTransId="{F593DD5B-0913-4CDA-960C-79F7586FD215}" sibTransId="{B6285538-B275-44CF-B0E8-0C68BA01AF1B}"/>
    <dgm:cxn modelId="{9F0BE45B-B31E-40FE-9795-54014275F4DB}" type="presParOf" srcId="{75376758-2231-4DF7-A2E5-D11DD661C5E6}" destId="{E3B20369-CC63-49D4-8A8B-B7E10062B117}" srcOrd="0" destOrd="0" presId="urn:microsoft.com/office/officeart/2005/8/layout/vList2"/>
    <dgm:cxn modelId="{620FBB07-2369-40AA-9547-BD42EB387B04}" type="presParOf" srcId="{75376758-2231-4DF7-A2E5-D11DD661C5E6}" destId="{A7A50ABD-B1A2-4A87-823A-5DE062DF058E}" srcOrd="1" destOrd="0" presId="urn:microsoft.com/office/officeart/2005/8/layout/vList2"/>
    <dgm:cxn modelId="{63CBD210-7477-40D0-A7E9-B551523EED1F}" type="presParOf" srcId="{75376758-2231-4DF7-A2E5-D11DD661C5E6}" destId="{8E185B75-0F9A-4A67-9E08-0D25CEEA64C2}" srcOrd="2" destOrd="0" presId="urn:microsoft.com/office/officeart/2005/8/layout/vList2"/>
    <dgm:cxn modelId="{EBD8C732-576C-4C7A-A31C-FE13F9AF57EB}" type="presParOf" srcId="{75376758-2231-4DF7-A2E5-D11DD661C5E6}" destId="{4D416395-8412-4691-BD22-623854AA2BD1}" srcOrd="3" destOrd="0" presId="urn:microsoft.com/office/officeart/2005/8/layout/vList2"/>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B4A9C2C-CD00-45C8-8B3E-03B912E9DEE2}"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endParaRPr lang="es-ES"/>
        </a:p>
      </dgm:t>
    </dgm:pt>
    <dgm:pt modelId="{E2AC5BD6-14F1-400E-9798-726EAE52C146}">
      <dgm:prSet phldrT="[Texto]"/>
      <dgm:spPr/>
      <dgm:t>
        <a:bodyPr/>
        <a:lstStyle/>
        <a:p>
          <a:pPr algn="ctr"/>
          <a:r>
            <a:rPr lang="es-ES"/>
            <a:t>Tipos de usuarios</a:t>
          </a:r>
        </a:p>
      </dgm:t>
    </dgm:pt>
    <dgm:pt modelId="{DFB958C7-1474-4152-B226-2EC43922B129}" type="parTrans" cxnId="{52DB7D4B-0CBD-4496-A48D-5817611A760A}">
      <dgm:prSet/>
      <dgm:spPr/>
      <dgm:t>
        <a:bodyPr/>
        <a:lstStyle/>
        <a:p>
          <a:pPr algn="ctr"/>
          <a:endParaRPr lang="es-ES"/>
        </a:p>
      </dgm:t>
    </dgm:pt>
    <dgm:pt modelId="{1065530D-5979-4F32-B12C-375092B6C762}" type="sibTrans" cxnId="{52DB7D4B-0CBD-4496-A48D-5817611A760A}">
      <dgm:prSet/>
      <dgm:spPr/>
      <dgm:t>
        <a:bodyPr/>
        <a:lstStyle/>
        <a:p>
          <a:pPr algn="ctr"/>
          <a:endParaRPr lang="es-ES"/>
        </a:p>
      </dgm:t>
    </dgm:pt>
    <dgm:pt modelId="{6DD07185-63E3-40D6-B274-4F40D779FCEE}">
      <dgm:prSet phldrT="[Texto]"/>
      <dgm:spPr/>
      <dgm:t>
        <a:bodyPr/>
        <a:lstStyle/>
        <a:p>
          <a:pPr algn="ctr"/>
          <a:r>
            <a:rPr lang="es-ES"/>
            <a:t>Usuario paciente</a:t>
          </a:r>
        </a:p>
      </dgm:t>
    </dgm:pt>
    <dgm:pt modelId="{F7C3E1AF-1462-4302-915C-C07D1F7C3B65}" type="parTrans" cxnId="{7D0E7F3F-1341-4490-93B3-940C78F324CA}">
      <dgm:prSet/>
      <dgm:spPr/>
      <dgm:t>
        <a:bodyPr/>
        <a:lstStyle/>
        <a:p>
          <a:pPr algn="ctr"/>
          <a:endParaRPr lang="es-ES"/>
        </a:p>
      </dgm:t>
    </dgm:pt>
    <dgm:pt modelId="{9F145738-BC02-434E-8DF7-2608FA8E77D2}" type="sibTrans" cxnId="{7D0E7F3F-1341-4490-93B3-940C78F324CA}">
      <dgm:prSet/>
      <dgm:spPr/>
      <dgm:t>
        <a:bodyPr/>
        <a:lstStyle/>
        <a:p>
          <a:pPr algn="ctr"/>
          <a:endParaRPr lang="es-ES"/>
        </a:p>
      </dgm:t>
    </dgm:pt>
    <dgm:pt modelId="{3CF40C55-6212-4CE0-A39B-2CE7A24B1B7F}">
      <dgm:prSet phldrT="[Texto]"/>
      <dgm:spPr/>
      <dgm:t>
        <a:bodyPr/>
        <a:lstStyle/>
        <a:p>
          <a:pPr algn="ctr"/>
          <a:r>
            <a:rPr lang="es-ES"/>
            <a:t>Usuario medico</a:t>
          </a:r>
        </a:p>
      </dgm:t>
    </dgm:pt>
    <dgm:pt modelId="{395D7DC6-9FB5-4592-ABEB-B73B9A73B4C3}" type="parTrans" cxnId="{14304F28-6A5D-4ED4-98D0-000628F4BF39}">
      <dgm:prSet/>
      <dgm:spPr/>
      <dgm:t>
        <a:bodyPr/>
        <a:lstStyle/>
        <a:p>
          <a:pPr algn="ctr"/>
          <a:endParaRPr lang="es-ES"/>
        </a:p>
      </dgm:t>
    </dgm:pt>
    <dgm:pt modelId="{CCCCAAAC-52C2-436A-825F-D3BE9EE8616A}" type="sibTrans" cxnId="{14304F28-6A5D-4ED4-98D0-000628F4BF39}">
      <dgm:prSet/>
      <dgm:spPr/>
      <dgm:t>
        <a:bodyPr/>
        <a:lstStyle/>
        <a:p>
          <a:pPr algn="ctr"/>
          <a:endParaRPr lang="es-ES"/>
        </a:p>
      </dgm:t>
    </dgm:pt>
    <dgm:pt modelId="{ED12F0F7-AD97-4D30-A9AE-4F3F854985CA}">
      <dgm:prSet/>
      <dgm:spPr/>
      <dgm:t>
        <a:bodyPr/>
        <a:lstStyle/>
        <a:p>
          <a:pPr algn="ctr"/>
          <a:r>
            <a:rPr lang="es-ES"/>
            <a:t>Usuario administrador</a:t>
          </a:r>
        </a:p>
      </dgm:t>
    </dgm:pt>
    <dgm:pt modelId="{953D52B2-773D-4856-862A-89EF12F668E8}" type="parTrans" cxnId="{F8C73593-E91C-41A0-B7A4-1D17CBFE9C32}">
      <dgm:prSet/>
      <dgm:spPr/>
      <dgm:t>
        <a:bodyPr/>
        <a:lstStyle/>
        <a:p>
          <a:pPr algn="ctr"/>
          <a:endParaRPr lang="es-ES"/>
        </a:p>
      </dgm:t>
    </dgm:pt>
    <dgm:pt modelId="{0D96405B-AD25-46B5-83D2-D39190351DE5}" type="sibTrans" cxnId="{F8C73593-E91C-41A0-B7A4-1D17CBFE9C32}">
      <dgm:prSet/>
      <dgm:spPr/>
      <dgm:t>
        <a:bodyPr/>
        <a:lstStyle/>
        <a:p>
          <a:pPr algn="ctr"/>
          <a:endParaRPr lang="es-ES"/>
        </a:p>
      </dgm:t>
    </dgm:pt>
    <dgm:pt modelId="{A961CF6C-215A-485C-9617-50223C2A3D7A}" type="pres">
      <dgm:prSet presAssocID="{AB4A9C2C-CD00-45C8-8B3E-03B912E9DEE2}" presName="hierChild1" presStyleCnt="0">
        <dgm:presLayoutVars>
          <dgm:orgChart val="1"/>
          <dgm:chPref val="1"/>
          <dgm:dir/>
          <dgm:animOne val="branch"/>
          <dgm:animLvl val="lvl"/>
          <dgm:resizeHandles/>
        </dgm:presLayoutVars>
      </dgm:prSet>
      <dgm:spPr/>
      <dgm:t>
        <a:bodyPr/>
        <a:lstStyle/>
        <a:p>
          <a:endParaRPr lang="es-CO"/>
        </a:p>
      </dgm:t>
    </dgm:pt>
    <dgm:pt modelId="{85D5296B-907A-41A0-9A1E-533340C9897C}" type="pres">
      <dgm:prSet presAssocID="{E2AC5BD6-14F1-400E-9798-726EAE52C146}" presName="hierRoot1" presStyleCnt="0">
        <dgm:presLayoutVars>
          <dgm:hierBranch val="init"/>
        </dgm:presLayoutVars>
      </dgm:prSet>
      <dgm:spPr/>
    </dgm:pt>
    <dgm:pt modelId="{AD9D4C2A-00FB-46B5-B24E-187C2519088A}" type="pres">
      <dgm:prSet presAssocID="{E2AC5BD6-14F1-400E-9798-726EAE52C146}" presName="rootComposite1" presStyleCnt="0"/>
      <dgm:spPr/>
    </dgm:pt>
    <dgm:pt modelId="{455C768E-4F1F-4E83-A679-F594A2A9F7A2}" type="pres">
      <dgm:prSet presAssocID="{E2AC5BD6-14F1-400E-9798-726EAE52C146}" presName="rootText1" presStyleLbl="node0" presStyleIdx="0" presStyleCnt="1">
        <dgm:presLayoutVars>
          <dgm:chPref val="3"/>
        </dgm:presLayoutVars>
      </dgm:prSet>
      <dgm:spPr/>
      <dgm:t>
        <a:bodyPr/>
        <a:lstStyle/>
        <a:p>
          <a:endParaRPr lang="es-CO"/>
        </a:p>
      </dgm:t>
    </dgm:pt>
    <dgm:pt modelId="{BAE82F64-9C89-446B-B752-0C7EF2AFF726}" type="pres">
      <dgm:prSet presAssocID="{E2AC5BD6-14F1-400E-9798-726EAE52C146}" presName="rootConnector1" presStyleLbl="node1" presStyleIdx="0" presStyleCnt="0"/>
      <dgm:spPr/>
      <dgm:t>
        <a:bodyPr/>
        <a:lstStyle/>
        <a:p>
          <a:endParaRPr lang="es-CO"/>
        </a:p>
      </dgm:t>
    </dgm:pt>
    <dgm:pt modelId="{1C06E865-B9DD-4B9A-8304-D624A0DB4132}" type="pres">
      <dgm:prSet presAssocID="{E2AC5BD6-14F1-400E-9798-726EAE52C146}" presName="hierChild2" presStyleCnt="0"/>
      <dgm:spPr/>
    </dgm:pt>
    <dgm:pt modelId="{BB197432-6322-474B-B131-D038670C1A88}" type="pres">
      <dgm:prSet presAssocID="{F7C3E1AF-1462-4302-915C-C07D1F7C3B65}" presName="Name37" presStyleLbl="parChTrans1D2" presStyleIdx="0" presStyleCnt="3"/>
      <dgm:spPr/>
      <dgm:t>
        <a:bodyPr/>
        <a:lstStyle/>
        <a:p>
          <a:endParaRPr lang="es-CO"/>
        </a:p>
      </dgm:t>
    </dgm:pt>
    <dgm:pt modelId="{5F5783D3-7C62-4FC7-8B59-1209BB92A648}" type="pres">
      <dgm:prSet presAssocID="{6DD07185-63E3-40D6-B274-4F40D779FCEE}" presName="hierRoot2" presStyleCnt="0">
        <dgm:presLayoutVars>
          <dgm:hierBranch val="init"/>
        </dgm:presLayoutVars>
      </dgm:prSet>
      <dgm:spPr/>
    </dgm:pt>
    <dgm:pt modelId="{6B3309BF-9D1F-423E-A72E-C92A55066611}" type="pres">
      <dgm:prSet presAssocID="{6DD07185-63E3-40D6-B274-4F40D779FCEE}" presName="rootComposite" presStyleCnt="0"/>
      <dgm:spPr/>
    </dgm:pt>
    <dgm:pt modelId="{308EF0A8-042A-458A-A9BD-23EB9CA6EE5D}" type="pres">
      <dgm:prSet presAssocID="{6DD07185-63E3-40D6-B274-4F40D779FCEE}" presName="rootText" presStyleLbl="node2" presStyleIdx="0" presStyleCnt="3">
        <dgm:presLayoutVars>
          <dgm:chPref val="3"/>
        </dgm:presLayoutVars>
      </dgm:prSet>
      <dgm:spPr/>
      <dgm:t>
        <a:bodyPr/>
        <a:lstStyle/>
        <a:p>
          <a:endParaRPr lang="es-CO"/>
        </a:p>
      </dgm:t>
    </dgm:pt>
    <dgm:pt modelId="{680DE292-0266-4A63-BA9A-9F052813E305}" type="pres">
      <dgm:prSet presAssocID="{6DD07185-63E3-40D6-B274-4F40D779FCEE}" presName="rootConnector" presStyleLbl="node2" presStyleIdx="0" presStyleCnt="3"/>
      <dgm:spPr/>
      <dgm:t>
        <a:bodyPr/>
        <a:lstStyle/>
        <a:p>
          <a:endParaRPr lang="es-CO"/>
        </a:p>
      </dgm:t>
    </dgm:pt>
    <dgm:pt modelId="{72C406F8-418A-438D-9D56-EA8F538D4D1D}" type="pres">
      <dgm:prSet presAssocID="{6DD07185-63E3-40D6-B274-4F40D779FCEE}" presName="hierChild4" presStyleCnt="0"/>
      <dgm:spPr/>
    </dgm:pt>
    <dgm:pt modelId="{F83A9BFF-9F0B-42CD-A28F-D4C503ED58C1}" type="pres">
      <dgm:prSet presAssocID="{6DD07185-63E3-40D6-B274-4F40D779FCEE}" presName="hierChild5" presStyleCnt="0"/>
      <dgm:spPr/>
    </dgm:pt>
    <dgm:pt modelId="{9D979C4C-86AF-4882-83E6-64EF71CDDBA1}" type="pres">
      <dgm:prSet presAssocID="{395D7DC6-9FB5-4592-ABEB-B73B9A73B4C3}" presName="Name37" presStyleLbl="parChTrans1D2" presStyleIdx="1" presStyleCnt="3"/>
      <dgm:spPr/>
      <dgm:t>
        <a:bodyPr/>
        <a:lstStyle/>
        <a:p>
          <a:endParaRPr lang="es-CO"/>
        </a:p>
      </dgm:t>
    </dgm:pt>
    <dgm:pt modelId="{A85AD847-74D9-48E1-A08B-2CC5D146BB41}" type="pres">
      <dgm:prSet presAssocID="{3CF40C55-6212-4CE0-A39B-2CE7A24B1B7F}" presName="hierRoot2" presStyleCnt="0">
        <dgm:presLayoutVars>
          <dgm:hierBranch val="init"/>
        </dgm:presLayoutVars>
      </dgm:prSet>
      <dgm:spPr/>
    </dgm:pt>
    <dgm:pt modelId="{B560D078-1BD7-4F68-9D04-EDBABE05BBFD}" type="pres">
      <dgm:prSet presAssocID="{3CF40C55-6212-4CE0-A39B-2CE7A24B1B7F}" presName="rootComposite" presStyleCnt="0"/>
      <dgm:spPr/>
    </dgm:pt>
    <dgm:pt modelId="{5D4DA925-5625-45D4-BD2F-144B453D3666}" type="pres">
      <dgm:prSet presAssocID="{3CF40C55-6212-4CE0-A39B-2CE7A24B1B7F}" presName="rootText" presStyleLbl="node2" presStyleIdx="1" presStyleCnt="3">
        <dgm:presLayoutVars>
          <dgm:chPref val="3"/>
        </dgm:presLayoutVars>
      </dgm:prSet>
      <dgm:spPr/>
      <dgm:t>
        <a:bodyPr/>
        <a:lstStyle/>
        <a:p>
          <a:endParaRPr lang="es-CO"/>
        </a:p>
      </dgm:t>
    </dgm:pt>
    <dgm:pt modelId="{7191E735-67D9-44BE-94E9-699B045C3CD5}" type="pres">
      <dgm:prSet presAssocID="{3CF40C55-6212-4CE0-A39B-2CE7A24B1B7F}" presName="rootConnector" presStyleLbl="node2" presStyleIdx="1" presStyleCnt="3"/>
      <dgm:spPr/>
      <dgm:t>
        <a:bodyPr/>
        <a:lstStyle/>
        <a:p>
          <a:endParaRPr lang="es-CO"/>
        </a:p>
      </dgm:t>
    </dgm:pt>
    <dgm:pt modelId="{18C86EC7-81B1-44AA-B51B-00FFCCA3A053}" type="pres">
      <dgm:prSet presAssocID="{3CF40C55-6212-4CE0-A39B-2CE7A24B1B7F}" presName="hierChild4" presStyleCnt="0"/>
      <dgm:spPr/>
    </dgm:pt>
    <dgm:pt modelId="{D8DBA54B-0C4F-4AEC-8DC4-D290A3609EE7}" type="pres">
      <dgm:prSet presAssocID="{3CF40C55-6212-4CE0-A39B-2CE7A24B1B7F}" presName="hierChild5" presStyleCnt="0"/>
      <dgm:spPr/>
    </dgm:pt>
    <dgm:pt modelId="{B59E706E-A94F-4B09-B6E4-C520AFFC6D30}" type="pres">
      <dgm:prSet presAssocID="{953D52B2-773D-4856-862A-89EF12F668E8}" presName="Name37" presStyleLbl="parChTrans1D2" presStyleIdx="2" presStyleCnt="3"/>
      <dgm:spPr/>
      <dgm:t>
        <a:bodyPr/>
        <a:lstStyle/>
        <a:p>
          <a:endParaRPr lang="es-CO"/>
        </a:p>
      </dgm:t>
    </dgm:pt>
    <dgm:pt modelId="{F8671965-65D8-4B7F-96F3-EC6636665E81}" type="pres">
      <dgm:prSet presAssocID="{ED12F0F7-AD97-4D30-A9AE-4F3F854985CA}" presName="hierRoot2" presStyleCnt="0">
        <dgm:presLayoutVars>
          <dgm:hierBranch val="init"/>
        </dgm:presLayoutVars>
      </dgm:prSet>
      <dgm:spPr/>
    </dgm:pt>
    <dgm:pt modelId="{A320EFAF-FE57-4C22-B1E2-823DA435F059}" type="pres">
      <dgm:prSet presAssocID="{ED12F0F7-AD97-4D30-A9AE-4F3F854985CA}" presName="rootComposite" presStyleCnt="0"/>
      <dgm:spPr/>
    </dgm:pt>
    <dgm:pt modelId="{70190984-6C7E-4792-8268-1AA35E5D1AED}" type="pres">
      <dgm:prSet presAssocID="{ED12F0F7-AD97-4D30-A9AE-4F3F854985CA}" presName="rootText" presStyleLbl="node2" presStyleIdx="2" presStyleCnt="3">
        <dgm:presLayoutVars>
          <dgm:chPref val="3"/>
        </dgm:presLayoutVars>
      </dgm:prSet>
      <dgm:spPr/>
      <dgm:t>
        <a:bodyPr/>
        <a:lstStyle/>
        <a:p>
          <a:endParaRPr lang="es-CO"/>
        </a:p>
      </dgm:t>
    </dgm:pt>
    <dgm:pt modelId="{5265E2A7-4477-4FDB-AE64-D15F987FA5D0}" type="pres">
      <dgm:prSet presAssocID="{ED12F0F7-AD97-4D30-A9AE-4F3F854985CA}" presName="rootConnector" presStyleLbl="node2" presStyleIdx="2" presStyleCnt="3"/>
      <dgm:spPr/>
      <dgm:t>
        <a:bodyPr/>
        <a:lstStyle/>
        <a:p>
          <a:endParaRPr lang="es-CO"/>
        </a:p>
      </dgm:t>
    </dgm:pt>
    <dgm:pt modelId="{4941B034-4D0F-47E4-A978-160A488E24FC}" type="pres">
      <dgm:prSet presAssocID="{ED12F0F7-AD97-4D30-A9AE-4F3F854985CA}" presName="hierChild4" presStyleCnt="0"/>
      <dgm:spPr/>
    </dgm:pt>
    <dgm:pt modelId="{6352E9B2-E230-44C2-9E5C-3779EEC73989}" type="pres">
      <dgm:prSet presAssocID="{ED12F0F7-AD97-4D30-A9AE-4F3F854985CA}" presName="hierChild5" presStyleCnt="0"/>
      <dgm:spPr/>
    </dgm:pt>
    <dgm:pt modelId="{5B029E78-4920-4B2A-9D92-E82E4C0B27A0}" type="pres">
      <dgm:prSet presAssocID="{E2AC5BD6-14F1-400E-9798-726EAE52C146}" presName="hierChild3" presStyleCnt="0"/>
      <dgm:spPr/>
    </dgm:pt>
  </dgm:ptLst>
  <dgm:cxnLst>
    <dgm:cxn modelId="{52DB7D4B-0CBD-4496-A48D-5817611A760A}" srcId="{AB4A9C2C-CD00-45C8-8B3E-03B912E9DEE2}" destId="{E2AC5BD6-14F1-400E-9798-726EAE52C146}" srcOrd="0" destOrd="0" parTransId="{DFB958C7-1474-4152-B226-2EC43922B129}" sibTransId="{1065530D-5979-4F32-B12C-375092B6C762}"/>
    <dgm:cxn modelId="{F8C73593-E91C-41A0-B7A4-1D17CBFE9C32}" srcId="{E2AC5BD6-14F1-400E-9798-726EAE52C146}" destId="{ED12F0F7-AD97-4D30-A9AE-4F3F854985CA}" srcOrd="2" destOrd="0" parTransId="{953D52B2-773D-4856-862A-89EF12F668E8}" sibTransId="{0D96405B-AD25-46B5-83D2-D39190351DE5}"/>
    <dgm:cxn modelId="{884E27A0-99F1-4A23-B062-EB1FBA2E08CE}" type="presOf" srcId="{953D52B2-773D-4856-862A-89EF12F668E8}" destId="{B59E706E-A94F-4B09-B6E4-C520AFFC6D30}" srcOrd="0" destOrd="0" presId="urn:microsoft.com/office/officeart/2005/8/layout/orgChart1"/>
    <dgm:cxn modelId="{0210988E-0C73-43D3-9141-CD40D9683B1E}" type="presOf" srcId="{AB4A9C2C-CD00-45C8-8B3E-03B912E9DEE2}" destId="{A961CF6C-215A-485C-9617-50223C2A3D7A}" srcOrd="0" destOrd="0" presId="urn:microsoft.com/office/officeart/2005/8/layout/orgChart1"/>
    <dgm:cxn modelId="{83C01B86-85DD-4918-A985-01FEB055B967}" type="presOf" srcId="{ED12F0F7-AD97-4D30-A9AE-4F3F854985CA}" destId="{70190984-6C7E-4792-8268-1AA35E5D1AED}" srcOrd="0" destOrd="0" presId="urn:microsoft.com/office/officeart/2005/8/layout/orgChart1"/>
    <dgm:cxn modelId="{A021D74C-0F6A-44EE-B052-AB9D0B94C11A}" type="presOf" srcId="{395D7DC6-9FB5-4592-ABEB-B73B9A73B4C3}" destId="{9D979C4C-86AF-4882-83E6-64EF71CDDBA1}" srcOrd="0" destOrd="0" presId="urn:microsoft.com/office/officeart/2005/8/layout/orgChart1"/>
    <dgm:cxn modelId="{406DBA86-2A53-4F04-AF7D-801F99C7FF76}" type="presOf" srcId="{3CF40C55-6212-4CE0-A39B-2CE7A24B1B7F}" destId="{5D4DA925-5625-45D4-BD2F-144B453D3666}" srcOrd="0" destOrd="0" presId="urn:microsoft.com/office/officeart/2005/8/layout/orgChart1"/>
    <dgm:cxn modelId="{A822F139-6B3E-4F6C-9477-E841D36F0B98}" type="presOf" srcId="{F7C3E1AF-1462-4302-915C-C07D1F7C3B65}" destId="{BB197432-6322-474B-B131-D038670C1A88}" srcOrd="0" destOrd="0" presId="urn:microsoft.com/office/officeart/2005/8/layout/orgChart1"/>
    <dgm:cxn modelId="{7D0E7F3F-1341-4490-93B3-940C78F324CA}" srcId="{E2AC5BD6-14F1-400E-9798-726EAE52C146}" destId="{6DD07185-63E3-40D6-B274-4F40D779FCEE}" srcOrd="0" destOrd="0" parTransId="{F7C3E1AF-1462-4302-915C-C07D1F7C3B65}" sibTransId="{9F145738-BC02-434E-8DF7-2608FA8E77D2}"/>
    <dgm:cxn modelId="{3D1BE425-D80E-4EB2-B2D9-A01F8021E1F1}" type="presOf" srcId="{6DD07185-63E3-40D6-B274-4F40D779FCEE}" destId="{680DE292-0266-4A63-BA9A-9F052813E305}" srcOrd="1" destOrd="0" presId="urn:microsoft.com/office/officeart/2005/8/layout/orgChart1"/>
    <dgm:cxn modelId="{05C3C473-4C74-483F-9384-42626A1B1B6D}" type="presOf" srcId="{ED12F0F7-AD97-4D30-A9AE-4F3F854985CA}" destId="{5265E2A7-4477-4FDB-AE64-D15F987FA5D0}" srcOrd="1" destOrd="0" presId="urn:microsoft.com/office/officeart/2005/8/layout/orgChart1"/>
    <dgm:cxn modelId="{14304F28-6A5D-4ED4-98D0-000628F4BF39}" srcId="{E2AC5BD6-14F1-400E-9798-726EAE52C146}" destId="{3CF40C55-6212-4CE0-A39B-2CE7A24B1B7F}" srcOrd="1" destOrd="0" parTransId="{395D7DC6-9FB5-4592-ABEB-B73B9A73B4C3}" sibTransId="{CCCCAAAC-52C2-436A-825F-D3BE9EE8616A}"/>
    <dgm:cxn modelId="{2C105B92-E67E-4A6E-9783-3D8A94BF172A}" type="presOf" srcId="{E2AC5BD6-14F1-400E-9798-726EAE52C146}" destId="{BAE82F64-9C89-446B-B752-0C7EF2AFF726}" srcOrd="1" destOrd="0" presId="urn:microsoft.com/office/officeart/2005/8/layout/orgChart1"/>
    <dgm:cxn modelId="{F3D6CAD9-F632-477C-9E22-078EFF1ECB2A}" type="presOf" srcId="{3CF40C55-6212-4CE0-A39B-2CE7A24B1B7F}" destId="{7191E735-67D9-44BE-94E9-699B045C3CD5}" srcOrd="1" destOrd="0" presId="urn:microsoft.com/office/officeart/2005/8/layout/orgChart1"/>
    <dgm:cxn modelId="{B54C109C-D6BE-4C96-9511-4068957E01D5}" type="presOf" srcId="{E2AC5BD6-14F1-400E-9798-726EAE52C146}" destId="{455C768E-4F1F-4E83-A679-F594A2A9F7A2}" srcOrd="0" destOrd="0" presId="urn:microsoft.com/office/officeart/2005/8/layout/orgChart1"/>
    <dgm:cxn modelId="{695EB52C-3791-479A-9FD6-B7A686672540}" type="presOf" srcId="{6DD07185-63E3-40D6-B274-4F40D779FCEE}" destId="{308EF0A8-042A-458A-A9BD-23EB9CA6EE5D}" srcOrd="0" destOrd="0" presId="urn:microsoft.com/office/officeart/2005/8/layout/orgChart1"/>
    <dgm:cxn modelId="{27FF8885-1206-4002-9044-969E306615ED}" type="presParOf" srcId="{A961CF6C-215A-485C-9617-50223C2A3D7A}" destId="{85D5296B-907A-41A0-9A1E-533340C9897C}" srcOrd="0" destOrd="0" presId="urn:microsoft.com/office/officeart/2005/8/layout/orgChart1"/>
    <dgm:cxn modelId="{AF85CA90-35C7-4806-B12E-EA040D7AA32A}" type="presParOf" srcId="{85D5296B-907A-41A0-9A1E-533340C9897C}" destId="{AD9D4C2A-00FB-46B5-B24E-187C2519088A}" srcOrd="0" destOrd="0" presId="urn:microsoft.com/office/officeart/2005/8/layout/orgChart1"/>
    <dgm:cxn modelId="{4B2C870B-7979-4D09-A030-1EE0D9BF852C}" type="presParOf" srcId="{AD9D4C2A-00FB-46B5-B24E-187C2519088A}" destId="{455C768E-4F1F-4E83-A679-F594A2A9F7A2}" srcOrd="0" destOrd="0" presId="urn:microsoft.com/office/officeart/2005/8/layout/orgChart1"/>
    <dgm:cxn modelId="{12B04394-F9DF-41C8-9821-022BA80B3F60}" type="presParOf" srcId="{AD9D4C2A-00FB-46B5-B24E-187C2519088A}" destId="{BAE82F64-9C89-446B-B752-0C7EF2AFF726}" srcOrd="1" destOrd="0" presId="urn:microsoft.com/office/officeart/2005/8/layout/orgChart1"/>
    <dgm:cxn modelId="{E64E6A8A-6645-439F-906B-EB854C1DF231}" type="presParOf" srcId="{85D5296B-907A-41A0-9A1E-533340C9897C}" destId="{1C06E865-B9DD-4B9A-8304-D624A0DB4132}" srcOrd="1" destOrd="0" presId="urn:microsoft.com/office/officeart/2005/8/layout/orgChart1"/>
    <dgm:cxn modelId="{CC23C059-30FA-45C2-99B8-ED13A68A1837}" type="presParOf" srcId="{1C06E865-B9DD-4B9A-8304-D624A0DB4132}" destId="{BB197432-6322-474B-B131-D038670C1A88}" srcOrd="0" destOrd="0" presId="urn:microsoft.com/office/officeart/2005/8/layout/orgChart1"/>
    <dgm:cxn modelId="{AACDC5EA-A258-4C7C-B169-43E779FACE55}" type="presParOf" srcId="{1C06E865-B9DD-4B9A-8304-D624A0DB4132}" destId="{5F5783D3-7C62-4FC7-8B59-1209BB92A648}" srcOrd="1" destOrd="0" presId="urn:microsoft.com/office/officeart/2005/8/layout/orgChart1"/>
    <dgm:cxn modelId="{612511B9-CB34-4910-BA00-ACC30A497E47}" type="presParOf" srcId="{5F5783D3-7C62-4FC7-8B59-1209BB92A648}" destId="{6B3309BF-9D1F-423E-A72E-C92A55066611}" srcOrd="0" destOrd="0" presId="urn:microsoft.com/office/officeart/2005/8/layout/orgChart1"/>
    <dgm:cxn modelId="{0FC55591-F1A1-410F-88CE-6C3189FD06BD}" type="presParOf" srcId="{6B3309BF-9D1F-423E-A72E-C92A55066611}" destId="{308EF0A8-042A-458A-A9BD-23EB9CA6EE5D}" srcOrd="0" destOrd="0" presId="urn:microsoft.com/office/officeart/2005/8/layout/orgChart1"/>
    <dgm:cxn modelId="{32BB3389-75E4-4E5F-A6F7-90E1C9766B27}" type="presParOf" srcId="{6B3309BF-9D1F-423E-A72E-C92A55066611}" destId="{680DE292-0266-4A63-BA9A-9F052813E305}" srcOrd="1" destOrd="0" presId="urn:microsoft.com/office/officeart/2005/8/layout/orgChart1"/>
    <dgm:cxn modelId="{516AD627-1FE8-420E-B7C0-D3C66E8B276F}" type="presParOf" srcId="{5F5783D3-7C62-4FC7-8B59-1209BB92A648}" destId="{72C406F8-418A-438D-9D56-EA8F538D4D1D}" srcOrd="1" destOrd="0" presId="urn:microsoft.com/office/officeart/2005/8/layout/orgChart1"/>
    <dgm:cxn modelId="{B8A0A2EC-07D9-41A6-8E50-9C36B9F65B97}" type="presParOf" srcId="{5F5783D3-7C62-4FC7-8B59-1209BB92A648}" destId="{F83A9BFF-9F0B-42CD-A28F-D4C503ED58C1}" srcOrd="2" destOrd="0" presId="urn:microsoft.com/office/officeart/2005/8/layout/orgChart1"/>
    <dgm:cxn modelId="{02CFBF20-856C-4ACF-A226-4947338CF6E5}" type="presParOf" srcId="{1C06E865-B9DD-4B9A-8304-D624A0DB4132}" destId="{9D979C4C-86AF-4882-83E6-64EF71CDDBA1}" srcOrd="2" destOrd="0" presId="urn:microsoft.com/office/officeart/2005/8/layout/orgChart1"/>
    <dgm:cxn modelId="{6EBE22DF-8504-4A76-A788-73C808C96725}" type="presParOf" srcId="{1C06E865-B9DD-4B9A-8304-D624A0DB4132}" destId="{A85AD847-74D9-48E1-A08B-2CC5D146BB41}" srcOrd="3" destOrd="0" presId="urn:microsoft.com/office/officeart/2005/8/layout/orgChart1"/>
    <dgm:cxn modelId="{BEB1F8D5-8E6F-4FDD-9C61-B7FDF9E42148}" type="presParOf" srcId="{A85AD847-74D9-48E1-A08B-2CC5D146BB41}" destId="{B560D078-1BD7-4F68-9D04-EDBABE05BBFD}" srcOrd="0" destOrd="0" presId="urn:microsoft.com/office/officeart/2005/8/layout/orgChart1"/>
    <dgm:cxn modelId="{CF437E47-8C3A-4BDA-BCA3-8E95046FF2F6}" type="presParOf" srcId="{B560D078-1BD7-4F68-9D04-EDBABE05BBFD}" destId="{5D4DA925-5625-45D4-BD2F-144B453D3666}" srcOrd="0" destOrd="0" presId="urn:microsoft.com/office/officeart/2005/8/layout/orgChart1"/>
    <dgm:cxn modelId="{2E677995-8A8A-4C83-BBEF-422863069354}" type="presParOf" srcId="{B560D078-1BD7-4F68-9D04-EDBABE05BBFD}" destId="{7191E735-67D9-44BE-94E9-699B045C3CD5}" srcOrd="1" destOrd="0" presId="urn:microsoft.com/office/officeart/2005/8/layout/orgChart1"/>
    <dgm:cxn modelId="{C247CD89-EA20-4406-BFC6-F76CC0E02F67}" type="presParOf" srcId="{A85AD847-74D9-48E1-A08B-2CC5D146BB41}" destId="{18C86EC7-81B1-44AA-B51B-00FFCCA3A053}" srcOrd="1" destOrd="0" presId="urn:microsoft.com/office/officeart/2005/8/layout/orgChart1"/>
    <dgm:cxn modelId="{EBCD5115-5703-4587-8454-08EBAACC437A}" type="presParOf" srcId="{A85AD847-74D9-48E1-A08B-2CC5D146BB41}" destId="{D8DBA54B-0C4F-4AEC-8DC4-D290A3609EE7}" srcOrd="2" destOrd="0" presId="urn:microsoft.com/office/officeart/2005/8/layout/orgChart1"/>
    <dgm:cxn modelId="{7F41CEFF-30A9-414C-8544-67031B764DFF}" type="presParOf" srcId="{1C06E865-B9DD-4B9A-8304-D624A0DB4132}" destId="{B59E706E-A94F-4B09-B6E4-C520AFFC6D30}" srcOrd="4" destOrd="0" presId="urn:microsoft.com/office/officeart/2005/8/layout/orgChart1"/>
    <dgm:cxn modelId="{6CB608EC-9303-40D4-8231-8CA11A30E449}" type="presParOf" srcId="{1C06E865-B9DD-4B9A-8304-D624A0DB4132}" destId="{F8671965-65D8-4B7F-96F3-EC6636665E81}" srcOrd="5" destOrd="0" presId="urn:microsoft.com/office/officeart/2005/8/layout/orgChart1"/>
    <dgm:cxn modelId="{8B8F33D2-646C-44CD-AE61-E61045B34758}" type="presParOf" srcId="{F8671965-65D8-4B7F-96F3-EC6636665E81}" destId="{A320EFAF-FE57-4C22-B1E2-823DA435F059}" srcOrd="0" destOrd="0" presId="urn:microsoft.com/office/officeart/2005/8/layout/orgChart1"/>
    <dgm:cxn modelId="{72F204F0-C9D2-424B-BF86-3E0DA553091D}" type="presParOf" srcId="{A320EFAF-FE57-4C22-B1E2-823DA435F059}" destId="{70190984-6C7E-4792-8268-1AA35E5D1AED}" srcOrd="0" destOrd="0" presId="urn:microsoft.com/office/officeart/2005/8/layout/orgChart1"/>
    <dgm:cxn modelId="{31C62D67-4187-43FB-B4FE-04A3063BCAF7}" type="presParOf" srcId="{A320EFAF-FE57-4C22-B1E2-823DA435F059}" destId="{5265E2A7-4477-4FDB-AE64-D15F987FA5D0}" srcOrd="1" destOrd="0" presId="urn:microsoft.com/office/officeart/2005/8/layout/orgChart1"/>
    <dgm:cxn modelId="{61E93738-0946-44F7-A6E4-6E2548D83821}" type="presParOf" srcId="{F8671965-65D8-4B7F-96F3-EC6636665E81}" destId="{4941B034-4D0F-47E4-A978-160A488E24FC}" srcOrd="1" destOrd="0" presId="urn:microsoft.com/office/officeart/2005/8/layout/orgChart1"/>
    <dgm:cxn modelId="{A6066794-2E17-469E-A7C9-B7A43D3F5FF2}" type="presParOf" srcId="{F8671965-65D8-4B7F-96F3-EC6636665E81}" destId="{6352E9B2-E230-44C2-9E5C-3779EEC73989}" srcOrd="2" destOrd="0" presId="urn:microsoft.com/office/officeart/2005/8/layout/orgChart1"/>
    <dgm:cxn modelId="{D13B8FC7-2116-42D4-87B0-A05EA07BA760}" type="presParOf" srcId="{85D5296B-907A-41A0-9A1E-533340C9897C}" destId="{5B029E78-4920-4B2A-9D92-E82E4C0B27A0}" srcOrd="2" destOrd="0" presId="urn:microsoft.com/office/officeart/2005/8/layout/orgChart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744B791-AACB-4EEC-9CE2-7EA64DC1C5F7}">
      <dsp:nvSpPr>
        <dsp:cNvPr id="0" name=""/>
        <dsp:cNvSpPr/>
      </dsp:nvSpPr>
      <dsp:spPr>
        <a:xfrm>
          <a:off x="4100" y="695"/>
          <a:ext cx="5701374" cy="44719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s-CO" sz="1800" kern="1200"/>
            <a:t>Propósito del documento</a:t>
          </a:r>
        </a:p>
      </dsp:txBody>
      <dsp:txXfrm>
        <a:off x="17198" y="13793"/>
        <a:ext cx="5675178" cy="420999"/>
      </dsp:txXfrm>
    </dsp:sp>
    <dsp:sp modelId="{CE7498A5-89AD-425A-BF62-2EDAB2EF0650}">
      <dsp:nvSpPr>
        <dsp:cNvPr id="0" name=""/>
        <dsp:cNvSpPr/>
      </dsp:nvSpPr>
      <dsp:spPr>
        <a:xfrm>
          <a:off x="2050" y="519186"/>
          <a:ext cx="1837469"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Producto</a:t>
          </a:r>
        </a:p>
      </dsp:txBody>
      <dsp:txXfrm>
        <a:off x="15148" y="532284"/>
        <a:ext cx="1811273" cy="420999"/>
      </dsp:txXfrm>
    </dsp:sp>
    <dsp:sp modelId="{E217ECE7-71A5-406F-B016-5B063C2A2D01}">
      <dsp:nvSpPr>
        <dsp:cNvPr id="0" name=""/>
        <dsp:cNvSpPr/>
      </dsp:nvSpPr>
      <dsp:spPr>
        <a:xfrm>
          <a:off x="2050"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scripción de la aplicación</a:t>
          </a:r>
        </a:p>
      </dsp:txBody>
      <dsp:txXfrm>
        <a:off x="15148" y="1050776"/>
        <a:ext cx="873642" cy="420999"/>
      </dsp:txXfrm>
    </dsp:sp>
    <dsp:sp modelId="{894F7B2A-2125-4584-9610-7ABBD0D9C1A5}">
      <dsp:nvSpPr>
        <dsp:cNvPr id="0" name=""/>
        <dsp:cNvSpPr/>
      </dsp:nvSpPr>
      <dsp:spPr>
        <a:xfrm>
          <a:off x="939681"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nálisis de las funcionalidades</a:t>
          </a:r>
        </a:p>
      </dsp:txBody>
      <dsp:txXfrm>
        <a:off x="952779" y="1050776"/>
        <a:ext cx="873642" cy="420999"/>
      </dsp:txXfrm>
    </dsp:sp>
    <dsp:sp modelId="{8D221004-0AE8-4C48-B99D-2AE5411F5312}">
      <dsp:nvSpPr>
        <dsp:cNvPr id="0" name=""/>
        <dsp:cNvSpPr/>
      </dsp:nvSpPr>
      <dsp:spPr>
        <a:xfrm>
          <a:off x="1915106" y="519186"/>
          <a:ext cx="899838"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Alcance SRS</a:t>
          </a:r>
        </a:p>
      </dsp:txBody>
      <dsp:txXfrm>
        <a:off x="1928204" y="532284"/>
        <a:ext cx="873642" cy="420999"/>
      </dsp:txXfrm>
    </dsp:sp>
    <dsp:sp modelId="{73EF4311-7C6D-4E3E-9E2C-82F410765F66}">
      <dsp:nvSpPr>
        <dsp:cNvPr id="0" name=""/>
        <dsp:cNvSpPr/>
      </dsp:nvSpPr>
      <dsp:spPr>
        <a:xfrm>
          <a:off x="1915106"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fine las partes del producto a desarrollar</a:t>
          </a:r>
        </a:p>
      </dsp:txBody>
      <dsp:txXfrm>
        <a:off x="1928204" y="1050776"/>
        <a:ext cx="873642" cy="420999"/>
      </dsp:txXfrm>
    </dsp:sp>
    <dsp:sp modelId="{1139C3B8-C9A4-4FC2-A35B-F12FCCFA166F}">
      <dsp:nvSpPr>
        <dsp:cNvPr id="0" name=""/>
        <dsp:cNvSpPr/>
      </dsp:nvSpPr>
      <dsp:spPr>
        <a:xfrm>
          <a:off x="1915106" y="1556169"/>
          <a:ext cx="899838" cy="447195"/>
        </a:xfrm>
        <a:prstGeom prst="roundRect">
          <a:avLst>
            <a:gd name="adj" fmla="val 10000"/>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Sistema completo, con énfasis en el primer componente.</a:t>
          </a:r>
        </a:p>
      </dsp:txBody>
      <dsp:txXfrm>
        <a:off x="1928204" y="1569267"/>
        <a:ext cx="873642" cy="420999"/>
      </dsp:txXfrm>
    </dsp:sp>
    <dsp:sp modelId="{0D8B623D-65D1-4342-8A5A-F99918A4F9C1}">
      <dsp:nvSpPr>
        <dsp:cNvPr id="0" name=""/>
        <dsp:cNvSpPr/>
      </dsp:nvSpPr>
      <dsp:spPr>
        <a:xfrm>
          <a:off x="2890530" y="519186"/>
          <a:ext cx="899838"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Audiencia</a:t>
          </a:r>
        </a:p>
      </dsp:txBody>
      <dsp:txXfrm>
        <a:off x="2903628" y="532284"/>
        <a:ext cx="873642" cy="420999"/>
      </dsp:txXfrm>
    </dsp:sp>
    <dsp:sp modelId="{58E14C85-CDFD-4DD8-AC9E-F5B3D39E312E}">
      <dsp:nvSpPr>
        <dsp:cNvPr id="0" name=""/>
        <dsp:cNvSpPr/>
      </dsp:nvSpPr>
      <dsp:spPr>
        <a:xfrm>
          <a:off x="2890530"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Leonardo Florez</a:t>
          </a:r>
        </a:p>
      </dsp:txBody>
      <dsp:txXfrm>
        <a:off x="2903628" y="1050776"/>
        <a:ext cx="873642" cy="420999"/>
      </dsp:txXfrm>
    </dsp:sp>
    <dsp:sp modelId="{2BC9C20D-7013-4547-AB72-F0048781E69D}">
      <dsp:nvSpPr>
        <dsp:cNvPr id="0" name=""/>
        <dsp:cNvSpPr/>
      </dsp:nvSpPr>
      <dsp:spPr>
        <a:xfrm>
          <a:off x="3865955" y="519186"/>
          <a:ext cx="1837469" cy="447195"/>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s-CO" sz="1200" kern="1200"/>
            <a:t>Importancia documento</a:t>
          </a:r>
        </a:p>
      </dsp:txBody>
      <dsp:txXfrm>
        <a:off x="3879053" y="532284"/>
        <a:ext cx="1811273" cy="420999"/>
      </dsp:txXfrm>
    </dsp:sp>
    <dsp:sp modelId="{24A7A6FE-0601-4265-A40C-8157E6B0F026}">
      <dsp:nvSpPr>
        <dsp:cNvPr id="0" name=""/>
        <dsp:cNvSpPr/>
      </dsp:nvSpPr>
      <dsp:spPr>
        <a:xfrm>
          <a:off x="3865955"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Definir funcionalidades</a:t>
          </a:r>
        </a:p>
      </dsp:txBody>
      <dsp:txXfrm>
        <a:off x="3879053" y="1050776"/>
        <a:ext cx="873642" cy="420999"/>
      </dsp:txXfrm>
    </dsp:sp>
    <dsp:sp modelId="{9B3FFD05-0800-430E-BDC8-4BB0701F0927}">
      <dsp:nvSpPr>
        <dsp:cNvPr id="0" name=""/>
        <dsp:cNvSpPr/>
      </dsp:nvSpPr>
      <dsp:spPr>
        <a:xfrm>
          <a:off x="4803586" y="1037678"/>
          <a:ext cx="899838" cy="447195"/>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nalizar relaciones entre funcionalidades.</a:t>
          </a:r>
        </a:p>
      </dsp:txBody>
      <dsp:txXfrm>
        <a:off x="4816684" y="1050776"/>
        <a:ext cx="873642" cy="4209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02AD31-6902-415B-BA42-35279A567BD8}">
      <dsp:nvSpPr>
        <dsp:cNvPr id="0" name=""/>
        <dsp:cNvSpPr/>
      </dsp:nvSpPr>
      <dsp:spPr>
        <a:xfrm>
          <a:off x="2606414" y="1261837"/>
          <a:ext cx="1785333" cy="1905743"/>
        </a:xfrm>
        <a:prstGeom prst="gear9">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s-CO" sz="1200" kern="1200"/>
            <a:t>Funcionalidad</a:t>
          </a:r>
        </a:p>
      </dsp:txBody>
      <dsp:txXfrm>
        <a:off x="2965345" y="1700248"/>
        <a:ext cx="1067471" cy="995065"/>
      </dsp:txXfrm>
    </dsp:sp>
    <dsp:sp modelId="{184BE015-9F66-4A73-B52E-3B52FE465E26}">
      <dsp:nvSpPr>
        <dsp:cNvPr id="0" name=""/>
        <dsp:cNvSpPr/>
      </dsp:nvSpPr>
      <dsp:spPr>
        <a:xfrm>
          <a:off x="2018058" y="2296103"/>
          <a:ext cx="2237989" cy="1804856"/>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Resultados de priorización.</a:t>
          </a:r>
        </a:p>
        <a:p>
          <a:pPr marL="57150" lvl="1" indent="-57150" algn="l" defTabSz="444500">
            <a:lnSpc>
              <a:spcPct val="90000"/>
            </a:lnSpc>
            <a:spcBef>
              <a:spcPct val="0"/>
            </a:spcBef>
            <a:spcAft>
              <a:spcPct val="15000"/>
            </a:spcAft>
            <a:buChar char="••"/>
          </a:pPr>
          <a:r>
            <a:rPr lang="es-CO" sz="1000" kern="1200"/>
            <a:t>Síntomas.</a:t>
          </a:r>
        </a:p>
        <a:p>
          <a:pPr marL="57150" lvl="1" indent="-57150" algn="l" defTabSz="444500">
            <a:lnSpc>
              <a:spcPct val="90000"/>
            </a:lnSpc>
            <a:spcBef>
              <a:spcPct val="0"/>
            </a:spcBef>
            <a:spcAft>
              <a:spcPct val="15000"/>
            </a:spcAft>
            <a:buChar char="••"/>
          </a:pPr>
          <a:r>
            <a:rPr lang="es-CO" sz="1000" kern="1200"/>
            <a:t>Posibles causas.</a:t>
          </a:r>
        </a:p>
        <a:p>
          <a:pPr marL="57150" lvl="1" indent="-57150" algn="l" defTabSz="444500">
            <a:lnSpc>
              <a:spcPct val="90000"/>
            </a:lnSpc>
            <a:spcBef>
              <a:spcPct val="0"/>
            </a:spcBef>
            <a:spcAft>
              <a:spcPct val="15000"/>
            </a:spcAft>
            <a:buChar char="••"/>
          </a:pPr>
          <a:r>
            <a:rPr lang="es-CO" sz="1000" kern="1200"/>
            <a:t>Direccinamiento médico o farmacia</a:t>
          </a:r>
        </a:p>
        <a:p>
          <a:pPr marL="57150" lvl="1" indent="-57150" algn="l" defTabSz="444500">
            <a:lnSpc>
              <a:spcPct val="90000"/>
            </a:lnSpc>
            <a:spcBef>
              <a:spcPct val="0"/>
            </a:spcBef>
            <a:spcAft>
              <a:spcPct val="15000"/>
            </a:spcAft>
            <a:buChar char="••"/>
          </a:pPr>
          <a:r>
            <a:rPr lang="es-CO" sz="1000" kern="1200"/>
            <a:t>Líneas de emergencia.</a:t>
          </a:r>
        </a:p>
        <a:p>
          <a:pPr marL="57150" lvl="1" indent="-57150" algn="l" defTabSz="444500">
            <a:lnSpc>
              <a:spcPct val="90000"/>
            </a:lnSpc>
            <a:spcBef>
              <a:spcPct val="0"/>
            </a:spcBef>
            <a:spcAft>
              <a:spcPct val="15000"/>
            </a:spcAft>
            <a:buChar char="••"/>
          </a:pPr>
          <a:r>
            <a:rPr lang="es-CO" sz="1000" kern="1200"/>
            <a:t>Tiempo promedio de espera en el hospital.</a:t>
          </a:r>
        </a:p>
        <a:p>
          <a:pPr marL="57150" lvl="1" indent="-57150" algn="l" defTabSz="444500">
            <a:lnSpc>
              <a:spcPct val="90000"/>
            </a:lnSpc>
            <a:spcBef>
              <a:spcPct val="0"/>
            </a:spcBef>
            <a:spcAft>
              <a:spcPct val="15000"/>
            </a:spcAft>
            <a:buChar char="••"/>
          </a:pPr>
          <a:r>
            <a:rPr lang="es-CO" sz="1000" kern="1200"/>
            <a:t>Almacenamiento del historial médico.</a:t>
          </a:r>
        </a:p>
        <a:p>
          <a:pPr marL="57150" lvl="1" indent="-57150" algn="l" defTabSz="444500">
            <a:lnSpc>
              <a:spcPct val="90000"/>
            </a:lnSpc>
            <a:spcBef>
              <a:spcPct val="0"/>
            </a:spcBef>
            <a:spcAft>
              <a:spcPct val="15000"/>
            </a:spcAft>
            <a:buChar char="••"/>
          </a:pPr>
          <a:r>
            <a:rPr lang="es-CO" sz="1000" kern="1200"/>
            <a:t>Posibilidad de ser realizado por diferentes roles.</a:t>
          </a:r>
        </a:p>
      </dsp:txBody>
      <dsp:txXfrm>
        <a:off x="2070920" y="2348965"/>
        <a:ext cx="2132265" cy="1699132"/>
      </dsp:txXfrm>
    </dsp:sp>
    <dsp:sp modelId="{2255D1AF-3E31-4F22-89BE-B945F5F12169}">
      <dsp:nvSpPr>
        <dsp:cNvPr id="0" name=""/>
        <dsp:cNvSpPr/>
      </dsp:nvSpPr>
      <dsp:spPr>
        <a:xfrm>
          <a:off x="871686" y="1012771"/>
          <a:ext cx="1572064" cy="1572064"/>
        </a:xfrm>
        <a:prstGeom prst="gear6">
          <a:avLst/>
        </a:prstGeom>
        <a:solidFill>
          <a:schemeClr val="accent3">
            <a:hueOff val="3029567"/>
            <a:satOff val="18270"/>
            <a:lumOff val="-110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lvl="0" algn="l" defTabSz="444500">
            <a:lnSpc>
              <a:spcPct val="90000"/>
            </a:lnSpc>
            <a:spcBef>
              <a:spcPct val="0"/>
            </a:spcBef>
            <a:spcAft>
              <a:spcPct val="35000"/>
            </a:spcAft>
          </a:pPr>
          <a:r>
            <a:rPr lang="es-CO" sz="1000" kern="1200"/>
            <a:t>Relación del contexto organizacional</a:t>
          </a:r>
        </a:p>
      </dsp:txBody>
      <dsp:txXfrm>
        <a:off x="1267458" y="1410935"/>
        <a:ext cx="780520" cy="775736"/>
      </dsp:txXfrm>
    </dsp:sp>
    <dsp:sp modelId="{81481A18-3B62-450D-A528-7A02D822D9EB}">
      <dsp:nvSpPr>
        <dsp:cNvPr id="0" name=""/>
        <dsp:cNvSpPr/>
      </dsp:nvSpPr>
      <dsp:spPr>
        <a:xfrm>
          <a:off x="256095" y="2038203"/>
          <a:ext cx="1396492" cy="1064284"/>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3029567"/>
              <a:satOff val="18270"/>
              <a:lumOff val="-1107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El producto final será desarrollado como una aplicación que permite la captura inteligente de datos previa a la asistencia a urgencias.</a:t>
          </a:r>
          <a:endParaRPr lang="es-CO" sz="1050" kern="1200"/>
        </a:p>
      </dsp:txBody>
      <dsp:txXfrm>
        <a:off x="287267" y="2069375"/>
        <a:ext cx="1334148" cy="1001940"/>
      </dsp:txXfrm>
    </dsp:sp>
    <dsp:sp modelId="{3CC3D3EE-BDE2-4EC9-921D-F26BC034558A}">
      <dsp:nvSpPr>
        <dsp:cNvPr id="0" name=""/>
        <dsp:cNvSpPr/>
      </dsp:nvSpPr>
      <dsp:spPr>
        <a:xfrm rot="20700000">
          <a:off x="1752171" y="-71793"/>
          <a:ext cx="1540302" cy="1540302"/>
        </a:xfrm>
        <a:prstGeom prst="gear6">
          <a:avLst/>
        </a:prstGeom>
        <a:solidFill>
          <a:schemeClr val="accent3">
            <a:hueOff val="6059134"/>
            <a:satOff val="36540"/>
            <a:lumOff val="-221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l" defTabSz="533400">
            <a:lnSpc>
              <a:spcPct val="90000"/>
            </a:lnSpc>
            <a:spcBef>
              <a:spcPct val="0"/>
            </a:spcBef>
            <a:spcAft>
              <a:spcPct val="35000"/>
            </a:spcAft>
          </a:pPr>
          <a:r>
            <a:rPr lang="es-CO" sz="1200" kern="1200"/>
            <a:t>Descripción</a:t>
          </a:r>
        </a:p>
      </dsp:txBody>
      <dsp:txXfrm rot="-20700000">
        <a:off x="2090005" y="266040"/>
        <a:ext cx="864635" cy="864635"/>
      </dsp:txXfrm>
    </dsp:sp>
    <dsp:sp modelId="{0B31EFCA-4D01-443E-8A0F-A13CAF111269}">
      <dsp:nvSpPr>
        <dsp:cNvPr id="0" name=""/>
        <dsp:cNvSpPr/>
      </dsp:nvSpPr>
      <dsp:spPr>
        <a:xfrm>
          <a:off x="2921715" y="295446"/>
          <a:ext cx="2178565" cy="803660"/>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6059134"/>
              <a:satOff val="36540"/>
              <a:lumOff val="-2215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8100" tIns="38100" rIns="38100" bIns="38100" numCol="1" spcCol="1270" anchor="t" anchorCtr="0">
          <a:noAutofit/>
        </a:bodyPr>
        <a:lstStyle/>
        <a:p>
          <a:pPr marL="57150" lvl="1" indent="-57150" algn="l" defTabSz="444500">
            <a:lnSpc>
              <a:spcPct val="90000"/>
            </a:lnSpc>
            <a:spcBef>
              <a:spcPct val="0"/>
            </a:spcBef>
            <a:spcAft>
              <a:spcPct val="15000"/>
            </a:spcAft>
            <a:buChar char="••"/>
          </a:pPr>
          <a:r>
            <a:rPr lang="es-CO" sz="1000" kern="1200"/>
            <a:t>Nombre: TAppi</a:t>
          </a:r>
        </a:p>
        <a:p>
          <a:pPr marL="57150" lvl="1" indent="-57150" algn="l" defTabSz="444500">
            <a:lnSpc>
              <a:spcPct val="90000"/>
            </a:lnSpc>
            <a:spcBef>
              <a:spcPct val="0"/>
            </a:spcBef>
            <a:spcAft>
              <a:spcPct val="15000"/>
            </a:spcAft>
            <a:buChar char="••"/>
          </a:pPr>
          <a:r>
            <a:rPr lang="es-CO" sz="1000" kern="1200"/>
            <a:t>Clientes: Leonardo Flórez</a:t>
          </a:r>
        </a:p>
        <a:p>
          <a:pPr marL="57150" lvl="1" indent="-57150" algn="l" defTabSz="444500">
            <a:lnSpc>
              <a:spcPct val="90000"/>
            </a:lnSpc>
            <a:spcBef>
              <a:spcPct val="0"/>
            </a:spcBef>
            <a:spcAft>
              <a:spcPct val="15000"/>
            </a:spcAft>
            <a:buChar char="••"/>
          </a:pPr>
          <a:r>
            <a:rPr lang="es-CO" sz="1000" kern="1200"/>
            <a:t>Clientes potenciales: usuarios con dispositivos smarphone.</a:t>
          </a:r>
        </a:p>
      </dsp:txBody>
      <dsp:txXfrm>
        <a:off x="2945253" y="318984"/>
        <a:ext cx="2131489" cy="756584"/>
      </dsp:txXfrm>
    </dsp:sp>
    <dsp:sp modelId="{E1DE653F-9D19-48B0-944F-1B132675E37F}">
      <dsp:nvSpPr>
        <dsp:cNvPr id="0" name=""/>
        <dsp:cNvSpPr/>
      </dsp:nvSpPr>
      <dsp:spPr>
        <a:xfrm>
          <a:off x="1976336" y="1038390"/>
          <a:ext cx="2766834" cy="2766834"/>
        </a:xfrm>
        <a:prstGeom prst="circularArrow">
          <a:avLst>
            <a:gd name="adj1" fmla="val 4688"/>
            <a:gd name="adj2" fmla="val 299029"/>
            <a:gd name="adj3" fmla="val 2509646"/>
            <a:gd name="adj4" fmla="val 15875393"/>
            <a:gd name="adj5" fmla="val 5469"/>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5FF37C8-C644-4D09-B887-5E19FD2940B7}">
      <dsp:nvSpPr>
        <dsp:cNvPr id="0" name=""/>
        <dsp:cNvSpPr/>
      </dsp:nvSpPr>
      <dsp:spPr>
        <a:xfrm>
          <a:off x="593540" y="666066"/>
          <a:ext cx="2010277" cy="2010277"/>
        </a:xfrm>
        <a:prstGeom prst="leftCircularArrow">
          <a:avLst>
            <a:gd name="adj1" fmla="val 6452"/>
            <a:gd name="adj2" fmla="val 429999"/>
            <a:gd name="adj3" fmla="val 10489124"/>
            <a:gd name="adj4" fmla="val 14837806"/>
            <a:gd name="adj5" fmla="val 7527"/>
          </a:avLst>
        </a:prstGeom>
        <a:solidFill>
          <a:schemeClr val="accent3">
            <a:hueOff val="3029567"/>
            <a:satOff val="18270"/>
            <a:lumOff val="-11077"/>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15307D6-2756-4F36-B38D-730DB8C460DB}">
      <dsp:nvSpPr>
        <dsp:cNvPr id="0" name=""/>
        <dsp:cNvSpPr/>
      </dsp:nvSpPr>
      <dsp:spPr>
        <a:xfrm>
          <a:off x="1396070" y="-408043"/>
          <a:ext cx="2167484" cy="2167484"/>
        </a:xfrm>
        <a:prstGeom prst="circularArrow">
          <a:avLst>
            <a:gd name="adj1" fmla="val 5984"/>
            <a:gd name="adj2" fmla="val 394124"/>
            <a:gd name="adj3" fmla="val 13313824"/>
            <a:gd name="adj4" fmla="val 10508221"/>
            <a:gd name="adj5" fmla="val 6981"/>
          </a:avLst>
        </a:prstGeom>
        <a:solidFill>
          <a:schemeClr val="accent3">
            <a:hueOff val="6059134"/>
            <a:satOff val="36540"/>
            <a:lumOff val="-22155"/>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D04697-FF5F-4D7C-8441-628F1AEB4538}">
      <dsp:nvSpPr>
        <dsp:cNvPr id="0" name=""/>
        <dsp:cNvSpPr/>
      </dsp:nvSpPr>
      <dsp:spPr>
        <a:xfrm>
          <a:off x="0" y="288809"/>
          <a:ext cx="5486400" cy="680400"/>
        </a:xfrm>
        <a:prstGeom prst="rect">
          <a:avLst/>
        </a:prstGeom>
        <a:solidFill>
          <a:schemeClr val="lt1">
            <a:alpha val="90000"/>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187452" rIns="425806" bIns="64008" numCol="1" spcCol="1270" anchor="t" anchorCtr="0">
          <a:noAutofit/>
        </a:bodyPr>
        <a:lstStyle/>
        <a:p>
          <a:pPr marL="57150" lvl="1" indent="-57150" algn="l" defTabSz="400050">
            <a:lnSpc>
              <a:spcPct val="90000"/>
            </a:lnSpc>
            <a:spcBef>
              <a:spcPct val="0"/>
            </a:spcBef>
            <a:spcAft>
              <a:spcPct val="15000"/>
            </a:spcAft>
            <a:buChar char="••"/>
          </a:pPr>
          <a:r>
            <a:rPr lang="es-CO" sz="900" kern="1200"/>
            <a:t>Usuario paciente.</a:t>
          </a:r>
          <a:endParaRPr lang="es-ES" sz="900" kern="1200"/>
        </a:p>
        <a:p>
          <a:pPr marL="57150" lvl="1" indent="-57150" algn="l" defTabSz="400050">
            <a:lnSpc>
              <a:spcPct val="90000"/>
            </a:lnSpc>
            <a:spcBef>
              <a:spcPct val="0"/>
            </a:spcBef>
            <a:spcAft>
              <a:spcPct val="15000"/>
            </a:spcAft>
            <a:buChar char="••"/>
          </a:pPr>
          <a:r>
            <a:rPr lang="es-CO" sz="900" kern="1200"/>
            <a:t>Usuario médico.</a:t>
          </a:r>
        </a:p>
        <a:p>
          <a:pPr marL="57150" lvl="1" indent="-57150" algn="l" defTabSz="400050">
            <a:lnSpc>
              <a:spcPct val="90000"/>
            </a:lnSpc>
            <a:spcBef>
              <a:spcPct val="0"/>
            </a:spcBef>
            <a:spcAft>
              <a:spcPct val="15000"/>
            </a:spcAft>
            <a:buChar char="••"/>
          </a:pPr>
          <a:r>
            <a:rPr lang="es-CO" sz="900" kern="1200"/>
            <a:t>Usuario administrador, tiene acceso al sistema completo.</a:t>
          </a:r>
        </a:p>
      </dsp:txBody>
      <dsp:txXfrm>
        <a:off x="0" y="288809"/>
        <a:ext cx="5486400" cy="680400"/>
      </dsp:txXfrm>
    </dsp:sp>
    <dsp:sp modelId="{FEDA253C-CE75-4E2C-8B2A-486DCEBA1E5E}">
      <dsp:nvSpPr>
        <dsp:cNvPr id="0" name=""/>
        <dsp:cNvSpPr/>
      </dsp:nvSpPr>
      <dsp:spPr>
        <a:xfrm>
          <a:off x="286195" y="155969"/>
          <a:ext cx="3840480" cy="265680"/>
        </a:xfrm>
        <a:prstGeom prst="roundRect">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00050">
            <a:lnSpc>
              <a:spcPct val="90000"/>
            </a:lnSpc>
            <a:spcBef>
              <a:spcPct val="0"/>
            </a:spcBef>
            <a:spcAft>
              <a:spcPct val="35000"/>
            </a:spcAft>
          </a:pPr>
          <a:r>
            <a:rPr lang="es-ES" sz="900" kern="1200"/>
            <a:t>Modos de operación de usuarios</a:t>
          </a:r>
        </a:p>
      </dsp:txBody>
      <dsp:txXfrm>
        <a:off x="299164" y="168938"/>
        <a:ext cx="3814542" cy="239742"/>
      </dsp:txXfrm>
    </dsp:sp>
    <dsp:sp modelId="{81102F8E-DA1B-4C60-96F0-76F508858905}">
      <dsp:nvSpPr>
        <dsp:cNvPr id="0" name=""/>
        <dsp:cNvSpPr/>
      </dsp:nvSpPr>
      <dsp:spPr>
        <a:xfrm>
          <a:off x="0" y="1150650"/>
          <a:ext cx="5486400" cy="637875"/>
        </a:xfrm>
        <a:prstGeom prst="rect">
          <a:avLst/>
        </a:prstGeom>
        <a:solidFill>
          <a:schemeClr val="lt1">
            <a:alpha val="90000"/>
            <a:hueOff val="0"/>
            <a:satOff val="0"/>
            <a:lumOff val="0"/>
            <a:alphaOff val="0"/>
          </a:schemeClr>
        </a:solidFill>
        <a:ln w="12700" cap="flat" cmpd="sng" algn="ctr">
          <a:solidFill>
            <a:schemeClr val="accent1">
              <a:shade val="80000"/>
              <a:hueOff val="105231"/>
              <a:satOff val="-7819"/>
              <a:lumOff val="1017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187452" rIns="425806" bIns="64008" numCol="1" spcCol="1270" anchor="t" anchorCtr="0">
          <a:noAutofit/>
        </a:bodyPr>
        <a:lstStyle/>
        <a:p>
          <a:pPr marL="57150" lvl="1" indent="-57150" algn="l" defTabSz="400050">
            <a:lnSpc>
              <a:spcPct val="90000"/>
            </a:lnSpc>
            <a:spcBef>
              <a:spcPct val="0"/>
            </a:spcBef>
            <a:spcAft>
              <a:spcPct val="15000"/>
            </a:spcAft>
            <a:buChar char="••"/>
          </a:pPr>
          <a:r>
            <a:rPr lang="es-ES" sz="900" kern="1200"/>
            <a:t>La natualeza de TAppi: Triage Application es ser una aplicación instalada en los smartphones, no tendrá periodos de inactividad mentras se realize algún tipo de mantenimiento. Si alguna de las funcionalidades no se encuentra aún implementada se mostrará al usuario una alert.</a:t>
          </a:r>
        </a:p>
      </dsp:txBody>
      <dsp:txXfrm>
        <a:off x="0" y="1150650"/>
        <a:ext cx="5486400" cy="637875"/>
      </dsp:txXfrm>
    </dsp:sp>
    <dsp:sp modelId="{2D59555D-7BD9-49F9-A00A-BDF6230D3B0F}">
      <dsp:nvSpPr>
        <dsp:cNvPr id="0" name=""/>
        <dsp:cNvSpPr/>
      </dsp:nvSpPr>
      <dsp:spPr>
        <a:xfrm>
          <a:off x="274320" y="1017810"/>
          <a:ext cx="3840480" cy="265680"/>
        </a:xfrm>
        <a:prstGeom prst="roundRect">
          <a:avLst/>
        </a:prstGeom>
        <a:solidFill>
          <a:schemeClr val="accent1">
            <a:shade val="80000"/>
            <a:hueOff val="105231"/>
            <a:satOff val="-7819"/>
            <a:lumOff val="1017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00050">
            <a:lnSpc>
              <a:spcPct val="90000"/>
            </a:lnSpc>
            <a:spcBef>
              <a:spcPct val="0"/>
            </a:spcBef>
            <a:spcAft>
              <a:spcPct val="35000"/>
            </a:spcAft>
          </a:pPr>
          <a:r>
            <a:rPr lang="es-ES" sz="900" kern="1200"/>
            <a:t>Periodos de inactibidad</a:t>
          </a:r>
        </a:p>
      </dsp:txBody>
      <dsp:txXfrm>
        <a:off x="287289" y="1030779"/>
        <a:ext cx="3814542" cy="239742"/>
      </dsp:txXfrm>
    </dsp:sp>
    <dsp:sp modelId="{C9184E2E-07B8-472D-B001-7D113DBBCC88}">
      <dsp:nvSpPr>
        <dsp:cNvPr id="0" name=""/>
        <dsp:cNvSpPr/>
      </dsp:nvSpPr>
      <dsp:spPr>
        <a:xfrm>
          <a:off x="0" y="1969965"/>
          <a:ext cx="5486400" cy="510300"/>
        </a:xfrm>
        <a:prstGeom prst="rect">
          <a:avLst/>
        </a:prstGeom>
        <a:solidFill>
          <a:schemeClr val="lt1">
            <a:alpha val="90000"/>
            <a:hueOff val="0"/>
            <a:satOff val="0"/>
            <a:lumOff val="0"/>
            <a:alphaOff val="0"/>
          </a:schemeClr>
        </a:solidFill>
        <a:ln w="12700" cap="flat" cmpd="sng" algn="ctr">
          <a:solidFill>
            <a:schemeClr val="accent1">
              <a:shade val="80000"/>
              <a:hueOff val="210462"/>
              <a:satOff val="-15639"/>
              <a:lumOff val="203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187452" rIns="425806" bIns="64008" numCol="1" spcCol="1270" anchor="t" anchorCtr="0">
          <a:noAutofit/>
        </a:bodyPr>
        <a:lstStyle/>
        <a:p>
          <a:pPr marL="57150" lvl="1" indent="-57150" algn="l" defTabSz="400050">
            <a:lnSpc>
              <a:spcPct val="90000"/>
            </a:lnSpc>
            <a:spcBef>
              <a:spcPct val="0"/>
            </a:spcBef>
            <a:spcAft>
              <a:spcPct val="15000"/>
            </a:spcAft>
            <a:buChar char="••"/>
          </a:pPr>
          <a:r>
            <a:rPr lang="es-ES" sz="900" kern="1200"/>
            <a:t>No se realizará operación de respaldo de información, esto se debe a que esta funcionalidad no se encuentra en objeto de estudio.</a:t>
          </a:r>
        </a:p>
      </dsp:txBody>
      <dsp:txXfrm>
        <a:off x="0" y="1969965"/>
        <a:ext cx="5486400" cy="510300"/>
      </dsp:txXfrm>
    </dsp:sp>
    <dsp:sp modelId="{E8D96EAA-FD26-4EAB-96C1-A4DECC6E2DCE}">
      <dsp:nvSpPr>
        <dsp:cNvPr id="0" name=""/>
        <dsp:cNvSpPr/>
      </dsp:nvSpPr>
      <dsp:spPr>
        <a:xfrm>
          <a:off x="274320" y="1837125"/>
          <a:ext cx="3840480" cy="265680"/>
        </a:xfrm>
        <a:prstGeom prst="roundRect">
          <a:avLst/>
        </a:prstGeom>
        <a:solidFill>
          <a:schemeClr val="accent1">
            <a:shade val="80000"/>
            <a:hueOff val="210462"/>
            <a:satOff val="-15639"/>
            <a:lumOff val="2035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00050">
            <a:lnSpc>
              <a:spcPct val="90000"/>
            </a:lnSpc>
            <a:spcBef>
              <a:spcPct val="0"/>
            </a:spcBef>
            <a:spcAft>
              <a:spcPct val="35000"/>
            </a:spcAft>
          </a:pPr>
          <a:r>
            <a:rPr lang="es-ES" sz="900" kern="1200"/>
            <a:t>Procesos de recuperación</a:t>
          </a:r>
        </a:p>
      </dsp:txBody>
      <dsp:txXfrm>
        <a:off x="287289" y="1850094"/>
        <a:ext cx="3814542" cy="239742"/>
      </dsp:txXfrm>
    </dsp:sp>
    <dsp:sp modelId="{1686094F-FB6F-44F9-82C3-60C2FAF7311A}">
      <dsp:nvSpPr>
        <dsp:cNvPr id="0" name=""/>
        <dsp:cNvSpPr/>
      </dsp:nvSpPr>
      <dsp:spPr>
        <a:xfrm>
          <a:off x="0" y="2661705"/>
          <a:ext cx="5486400" cy="382725"/>
        </a:xfrm>
        <a:prstGeom prst="rect">
          <a:avLst/>
        </a:prstGeom>
        <a:solidFill>
          <a:schemeClr val="lt1">
            <a:alpha val="90000"/>
            <a:hueOff val="0"/>
            <a:satOff val="0"/>
            <a:lumOff val="0"/>
            <a:alphaOff val="0"/>
          </a:schemeClr>
        </a:solidFill>
        <a:ln w="12700" cap="flat" cmpd="sng" algn="ctr">
          <a:solidFill>
            <a:schemeClr val="accent1">
              <a:shade val="80000"/>
              <a:hueOff val="315693"/>
              <a:satOff val="-23458"/>
              <a:lumOff val="3053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25806" tIns="187452" rIns="425806" bIns="64008" numCol="1" spcCol="1270" anchor="t" anchorCtr="0">
          <a:noAutofit/>
        </a:bodyPr>
        <a:lstStyle/>
        <a:p>
          <a:pPr marL="57150" lvl="1" indent="-57150" algn="l" defTabSz="400050">
            <a:lnSpc>
              <a:spcPct val="90000"/>
            </a:lnSpc>
            <a:spcBef>
              <a:spcPct val="0"/>
            </a:spcBef>
            <a:spcAft>
              <a:spcPct val="15000"/>
            </a:spcAft>
            <a:buChar char="••"/>
          </a:pPr>
          <a:r>
            <a:rPr lang="es-ES" sz="900" kern="1200"/>
            <a:t>Se utilizará SQLite para el manejo y gestión de la información.</a:t>
          </a:r>
        </a:p>
      </dsp:txBody>
      <dsp:txXfrm>
        <a:off x="0" y="2661705"/>
        <a:ext cx="5486400" cy="382725"/>
      </dsp:txXfrm>
    </dsp:sp>
    <dsp:sp modelId="{40D9C505-2C84-4B00-BA86-77033EAE6855}">
      <dsp:nvSpPr>
        <dsp:cNvPr id="0" name=""/>
        <dsp:cNvSpPr/>
      </dsp:nvSpPr>
      <dsp:spPr>
        <a:xfrm>
          <a:off x="274320" y="2528865"/>
          <a:ext cx="3840480" cy="265680"/>
        </a:xfrm>
        <a:prstGeom prst="roundRect">
          <a:avLst/>
        </a:prstGeom>
        <a:solidFill>
          <a:schemeClr val="accent1">
            <a:shade val="80000"/>
            <a:hueOff val="315693"/>
            <a:satOff val="-23458"/>
            <a:lumOff val="3053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5161" tIns="0" rIns="145161" bIns="0" numCol="1" spcCol="1270" anchor="ctr" anchorCtr="0">
          <a:noAutofit/>
        </a:bodyPr>
        <a:lstStyle/>
        <a:p>
          <a:pPr lvl="0" algn="l" defTabSz="400050">
            <a:lnSpc>
              <a:spcPct val="90000"/>
            </a:lnSpc>
            <a:spcBef>
              <a:spcPct val="0"/>
            </a:spcBef>
            <a:spcAft>
              <a:spcPct val="35000"/>
            </a:spcAft>
          </a:pPr>
          <a:r>
            <a:rPr lang="es-ES" sz="900" kern="1200"/>
            <a:t>Funciones de soporte a procesamiento de datos</a:t>
          </a:r>
        </a:p>
      </dsp:txBody>
      <dsp:txXfrm>
        <a:off x="287289" y="2541834"/>
        <a:ext cx="3814542" cy="23974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B20369-CC63-49D4-8A8B-B7E10062B117}">
      <dsp:nvSpPr>
        <dsp:cNvPr id="0" name=""/>
        <dsp:cNvSpPr/>
      </dsp:nvSpPr>
      <dsp:spPr>
        <a:xfrm>
          <a:off x="0" y="10112"/>
          <a:ext cx="5657850" cy="212567"/>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ES" sz="1200" kern="1200"/>
            <a:t>Requerimientos funcionales</a:t>
          </a:r>
        </a:p>
      </dsp:txBody>
      <dsp:txXfrm>
        <a:off x="10377" y="20489"/>
        <a:ext cx="5637096" cy="191813"/>
      </dsp:txXfrm>
    </dsp:sp>
    <dsp:sp modelId="{A7A50ABD-B1A2-4A87-823A-5DE062DF058E}">
      <dsp:nvSpPr>
        <dsp:cNvPr id="0" name=""/>
        <dsp:cNvSpPr/>
      </dsp:nvSpPr>
      <dsp:spPr>
        <a:xfrm>
          <a:off x="0" y="222680"/>
          <a:ext cx="5657850" cy="4968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637" tIns="13970" rIns="78232" bIns="13970" numCol="1" spcCol="1270" anchor="t" anchorCtr="0">
          <a:noAutofit/>
        </a:bodyPr>
        <a:lstStyle/>
        <a:p>
          <a:pPr marL="57150" lvl="1" indent="-57150" algn="l" defTabSz="488950">
            <a:lnSpc>
              <a:spcPct val="90000"/>
            </a:lnSpc>
            <a:spcBef>
              <a:spcPct val="0"/>
            </a:spcBef>
            <a:spcAft>
              <a:spcPct val="20000"/>
            </a:spcAft>
            <a:buChar char="••"/>
          </a:pPr>
          <a:r>
            <a:rPr lang="es-ES" sz="1100" kern="1200"/>
            <a:t>"Son declara</a:t>
          </a:r>
          <a:r>
            <a:rPr lang="es-ES" sz="1100" i="0" kern="1200"/>
            <a:t>ciones de los  servicios que debe proporcionar el sistema, de tal manera en que éste deberá reaccionar a entradas particulares y de cómo se debe comportar en situaciones particulares" </a:t>
          </a:r>
        </a:p>
      </dsp:txBody>
      <dsp:txXfrm>
        <a:off x="0" y="222680"/>
        <a:ext cx="5657850" cy="496800"/>
      </dsp:txXfrm>
    </dsp:sp>
    <dsp:sp modelId="{8E185B75-0F9A-4A67-9E08-0D25CEEA64C2}">
      <dsp:nvSpPr>
        <dsp:cNvPr id="0" name=""/>
        <dsp:cNvSpPr/>
      </dsp:nvSpPr>
      <dsp:spPr>
        <a:xfrm>
          <a:off x="0" y="719480"/>
          <a:ext cx="5657850" cy="187417"/>
        </a:xfrm>
        <a:prstGeom prst="roundRect">
          <a:avLst/>
        </a:prstGeom>
        <a:solidFill>
          <a:schemeClr val="accent2">
            <a:hueOff val="-882696"/>
            <a:satOff val="4218"/>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ES" sz="1200" kern="1200"/>
            <a:t>Requerimientos no funcionales</a:t>
          </a:r>
        </a:p>
      </dsp:txBody>
      <dsp:txXfrm>
        <a:off x="9149" y="728629"/>
        <a:ext cx="5639552" cy="169119"/>
      </dsp:txXfrm>
    </dsp:sp>
    <dsp:sp modelId="{4D416395-8412-4691-BD22-623854AA2BD1}">
      <dsp:nvSpPr>
        <dsp:cNvPr id="0" name=""/>
        <dsp:cNvSpPr/>
      </dsp:nvSpPr>
      <dsp:spPr>
        <a:xfrm>
          <a:off x="0" y="906897"/>
          <a:ext cx="5657850" cy="39744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9637" tIns="13970" rIns="78232" bIns="13970" numCol="1" spcCol="1270" anchor="t" anchorCtr="0">
          <a:noAutofit/>
        </a:bodyPr>
        <a:lstStyle/>
        <a:p>
          <a:pPr marL="57150" lvl="1" indent="-57150" algn="l" defTabSz="488950">
            <a:lnSpc>
              <a:spcPct val="90000"/>
            </a:lnSpc>
            <a:spcBef>
              <a:spcPct val="0"/>
            </a:spcBef>
            <a:spcAft>
              <a:spcPct val="20000"/>
            </a:spcAft>
            <a:buChar char="••"/>
          </a:pPr>
          <a:r>
            <a:rPr lang="es-ES" sz="1100" i="0" kern="1200"/>
            <a:t>"Son restricciones de los servicios o funciones ofrecidos por el sistema. Incluyen restricciones de tiempo, sobre el proceso de desarrollo ye estándares"</a:t>
          </a:r>
        </a:p>
      </dsp:txBody>
      <dsp:txXfrm>
        <a:off x="0" y="906897"/>
        <a:ext cx="5657850" cy="39744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9E706E-A94F-4B09-B6E4-C520AFFC6D30}">
      <dsp:nvSpPr>
        <dsp:cNvPr id="0" name=""/>
        <dsp:cNvSpPr/>
      </dsp:nvSpPr>
      <dsp:spPr>
        <a:xfrm>
          <a:off x="2820389" y="579179"/>
          <a:ext cx="1399728" cy="242928"/>
        </a:xfrm>
        <a:custGeom>
          <a:avLst/>
          <a:gdLst/>
          <a:ahLst/>
          <a:cxnLst/>
          <a:rect l="0" t="0" r="0" b="0"/>
          <a:pathLst>
            <a:path>
              <a:moveTo>
                <a:pt x="0" y="0"/>
              </a:moveTo>
              <a:lnTo>
                <a:pt x="0" y="121464"/>
              </a:lnTo>
              <a:lnTo>
                <a:pt x="1399728" y="121464"/>
              </a:lnTo>
              <a:lnTo>
                <a:pt x="1399728" y="242928"/>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979C4C-86AF-4882-83E6-64EF71CDDBA1}">
      <dsp:nvSpPr>
        <dsp:cNvPr id="0" name=""/>
        <dsp:cNvSpPr/>
      </dsp:nvSpPr>
      <dsp:spPr>
        <a:xfrm>
          <a:off x="2774669" y="579179"/>
          <a:ext cx="91440" cy="242928"/>
        </a:xfrm>
        <a:custGeom>
          <a:avLst/>
          <a:gdLst/>
          <a:ahLst/>
          <a:cxnLst/>
          <a:rect l="0" t="0" r="0" b="0"/>
          <a:pathLst>
            <a:path>
              <a:moveTo>
                <a:pt x="45720" y="0"/>
              </a:moveTo>
              <a:lnTo>
                <a:pt x="45720" y="242928"/>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B197432-6322-474B-B131-D038670C1A88}">
      <dsp:nvSpPr>
        <dsp:cNvPr id="0" name=""/>
        <dsp:cNvSpPr/>
      </dsp:nvSpPr>
      <dsp:spPr>
        <a:xfrm>
          <a:off x="1420661" y="579179"/>
          <a:ext cx="1399728" cy="242928"/>
        </a:xfrm>
        <a:custGeom>
          <a:avLst/>
          <a:gdLst/>
          <a:ahLst/>
          <a:cxnLst/>
          <a:rect l="0" t="0" r="0" b="0"/>
          <a:pathLst>
            <a:path>
              <a:moveTo>
                <a:pt x="1399728" y="0"/>
              </a:moveTo>
              <a:lnTo>
                <a:pt x="1399728" y="121464"/>
              </a:lnTo>
              <a:lnTo>
                <a:pt x="0" y="121464"/>
              </a:lnTo>
              <a:lnTo>
                <a:pt x="0" y="242928"/>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5C768E-4F1F-4E83-A679-F594A2A9F7A2}">
      <dsp:nvSpPr>
        <dsp:cNvPr id="0" name=""/>
        <dsp:cNvSpPr/>
      </dsp:nvSpPr>
      <dsp:spPr>
        <a:xfrm>
          <a:off x="2241989" y="779"/>
          <a:ext cx="1156800" cy="5784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ES" sz="1500" kern="1200"/>
            <a:t>Tipos de usuarios</a:t>
          </a:r>
        </a:p>
      </dsp:txBody>
      <dsp:txXfrm>
        <a:off x="2241989" y="779"/>
        <a:ext cx="1156800" cy="578400"/>
      </dsp:txXfrm>
    </dsp:sp>
    <dsp:sp modelId="{308EF0A8-042A-458A-A9BD-23EB9CA6EE5D}">
      <dsp:nvSpPr>
        <dsp:cNvPr id="0" name=""/>
        <dsp:cNvSpPr/>
      </dsp:nvSpPr>
      <dsp:spPr>
        <a:xfrm>
          <a:off x="842260" y="822108"/>
          <a:ext cx="1156800" cy="57840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ES" sz="1500" kern="1200"/>
            <a:t>Usuario paciente</a:t>
          </a:r>
        </a:p>
      </dsp:txBody>
      <dsp:txXfrm>
        <a:off x="842260" y="822108"/>
        <a:ext cx="1156800" cy="578400"/>
      </dsp:txXfrm>
    </dsp:sp>
    <dsp:sp modelId="{5D4DA925-5625-45D4-BD2F-144B453D3666}">
      <dsp:nvSpPr>
        <dsp:cNvPr id="0" name=""/>
        <dsp:cNvSpPr/>
      </dsp:nvSpPr>
      <dsp:spPr>
        <a:xfrm>
          <a:off x="2241989" y="822108"/>
          <a:ext cx="1156800" cy="57840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ES" sz="1500" kern="1200"/>
            <a:t>Usuario medico</a:t>
          </a:r>
        </a:p>
      </dsp:txBody>
      <dsp:txXfrm>
        <a:off x="2241989" y="822108"/>
        <a:ext cx="1156800" cy="578400"/>
      </dsp:txXfrm>
    </dsp:sp>
    <dsp:sp modelId="{70190984-6C7E-4792-8268-1AA35E5D1AED}">
      <dsp:nvSpPr>
        <dsp:cNvPr id="0" name=""/>
        <dsp:cNvSpPr/>
      </dsp:nvSpPr>
      <dsp:spPr>
        <a:xfrm>
          <a:off x="3641717" y="822108"/>
          <a:ext cx="1156800" cy="57840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ES" sz="1500" kern="1200"/>
            <a:t>Usuario administrador</a:t>
          </a:r>
        </a:p>
      </dsp:txBody>
      <dsp:txXfrm>
        <a:off x="3641717" y="822108"/>
        <a:ext cx="1156800" cy="5784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gear1">
  <dgm:title val=""/>
  <dgm:desc val=""/>
  <dgm:catLst>
    <dgm:cat type="relationship" pri="3000"/>
    <dgm:cat type="process" pri="28000"/>
    <dgm:cat type="cycle" pri="1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useDef="1">
    <dgm:dataModel>
      <dgm:ptLst/>
      <dgm:bg/>
      <dgm:whole/>
    </dgm:dataModel>
  </dgm:clrData>
  <dgm:layoutNode name="composite">
    <dgm:varLst>
      <dgm:chMax val="3"/>
      <dgm:animLvl val="lvl"/>
      <dgm:resizeHandles val="exact"/>
    </dgm:varLst>
    <dgm:alg type="composite">
      <dgm:param type="ar" val="1"/>
    </dgm:alg>
    <dgm:shape xmlns:r="http://schemas.openxmlformats.org/officeDocument/2006/relationships" r:blip="">
      <dgm:adjLst/>
    </dgm:shape>
    <dgm:presOf/>
    <dgm:choose name="Name0">
      <dgm:if name="Name1" axis="ch" ptType="node" func="cnt" op="lte" val="1">
        <dgm:constrLst>
          <dgm:constr type="primFontSz" for="ch" ptType="node" op="equ" val="65"/>
          <dgm:constr type="w" for="ch" forName="gear1" refType="w" fact="0.55"/>
          <dgm:constr type="h" for="ch" forName="gear1" refType="w" fact="0.55"/>
          <dgm:constr type="l" for="ch" forName="gear1" refType="w" fact="0.05"/>
          <dgm:constr type="t" for="ch" forName="gear1" refType="w" fact="0.05"/>
          <dgm:constr type="w" for="ch" forName="gear1srcNode" val="1"/>
          <dgm:constr type="h" for="ch" forName="gear1srcNode" val="1"/>
          <dgm:constr type="l" for="ch" forName="gear1srcNode" refType="w" fact="0.32"/>
          <dgm:constr type="t" for="ch" forName="gear1srcNode"/>
          <dgm:constr type="w" for="ch" forName="gear1dstNode" val="1"/>
          <dgm:constr type="h" for="ch" forName="gear1dstNode" val="1"/>
          <dgm:constr type="r" for="ch" forName="gear1dstNode" refType="w" fact="0.58"/>
          <dgm:constr type="t" for="ch" forName="gear1dstNode" refType="h" fact="0.5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dgm:constr type="b" for="ch" forName="gear1ch" refType="h" fact="0.6"/>
        </dgm:constrLst>
      </dgm:if>
      <dgm:if name="Name2" axis="ch" ptType="node" func="cnt" op="equ" val="2">
        <dgm:constrLst>
          <dgm:constr type="primFontSz" for="ch" ptType="node" op="equ" val="65"/>
          <dgm:constr type="w" for="ch" forName="gear1" refType="w" fact="0.55"/>
          <dgm:constr type="h" for="ch" forName="gear1" refType="w" fact="0.55"/>
          <dgm:constr type="l" for="ch" forName="gear1" refType="w" fact="0.45"/>
          <dgm:constr type="t" for="ch" forName="gear1" refType="w" fact="0.25"/>
          <dgm:constr type="w" for="ch" forName="gear1srcNode" val="1"/>
          <dgm:constr type="h" for="ch" forName="gear1srcNode" val="1"/>
          <dgm:constr type="l" for="ch" forName="gear1srcNode" refType="w" fact="0.72"/>
          <dgm:constr type="t" for="ch" forName="gear1srcNode" refType="w" fact="0.2"/>
          <dgm:constr type="w" for="ch" forName="gear1dstNode" val="1"/>
          <dgm:constr type="h" for="ch" forName="gear1dstNode" val="1"/>
          <dgm:constr type="r" for="ch" forName="gear1dstNode" refType="w" fact="0.98"/>
          <dgm:constr type="t" for="ch" forName="gear1dstNode" refType="h" fact="0.75"/>
          <dgm:constr type="diam" for="des" forName="connector1" refType="w" refFor="ch" refForName="gear1" op="equ" fact="1.1"/>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w" fact="0.8"/>
          <dgm:constr type="w" for="ch" forName="gear2" refType="w" fact="0.4"/>
          <dgm:constr type="h" for="ch" forName="gear2" refType="w" fact="0.4"/>
          <dgm:constr type="l" for="ch" forName="gear2" refType="w" fact="0.13"/>
          <dgm:constr type="t" for="ch" forName="gear2" refType="w" fact="0.12"/>
          <dgm:constr type="w" for="ch" forName="gear2srcNode" val="1"/>
          <dgm:constr type="h" for="ch" forName="gear2srcNode" val="1"/>
          <dgm:constr type="l" for="ch" forName="gear2srcNode" refType="w" fact="0.23"/>
          <dgm:constr type="t" for="ch" forName="gear2srcNode" refType="w" fact="0.08"/>
          <dgm:constr type="w" for="ch" forName="gear2dstNode" val="1"/>
          <dgm:constr type="h" for="ch" forName="gear2dstNode" val="1"/>
          <dgm:constr type="l" for="ch" forName="gear2dstNode" refType="w" fact="0.1"/>
          <dgm:constr type="t" for="ch" forName="gear2dstNode" refType="h" fact="0.3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refType="w" fact="0.34"/>
          <dgm:constr type="t" for="ch" forName="gear2ch" refType="w" fact="0.04"/>
        </dgm:constrLst>
      </dgm:if>
      <dgm:else name="Name3">
        <dgm:constrLst>
          <dgm:constr type="primFontSz" for="ch" ptType="node" op="equ" val="65"/>
          <dgm:constr type="w" for="ch" forName="gear1" refType="w" fact="0.55"/>
          <dgm:constr type="h" for="ch" forName="gear1" refType="w" fact="0.55"/>
          <dgm:constr type="l" for="ch" forName="gear1" refType="w" fact="0.45"/>
          <dgm:constr type="t" for="ch" forName="gear1" refType="w" fact="0.45"/>
          <dgm:constr type="w" for="ch" forName="gear1srcNode" val="1"/>
          <dgm:constr type="h" for="ch" forName="gear1srcNode" val="1"/>
          <dgm:constr type="l" for="ch" forName="gear1srcNode" refType="w" fact="0.72"/>
          <dgm:constr type="t" for="ch" forName="gear1srcNode" refType="w" fact="0.4"/>
          <dgm:constr type="w" for="ch" forName="gear1dstNode" val="1"/>
          <dgm:constr type="h" for="ch" forName="gear1dstNode" val="1"/>
          <dgm:constr type="r" for="ch" forName="gear1dstNode" refType="w" fact="0.98"/>
          <dgm:constr type="t" for="ch" forName="gear1dstNode" refType="h" fact="0.95"/>
          <dgm:constr type="diam" for="des" forName="connector1" refType="w" refFor="ch" refForName="gear1" op="equ" fact="1.15"/>
          <dgm:constr type="h" for="des" forName="connector1" refType="w" refFor="ch" refForName="gear1" op="equ" fact="0.1"/>
          <dgm:constr type="w" for="ch" forName="gear1ch" refType="w" fact="0.35"/>
          <dgm:constr type="h" for="ch" forName="gear1ch" refType="w" refFor="ch" refForName="gear1ch" fact="0.6"/>
          <dgm:constr type="l" for="ch" forName="gear1ch" refType="w" fact="0.38"/>
          <dgm:constr type="b" for="ch" forName="gear1ch" refType="h"/>
          <dgm:constr type="w" for="ch" forName="gear2" refType="w" fact="0.4"/>
          <dgm:constr type="h" for="ch" forName="gear2" refType="w" fact="0.4"/>
          <dgm:constr type="l" for="ch" forName="gear2" refType="w" fact="0.13"/>
          <dgm:constr type="t" for="ch" forName="gear2" refType="w" fact="0.32"/>
          <dgm:constr type="w" for="ch" forName="gear2srcNode" val="1"/>
          <dgm:constr type="h" for="ch" forName="gear2srcNode" val="1"/>
          <dgm:constr type="l" for="ch" forName="gear2srcNode" refType="w" fact="0.23"/>
          <dgm:constr type="t" for="ch" forName="gear2srcNode" refType="w" fact="0.28"/>
          <dgm:constr type="w" for="ch" forName="gear2dstNode" val="1"/>
          <dgm:constr type="h" for="ch" forName="gear2dstNode" val="1"/>
          <dgm:constr type="l" for="ch" forName="gear2dstNode" refType="w" fact="0.1"/>
          <dgm:constr type="t" for="ch" forName="gear2dstNode" refType="h" fact="0.53"/>
          <dgm:constr type="diam" for="des" forName="connector2" refType="w" refFor="ch" refForName="gear2" op="equ" fact="-1.1"/>
          <dgm:constr type="h" for="des" forName="connector2" refType="w" refFor="ch" refForName="gear1" op="equ" fact="0.1"/>
          <dgm:constr type="w" for="ch" forName="gear2ch" refType="w" fact="0.35"/>
          <dgm:constr type="h" for="ch" forName="gear2ch" refType="w" refFor="ch" refForName="gear2ch" fact="0.6"/>
          <dgm:constr type="l" for="ch" forName="gear2ch"/>
          <dgm:constr type="t" for="ch" forName="gear2ch" refType="w" fact="0.58"/>
          <dgm:constr type="w" for="ch" forName="gear3" refType="w" fact="0.48"/>
          <dgm:constr type="h" for="ch" forName="gear3" refType="w" fact="0.48"/>
          <dgm:constr type="l" for="ch" forName="gear3" refType="w" fact="0.31"/>
          <dgm:constr type="t" for="ch" forName="gear3"/>
          <dgm:constr type="w" for="ch" forName="gear3tx" refType="w" fact="0.22"/>
          <dgm:constr type="h" for="ch" forName="gear3tx" refType="w" fact="0.22"/>
          <dgm:constr type="ctrX" for="ch" forName="gear3tx" refType="ctrX" refFor="ch" refForName="gear3"/>
          <dgm:constr type="ctrY" for="ch" forName="gear3tx" refType="ctrY" refFor="ch" refForName="gear3"/>
          <dgm:constr type="w" for="ch" forName="gear3srcNode" val="1"/>
          <dgm:constr type="h" for="ch" forName="gear3srcNode" val="1"/>
          <dgm:constr type="l" for="ch" forName="gear3srcNode" refType="w" fact="0.3"/>
          <dgm:constr type="t" for="ch" forName="gear3srcNode" refType="w" fact="0.25"/>
          <dgm:constr type="w" for="ch" forName="gear3dstNode" val="1"/>
          <dgm:constr type="h" for="ch" forName="gear3dstNode" val="1"/>
          <dgm:constr type="l" for="ch" forName="gear3dstNode" refType="w" fact="0.38"/>
          <dgm:constr type="t" for="ch" forName="gear3dstNode" refType="h" fact="0.05"/>
          <dgm:constr type="diam" for="des" forName="connector3" refType="w" refFor="ch" refForName="gear3" op="equ"/>
          <dgm:constr type="h" for="des" forName="connector3" refType="w" refFor="ch" refForName="gear1" op="equ" fact="0.1"/>
          <dgm:constr type="w" for="ch" forName="gear3ch" refType="w" fact="0.35"/>
          <dgm:constr type="h" for="ch" forName="gear3ch" refType="w" refFor="ch" refForName="gear3ch" fact="0.6"/>
          <dgm:constr type="l" for="ch" forName="gear3ch" refType="w" fact="0.65"/>
          <dgm:constr type="t" for="ch" forName="gear3ch" refType="h" fact="0.13"/>
        </dgm:constrLst>
      </dgm:else>
    </dgm:choose>
    <dgm:ruleLst/>
    <dgm:forEach name="Name4" axis="ch" ptType="node" cnt="1">
      <dgm:layoutNode name="gear1" styleLbl="node1">
        <dgm:varLst>
          <dgm:chMax val="1"/>
          <dgm:bulletEnabled val="1"/>
        </dgm:varLst>
        <dgm:alg type="tx">
          <dgm:param type="txAnchorVertCh" val="mid"/>
        </dgm:alg>
        <dgm:shape xmlns:r="http://schemas.openxmlformats.org/officeDocument/2006/relationships" type="gear9"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1srcNode">
        <dgm:alg type="sp"/>
        <dgm:shape xmlns:r="http://schemas.openxmlformats.org/officeDocument/2006/relationships" type="rect" r:blip="" hideGeom="1">
          <dgm:adjLst/>
        </dgm:shape>
        <dgm:presOf axis="self"/>
        <dgm:constrLst/>
        <dgm:ruleLst/>
      </dgm:layoutNode>
      <dgm:layoutNode name="gear1dstNode">
        <dgm:alg type="sp"/>
        <dgm:shape xmlns:r="http://schemas.openxmlformats.org/officeDocument/2006/relationships" type="rect" r:blip="" hideGeom="1">
          <dgm:adjLst/>
        </dgm:shape>
        <dgm:presOf axis="self"/>
        <dgm:constrLst/>
        <dgm:ruleLst/>
      </dgm:layoutNode>
      <dgm:choose name="Name5">
        <dgm:if name="Name6" axis="ch" ptType="node" func="cnt" op="gte" val="1">
          <dgm:layoutNode name="gear1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7"/>
      </dgm:choose>
    </dgm:forEach>
    <dgm:forEach name="Name8" axis="ch" ptType="node" st="2" cnt="1">
      <dgm:layoutNode name="gear2" styleLbl="node1">
        <dgm:varLst>
          <dgm:chMax val="1"/>
          <dgm:bulletEnabled val="1"/>
        </dgm:varLst>
        <dgm:alg type="tx">
          <dgm:param type="txAnchorVertCh" val="mid"/>
        </dgm:alg>
        <dgm:shape xmlns:r="http://schemas.openxmlformats.org/officeDocument/2006/relationships" type="gear6"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2srcNode">
        <dgm:alg type="sp"/>
        <dgm:shape xmlns:r="http://schemas.openxmlformats.org/officeDocument/2006/relationships" type="rect" r:blip="" hideGeom="1">
          <dgm:adjLst/>
        </dgm:shape>
        <dgm:presOf axis="self"/>
        <dgm:constrLst/>
        <dgm:ruleLst/>
      </dgm:layoutNode>
      <dgm:layoutNode name="gear2dstNode">
        <dgm:alg type="sp"/>
        <dgm:shape xmlns:r="http://schemas.openxmlformats.org/officeDocument/2006/relationships" type="rect" r:blip="" hideGeom="1">
          <dgm:adjLst/>
        </dgm:shape>
        <dgm:presOf axis="self"/>
        <dgm:constrLst/>
        <dgm:ruleLst/>
      </dgm:layoutNode>
      <dgm:choose name="Name9">
        <dgm:if name="Name10" axis="ch" ptType="node" func="cnt" op="gte" val="1">
          <dgm:layoutNode name="gear2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1"/>
      </dgm:choose>
    </dgm:forEach>
    <dgm:forEach name="Name12" axis="ch" ptType="node" st="3" cnt="1">
      <dgm:layoutNode name="gear3" styleLbl="node1">
        <dgm:alg type="sp"/>
        <dgm:shape xmlns:r="http://schemas.openxmlformats.org/officeDocument/2006/relationships" rot="-15" type="gear6" r:blip="">
          <dgm:adjLst/>
        </dgm:shape>
        <dgm:presOf axis="self"/>
        <dgm:constrLst/>
        <dgm:ruleLst/>
      </dgm:layoutNode>
      <dgm:layoutNode name="gear3tx" styleLbl="node1">
        <dgm:varLst>
          <dgm:chMax val="1"/>
          <dgm:bulletEnabled val="1"/>
        </dgm:varLst>
        <dgm:alg type="tx">
          <dgm:param type="txAnchorVertCh" val="mid"/>
        </dgm:alg>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gear3srcNode">
        <dgm:alg type="sp"/>
        <dgm:shape xmlns:r="http://schemas.openxmlformats.org/officeDocument/2006/relationships" type="rect" r:blip="" hideGeom="1">
          <dgm:adjLst/>
        </dgm:shape>
        <dgm:presOf axis="self"/>
        <dgm:constrLst/>
        <dgm:ruleLst/>
      </dgm:layoutNode>
      <dgm:layoutNode name="gear3dstNode">
        <dgm:alg type="sp"/>
        <dgm:shape xmlns:r="http://schemas.openxmlformats.org/officeDocument/2006/relationships" type="rect" r:blip="" hideGeom="1">
          <dgm:adjLst/>
        </dgm:shape>
        <dgm:presOf axis="self"/>
        <dgm:constrLst/>
        <dgm:ruleLst/>
      </dgm:layoutNode>
      <dgm:choose name="Name13">
        <dgm:if name="Name14" axis="ch" ptType="node" func="cnt" op="gte" val="1">
          <dgm:layoutNode name="gear3ch" styleLbl="fgAcc1">
            <dgm:varLst>
              <dgm:chMax val="0"/>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5"/>
      </dgm:choose>
    </dgm:forEach>
    <dgm:forEach name="Name16" axis="ch" ptType="sibTrans" hideLastTrans="0" cnt="1">
      <dgm:layoutNode name="connector1" styleLbl="sibTrans2D1">
        <dgm:alg type="conn">
          <dgm:param type="connRout" val="curve"/>
          <dgm:param type="srcNode" val="gear1srcNode"/>
          <dgm:param type="dstNode" val="gear1dstNode"/>
          <dgm:param type="begPts" val="midR"/>
          <dgm:param type="endPts" val="tCtr"/>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7" axis="ch" ptType="sibTrans" hideLastTrans="0" st="2" cnt="1">
      <dgm:layoutNode name="connector2" styleLbl="sibTrans2D1">
        <dgm:alg type="conn">
          <dgm:param type="connRout" val="curve"/>
          <dgm:param type="srcNode" val="gear2srcNode"/>
          <dgm:param type="dstNode" val="gear2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forEach name="Name18" axis="ch" ptType="sibTrans" hideLastTrans="0" st="3" cnt="1">
      <dgm:layoutNode name="connector3" styleLbl="sibTrans2D1">
        <dgm:alg type="conn">
          <dgm:param type="connRout" val="curve"/>
          <dgm:param type="srcNode" val="gear3srcNode"/>
          <dgm:param type="dstNode" val="gear3dstNode"/>
          <dgm:param type="begPts" val="midL"/>
          <dgm:param type="endPts" val="midL"/>
        </dgm:alg>
        <dgm:shape xmlns:r="http://schemas.openxmlformats.org/officeDocument/2006/relationships" type="conn" r:blip="">
          <dgm:adjLst/>
        </dgm:shape>
        <dgm:presOf axis="self"/>
        <dgm:constrLst>
          <dgm:constr type="w" val="10"/>
          <dgm:constr type="h" val="10"/>
          <dgm:constr type="begPad"/>
          <dgm:constr type="endPad"/>
        </dgm:constrLst>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A5EEA7A26DA2EB4D90AA542825BBE845" ma:contentTypeVersion="2" ma:contentTypeDescription="Crear nuevo documento." ma:contentTypeScope="" ma:versionID="ed4b2ec88975454f78df91e6a68299b9">
  <xsd:schema xmlns:xsd="http://www.w3.org/2001/XMLSchema" xmlns:xs="http://www.w3.org/2001/XMLSchema" xmlns:p="http://schemas.microsoft.com/office/2006/metadata/properties" xmlns:ns2="2066f1ad-4b29-4592-ae38-fdb9f0ff8558" targetNamespace="http://schemas.microsoft.com/office/2006/metadata/properties" ma:root="true" ma:fieldsID="5bd616222679d6a2ebddad707ae2daf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Ora10</b:Tag>
    <b:SourceType>DocumentFromInternetSite</b:SourceType>
    <b:Guid>{13A44E31-A07C-44E0-8973-BC189DBB55B3}</b:Guid>
    <b:Author>
      <b:Author>
        <b:Corporate>Oracle Corporation</b:Corporate>
      </b:Author>
    </b:Author>
    <b:Title>Guía de administración del sistema: Servicios IP</b:Title>
    <b:Year>2010</b:Year>
    <b:InternetSiteTitle>Modelo de arquitectura del protocolo TCP/IP</b:InternetSiteTitle>
    <b:URL>http://docs.oracle.com/cd/E19957-01/820-2981/ipov-10/index.html</b:URL>
    <b:YearAccessed>2015</b:YearAccessed>
    <b:MonthAccessed>Abril</b:MonthAccessed>
    <b:DayAccessed>21</b:DayAccessed>
    <b:RefOrder>3</b:RefOrder>
  </b:Source>
</b:Sources>
</file>

<file path=customXml/itemProps1.xml><?xml version="1.0" encoding="utf-8"?>
<ds:datastoreItem xmlns:ds="http://schemas.openxmlformats.org/officeDocument/2006/customXml" ds:itemID="{B060D8BF-B652-4F37-B5B1-AAB7DDEB96BD}">
  <ds:schemaRefs>
    <ds:schemaRef ds:uri="http://schemas.microsoft.com/sharepoint/v3/contenttype/forms"/>
  </ds:schemaRefs>
</ds:datastoreItem>
</file>

<file path=customXml/itemProps2.xml><?xml version="1.0" encoding="utf-8"?>
<ds:datastoreItem xmlns:ds="http://schemas.openxmlformats.org/officeDocument/2006/customXml" ds:itemID="{5BDC0F9A-FFCF-47DD-96D9-B7D4408310EA}"/>
</file>

<file path=customXml/itemProps3.xml><?xml version="1.0" encoding="utf-8"?>
<ds:datastoreItem xmlns:ds="http://schemas.openxmlformats.org/officeDocument/2006/customXml" ds:itemID="{B5E0712C-72A1-4A1C-A3A0-18E051593B33}">
  <ds:schemaRefs>
    <ds:schemaRef ds:uri="http://purl.org/dc/elements/1.1/"/>
    <ds:schemaRef ds:uri="http://schemas.microsoft.com/office/2006/metadata/properties"/>
    <ds:schemaRef ds:uri="http://purl.org/dc/terms/"/>
    <ds:schemaRef ds:uri="2066f1ad-4b29-4592-ae38-fdb9f0ff8558"/>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4484681C-8289-4242-9200-D88B10E8D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9</TotalTime>
  <Pages>56</Pages>
  <Words>20424</Words>
  <Characters>112337</Characters>
  <Application>Microsoft Office Word</Application>
  <DocSecurity>0</DocSecurity>
  <Lines>936</Lines>
  <Paragraphs>264</Paragraphs>
  <ScaleCrop>false</ScaleCrop>
  <HeadingPairs>
    <vt:vector size="2" baseType="variant">
      <vt:variant>
        <vt:lpstr>Título</vt:lpstr>
      </vt:variant>
      <vt:variant>
        <vt:i4>1</vt:i4>
      </vt:variant>
    </vt:vector>
  </HeadingPairs>
  <TitlesOfParts>
    <vt:vector size="1" baseType="lpstr">
      <vt:lpstr>ESPECIFICACIÓN DE REQUERIMIENTOS DE SOFTWARE (srs)</vt:lpstr>
    </vt:vector>
  </TitlesOfParts>
  <Company>TAppi: TRIAGE APPLICATION</Company>
  <LinksUpToDate>false</LinksUpToDate>
  <CharactersWithSpaces>132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PECIFICACIÓN DE REQUERIMIENTOS DE SOFTWARE (srs)</dc:title>
  <dc:subject/>
  <dc:creator>Paula Alejandra Rocha Sabogal</dc:creator>
  <cp:keywords/>
  <dc:description/>
  <cp:lastModifiedBy>Luisa Alvarez Valencia</cp:lastModifiedBy>
  <cp:revision>162</cp:revision>
  <dcterms:created xsi:type="dcterms:W3CDTF">2016-06-14T21:48:00Z</dcterms:created>
  <dcterms:modified xsi:type="dcterms:W3CDTF">2016-07-2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LTtxeh5"/&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ContentTypeId">
    <vt:lpwstr>0x010100A5EEA7A26DA2EB4D90AA542825BBE845</vt:lpwstr>
  </property>
</Properties>
</file>